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123B2" w14:textId="7E4E5182" w:rsidR="009173E6" w:rsidRDefault="009173E6" w:rsidP="0089037D">
      <w:pPr>
        <w:pStyle w:val="Heading1"/>
        <w:suppressLineNumbers/>
        <w:spacing w:before="240" w:after="240"/>
        <w:jc w:val="center"/>
        <w:rPr>
          <w:rFonts w:ascii="Times New Roman" w:eastAsia="Times New Roman" w:hAnsi="Times New Roman" w:cs="Times New Roman"/>
          <w:b/>
          <w:sz w:val="24"/>
          <w:szCs w:val="24"/>
        </w:rPr>
      </w:pPr>
      <w:bookmarkStart w:id="0" w:name="_8utvaakd0wob" w:colFirst="0" w:colLast="0"/>
      <w:bookmarkEnd w:id="0"/>
      <w:r>
        <w:rPr>
          <w:sz w:val="36"/>
          <w:szCs w:val="36"/>
        </w:rPr>
        <w:t xml:space="preserve">A systematic review of the impact of </w:t>
      </w:r>
      <w:r w:rsidR="004F28F5">
        <w:rPr>
          <w:sz w:val="36"/>
          <w:szCs w:val="36"/>
        </w:rPr>
        <w:t xml:space="preserve">the first year of </w:t>
      </w:r>
      <w:r>
        <w:rPr>
          <w:sz w:val="36"/>
          <w:szCs w:val="36"/>
        </w:rPr>
        <w:t>COVID-19 on obesity</w:t>
      </w:r>
      <w:r w:rsidR="00C32283">
        <w:rPr>
          <w:sz w:val="36"/>
          <w:szCs w:val="36"/>
        </w:rPr>
        <w:t xml:space="preserve"> risk factors</w:t>
      </w:r>
      <w:r>
        <w:rPr>
          <w:sz w:val="36"/>
          <w:szCs w:val="36"/>
        </w:rPr>
        <w:t>: A pandemic fuelling a pandemic?</w:t>
      </w:r>
    </w:p>
    <w:p w14:paraId="6153485E" w14:textId="77777777" w:rsidR="009173E6" w:rsidRPr="007F1386" w:rsidRDefault="009173E6" w:rsidP="0089037D">
      <w:pPr>
        <w:suppressLineNumbers/>
        <w:spacing w:before="240" w:after="240" w:line="480" w:lineRule="auto"/>
        <w:jc w:val="center"/>
        <w:rPr>
          <w:rFonts w:ascii="Times New Roman" w:eastAsia="Times New Roman" w:hAnsi="Times New Roman" w:cs="Times New Roman"/>
        </w:rPr>
      </w:pPr>
      <w:r w:rsidRPr="007F1386">
        <w:rPr>
          <w:rFonts w:ascii="Times New Roman" w:eastAsia="Times New Roman" w:hAnsi="Times New Roman" w:cs="Times New Roman"/>
        </w:rPr>
        <w:t>Natasha Faye Daniels</w:t>
      </w:r>
      <w:r w:rsidRPr="007F1386">
        <w:rPr>
          <w:rFonts w:ascii="Times New Roman" w:eastAsia="Times New Roman" w:hAnsi="Times New Roman" w:cs="Times New Roman"/>
          <w:vertAlign w:val="superscript"/>
        </w:rPr>
        <w:t>1</w:t>
      </w:r>
      <w:r w:rsidRPr="007F1386">
        <w:rPr>
          <w:rFonts w:ascii="Times New Roman" w:eastAsia="Times New Roman" w:hAnsi="Times New Roman" w:cs="Times New Roman"/>
        </w:rPr>
        <w:t>, Charlotte Burrin</w:t>
      </w:r>
      <w:r w:rsidRPr="007F1386">
        <w:rPr>
          <w:rFonts w:ascii="Times New Roman" w:eastAsia="Times New Roman" w:hAnsi="Times New Roman" w:cs="Times New Roman"/>
          <w:vertAlign w:val="superscript"/>
        </w:rPr>
        <w:t>1</w:t>
      </w:r>
      <w:r w:rsidRPr="007F1386">
        <w:rPr>
          <w:rFonts w:ascii="Times New Roman" w:eastAsia="Times New Roman" w:hAnsi="Times New Roman" w:cs="Times New Roman"/>
        </w:rPr>
        <w:t>, Tianming Chan</w:t>
      </w:r>
      <w:r w:rsidRPr="007F1386">
        <w:rPr>
          <w:rFonts w:ascii="Times New Roman" w:eastAsia="Times New Roman" w:hAnsi="Times New Roman" w:cs="Times New Roman"/>
          <w:vertAlign w:val="superscript"/>
        </w:rPr>
        <w:t>1</w:t>
      </w:r>
      <w:r w:rsidRPr="007F1386">
        <w:rPr>
          <w:rFonts w:ascii="Times New Roman" w:eastAsia="Times New Roman" w:hAnsi="Times New Roman" w:cs="Times New Roman"/>
        </w:rPr>
        <w:t>, Francesco Fusco</w:t>
      </w:r>
      <w:r w:rsidRPr="007F1386">
        <w:rPr>
          <w:rFonts w:ascii="Times New Roman" w:eastAsia="Times New Roman" w:hAnsi="Times New Roman" w:cs="Times New Roman"/>
          <w:vertAlign w:val="superscript"/>
        </w:rPr>
        <w:t>2</w:t>
      </w:r>
      <w:r w:rsidRPr="007F1386">
        <w:rPr>
          <w:rFonts w:ascii="Times New Roman" w:eastAsia="Times New Roman" w:hAnsi="Times New Roman" w:cs="Times New Roman"/>
        </w:rPr>
        <w:t xml:space="preserve"> </w:t>
      </w:r>
    </w:p>
    <w:p w14:paraId="530C1CC8" w14:textId="77777777" w:rsidR="009173E6" w:rsidRPr="007F1386" w:rsidRDefault="009173E6" w:rsidP="0089037D">
      <w:pPr>
        <w:suppressLineNumbers/>
        <w:spacing w:before="240" w:after="240" w:line="480" w:lineRule="auto"/>
        <w:rPr>
          <w:rFonts w:ascii="Times New Roman" w:eastAsia="Times New Roman" w:hAnsi="Times New Roman" w:cs="Times New Roman"/>
        </w:rPr>
      </w:pPr>
      <w:r w:rsidRPr="007F1386">
        <w:rPr>
          <w:rFonts w:ascii="Times New Roman" w:eastAsia="Times New Roman" w:hAnsi="Times New Roman" w:cs="Times New Roman"/>
          <w:vertAlign w:val="superscript"/>
        </w:rPr>
        <w:t xml:space="preserve">1 </w:t>
      </w:r>
      <w:r w:rsidRPr="007F1386">
        <w:rPr>
          <w:rFonts w:ascii="Times New Roman" w:eastAsia="Times New Roman" w:hAnsi="Times New Roman" w:cs="Times New Roman"/>
        </w:rPr>
        <w:t>School of Clinical Medicine, University of Cambridge</w:t>
      </w:r>
    </w:p>
    <w:p w14:paraId="12B90E4F" w14:textId="77777777" w:rsidR="009173E6" w:rsidRPr="007F1386" w:rsidRDefault="009173E6" w:rsidP="0089037D">
      <w:pPr>
        <w:suppressLineNumbers/>
        <w:spacing w:line="480" w:lineRule="auto"/>
        <w:rPr>
          <w:rFonts w:ascii="Times New Roman" w:eastAsia="Times New Roman" w:hAnsi="Times New Roman" w:cs="Times New Roman"/>
        </w:rPr>
      </w:pPr>
      <w:r w:rsidRPr="007F1386">
        <w:rPr>
          <w:rFonts w:ascii="Times New Roman" w:eastAsia="Times New Roman" w:hAnsi="Times New Roman" w:cs="Times New Roman"/>
          <w:vertAlign w:val="superscript"/>
        </w:rPr>
        <w:t xml:space="preserve">2 </w:t>
      </w:r>
      <w:r w:rsidRPr="007F1386">
        <w:rPr>
          <w:rFonts w:ascii="Times New Roman" w:eastAsia="Times New Roman" w:hAnsi="Times New Roman" w:cs="Times New Roman"/>
        </w:rPr>
        <w:t xml:space="preserve">Department of Public Health and Primary Care, University of Cambridge </w:t>
      </w:r>
    </w:p>
    <w:p w14:paraId="293086DE" w14:textId="77777777" w:rsidR="009173E6" w:rsidRPr="007F1386" w:rsidRDefault="009173E6" w:rsidP="0089037D">
      <w:pPr>
        <w:suppressLineNumbers/>
        <w:spacing w:line="480" w:lineRule="auto"/>
        <w:rPr>
          <w:rFonts w:ascii="Times New Roman" w:eastAsia="Times New Roman" w:hAnsi="Times New Roman" w:cs="Times New Roman"/>
          <w:b/>
        </w:rPr>
      </w:pPr>
      <w:r w:rsidRPr="007F1386">
        <w:rPr>
          <w:rFonts w:ascii="Times New Roman" w:eastAsia="Times New Roman" w:hAnsi="Times New Roman" w:cs="Times New Roman"/>
          <w:b/>
        </w:rPr>
        <w:t>Corresponding Author</w:t>
      </w:r>
      <w:r>
        <w:rPr>
          <w:rFonts w:ascii="Times New Roman" w:eastAsia="Times New Roman" w:hAnsi="Times New Roman" w:cs="Times New Roman"/>
          <w:b/>
        </w:rPr>
        <w:t>s</w:t>
      </w:r>
      <w:r w:rsidRPr="007F1386">
        <w:rPr>
          <w:rFonts w:ascii="Times New Roman" w:eastAsia="Times New Roman" w:hAnsi="Times New Roman" w:cs="Times New Roman"/>
          <w:b/>
        </w:rPr>
        <w:t>:</w:t>
      </w:r>
    </w:p>
    <w:p w14:paraId="45B2B03D" w14:textId="77777777" w:rsidR="009173E6" w:rsidRPr="007F1386" w:rsidRDefault="009173E6" w:rsidP="0089037D">
      <w:pPr>
        <w:suppressLineNumbers/>
        <w:spacing w:line="480" w:lineRule="auto"/>
        <w:rPr>
          <w:rFonts w:ascii="Times New Roman" w:eastAsia="Times New Roman" w:hAnsi="Times New Roman" w:cs="Times New Roman"/>
        </w:rPr>
      </w:pPr>
      <w:r w:rsidRPr="007F1386">
        <w:rPr>
          <w:rFonts w:ascii="Times New Roman" w:eastAsia="Times New Roman" w:hAnsi="Times New Roman" w:cs="Times New Roman"/>
        </w:rPr>
        <w:t>Natasha Faye Daniels</w:t>
      </w:r>
    </w:p>
    <w:p w14:paraId="731FF9D6" w14:textId="77777777" w:rsidR="009173E6" w:rsidRPr="007F1386" w:rsidRDefault="009173E6" w:rsidP="0089037D">
      <w:pPr>
        <w:suppressLineNumbers/>
        <w:spacing w:line="480" w:lineRule="auto"/>
        <w:rPr>
          <w:rFonts w:ascii="Times New Roman" w:eastAsia="Times New Roman" w:hAnsi="Times New Roman" w:cs="Times New Roman"/>
        </w:rPr>
      </w:pPr>
      <w:r w:rsidRPr="007F1386">
        <w:rPr>
          <w:rFonts w:ascii="Times New Roman" w:eastAsia="Times New Roman" w:hAnsi="Times New Roman" w:cs="Times New Roman"/>
        </w:rPr>
        <w:t xml:space="preserve">Hughes Hall, Wollaston Road, University of Cambridge </w:t>
      </w:r>
    </w:p>
    <w:p w14:paraId="2CC0733D" w14:textId="77777777" w:rsidR="009173E6" w:rsidRPr="007E629C" w:rsidRDefault="00F86426" w:rsidP="0089037D">
      <w:pPr>
        <w:suppressLineNumbers/>
        <w:spacing w:line="480" w:lineRule="auto"/>
        <w:rPr>
          <w:rFonts w:ascii="Times New Roman" w:hAnsi="Times New Roman" w:cs="Times New Roman"/>
          <w:lang w:val="it-IT"/>
        </w:rPr>
      </w:pPr>
      <w:hyperlink r:id="rId8" w:history="1">
        <w:r w:rsidR="009173E6" w:rsidRPr="007E629C">
          <w:rPr>
            <w:rStyle w:val="Hyperlink"/>
            <w:rFonts w:ascii="Times New Roman" w:hAnsi="Times New Roman" w:cs="Times New Roman"/>
            <w:lang w:val="it-IT"/>
          </w:rPr>
          <w:t>tasha.dan@outlook.com</w:t>
        </w:r>
      </w:hyperlink>
    </w:p>
    <w:p w14:paraId="6E11C599" w14:textId="77777777" w:rsidR="009173E6" w:rsidRPr="007E629C" w:rsidRDefault="009173E6" w:rsidP="0089037D">
      <w:pPr>
        <w:suppressLineNumbers/>
        <w:spacing w:line="480" w:lineRule="auto"/>
        <w:rPr>
          <w:rFonts w:ascii="Times New Roman" w:hAnsi="Times New Roman" w:cs="Times New Roman"/>
          <w:lang w:val="it-IT"/>
        </w:rPr>
      </w:pPr>
    </w:p>
    <w:p w14:paraId="3AD661A3" w14:textId="77777777" w:rsidR="009173E6" w:rsidRPr="007E629C" w:rsidRDefault="009173E6" w:rsidP="0089037D">
      <w:pPr>
        <w:suppressLineNumbers/>
        <w:spacing w:line="480" w:lineRule="auto"/>
        <w:rPr>
          <w:rFonts w:ascii="Times New Roman" w:hAnsi="Times New Roman" w:cs="Times New Roman"/>
          <w:lang w:val="it-IT"/>
        </w:rPr>
      </w:pPr>
      <w:r w:rsidRPr="007E629C">
        <w:rPr>
          <w:rFonts w:ascii="Times New Roman" w:hAnsi="Times New Roman" w:cs="Times New Roman"/>
          <w:lang w:val="it-IT"/>
        </w:rPr>
        <w:t>Francesco Fusco</w:t>
      </w:r>
    </w:p>
    <w:p w14:paraId="4D6C8926" w14:textId="77777777" w:rsidR="009173E6" w:rsidRPr="007F1386" w:rsidRDefault="009173E6" w:rsidP="0089037D">
      <w:pPr>
        <w:suppressLineNumbers/>
        <w:spacing w:line="480" w:lineRule="auto"/>
        <w:rPr>
          <w:rFonts w:ascii="Times New Roman" w:eastAsia="Times New Roman" w:hAnsi="Times New Roman" w:cs="Times New Roman"/>
        </w:rPr>
      </w:pPr>
      <w:r w:rsidRPr="007F1386">
        <w:rPr>
          <w:rFonts w:ascii="Times New Roman" w:eastAsia="Times New Roman" w:hAnsi="Times New Roman" w:cs="Times New Roman"/>
        </w:rPr>
        <w:t xml:space="preserve">Department of Public Health and Primary Care, University of Cambridge </w:t>
      </w:r>
    </w:p>
    <w:p w14:paraId="57D655F6" w14:textId="77777777" w:rsidR="009173E6" w:rsidRPr="007F1386" w:rsidRDefault="00F86426" w:rsidP="0089037D">
      <w:pPr>
        <w:suppressLineNumbers/>
        <w:spacing w:line="480" w:lineRule="auto"/>
        <w:rPr>
          <w:rFonts w:ascii="Times New Roman" w:hAnsi="Times New Roman" w:cs="Times New Roman"/>
          <w:color w:val="201F1E"/>
          <w:lang w:val="en-US"/>
        </w:rPr>
      </w:pPr>
      <w:hyperlink r:id="rId9" w:history="1">
        <w:r w:rsidR="009173E6" w:rsidRPr="007F1386">
          <w:rPr>
            <w:rStyle w:val="Hyperlink"/>
            <w:rFonts w:ascii="Times New Roman" w:hAnsi="Times New Roman" w:cs="Times New Roman"/>
            <w:lang w:val="en-US"/>
          </w:rPr>
          <w:t>ff346@medschl.cam.ac.uk</w:t>
        </w:r>
      </w:hyperlink>
    </w:p>
    <w:p w14:paraId="54ACB26E" w14:textId="3D6D6D0E" w:rsidR="009173E6" w:rsidRDefault="009173E6" w:rsidP="0089037D">
      <w:pPr>
        <w:suppressLineNumbers/>
        <w:spacing w:line="480" w:lineRule="auto"/>
        <w:rPr>
          <w:rFonts w:ascii="Times New Roman" w:eastAsia="Times New Roman" w:hAnsi="Times New Roman" w:cs="Times New Roman"/>
        </w:rPr>
      </w:pPr>
    </w:p>
    <w:p w14:paraId="29FD7B84" w14:textId="5E7FF9DB" w:rsidR="00370E56" w:rsidRDefault="00FF113F" w:rsidP="0089037D">
      <w:pPr>
        <w:suppressLineNumbers/>
        <w:spacing w:line="480" w:lineRule="auto"/>
        <w:rPr>
          <w:rFonts w:ascii="Times New Roman" w:eastAsia="Times New Roman" w:hAnsi="Times New Roman" w:cs="Times New Roman"/>
        </w:rPr>
      </w:pPr>
      <w:r>
        <w:rPr>
          <w:rFonts w:ascii="Times New Roman" w:eastAsia="Times New Roman" w:hAnsi="Times New Roman" w:cs="Times New Roman"/>
        </w:rPr>
        <w:t xml:space="preserve">lay summary: </w:t>
      </w:r>
      <w:r w:rsidR="00160C57">
        <w:rPr>
          <w:rFonts w:ascii="Times New Roman" w:eastAsia="Times New Roman" w:hAnsi="Times New Roman" w:cs="Times New Roman"/>
        </w:rPr>
        <w:t xml:space="preserve">Systematic review demonstrating the impact of  the first year of COVID-19 on key obesity risk factors, including diet, physical activity, depression and financial stress. </w:t>
      </w:r>
    </w:p>
    <w:p w14:paraId="53B5002E" w14:textId="2C22C48F" w:rsidR="00370E56" w:rsidRPr="00514535" w:rsidRDefault="00370E56" w:rsidP="0089037D">
      <w:pPr>
        <w:suppressLineNumbers/>
        <w:spacing w:line="480" w:lineRule="auto"/>
        <w:rPr>
          <w:rFonts w:ascii="Times New Roman" w:eastAsia="Times New Roman" w:hAnsi="Times New Roman" w:cs="Times New Roman"/>
        </w:rPr>
      </w:pPr>
      <w:r>
        <w:rPr>
          <w:rFonts w:ascii="Times New Roman" w:eastAsia="Times New Roman" w:hAnsi="Times New Roman" w:cs="Times New Roman"/>
        </w:rPr>
        <w:t>C</w:t>
      </w:r>
      <w:r w:rsidRPr="00514535">
        <w:rPr>
          <w:rFonts w:ascii="Times New Roman" w:eastAsia="Times New Roman" w:hAnsi="Times New Roman" w:cs="Times New Roman"/>
        </w:rPr>
        <w:t xml:space="preserve">onflicts of interest: </w:t>
      </w:r>
      <w:r w:rsidR="00386514" w:rsidRPr="00514535">
        <w:rPr>
          <w:rFonts w:ascii="Times New Roman" w:eastAsia="Times New Roman" w:hAnsi="Times New Roman" w:cs="Times New Roman"/>
        </w:rPr>
        <w:t xml:space="preserve">NFD, CB, TC and FF have </w:t>
      </w:r>
      <w:r w:rsidRPr="00514535">
        <w:rPr>
          <w:rFonts w:ascii="Times New Roman" w:eastAsia="Times New Roman" w:hAnsi="Times New Roman" w:cs="Times New Roman"/>
        </w:rPr>
        <w:t>none to declare</w:t>
      </w:r>
    </w:p>
    <w:p w14:paraId="4CAFB37D" w14:textId="77777777" w:rsidR="00674A83" w:rsidRPr="00514535" w:rsidRDefault="00674A83" w:rsidP="00370E56">
      <w:pPr>
        <w:suppressLineNumbers/>
        <w:spacing w:line="480" w:lineRule="auto"/>
        <w:rPr>
          <w:rFonts w:ascii="Times New Roman" w:hAnsi="Times New Roman" w:cs="Times New Roman"/>
          <w:color w:val="201F1E"/>
          <w:shd w:val="clear" w:color="auto" w:fill="FFFFFF"/>
        </w:rPr>
      </w:pPr>
      <w:r w:rsidRPr="00514535">
        <w:rPr>
          <w:rFonts w:ascii="Times New Roman" w:hAnsi="Times New Roman" w:cs="Times New Roman"/>
          <w:color w:val="201F1E"/>
          <w:shd w:val="clear" w:color="auto" w:fill="FFFFFF"/>
        </w:rPr>
        <w:t>We declare no external funding for the preparation of this manuscript</w:t>
      </w:r>
    </w:p>
    <w:p w14:paraId="50AAB88B" w14:textId="6876BDAD" w:rsidR="00EB3CE7" w:rsidRPr="00EB3CE7" w:rsidRDefault="00E565BF" w:rsidP="002D682D">
      <w:pPr>
        <w:suppressLineNumbers/>
        <w:spacing w:line="480" w:lineRule="auto"/>
        <w:rPr>
          <w:rFonts w:ascii="Times New Roman" w:eastAsia="Times New Roman" w:hAnsi="Times New Roman" w:cs="Times New Roman"/>
        </w:rPr>
        <w:sectPr w:rsidR="00EB3CE7" w:rsidRPr="00EB3CE7" w:rsidSect="00A9430C">
          <w:headerReference w:type="default" r:id="rId10"/>
          <w:footerReference w:type="even" r:id="rId11"/>
          <w:footerReference w:type="default" r:id="rId12"/>
          <w:footerReference w:type="first" r:id="rId13"/>
          <w:pgSz w:w="12240" w:h="15840" w:code="1"/>
          <w:pgMar w:top="1440" w:right="1440" w:bottom="1440" w:left="1440" w:header="720" w:footer="720" w:gutter="0"/>
          <w:lnNumType w:countBy="1" w:restart="continuous"/>
          <w:pgNumType w:start="1"/>
          <w:cols w:space="720"/>
          <w:titlePg/>
          <w:docGrid w:linePitch="299"/>
        </w:sectPr>
      </w:pPr>
      <w:r w:rsidRPr="00514535">
        <w:rPr>
          <w:rFonts w:ascii="Times New Roman" w:eastAsia="Times New Roman" w:hAnsi="Times New Roman" w:cs="Times New Roman"/>
        </w:rPr>
        <w:t>Running head</w:t>
      </w:r>
      <w:r w:rsidR="001A65D3" w:rsidRPr="00514535">
        <w:rPr>
          <w:rFonts w:ascii="Times New Roman" w:eastAsia="Times New Roman" w:hAnsi="Times New Roman" w:cs="Times New Roman"/>
        </w:rPr>
        <w:t xml:space="preserve">: The impact of COVID-19 on obesity risk factors </w:t>
      </w:r>
      <w:r w:rsidR="00091898">
        <w:rPr>
          <w:rFonts w:ascii="Times New Roman" w:eastAsia="Times New Roman" w:hAnsi="Times New Roman" w:cs="Times New Roman"/>
        </w:rPr>
        <w:t xml:space="preserve">  </w:t>
      </w:r>
      <w:r w:rsidR="00EB3CE7">
        <w:rPr>
          <w:rFonts w:ascii="Times New Roman" w:eastAsia="Times New Roman" w:hAnsi="Times New Roman" w:cs="Times New Roman"/>
        </w:rPr>
        <w:tab/>
      </w:r>
    </w:p>
    <w:p w14:paraId="6E84F9ED" w14:textId="79CBB347" w:rsidR="00053395" w:rsidRDefault="008C3CF3" w:rsidP="0089037D">
      <w:pPr>
        <w:spacing w:before="240" w:after="240" w:line="480" w:lineRule="auto"/>
        <w:rPr>
          <w:rFonts w:ascii="Times New Roman" w:hAnsi="Times New Roman" w:cs="Times New Roman"/>
          <w:sz w:val="24"/>
          <w:szCs w:val="24"/>
        </w:rPr>
      </w:pPr>
      <w:r w:rsidRPr="00205201">
        <w:rPr>
          <w:rFonts w:ascii="Times New Roman" w:eastAsia="Times New Roman" w:hAnsi="Times New Roman" w:cs="Times New Roman"/>
          <w:sz w:val="24"/>
          <w:szCs w:val="24"/>
        </w:rPr>
        <w:lastRenderedPageBreak/>
        <w:t xml:space="preserve">Obesity is increasingly prevalent worldwide. Associated risk factors including depression, socioeconomic stress, poor diet and lack of physical activity have all been impacted by the COVID-19 pandemic. </w:t>
      </w:r>
      <w:r w:rsidR="007E629C" w:rsidRPr="00205201">
        <w:rPr>
          <w:rFonts w:ascii="Times New Roman" w:eastAsia="Times New Roman" w:hAnsi="Times New Roman" w:cs="Times New Roman"/>
          <w:sz w:val="24"/>
          <w:szCs w:val="24"/>
        </w:rPr>
        <w:t xml:space="preserve">This </w:t>
      </w:r>
      <w:r w:rsidRPr="00205201">
        <w:rPr>
          <w:rFonts w:ascii="Times New Roman" w:eastAsia="Times New Roman" w:hAnsi="Times New Roman" w:cs="Times New Roman"/>
          <w:sz w:val="24"/>
          <w:szCs w:val="24"/>
        </w:rPr>
        <w:t xml:space="preserve">systematic review </w:t>
      </w:r>
      <w:r w:rsidR="007E629C" w:rsidRPr="00205201">
        <w:rPr>
          <w:rFonts w:ascii="Times New Roman" w:eastAsia="Times New Roman" w:hAnsi="Times New Roman" w:cs="Times New Roman"/>
          <w:sz w:val="24"/>
          <w:szCs w:val="24"/>
        </w:rPr>
        <w:t>aims</w:t>
      </w:r>
      <w:r w:rsidRPr="00205201">
        <w:rPr>
          <w:rFonts w:ascii="Times New Roman" w:eastAsia="Times New Roman" w:hAnsi="Times New Roman" w:cs="Times New Roman"/>
          <w:sz w:val="24"/>
          <w:szCs w:val="24"/>
        </w:rPr>
        <w:t xml:space="preserve"> to explore the </w:t>
      </w:r>
      <w:r w:rsidR="00116236" w:rsidRPr="00205201">
        <w:rPr>
          <w:rFonts w:ascii="Times New Roman" w:eastAsia="Times New Roman" w:hAnsi="Times New Roman" w:cs="Times New Roman"/>
          <w:sz w:val="24"/>
          <w:szCs w:val="24"/>
        </w:rPr>
        <w:t xml:space="preserve">indirect </w:t>
      </w:r>
      <w:r w:rsidRPr="00205201">
        <w:rPr>
          <w:rFonts w:ascii="Times New Roman" w:eastAsia="Times New Roman" w:hAnsi="Times New Roman" w:cs="Times New Roman"/>
          <w:sz w:val="24"/>
          <w:szCs w:val="24"/>
        </w:rPr>
        <w:t>effect</w:t>
      </w:r>
      <w:r w:rsidR="00116236" w:rsidRPr="00205201">
        <w:rPr>
          <w:rFonts w:ascii="Times New Roman" w:eastAsia="Times New Roman" w:hAnsi="Times New Roman" w:cs="Times New Roman"/>
          <w:sz w:val="24"/>
          <w:szCs w:val="24"/>
        </w:rPr>
        <w:t>s</w:t>
      </w:r>
      <w:r w:rsidRPr="00205201">
        <w:rPr>
          <w:rFonts w:ascii="Times New Roman" w:eastAsia="Times New Roman" w:hAnsi="Times New Roman" w:cs="Times New Roman"/>
          <w:sz w:val="24"/>
          <w:szCs w:val="24"/>
        </w:rPr>
        <w:t xml:space="preserve"> of </w:t>
      </w:r>
      <w:r w:rsidR="002A1EE2">
        <w:rPr>
          <w:rFonts w:ascii="Times New Roman" w:eastAsia="Times New Roman" w:hAnsi="Times New Roman" w:cs="Times New Roman"/>
          <w:sz w:val="24"/>
          <w:szCs w:val="24"/>
        </w:rPr>
        <w:t xml:space="preserve">the first year of </w:t>
      </w:r>
      <w:r w:rsidR="00116236" w:rsidRPr="00205201">
        <w:rPr>
          <w:rFonts w:ascii="Times New Roman" w:eastAsia="Times New Roman" w:hAnsi="Times New Roman" w:cs="Times New Roman"/>
          <w:sz w:val="24"/>
          <w:szCs w:val="24"/>
        </w:rPr>
        <w:t xml:space="preserve">COVID-19 </w:t>
      </w:r>
      <w:r w:rsidRPr="00205201">
        <w:rPr>
          <w:rFonts w:ascii="Times New Roman" w:eastAsia="Times New Roman" w:hAnsi="Times New Roman" w:cs="Times New Roman"/>
          <w:sz w:val="24"/>
          <w:szCs w:val="24"/>
        </w:rPr>
        <w:t xml:space="preserve">on obesity </w:t>
      </w:r>
      <w:r w:rsidR="00116236" w:rsidRPr="00205201">
        <w:rPr>
          <w:rFonts w:ascii="Times New Roman" w:eastAsia="Times New Roman" w:hAnsi="Times New Roman" w:cs="Times New Roman"/>
          <w:sz w:val="24"/>
          <w:szCs w:val="24"/>
        </w:rPr>
        <w:t xml:space="preserve">and its </w:t>
      </w:r>
      <w:r w:rsidRPr="00205201">
        <w:rPr>
          <w:rFonts w:ascii="Times New Roman" w:eastAsia="Times New Roman" w:hAnsi="Times New Roman" w:cs="Times New Roman"/>
          <w:sz w:val="24"/>
          <w:szCs w:val="24"/>
        </w:rPr>
        <w:t>risk factors. Literature research of PubMed and EMBASE was performed from 1st January 2020 to the 31st December 2020 to identify relevant studies pertaining to the first year of the COVID</w:t>
      </w:r>
      <w:r w:rsidR="00880D25" w:rsidRPr="00205201">
        <w:rPr>
          <w:rFonts w:ascii="Times New Roman" w:eastAsia="Times New Roman" w:hAnsi="Times New Roman" w:cs="Times New Roman"/>
          <w:sz w:val="24"/>
          <w:szCs w:val="24"/>
        </w:rPr>
        <w:t>-19</w:t>
      </w:r>
      <w:r w:rsidRPr="00205201">
        <w:rPr>
          <w:rFonts w:ascii="Times New Roman" w:eastAsia="Times New Roman" w:hAnsi="Times New Roman" w:cs="Times New Roman"/>
          <w:sz w:val="24"/>
          <w:szCs w:val="24"/>
        </w:rPr>
        <w:t xml:space="preserve"> pandemic</w:t>
      </w:r>
      <w:r w:rsidR="00371071">
        <w:rPr>
          <w:rFonts w:ascii="Times New Roman" w:eastAsia="Times New Roman" w:hAnsi="Times New Roman" w:cs="Times New Roman"/>
          <w:sz w:val="24"/>
          <w:szCs w:val="24"/>
        </w:rPr>
        <w:t>-</w:t>
      </w:r>
      <w:r w:rsidR="00371071" w:rsidRPr="00371071">
        <w:rPr>
          <w:rFonts w:ascii="Times New Roman" w:eastAsia="Times New Roman" w:hAnsi="Times New Roman" w:cs="Times New Roman"/>
          <w:color w:val="333333"/>
          <w:sz w:val="24"/>
          <w:szCs w:val="24"/>
          <w:highlight w:val="white"/>
        </w:rPr>
        <w:t xml:space="preserve"> </w:t>
      </w:r>
      <w:r w:rsidR="00371071" w:rsidRPr="00205201">
        <w:rPr>
          <w:rFonts w:ascii="Times New Roman" w:eastAsia="Times New Roman" w:hAnsi="Times New Roman" w:cs="Times New Roman"/>
          <w:color w:val="333333"/>
          <w:sz w:val="24"/>
          <w:szCs w:val="24"/>
          <w:highlight w:val="white"/>
        </w:rPr>
        <w:t>PROSPERO (CRD42020219433).</w:t>
      </w:r>
      <w:r w:rsidR="0037107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color w:val="333333"/>
          <w:sz w:val="24"/>
          <w:szCs w:val="24"/>
          <w:highlight w:val="white"/>
        </w:rPr>
        <w:t>All English-language studies about weight change and key obesity risk factors (psychosocial and socioeconomic health) during the COVID</w:t>
      </w:r>
      <w:r w:rsidR="00880D25" w:rsidRPr="00205201">
        <w:rPr>
          <w:rFonts w:ascii="Times New Roman" w:eastAsia="Times New Roman" w:hAnsi="Times New Roman" w:cs="Times New Roman"/>
          <w:color w:val="333333"/>
          <w:sz w:val="24"/>
          <w:szCs w:val="24"/>
          <w:highlight w:val="white"/>
        </w:rPr>
        <w:t>-19</w:t>
      </w:r>
      <w:r w:rsidRPr="00205201">
        <w:rPr>
          <w:rFonts w:ascii="Times New Roman" w:eastAsia="Times New Roman" w:hAnsi="Times New Roman" w:cs="Times New Roman"/>
          <w:color w:val="333333"/>
          <w:sz w:val="24"/>
          <w:szCs w:val="24"/>
          <w:highlight w:val="white"/>
        </w:rPr>
        <w:t xml:space="preserve"> pandemic were considered for inclusion.</w:t>
      </w:r>
      <w:r w:rsidR="00D707BC" w:rsidRPr="00205201">
        <w:rPr>
          <w:rFonts w:ascii="Times New Roman" w:hAnsi="Times New Roman" w:cs="Times New Roman"/>
          <w:color w:val="1C1D1E"/>
          <w:sz w:val="24"/>
          <w:szCs w:val="24"/>
          <w:shd w:val="clear" w:color="auto" w:fill="FFFFFF"/>
        </w:rPr>
        <w:t xml:space="preserve"> Of </w:t>
      </w:r>
      <w:r w:rsidR="00886EA5" w:rsidRPr="00205201">
        <w:rPr>
          <w:rFonts w:ascii="Times New Roman" w:hAnsi="Times New Roman" w:cs="Times New Roman"/>
          <w:color w:val="1C1D1E"/>
          <w:sz w:val="24"/>
          <w:szCs w:val="24"/>
          <w:shd w:val="clear" w:color="auto" w:fill="FFFFFF"/>
        </w:rPr>
        <w:t>805</w:t>
      </w:r>
      <w:r w:rsidR="00D707BC" w:rsidRPr="00205201">
        <w:rPr>
          <w:rFonts w:ascii="Times New Roman" w:hAnsi="Times New Roman" w:cs="Times New Roman"/>
          <w:color w:val="1C1D1E"/>
          <w:sz w:val="24"/>
          <w:szCs w:val="24"/>
          <w:shd w:val="clear" w:color="auto" w:fill="FFFFFF"/>
        </w:rPr>
        <w:t xml:space="preserve"> full-text articles that were reviewed, 8</w:t>
      </w:r>
      <w:r w:rsidR="001005A4" w:rsidRPr="00205201">
        <w:rPr>
          <w:rFonts w:ascii="Times New Roman" w:hAnsi="Times New Roman" w:cs="Times New Roman"/>
          <w:color w:val="1C1D1E"/>
          <w:sz w:val="24"/>
          <w:szCs w:val="24"/>
          <w:shd w:val="clear" w:color="auto" w:fill="FFFFFF"/>
        </w:rPr>
        <w:t>7</w:t>
      </w:r>
      <w:r w:rsidR="00D707BC" w:rsidRPr="00205201">
        <w:rPr>
          <w:rFonts w:ascii="Times New Roman" w:hAnsi="Times New Roman" w:cs="Times New Roman"/>
          <w:color w:val="1C1D1E"/>
          <w:sz w:val="24"/>
          <w:szCs w:val="24"/>
          <w:shd w:val="clear" w:color="auto" w:fill="FFFFFF"/>
        </w:rPr>
        <w:t xml:space="preserve"> were included for analysis. </w:t>
      </w:r>
      <w:r w:rsidR="00181693">
        <w:rPr>
          <w:rFonts w:ascii="Times New Roman" w:hAnsi="Times New Roman" w:cs="Times New Roman"/>
          <w:color w:val="1C1D1E"/>
          <w:sz w:val="24"/>
          <w:szCs w:val="24"/>
          <w:shd w:val="clear" w:color="auto" w:fill="FFFFFF"/>
        </w:rPr>
        <w:t xml:space="preserve">The </w:t>
      </w:r>
      <w:r w:rsidR="00D707BC" w:rsidRPr="00205201">
        <w:rPr>
          <w:rFonts w:ascii="Times New Roman" w:hAnsi="Times New Roman" w:cs="Times New Roman"/>
          <w:color w:val="1C1D1E"/>
          <w:sz w:val="24"/>
          <w:szCs w:val="24"/>
          <w:shd w:val="clear" w:color="auto" w:fill="FFFFFF"/>
        </w:rPr>
        <w:t>included studies</w:t>
      </w:r>
      <w:r w:rsidR="00D707BC" w:rsidRPr="00205201">
        <w:rPr>
          <w:rFonts w:ascii="Times New Roman" w:eastAsia="Times New Roman" w:hAnsi="Times New Roman" w:cs="Times New Roman"/>
          <w:b/>
          <w:sz w:val="24"/>
          <w:szCs w:val="24"/>
        </w:rPr>
        <w:t xml:space="preserve"> </w:t>
      </w:r>
      <w:r w:rsidR="00116236" w:rsidRPr="00205201">
        <w:rPr>
          <w:rFonts w:ascii="Times New Roman" w:hAnsi="Times New Roman" w:cs="Times New Roman"/>
          <w:sz w:val="24"/>
          <w:szCs w:val="24"/>
          <w:highlight w:val="white"/>
        </w:rPr>
        <w:t xml:space="preserve">observed </w:t>
      </w:r>
      <w:r w:rsidR="00D707BC" w:rsidRPr="00205201">
        <w:rPr>
          <w:rFonts w:ascii="Times New Roman" w:hAnsi="Times New Roman" w:cs="Times New Roman"/>
          <w:sz w:val="24"/>
          <w:szCs w:val="24"/>
        </w:rPr>
        <w:t xml:space="preserve">increased food and alcohol consumption; increased sedentary time; worsening depressive symptoms and increased financial stress. Overall, these results suggest that COVID-19 has exacerbated the current risk factors for </w:t>
      </w:r>
      <w:r w:rsidR="00034151" w:rsidRPr="00205201">
        <w:rPr>
          <w:rFonts w:ascii="Times New Roman" w:hAnsi="Times New Roman" w:cs="Times New Roman"/>
          <w:sz w:val="24"/>
          <w:szCs w:val="24"/>
        </w:rPr>
        <w:t>obesity and</w:t>
      </w:r>
      <w:r w:rsidR="00D707BC" w:rsidRPr="00205201">
        <w:rPr>
          <w:rFonts w:ascii="Times New Roman" w:hAnsi="Times New Roman" w:cs="Times New Roman"/>
          <w:sz w:val="24"/>
          <w:szCs w:val="24"/>
        </w:rPr>
        <w:t xml:space="preserve"> is likely to worsen obesity rates in the near future.</w:t>
      </w:r>
      <w:r w:rsidR="00116236" w:rsidRPr="00205201">
        <w:rPr>
          <w:rFonts w:ascii="Times New Roman" w:hAnsi="Times New Roman" w:cs="Times New Roman"/>
          <w:sz w:val="24"/>
          <w:szCs w:val="24"/>
        </w:rPr>
        <w:t xml:space="preserve"> Future studies, and policy makers, will need to carefully consider their interdependency to develop effective interventions able to mitigate the obesity pandemic. </w:t>
      </w:r>
    </w:p>
    <w:p w14:paraId="0A211B00" w14:textId="77777777" w:rsidR="001E35D7" w:rsidRDefault="001E35D7" w:rsidP="0089037D">
      <w:pPr>
        <w:spacing w:before="240" w:after="240" w:line="480" w:lineRule="auto"/>
        <w:rPr>
          <w:rFonts w:ascii="Times New Roman" w:hAnsi="Times New Roman" w:cs="Times New Roman"/>
          <w:sz w:val="24"/>
          <w:szCs w:val="24"/>
        </w:rPr>
      </w:pPr>
    </w:p>
    <w:p w14:paraId="5C792E3D" w14:textId="65A130A9" w:rsidR="001E35D7" w:rsidRPr="007F1386" w:rsidRDefault="001E35D7" w:rsidP="0089037D">
      <w:pPr>
        <w:spacing w:line="480" w:lineRule="auto"/>
        <w:rPr>
          <w:rFonts w:ascii="Times New Roman" w:eastAsia="Times New Roman" w:hAnsi="Times New Roman" w:cs="Times New Roman"/>
        </w:rPr>
      </w:pPr>
      <w:r w:rsidRPr="007F1386">
        <w:rPr>
          <w:rFonts w:ascii="Times New Roman" w:eastAsia="Times New Roman" w:hAnsi="Times New Roman" w:cs="Times New Roman"/>
          <w:b/>
        </w:rPr>
        <w:t>Keywords:</w:t>
      </w:r>
      <w:r w:rsidRPr="007F1386">
        <w:rPr>
          <w:rFonts w:ascii="Times New Roman" w:eastAsia="Times New Roman" w:hAnsi="Times New Roman" w:cs="Times New Roman"/>
        </w:rPr>
        <w:t xml:space="preserve"> COVID-19, Obesity, depression, physical activity</w:t>
      </w:r>
      <w:r>
        <w:rPr>
          <w:rFonts w:ascii="Times New Roman" w:eastAsia="Times New Roman" w:hAnsi="Times New Roman" w:cs="Times New Roman"/>
        </w:rPr>
        <w:t xml:space="preserve">, financial stress, diet </w:t>
      </w:r>
    </w:p>
    <w:p w14:paraId="7D507F35" w14:textId="737D8D0F" w:rsidR="001D3C5E" w:rsidRDefault="001D3C5E" w:rsidP="0089037D">
      <w:pPr>
        <w:spacing w:before="240" w:after="240" w:line="480" w:lineRule="auto"/>
        <w:rPr>
          <w:rFonts w:ascii="Times New Roman" w:hAnsi="Times New Roman" w:cs="Times New Roman"/>
          <w:sz w:val="24"/>
          <w:szCs w:val="24"/>
        </w:rPr>
      </w:pPr>
    </w:p>
    <w:p w14:paraId="32997B80" w14:textId="6757127E" w:rsidR="001D3C5E" w:rsidRDefault="001D3C5E" w:rsidP="0089037D">
      <w:pPr>
        <w:spacing w:before="240" w:after="240" w:line="480" w:lineRule="auto"/>
        <w:rPr>
          <w:rFonts w:ascii="Times New Roman" w:eastAsia="Times New Roman" w:hAnsi="Times New Roman" w:cs="Times New Roman"/>
          <w:b/>
          <w:sz w:val="24"/>
          <w:szCs w:val="24"/>
        </w:rPr>
      </w:pPr>
    </w:p>
    <w:p w14:paraId="1DBC63F0" w14:textId="77777777" w:rsidR="001A6EAF" w:rsidRDefault="001A6EAF" w:rsidP="0089037D">
      <w:pPr>
        <w:spacing w:before="240" w:after="240" w:line="480" w:lineRule="auto"/>
        <w:rPr>
          <w:rFonts w:ascii="Times New Roman" w:eastAsia="Times New Roman" w:hAnsi="Times New Roman" w:cs="Times New Roman"/>
          <w:b/>
          <w:sz w:val="24"/>
          <w:szCs w:val="24"/>
        </w:rPr>
        <w:sectPr w:rsidR="001A6EAF" w:rsidSect="003E5467">
          <w:pgSz w:w="12240" w:h="15840" w:code="1"/>
          <w:pgMar w:top="1440" w:right="1440" w:bottom="1440" w:left="1440" w:header="720" w:footer="720" w:gutter="0"/>
          <w:pgNumType w:start="1"/>
          <w:cols w:space="720"/>
          <w:docGrid w:linePitch="299"/>
        </w:sectPr>
      </w:pPr>
    </w:p>
    <w:p w14:paraId="764B1FB8" w14:textId="77777777" w:rsidR="00660EE9" w:rsidRPr="00F00C5B" w:rsidRDefault="00660EE9" w:rsidP="0089037D">
      <w:pPr>
        <w:spacing w:before="240" w:after="240" w:line="480" w:lineRule="auto"/>
        <w:rPr>
          <w:rFonts w:ascii="Times New Roman" w:eastAsia="Times New Roman" w:hAnsi="Times New Roman" w:cs="Times New Roman"/>
          <w:b/>
          <w:sz w:val="24"/>
          <w:szCs w:val="24"/>
        </w:rPr>
      </w:pPr>
    </w:p>
    <w:p w14:paraId="64C9DBF7" w14:textId="77777777" w:rsidR="00053395" w:rsidRPr="00205201" w:rsidRDefault="00D707BC" w:rsidP="0089037D">
      <w:pPr>
        <w:pStyle w:val="Subtitle"/>
        <w:spacing w:before="240" w:after="240" w:line="480" w:lineRule="auto"/>
        <w:rPr>
          <w:rFonts w:ascii="Times New Roman" w:hAnsi="Times New Roman" w:cs="Times New Roman"/>
          <w:b/>
          <w:bCs/>
          <w:sz w:val="24"/>
          <w:szCs w:val="24"/>
        </w:rPr>
      </w:pPr>
      <w:bookmarkStart w:id="1" w:name="_wz3ddmx46zm1" w:colFirst="0" w:colLast="0"/>
      <w:bookmarkEnd w:id="1"/>
      <w:r w:rsidRPr="00205201">
        <w:rPr>
          <w:rFonts w:ascii="Times New Roman" w:hAnsi="Times New Roman" w:cs="Times New Roman"/>
          <w:b/>
          <w:bCs/>
          <w:sz w:val="24"/>
          <w:szCs w:val="24"/>
        </w:rPr>
        <w:t xml:space="preserve">Introduction </w:t>
      </w:r>
    </w:p>
    <w:p w14:paraId="2F089209" w14:textId="0A152447" w:rsidR="00053395" w:rsidRPr="00205201" w:rsidRDefault="00D707BC" w:rsidP="0089037D">
      <w:pPr>
        <w:spacing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 xml:space="preserve">With over </w:t>
      </w:r>
      <w:r w:rsidR="002A1EE2">
        <w:rPr>
          <w:rFonts w:ascii="Times New Roman" w:eastAsia="Times New Roman" w:hAnsi="Times New Roman" w:cs="Times New Roman"/>
          <w:sz w:val="24"/>
          <w:szCs w:val="24"/>
        </w:rPr>
        <w:t>268</w:t>
      </w:r>
      <w:r w:rsidR="002C1432">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 xml:space="preserve">million infections and </w:t>
      </w:r>
      <w:r w:rsidR="002A1EE2">
        <w:rPr>
          <w:rFonts w:ascii="Times New Roman" w:eastAsia="Times New Roman" w:hAnsi="Times New Roman" w:cs="Times New Roman"/>
          <w:sz w:val="24"/>
          <w:szCs w:val="24"/>
        </w:rPr>
        <w:t>5.2</w:t>
      </w:r>
      <w:r w:rsidRPr="00205201">
        <w:rPr>
          <w:rFonts w:ascii="Times New Roman" w:eastAsia="Times New Roman" w:hAnsi="Times New Roman" w:cs="Times New Roman"/>
          <w:sz w:val="24"/>
          <w:szCs w:val="24"/>
        </w:rPr>
        <w:t>million deaths worldwide</w:t>
      </w:r>
      <w:r w:rsidR="000F0FF2">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URL":"https://www.worldometers.info/coronavirus/","accessed":{"date-parts":[["2021","10","28"]]},"author":[{"dropping-particle":"","family":"Worldometer","given":"","non-dropping-particle":"","parse-names":false,"suffix":""}],"id":"ITEM-1","issued":{"date-parts":[["0"]]},"title":"COVID Live Update: Worldometer","type":"webpage"},"uris":["http://www.mendeley.com/documents/?uuid=80496662-002b-3a70-9794-51b6fec9b307"]}],"mendeley":{"formattedCitation":"(1)","plainTextFormattedCitation":"(1)","previouslyFormattedCitation":"(1)"},"properties":{"noteIndex":0},"schema":"https://github.com/citation-style-language/schema/raw/master/csl-citation.json"}</w:instrText>
      </w:r>
      <w:r w:rsidR="000F0FF2">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1)</w:t>
      </w:r>
      <w:r w:rsidR="000F0FF2">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w:t>
      </w:r>
      <w:r w:rsidR="00880D25" w:rsidRPr="00205201">
        <w:rPr>
          <w:rFonts w:ascii="Times New Roman" w:eastAsia="Times New Roman" w:hAnsi="Times New Roman" w:cs="Times New Roman"/>
          <w:sz w:val="24"/>
          <w:szCs w:val="24"/>
        </w:rPr>
        <w:t>COVID-19</w:t>
      </w:r>
      <w:r w:rsidR="005C10D8"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 xml:space="preserve">is one of the most serious infectious disease outbreaks in recent history. Even before </w:t>
      </w:r>
      <w:r w:rsidR="00192C75" w:rsidRPr="00205201">
        <w:rPr>
          <w:rFonts w:ascii="Times New Roman" w:eastAsia="Times New Roman" w:hAnsi="Times New Roman" w:cs="Times New Roman"/>
          <w:sz w:val="24"/>
          <w:szCs w:val="24"/>
        </w:rPr>
        <w:t xml:space="preserve">the </w:t>
      </w:r>
      <w:r w:rsidRPr="00205201">
        <w:rPr>
          <w:rFonts w:ascii="Times New Roman" w:eastAsia="Times New Roman" w:hAnsi="Times New Roman" w:cs="Times New Roman"/>
          <w:sz w:val="24"/>
          <w:szCs w:val="24"/>
        </w:rPr>
        <w:t xml:space="preserve">declaration of pandemic status by the World Health </w:t>
      </w:r>
      <w:r w:rsidR="00192C75" w:rsidRPr="00205201">
        <w:rPr>
          <w:rFonts w:ascii="Times New Roman" w:eastAsia="Times New Roman" w:hAnsi="Times New Roman" w:cs="Times New Roman"/>
          <w:sz w:val="24"/>
          <w:szCs w:val="24"/>
        </w:rPr>
        <w:t>Organization</w:t>
      </w:r>
      <w:r w:rsidRPr="00205201">
        <w:rPr>
          <w:rFonts w:ascii="Times New Roman" w:eastAsia="Times New Roman" w:hAnsi="Times New Roman" w:cs="Times New Roman"/>
          <w:sz w:val="24"/>
          <w:szCs w:val="24"/>
        </w:rPr>
        <w:t xml:space="preserve"> (WHO) on 11 March 2020, many countries had begun to impose </w:t>
      </w:r>
      <w:r w:rsidR="00E00AEB" w:rsidRPr="00205201">
        <w:rPr>
          <w:rFonts w:ascii="Times New Roman" w:eastAsia="Times New Roman" w:hAnsi="Times New Roman" w:cs="Times New Roman"/>
          <w:sz w:val="24"/>
          <w:szCs w:val="24"/>
        </w:rPr>
        <w:t xml:space="preserve">social distancing measures (SDM) </w:t>
      </w:r>
      <w:r w:rsidRPr="00205201">
        <w:rPr>
          <w:rFonts w:ascii="Times New Roman" w:eastAsia="Times New Roman" w:hAnsi="Times New Roman" w:cs="Times New Roman"/>
          <w:sz w:val="24"/>
          <w:szCs w:val="24"/>
        </w:rPr>
        <w:t xml:space="preserve">in an attempt to reduce disease </w:t>
      </w:r>
      <w:r w:rsidR="00E00AEB" w:rsidRPr="00205201">
        <w:rPr>
          <w:rFonts w:ascii="Times New Roman" w:eastAsia="Times New Roman" w:hAnsi="Times New Roman" w:cs="Times New Roman"/>
          <w:sz w:val="24"/>
          <w:szCs w:val="24"/>
        </w:rPr>
        <w:t>incidence</w:t>
      </w:r>
      <w:r w:rsidRPr="00205201">
        <w:rPr>
          <w:rFonts w:ascii="Times New Roman" w:eastAsia="Times New Roman" w:hAnsi="Times New Roman" w:cs="Times New Roman"/>
          <w:sz w:val="24"/>
          <w:szCs w:val="24"/>
        </w:rPr>
        <w:t xml:space="preserve">. </w:t>
      </w:r>
      <w:r w:rsidR="00E00AEB" w:rsidRPr="00205201">
        <w:rPr>
          <w:rFonts w:ascii="Times New Roman" w:eastAsia="Times New Roman" w:hAnsi="Times New Roman" w:cs="Times New Roman"/>
          <w:sz w:val="24"/>
          <w:szCs w:val="24"/>
        </w:rPr>
        <w:t xml:space="preserve">Understandably, the attention of scientists has focussed on how to limit the short-term consequences of </w:t>
      </w:r>
      <w:r w:rsidR="00880D25" w:rsidRPr="00205201">
        <w:rPr>
          <w:rFonts w:ascii="Times New Roman" w:eastAsia="Times New Roman" w:hAnsi="Times New Roman" w:cs="Times New Roman"/>
          <w:sz w:val="24"/>
          <w:szCs w:val="24"/>
        </w:rPr>
        <w:t>COVID-19</w:t>
      </w:r>
      <w:r w:rsidR="00E00AEB" w:rsidRPr="00205201">
        <w:rPr>
          <w:rFonts w:ascii="Times New Roman" w:eastAsia="Times New Roman" w:hAnsi="Times New Roman" w:cs="Times New Roman"/>
          <w:sz w:val="24"/>
          <w:szCs w:val="24"/>
        </w:rPr>
        <w:t xml:space="preserve">, which were mitigated by SDMs until vaccines were released. As a result, the scientific community has prioritized the research on the determinants of mortality and morbidity of </w:t>
      </w:r>
      <w:r w:rsidR="00880D25" w:rsidRPr="00205201">
        <w:rPr>
          <w:rFonts w:ascii="Times New Roman" w:eastAsia="Times New Roman" w:hAnsi="Times New Roman" w:cs="Times New Roman"/>
          <w:sz w:val="24"/>
          <w:szCs w:val="24"/>
        </w:rPr>
        <w:t>COVID-19</w:t>
      </w:r>
      <w:r w:rsidR="00E00AEB" w:rsidRPr="00205201">
        <w:rPr>
          <w:rFonts w:ascii="Times New Roman" w:eastAsia="Times New Roman" w:hAnsi="Times New Roman" w:cs="Times New Roman"/>
          <w:sz w:val="24"/>
          <w:szCs w:val="24"/>
        </w:rPr>
        <w:t xml:space="preserve"> over the </w:t>
      </w:r>
      <w:r w:rsidR="00034151" w:rsidRPr="00205201">
        <w:rPr>
          <w:rFonts w:ascii="Times New Roman" w:eastAsia="Times New Roman" w:hAnsi="Times New Roman" w:cs="Times New Roman"/>
          <w:sz w:val="24"/>
          <w:szCs w:val="24"/>
        </w:rPr>
        <w:t>long-term</w:t>
      </w:r>
      <w:r w:rsidR="00E00AEB" w:rsidRPr="00205201">
        <w:rPr>
          <w:rFonts w:ascii="Times New Roman" w:eastAsia="Times New Roman" w:hAnsi="Times New Roman" w:cs="Times New Roman"/>
          <w:sz w:val="24"/>
          <w:szCs w:val="24"/>
        </w:rPr>
        <w:t xml:space="preserve"> implication of the virus and the necessary countermeasures, such as SDMs.</w:t>
      </w:r>
    </w:p>
    <w:p w14:paraId="76D72E0C" w14:textId="77777777" w:rsidR="00053395" w:rsidRPr="00205201" w:rsidRDefault="00053395" w:rsidP="0089037D">
      <w:pPr>
        <w:spacing w:line="480" w:lineRule="auto"/>
        <w:rPr>
          <w:rFonts w:ascii="Times New Roman" w:eastAsia="Times New Roman" w:hAnsi="Times New Roman" w:cs="Times New Roman"/>
          <w:sz w:val="24"/>
          <w:szCs w:val="24"/>
        </w:rPr>
      </w:pPr>
    </w:p>
    <w:p w14:paraId="380E66D7" w14:textId="5CC21AC4" w:rsidR="00053395" w:rsidRPr="00205201" w:rsidRDefault="00D707BC" w:rsidP="0089037D">
      <w:pPr>
        <w:spacing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Obesity is defined by the WHO as abnormal or excessive fat accumulation that presents a risk to health, marked by a body mass index (BMI) greater than 30kg/m</w:t>
      </w:r>
      <w:r w:rsidRPr="00205201">
        <w:rPr>
          <w:rFonts w:ascii="Times New Roman" w:eastAsia="Times New Roman" w:hAnsi="Times New Roman" w:cs="Times New Roman"/>
          <w:sz w:val="24"/>
          <w:szCs w:val="24"/>
          <w:vertAlign w:val="superscript"/>
        </w:rPr>
        <w:t>2</w:t>
      </w:r>
      <w:r w:rsidRPr="00205201">
        <w:rPr>
          <w:rFonts w:ascii="Times New Roman" w:eastAsia="Times New Roman" w:hAnsi="Times New Roman" w:cs="Times New Roman"/>
          <w:sz w:val="24"/>
          <w:szCs w:val="24"/>
        </w:rPr>
        <w:t>, and has reached epidemic proportions</w:t>
      </w:r>
      <w:r w:rsidR="00034151">
        <w:rPr>
          <w:rFonts w:ascii="Times New Roman" w:eastAsia="Times New Roman" w:hAnsi="Times New Roman" w:cs="Times New Roman"/>
          <w:sz w:val="24"/>
          <w:szCs w:val="24"/>
        </w:rPr>
        <w:t xml:space="preserve"> </w:t>
      </w:r>
      <w:r w:rsidR="000F0FF2">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PMID":"25905390","abstract":"Obesity is now recognized as a chronic or non-communicable disease. Recent research has clarified the physiology of weight regulation, the pathophysiology that leads to unwanted weight gain and maintenance of the obese state even when reasonable attempts in lifestyle improvement are made, and the adverse health consequences of generalized and central obesity. While more sensitive and specific imaging methods to quantify body composition are available, most office-based practitioners will need measure only height, weight, and waist circumference. With these, a patient’s risk for obesity-related co-morbidities such as type 2 diabetes mellitus and cardiovascular disease can be estimated and appropriate treatment plans and goals established. Within the United States, prevalence rates for generalized obesity (BMI &gt; 30 kg/m2), extreme obesity (BMI &gt; 40 kg/m2), and central obesity are continuing to rise with peak obesity rates occurring in the 5th-7thdecades. Women have more generalized obesity but less central obesity than men, and obesity disproportionately affects US minorities. Of concern are increases in obesity rates in youth (ages 2-19 years) in the US as well as around the globe. This trend will likely continue to fuel the global obesity epidemic for decades to come, worsening population health, creating infrastructural challenges as countries attempt to meet the additional health-care demands, and greatly increasing health-care expenditures world-wide. Beyond individual weight management, societal and economic innovations will be necessary that focus on strategies to prevent further increases in overweight and obesity rates. For complete coverage of all related areas of Endocrinology, please visit our on-line FREE web-text, WWW.ENDOTEXT.ORG.","author":[{"dropping-particle":"","family":"JQ","given":"Purnell","non-dropping-particle":"","parse-names":false,"suffix":""}],"id":"ITEM-1","issued":{"date-parts":[["2000"]]},"title":"Definitions, Classification, and Epidemiology of Obesity","type":"article-journal"},"uris":["http://www.mendeley.com/documents/?uuid=3c36b9ab-2e84-30d7-b771-11cb9bb5b374"]}],"mendeley":{"formattedCitation":"(2)","plainTextFormattedCitation":"(2)","previouslyFormattedCitation":"(2)"},"properties":{"noteIndex":0},"schema":"https://github.com/citation-style-language/schema/raw/master/csl-citation.json"}</w:instrText>
      </w:r>
      <w:r w:rsidR="000F0FF2">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2)</w:t>
      </w:r>
      <w:r w:rsidR="000F0FF2">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Statistics suggest that the prevalence continues to follow an increasing trajectory with over 650 million adults </w:t>
      </w:r>
      <w:r w:rsidR="002C6D0E" w:rsidRPr="00205201">
        <w:rPr>
          <w:rFonts w:ascii="Times New Roman" w:eastAsia="Times New Roman" w:hAnsi="Times New Roman" w:cs="Times New Roman"/>
          <w:sz w:val="24"/>
          <w:szCs w:val="24"/>
        </w:rPr>
        <w:t>having obesity</w:t>
      </w:r>
      <w:r w:rsidRPr="00205201">
        <w:rPr>
          <w:rFonts w:ascii="Times New Roman" w:eastAsia="Times New Roman" w:hAnsi="Times New Roman" w:cs="Times New Roman"/>
          <w:sz w:val="24"/>
          <w:szCs w:val="24"/>
        </w:rPr>
        <w:t xml:space="preserve"> in 2016</w:t>
      </w:r>
      <w:r w:rsidR="00034151">
        <w:rPr>
          <w:rFonts w:ascii="Times New Roman" w:eastAsia="Times New Roman" w:hAnsi="Times New Roman" w:cs="Times New Roman"/>
          <w:sz w:val="24"/>
          <w:szCs w:val="24"/>
        </w:rPr>
        <w:t xml:space="preserve"> </w:t>
      </w:r>
      <w:r w:rsidR="000F0FF2">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056/NEJMOA1614362","ISSN":"1533-4406","PMID":"28604169","abstract":"BACKGROUND Although the rising pandemic of obesity has received major attention in many countries, the effects of this attention on trends and the disease burden of obesity remain uncertain. METHODS 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 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or 4.0 million deaths globally, nearly 40% of which occurred in persons who were not obese. More than two thirds of deaths related to high BMI were due to cardiovascular disease. The disease burden related to high BMI has increased since 1990; however, the rate of this increase has been attenuated owing to decreases in underlying rates of death from cardiovascular disease. CONCLUSIONS The rapid increase in the prevalence and disease burden of elevated BMI highlights the need for continued focus on surveillance of BMI and identification, implementation, and evaluation of evidence-based interventions to address this problem. (Funded by the Bill and Melinda Gates Foundation.).","author":[{"dropping-particle":"","family":"A","given":"Afshin","non-dropping-particle":"","parse-names":false,"suffix":""},{"dropping-particle":"","family":"MH","given":"Forouzanfar","non-dropping-particle":"","parse-names":false,"suffix":""},{"dropping-particle":"","family":"MB","given":"Reitsma","non-dropping-particle":"","parse-names":false,"suffix":""},{"dropping-particle":"","family":"P","given":"Sur","non-dropping-particle":"","parse-names":false,"suffix":""},{"dropping-particle":"","family":"K","given":"Estep","non-dropping-particle":"","parse-names":false,"suffix":""},{"dropping-particle":"","family":"A","given":"Lee","non-dropping-particle":"","parse-names":false,"suffix":""},{"dropping-particle":"","family":"L","given":"Marczak","non-dropping-particle":"","parse-names":false,"suffix":""},{"dropping-particle":"","family":"AH","given":"Mokdad","non-dropping-particle":"","parse-names":false,"suffix":""},{"dropping-particle":"","family":"M","given":"Moradi-Lakeh","non-dropping-particle":"","parse-names":false,"suffix":""},{"dropping-particle":"","family":"M","given":"Naghavi","non-dropping-particle":"","parse-names":false,"suffix":""},{"dropping-particle":"","family":"JS","given":"Salama","non-dropping-particle":"","parse-names":false,"suffix":""},{"dropping-particle":"","family":"T","given":"Vos","non-dropping-particle":"","parse-names":false,"suffix":""},{"dropping-particle":"","family":"KH","given":"Abate","non-dropping-particle":"","parse-names":false,"suffix":""},{"dropping-particle":"","family":"C","given":"Abbafati","non-dropping-particle":"","parse-names":false,"suffix":""},{"dropping-particle":"","family":"MB","given":"Ahmed","non-dropping-particle":"","parse-names":false,"suffix":""},{"dropping-particle":"","family":"Z","given":"Al-Aly","non-dropping-particle":"","parse-names":false,"suffix":""},{"dropping-particle":"","family":"A","given":"Alkerwi","non-dropping-particle":"","parse-names":false,"suffix":""},{"dropping-particle":"","family":"R","given":"Al-Raddadi","non-dropping-particle":"","parse-names":false,"suffix":""},{"dropping-particle":"","family":"AT","given":"Amare","non-dropping-particle":"","parse-names":false,"suffix":""},{"dropping-particle":"","family":"A","given":"Amberbir","non-dropping-particle":"","parse-names":false,"suffix":""},{"dropping-particle":"","family":"AK","given":"Amegah","non-dropping-particle":"","parse-names":false,"suffix":""},{"dropping-particle":"","family":"E","given":"Amini","non-dropping-particle":"","parse-names":false,"suffix":""},{"dropping-particle":"","family":"SM","given":"Amrock","non-dropping-particle":"","parse-names":false,"suffix":""},{"dropping-particle":"","family":"RM","given":"Anjana","non-dropping-particle":"","parse-names":false,"suffix":""},{"dropping-particle":"","family":"J","given":"Ärnlöv","non-dropping-particle":"","parse-names":false,"suffix":""},{"dropping-particle":"","family":"H","given":"Asayesh","non-dropping-particle":"","parse-names":false,"suffix":""},{"dropping-particle":"","family":"A","given":"Banerjee","non-dropping-particle":"","parse-names":false,"suffix":""},{"dropping-particle":"","family":"A","given":"Barac","non-dropping-particle":"","parse-names":false,"suffix":""},{"dropping-particle":"","family":"E","given":"Baye","non-dropping-particle":"","parse-names":false,"suffix":""},{"dropping-particle":"","family":"DA","given":"Bennett","non-dropping-particle":"","parse-names":false,"suffix":""},{"dropping-particle":"","family":"AS","given":"Beyene","non-dropping-particle":"","parse-names":false,"suffix":""},{"dropping-particle":"","family":"S","given":"Biadgilign","non-dropping-particle":"","parse-names":false,"suffix":""},{"dropping-particle":"","family":"S","given":"Biryukov","non-dropping-particle":"","parse-names":false,"suffix":""},{"dropping-particle":"","family":"E","given":"Bjertness","non-dropping-particle":"","parse-names":false,"suffix":""},{"dropping-particle":"","family":"DJ","given":"Boneya","non-dropping-particle":"","parse-names":false,"suffix":""},{"dropping-particle":"","family":"I","given":"Campos-Nonato","non-dropping-particle":"","parse-names":false,"suffix":""},{"dropping-particle":"","family":"JJ","given":"Carrero","non-dropping-particle":"","parse-names":false,"suffix":""},{"dropping-particle":"","family":"P","given":"Cecilio","non-dropping-particle":"","parse-names":false,"suffix":""},{"dropping-particle":"","family":"K","given":"Cercy","non-dropping-particle":"","parse-names":false,"suffix":""},{"dropping-particle":"","family":"LG","given":"Ciobanu","non-dropping-particle":"","parse-names":false,"suffix":""},{"dropping-particle":"","family":"L","given":"Cornaby","non-dropping-particle":"","parse-names":false,"suffix":""},{"dropping-particle":"","family":"SA","given":"Damtew","non-dropping-particle":"","parse-names":false,"suffix":""},{"dropping-particle":"","family":"L","given":"Dandona","non-dropping-particle":"","parse-names":false,"suffix":""},{"dropping-particle":"","family":"R","given":"Dandona","non-dropping-particle":"","parse-names":false,"suffix":""},{"dropping-particle":"","family":"SD","given":"Dharmaratne","non-dropping-particle":"","parse-names":false,"suffix":""},{"dropping-particle":"","family":"BB","given":"Duncan","non-dropping-particle":"","parse-names":false,"suffix":""},{"dropping-particle":"","family":"B","given":"Eshrati","non-dropping-particle":"","parse-names":false,"suffix":""},{"dropping-particle":"","family":"A","given":"Esteghamati","non-dropping-particle":"","parse-names":false,"suffix":""},{"dropping-particle":"","family":"VL","given":"Feigin","non-dropping-particle":"","parse-names":false,"suffix":""},{"dropping-particle":"","family":"JC","given":"Fernandes","non-dropping-particle":"","parse-names":false,"suffix":""},{"dropping-particle":"","family":"T","given":"Fürst","non-dropping-particle":"","parse-names":false,"suffix":""},{"dropping-particle":"","family":"TT","given":"Gebrehiwot","non-dropping-particle":"","parse-names":false,"suffix":""},{"dropping-particle":"","family":"A","given":"Gold","non-dropping-particle":"","parse-names":false,"suffix":""},{"dropping-particle":"","family":"PN","given":"Gona","non-dropping-particle":"","parse-names":false,"suffix":""},{"dropping-particle":"","family":"A","given":"Goto","non-dropping-particle":"","parse-names":false,"suffix":""},{"dropping-particle":"","family":"TD","given":"Habtewold","non-dropping-particle":"","parse-names":false,"suffix":""},{"dropping-particle":"","family":"KT","given":"Hadush","non-dropping-particle":"","parse-names":false,"suffix":""},{"dropping-particle":"","family":"N","given":"Hafezi-Nejad","non-dropping-particle":"","parse-names":false,"suffix":""},{"dropping-particle":"","family":"SI","given":"Hay","non-dropping-particle":"","parse-names":false,"suffix":""},{"dropping-particle":"","family":"M","given":"Horino","non-dropping-particle":"","parse-names":false,"suffix":""},{"dropping-particle":"","family":"F","given":"Islami","non-dropping-particle":"","parse-names":false,"suffix":""},{"dropping-particle":"","family":"R","given":"Kamal","non-dropping-particle":"","parse-names":false,"suffix":""},{"dropping-particle":"","family":"A","given":"Kasaeian","non-dropping-particle":"","parse-names":false,"suffix":""},{"dropping-particle":"","family":"SV","given":"Katikireddi","non-dropping-particle":"","parse-names":false,"suffix":""},{"dropping-particle":"","family":"AP","given":"Kengne","non-dropping-particle":"","parse-names":false,"suffix":""},{"dropping-particle":"","family":"CN","given":"Kesavachandran","non-dropping-particle":"","parse-names":false,"suffix":""},{"dropping-particle":"","family":"YS","given":"Khader","non-dropping-particle":"","parse-names":false,"suffix":""},{"dropping-particle":"","family":"YH","given":"Khang","non-dropping-particle":"","parse-names":false,"suffix":""},{"dropping-particle":"","family":"J","given":"Khubchandani","non-dropping-particle":"","parse-names":false,"suffix":""},{"dropping-particle":"","family":"D","given":"Kim","non-dropping-particle":"","parse-names":false,"suffix":""},{"dropping-particle":"","family":"YJ","given":"Kim","non-dropping-particle":"","parse-names":false,"suffix":""},{"dropping-particle":"","family":"Y","given":"Kinfu","non-dropping-particle":"","parse-names":false,"suffix":""},{"dropping-particle":"","family":"S","given":"Kosen","non-dropping-particle":"","parse-names":false,"suffix":""},{"dropping-particle":"","family":"T","given":"Ku","non-dropping-particle":"","parse-names":false,"suffix":""},{"dropping-particle":"","family":"BK","given":"Defo","non-dropping-particle":"","parse-names":false,"suffix":""},{"dropping-particle":"","family":"GA","given":"Kumar","non-dropping-particle":"","parse-names":false,"suffix":""},{"dropping-particle":"","family":"HJ","given":"Larson","non-dropping-particle":"","parse-names":false,"suffix":""},{"dropping-particle":"","family":"M","given":"Leinsalu","non-dropping-particle":"","parse-names":false,"suffix":""},{"dropping-particle":"","family":"X","given":"Liang","non-dropping-particle":"","parse-names":false,"suffix":""},{"dropping-particle":"","family":"SS","given":"Lim","non-dropping-particle":"","parse-names":false,"suffix":""},{"dropping-particle":"","family":"P","given":"Liu","non-dropping-particle":"","parse-names":false,"suffix":""},{"dropping-particle":"","family":"AD","given":"Lopez","non-dropping-particle":"","parse-names":false,"suffix":""},{"dropping-particle":"","family":"R","given":"Lozano","non-dropping-particle":"","parse-names":false,"suffix":""},{"dropping-particle":"","family":"A","given":"Majeed","non-dropping-particle":"","parse-names":false,"suffix":""},{"dropping-particle":"","family":"R","given":"Malekzadeh","non-dropping-particle":"","parse-names":false,"suffix":""},{"dropping-particle":"","family":"DC","given":"Malta","non-dropping-particle":"","parse-names":false,"suffix":""},{"dropping-particle":"","family":"M","given":"Mazidi","non-dropping-particle":"","parse-names":false,"suffix":""},{"dropping-particle":"","family":"C","given":"McAlinden","non-dropping-particle":"","parse-names":false,"suffix":""},{"dropping-particle":"","family":"ST","given":"McGarvey","non-dropping-particle":"","parse-names":false,"suffix":""},{"dropping-particle":"","family":"DT","given":"Mengistu","non-dropping-particle":"","parse-names":false,"suffix":""},{"dropping-particle":"","family":"GA","given":"Mensah","non-dropping-particle":"","parse-names":false,"suffix":""},{"dropping-particle":"","family":"GBM","given":"Mensink","non-dropping-particle":"","parse-names":false,"suffix":""},{"dropping-particle":"","family":"HB","given":"Mezgebe","non-dropping-particle":"","parse-names":false,"suffix":""},{"dropping-particle":"","family":"EM","given":"Mirrakhimov","non-dropping-particle":"","parse-names":false,"suffix":""},{"dropping-particle":"","family":"UO","given":"Mueller","non-dropping-particle":"","parse-names":false,"suffix":""},{"dropping-particle":"","family":"JJ","given":"Noubiap","non-dropping-particle":"","parse-names":false,"suffix":""},{"dropping-particle":"","family":"CM","given":"Obermeyer","non-dropping-particle":"","parse-names":false,"suffix":""},{"dropping-particle":"","family":"FA","given":"Ogbo","non-dropping-particle":"","parse-names":false,"suffix":""},{"dropping-particle":"","family":"MO","given":"Owolabi","non-dropping-particle":"","parse-names":false,"suffix":""},{"dropping-particle":"","family":"GC","given":"Patton","non-dropping-particle":"","parse-names":false,"suffix":""},{"dropping-particle":"","family":"F","given":"Pourmalek","non-dropping-particle":"","parse-names":false,"suffix":""},{"dropping-particle":"","family":"M","given":"Qorbani","non-dropping-particle":"","parse-names":false,"suffix":""},{"dropping-particle":"","family":"A","given":"Rafay","non-dropping-particle":"","parse-names":false,"suffix":""},{"dropping-particle":"","family":"RK","given":"Rai","non-dropping-particle":"","parse-names":false,"suffix":""},{"dropping-particle":"","family":"CL","given":"Ranabhat","non-dropping-particle":"","parse-names":false,"suffix":""},{"dropping-particle":"","family":"N","given":"Reinig","non-dropping-particle":"","parse-names":false,"suffix":""},{"dropping-particle":"","family":"S","given":"Safiri","non-dropping-particle":"","parse-names":false,"suffix":""},{"dropping-particle":"","family":"JA","given":"Salomon","non-dropping-particle":"","parse-names":false,"suffix":""},{"dropping-particle":"","family":"JR","given":"Sanabria","non-dropping-particle":"","parse-names":false,"suffix":""},{"dropping-particle":"","family":"IS","given":"Santos","non-dropping-particle":"","parse-names":false,"suffix":""},{"dropping-particle":"","family":"B","given":"Sartorius","non-dropping-particle":"","parse-names":false,"suffix":""},{"dropping-particle":"","family":"M","given":"Sawhney","non-dropping-particle":"","parse-names":false,"suffix":""},{"dropping-particle":"","family":"J","given":"Schmidhuber","non-dropping-particle":"","parse-names":false,"suffix":""},{"dropping-particle":"","family":"AE","given":"Schutte","non-dropping-particle":"","parse-names":false,"suffix":""},{"dropping-particle":"","family":"MI","given":"Schmidt","non-dropping-particle":"","parse-names":false,"suffix":""},{"dropping-particle":"","family":"SG","given":"Sepanlou","non-dropping-particle":"","parse-names":false,"suffix":""},{"dropping-particle":"","family":"M","given":"Shamsizadeh","non-dropping-particle":"","parse-names":false,"suffix":""},{"dropping-particle":"","family":"S","given":"Sheikhbahaei","non-dropping-particle":"","parse-names":false,"suffix":""},{"dropping-particle":"","family":"MJ","given":"Shin","non-dropping-particle":"","parse-names":false,"suffix":""},{"dropping-particle":"","family":"R","given":"Shiri","non-dropping-particle":"","parse-names":false,"suffix":""},{"dropping-particle":"","family":"I","given":"Shiue","non-dropping-particle":"","parse-names":false,"suffix":""},{"dropping-particle":"","family":"HS","given":"Roba","non-dropping-particle":"","parse-names":false,"suffix":""},{"dropping-particle":"","family":"DAS","given":"Silva","non-dropping-particle":"","parse-names":false,"suffix":""},{"dropping-particle":"","family":"JI","given":"Silverberg","non-dropping-particle":"","parse-names":false,"suffix":""},{"dropping-particle":"","family":"JA","given":"Singh","non-dropping-particle":"","parse-names":false,"suffix":""},{"dropping-particle":"","family":"S","given":"Stranges","non-dropping-particle":"","parse-names":false,"suffix":""},{"dropping-particle":"","family":"S","given":"Swaminathan","non-dropping-particle":"","parse-names":false,"suffix":""},{"dropping-particle":"","family":"R","given":"Tabarés-Seisdedos","non-dropping-particle":"","parse-names":false,"suffix":""},{"dropping-particle":"","family":"F","given":"Tadese","non-dropping-particle":"","parse-names":false,"suffix":""},{"dropping-particle":"","family":"BA","given":"Tedla","non-dropping-particle":"","parse-names":false,"suffix":""},{"dropping-particle":"","family":"BS","given":"Tegegne","non-dropping-particle":"","parse-names":false,"suffix":""},{"dropping-particle":"","family":"AS","given":"Terkawi","non-dropping-particle":"","parse-names":false,"suffix":""},{"dropping-particle":"","family":"JS","given":"Thakur","non-dropping-particle":"","parse-names":false,"suffix":""},{"dropping-particle":"","family":"M","given":"Tonelli","non-dropping-particle":"","parse-names":false,"suffix":""},{"dropping-particle":"","family":"R","given":"Topor-Madry","non-dropping-particle":"","parse-names":false,"suffix":""},{"dropping-particle":"","family":"S","given":"Tyrovolas","non-dropping-particle":"","parse-names":false,"suffix":""},{"dropping-particle":"","family":"KN","given":"Ukwaja","non-dropping-particle":"","parse-names":false,"suffix":""},{"dropping-particle":"","family":"OA","given":"Uthman","non-dropping-particle":"","parse-names":false,"suffix":""},{"dropping-particle":"","family":"M","given":"Vaezghasemi","non-dropping-particle":"","parse-names":false,"suffix":""},{"dropping-particle":"","family":"T","given":"Vasankari","non-dropping-particle":"","parse-names":false,"suffix":""},{"dropping-particle":"","family":"VV","given":"Vlassov","non-dropping-particle":"","parse-names":false,"suffix":""},{"dropping-particle":"","family":"SE","given":"Vollset","non-dropping-particle":"","parse-names":false,"suffix":""},{"dropping-particle":"","family":"E","given":"Weiderpass","non-dropping-particle":"","parse-names":false,"suffix":""},{"dropping-particle":"","family":"A","given":"Werdecker","non-dropping-particle":"","parse-names":false,"suffix":""},{"dropping-particle":"","family":"J","given":"Wesana","non-dropping-particle":"","parse-names":false,"suffix":""},{"dropping-particle":"","family":"R","given":"Westerman","non-dropping-particle":"","parse-names":false,"suffix":""},{"dropping-particle":"","family":"Y","given":"Yano","non-dropping-particle":"","parse-names":false,"suffix":""},{"dropping-particle":"","family":"N","given":"Yonemoto","non-dropping-particle":"","parse-names":false,"suffix":""},{"dropping-particle":"","family":"G","given":"Yonga","non-dropping-particle":"","parse-names":false,"suffix":""},{"dropping-particle":"","family":"Z","given":"Zaidi","non-dropping-particle":"","parse-names":false,"suffix":""},{"dropping-particle":"","family":"ZM","given":"Zenebe","non-dropping-particle":"","parse-names":false,"suffix":""},{"dropping-particle":"","family":"B","given":"Zipkin","non-dropping-particle":"","parse-names":false,"suffix":""},{"dropping-particle":"","family":"CJL","given":"Murray","non-dropping-particle":"","parse-names":false,"suffix":""}],"container-title":"The New England journal of medicine","id":"ITEM-1","issue":"1","issued":{"date-parts":[["2017","7","6"]]},"page":"13-27","publisher":"N Engl J Med","title":"Health Effects of Overweight and Obesity in 195 Countries over 25 Years","type":"article-journal","volume":"377"},"uris":["http://www.mendeley.com/documents/?uuid=848eea5f-6472-3c83-a892-f029f138d6db"]}],"mendeley":{"formattedCitation":"(3)","plainTextFormattedCitation":"(3)","previouslyFormattedCitation":"(3)"},"properties":{"noteIndex":0},"schema":"https://github.com/citation-style-language/schema/raw/master/csl-citation.json"}</w:instrText>
      </w:r>
      <w:r w:rsidR="000F0FF2">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3)</w:t>
      </w:r>
      <w:r w:rsidR="000F0FF2">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w:t>
      </w:r>
      <w:r w:rsidR="00192C75" w:rsidRPr="00205201">
        <w:rPr>
          <w:rFonts w:ascii="Times New Roman" w:eastAsia="Times New Roman" w:hAnsi="Times New Roman" w:cs="Times New Roman"/>
          <w:sz w:val="24"/>
          <w:szCs w:val="24"/>
        </w:rPr>
        <w:t>Various models are</w:t>
      </w:r>
      <w:r w:rsidRPr="00205201">
        <w:rPr>
          <w:rFonts w:ascii="Times New Roman" w:eastAsia="Times New Roman" w:hAnsi="Times New Roman" w:cs="Times New Roman"/>
          <w:sz w:val="24"/>
          <w:szCs w:val="24"/>
        </w:rPr>
        <w:t xml:space="preserve"> attempting to predict the future burden of obesity, with projections ranging from 44% to over 50% of the population</w:t>
      </w:r>
      <w:r w:rsidR="00034151">
        <w:rPr>
          <w:rFonts w:ascii="Times New Roman" w:eastAsia="Times New Roman" w:hAnsi="Times New Roman" w:cs="Times New Roman"/>
          <w:sz w:val="24"/>
          <w:szCs w:val="24"/>
        </w:rPr>
        <w:t xml:space="preserve"> </w:t>
      </w:r>
      <w:r w:rsidR="000F0FF2">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038/OBY.2008.351","ISSN":"1930-7381","PMID":"18719634","abstract":"We projected future prevalence and BMI distribution based on national survey data (National Health and Nutrition Examination Study) collected between 1970s and 2004. Future obesity-related health-care costs for adults were estimated using projected prevalence, Census population projections, and published national estimates of per capita excess health-care costs of obesity/overweight. The objective was to illustrate potential burden of obesity prevalence and health-care costs of obesity and overweight in the United States that would occur if current trends continue. Overweight and obesity prevalence have increased steadily among all US population groups, but with notable differences between groups in annual increase rates. The increase (percentage points) in obesity and overweight in adults was faster than in children (0.77 vs. 0.46-0.49), and in women than in men (0.91 vs. 0.65). If these trends continue, by 2030, 86.3% adults will be overweight or obese; and 51.1%, obese. Black women (96.9%) and Mexican-American men (91.1%) would be the most affected. By 2048, all American adults would become overweight or obese, while black women will reach that state by 2034. In children, the prevalence of overweight (BMI ≥95th percentile, 30%) will nearly double by 2030. Total health-care costs attributable to obesity/overweight would double every decade to 860.7-956.9 billion US dollars by 2030, accounting for 16-18% of total US health-care costs. We continue to move away from the Healthy People 2010 objectives. Timely, dramatic, and effective development and implementation of corrective programs/policies are needed to avoid the otherwise inevitable health and societal consequences implied by our projections. © 2008 The Obesity Society.","author":[{"dropping-particle":"","family":"Y","given":"Wang","non-dropping-particle":"","parse-names":false,"suffix":""},{"dropping-particle":"","family":"MA","given":"Beydoun","non-dropping-particle":"","parse-names":false,"suffix":""},{"dropping-particle":"","family":"L","given":"Liang","non-dropping-particle":"","parse-names":false,"suffix":""},{"dropping-particle":"","family":"B","given":"Caballero","non-dropping-particle":"","parse-names":false,"suffix":""},{"dropping-particle":"","family":"SK","given":"Kumanyika","non-dropping-particle":"","parse-names":false,"suffix":""}],"container-title":"Obesity (Silver Spring, Md.)","id":"ITEM-1","issue":"10","issued":{"date-parts":[["2008","10"]]},"page":"2323-2330","publisher":"Obesity (Silver Spring)","title":"Will all Americans become overweight or obese? estimating the progression and cost of the US obesity epidemic","type":"article-journal","volume":"16"},"uris":["http://www.mendeley.com/documents/?uuid=50d72ee9-7f07-30f2-b091-4f7dd563c229"]},{"id":"ITEM-2","itemData":{"DOI":"10.1016/J.AMEPRE.2011.10.026","ISSN":"1873-2607","PMID":"22608371","abstract":"Background: Previous efforts to forecast future trends in obesity applied linear forecasts assuming that the rise in obesity would continue unabated. However, evidence suggests that obesity prevalence may be leveling off. Purpose: This study presents estimates of adult obesity and severe obesity prevalence through 2030 based on nonlinear regression models. The forecasted results are then used to simulate the savings that could be achieved through modestly successful obesity prevention efforts. Methods: The study was conducted in 2009-2010 and used data from the 1990 through 2008 Behavioral Risk Factor Surveillance System (BRFSS). The analysis sample included nonpregnant adults aged &lt;18 years. The individual-level BRFSS variables were supplemented with state-level variables from the U.S. Bureau of Labor Statistics, the American Chamber of Commerce Research Association, and the Census of Retail Trade. Future obesity and severe obesity prevalence were estimated through regression modeling by projecting trends in explanatory variables expected to influence obesity prevalence. Results: Linear time trend forecasts suggest that by 2030, 51% of the population will be obese. The model estimates a much lower obesity prevalence of 42% and severe obesity prevalence of 11%. If obesity were to remain at 2010 levels, the combined savings in medical expenditures over the next 2 decades would be $549.5 billion. Conclusions: The study estimates a 33% increase in obesity prevalence and a 130% increase in severe obesity prevalence over the next 2 decades. If these forecasts prove accurate, this will further hinder efforts for healthcare cost containment. © 2012 Elsevier Inc.","author":[{"dropping-particle":"","family":"EA","given":"Finkelstein","non-dropping-particle":"","parse-names":false,"suffix":""},{"dropping-particle":"","family":"OA","given":"Khavjou","non-dropping-particle":"","parse-names":false,"suffix":""},{"dropping-particle":"","family":"H","given":"Thompson","non-dropping-particle":"","parse-names":false,"suffix":""},{"dropping-particle":"","family":"JG","given":"Trogdon","non-dropping-particle":"","parse-names":false,"suffix":""},{"dropping-particle":"","family":"L","given":"Pan","non-dropping-particle":"","parse-names":false,"suffix":""},{"dropping-particle":"","family":"B","given":"Sherry","non-dropping-particle":"","parse-names":false,"suffix":""},{"dropping-particle":"","family":"W","given":"Dietz","non-dropping-particle":"","parse-names":false,"suffix":""}],"container-title":"American journal of preventive medicine","id":"ITEM-2","issue":"6","issued":{"date-parts":[["2012","6"]]},"page":"563-570","publisher":"Am J Prev Med","title":"Obesity and severe obesity forecasts through 2030","type":"article-journal","volume":"42"},"uris":["http://www.mendeley.com/documents/?uuid=db168fde-b905-3f69-8014-881059f0b86f"]}],"mendeley":{"formattedCitation":"(4,5)","plainTextFormattedCitation":"(4,5)","previouslyFormattedCitation":"(4,5)"},"properties":{"noteIndex":0},"schema":"https://github.com/citation-style-language/schema/raw/master/csl-citation.json"}</w:instrText>
      </w:r>
      <w:r w:rsidR="000F0FF2">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4,5)</w:t>
      </w:r>
      <w:r w:rsidR="000F0FF2">
        <w:rPr>
          <w:rFonts w:ascii="Times New Roman" w:eastAsia="Times New Roman" w:hAnsi="Times New Roman" w:cs="Times New Roman"/>
          <w:sz w:val="24"/>
          <w:szCs w:val="24"/>
          <w:vertAlign w:val="superscript"/>
        </w:rPr>
        <w:fldChar w:fldCharType="end"/>
      </w:r>
      <w:r w:rsidR="00BA4F4E" w:rsidRPr="00205201">
        <w:rPr>
          <w:rFonts w:ascii="Times New Roman" w:eastAsia="Times New Roman" w:hAnsi="Times New Roman" w:cs="Times New Roman"/>
          <w:sz w:val="24"/>
          <w:szCs w:val="24"/>
        </w:rPr>
        <w:t>,</w:t>
      </w:r>
      <w:r w:rsidR="00E719A1"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though all agree that it is likely to encompass a significant proportion of the population. Many chronic illnesses are adversely affected by carrying excess body fat, with obesity being linked to cancers, cardiovascular disease, hypertension and osteoarthritis as well as a strong association with metabolic syndrome</w:t>
      </w:r>
      <w:r w:rsidR="00034151">
        <w:rPr>
          <w:rFonts w:ascii="Times New Roman" w:eastAsia="Times New Roman" w:hAnsi="Times New Roman" w:cs="Times New Roman"/>
          <w:sz w:val="24"/>
          <w:szCs w:val="24"/>
        </w:rPr>
        <w:t xml:space="preserve"> </w:t>
      </w:r>
      <w:r w:rsidR="000F0FF2">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PMID":"24959321","author":[{"dropping-particle":"","family":"Segula","given":"D","non-dropping-particle":"","parse-names":false,"suffix":""}],"container-title":"Malawi Medical Journal","id":"ITEM-1","issue":"1","issued":{"date-parts":[["2014"]]},"page":"20","publisher":"Medical Association of Malawi","title":"Complications of obesity in adults: A short review of the literature","type":"article-journal","volume":"26"},"uris":["http://www.mendeley.com/documents/?uuid=aace3765-92bd-3103-b96f-42e38d87a2be"]}],"mendeley":{"formattedCitation":"(6)","plainTextFormattedCitation":"(6)","previouslyFormattedCitation":"(6)"},"properties":{"noteIndex":0},"schema":"https://github.com/citation-style-language/schema/raw/master/csl-citation.json"}</w:instrText>
      </w:r>
      <w:r w:rsidR="000F0FF2">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6)</w:t>
      </w:r>
      <w:r w:rsidR="000F0FF2">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w:t>
      </w:r>
    </w:p>
    <w:p w14:paraId="1B8C0FEA" w14:textId="77777777" w:rsidR="00053395" w:rsidRPr="00205201" w:rsidRDefault="00053395" w:rsidP="0089037D">
      <w:pPr>
        <w:spacing w:line="480" w:lineRule="auto"/>
        <w:rPr>
          <w:rFonts w:ascii="Times New Roman" w:eastAsia="Times New Roman" w:hAnsi="Times New Roman" w:cs="Times New Roman"/>
          <w:sz w:val="24"/>
          <w:szCs w:val="24"/>
        </w:rPr>
      </w:pPr>
    </w:p>
    <w:p w14:paraId="4B20C748" w14:textId="0D5553BF" w:rsidR="00053395" w:rsidRPr="00205201" w:rsidRDefault="00C879E8" w:rsidP="0089037D">
      <w:pPr>
        <w:spacing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 xml:space="preserve">Among the </w:t>
      </w:r>
      <w:r w:rsidR="00192C75" w:rsidRPr="00205201">
        <w:rPr>
          <w:rFonts w:ascii="Times New Roman" w:eastAsia="Times New Roman" w:hAnsi="Times New Roman" w:cs="Times New Roman"/>
          <w:sz w:val="24"/>
          <w:szCs w:val="24"/>
        </w:rPr>
        <w:t>factors</w:t>
      </w:r>
      <w:r w:rsidR="00D707BC"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 xml:space="preserve">that </w:t>
      </w:r>
      <w:r w:rsidR="00D707BC" w:rsidRPr="00205201">
        <w:rPr>
          <w:rFonts w:ascii="Times New Roman" w:eastAsia="Times New Roman" w:hAnsi="Times New Roman" w:cs="Times New Roman"/>
          <w:sz w:val="24"/>
          <w:szCs w:val="24"/>
        </w:rPr>
        <w:t>can increase the risk of obesity</w:t>
      </w:r>
      <w:r w:rsidR="00E719A1"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 xml:space="preserve"> some seem to play a more prominent role than other</w:t>
      </w:r>
      <w:r w:rsidR="00E719A1" w:rsidRPr="00205201">
        <w:rPr>
          <w:rFonts w:ascii="Times New Roman" w:eastAsia="Times New Roman" w:hAnsi="Times New Roman" w:cs="Times New Roman"/>
          <w:sz w:val="24"/>
          <w:szCs w:val="24"/>
        </w:rPr>
        <w:t>s</w:t>
      </w:r>
      <w:r w:rsidRPr="00205201">
        <w:rPr>
          <w:rFonts w:ascii="Times New Roman" w:eastAsia="Times New Roman" w:hAnsi="Times New Roman" w:cs="Times New Roman"/>
          <w:sz w:val="24"/>
          <w:szCs w:val="24"/>
        </w:rPr>
        <w:t xml:space="preserve">. For example, depression </w:t>
      </w:r>
      <w:r w:rsidR="00D707BC" w:rsidRPr="00205201">
        <w:rPr>
          <w:rFonts w:ascii="Times New Roman" w:eastAsia="Times New Roman" w:hAnsi="Times New Roman" w:cs="Times New Roman"/>
          <w:sz w:val="24"/>
          <w:szCs w:val="24"/>
        </w:rPr>
        <w:t>has repeatedly been shown to have bidirectional associations with obesity and overweight</w:t>
      </w:r>
      <w:r w:rsidR="00034151">
        <w:rPr>
          <w:rFonts w:ascii="Times New Roman" w:eastAsia="Times New Roman" w:hAnsi="Times New Roman" w:cs="Times New Roman"/>
          <w:sz w:val="24"/>
          <w:szCs w:val="24"/>
        </w:rPr>
        <w:t xml:space="preserve"> </w:t>
      </w:r>
      <w:r w:rsidR="00672039">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001/ARCHGENPSYCHIATRY.2010.2","ISSN":"1538-3636","PMID":"20194822","abstract":"Context: Association between obesity and depression has repeatedly been established. For treatment and prevention purposes, it is important to acquire more insight into their longitudinal interaction. Objective: To conduct a systematic review and meta-analysis on the longitudinal relationship between depression, overweight, and obesity and to identify possible influencing factors. Data Sources: Studies were found using PubMed, PsycINFO, and EMBASE databases and selected on several criteria. Study Selection: Studies examining the longitudinal bidirectional relation between depression and overweight (body mass index 25-29.99) or obesity (body mass index ≥30) were selected. Data Extraction: Unadjusted and adjusted odds ratios (ORs) were extracted or provided by the authors. Data Synthesis: Overall, unadjusted ORs were calculated and subgroup analyses were performed for the 15 included studies (N=58 745) to estimate the effect of possible moderators (sex, age, depression severity). Obesity at baseline increased the risk of onset of depression at follow-up (unadjusted OR, 1.55; 95% confidence interval [CI], 1.22-1.98; P&lt;.001). This association was more pronounced among Americans than among Europeans (P=.05) and for depressive disorder than for depressive symptoms (P=.05). Overweight increased the risk of onset of depression at follow-up (unadjusted OR, 1.27; 95% CI, 1.07-1.51; P&lt;.01). This association was statistically significant among adults (aged 20-59 years and ≥60 years) but not among younger persons (aged&lt;20 years). Baseline depression (symptoms and disorder) was not predictive of overweight over time. However, depression increased the odds for developing obesity (OR, 1.58; 95% CI, 1.33-1.87; P&lt;.001). Subgroup analyses did not reveal specific moderators of the association. Conclusions: This meta-analysis confirms a reciprocal link between depression and obesity. Obesity was found to increase the risk of depression, most pronounced among Americans and for clinically diagnosed depression. In addition, depression was found to be predictive of developing obesity. ©2010 American Medical Association. All rights reserved.","author":[{"dropping-particle":"","family":"FS","given":"Luppino","non-dropping-particle":"","parse-names":false,"suffix":""},{"dropping-particle":"","family":"LM","given":"de Wit","non-dropping-particle":"","parse-names":false,"suffix":""},{"dropping-particle":"","family":"PF","given":"Bouvy","non-dropping-particle":"","parse-names":false,"suffix":""},{"dropping-particle":"","family":"T","given":"Stijnen","non-dropping-particle":"","parse-names":false,"suffix":""},{"dropping-particle":"","family":"P","given":"Cuijpers","non-dropping-particle":"","parse-names":false,"suffix":""},{"dropping-particle":"","family":"BW","given":"Penninx","non-dropping-particle":"","parse-names":false,"suffix":""},{"dropping-particle":"","family":"FG","given":"Zitman","non-dropping-particle":"","parse-names":false,"suffix":""}],"container-title":"Archives of general psychiatry","id":"ITEM-1","issue":"3","issued":{"date-parts":[["2010","3"]]},"page":"220-229","publisher":"Arch Gen Psychiatry","title":"Overweight, obesity, and depression: a systematic review and meta-analysis of longitudinal studies","type":"article-journal","volume":"67"},"uris":["http://www.mendeley.com/documents/?uuid=d9ffa51b-22fb-3745-802e-37b8af367eb0"]}],"mendeley":{"formattedCitation":"(7)","plainTextFormattedCitation":"(7)","previouslyFormattedCitation":"(7)"},"properties":{"noteIndex":0},"schema":"https://github.com/citation-style-language/schema/raw/master/csl-citation.json"}</w:instrText>
      </w:r>
      <w:r w:rsidR="00672039">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7)</w:t>
      </w:r>
      <w:r w:rsidR="00672039">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The effect of depression on obesity is likely multifactorial, involving neuroendocrine disruption with a chronic state of elevated cortisol</w:t>
      </w:r>
      <w:r w:rsidR="00034151">
        <w:rPr>
          <w:rFonts w:ascii="Times New Roman" w:eastAsia="Times New Roman" w:hAnsi="Times New Roman" w:cs="Times New Roman"/>
          <w:sz w:val="24"/>
          <w:szCs w:val="24"/>
        </w:rPr>
        <w:t xml:space="preserve"> </w:t>
      </w:r>
      <w:r w:rsidR="00672039">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046/J.1467-789X.2001.00027.X","ISSN":"1467-7881","PMID":"12119665","abstract":"'Stress' embraces the reaction to a multitude of poorly defined factors that disturb homeostasis or allostasis. In this overview, the activation of the hypothalamic-pituitary-adrenal (HPA) axis and the sympathetic nervous system have been utilized as objective measurements of stress reactions. Although long-term activation of the sympathetic nervous system is followed by primary hypertension, consequences of similar activation of the HPA axis have not been clearly defined. The focus of this overview is to examine whether or not repeated activation of these two stress centres may be involved in the pathogenesis of abdominal obesity and its comorbidities. In population studies adrenal hormones show strong statistical associations to centralization of body fat as well as to obesity. There is considerable evidence from clinical to cellular and molecular studies that elevated cortisol, particularly when combined with secondary inhibition of sex steroids and growth hormone secretions, is causing accumulation of fat in visceral adipose tissues as well as metabolic abnormalities (The Metabolic Syndrome). Hypertension is probably due to a parallel activation of the central sympathetic nervous system. Depression and 'the small baby syndrome' as well as stress exposure in men and non-human primates are followed with time by similar central and peripheral abnormalities. Glucocorticoid exposure is also followed by increased food intake and 'leptin resistant' obesity, perhaps disrupting the balance between leptin and neuropeptide Y to the advantage of the latter. The consequence might be 'stress-eating', which, however, is a poorly defined entity. Factors activating the stress centres in humans include psychosocial and socioeconomic handicaps, depressive and anxiety traits, alcohol and smoking, with some differences in profile between personalities and genders. Polymorphisms have been defined in several genes associated with the cascade of events along the stress axes. Based on this evidence it is suggested that environmental, perinatal and genetic factors induce neuroendocrine perturbations followed by abdominal obesity with its associated comorbidities. © 2001 The International Association for the Study of Obesity.","author":[{"dropping-particle":"","family":"P","given":"Björntorp","non-dropping-particle":"","parse-names":false,"suffix":""}],"container-title":"Obesity reviews : an official journal of the International Association for the Study of Obesity","id":"ITEM-1","issue":"2","issued":{"date-parts":[["2001"]]},"page":"73-86","publisher":"Obes Rev","title":"Do stress reactions cause abdominal obesity and comorbidities?","type":"article-journal","volume":"2"},"uris":["http://www.mendeley.com/documents/?uuid=4931779c-99ee-3bd4-aa5b-7d6d1ed991bb"]}],"mendeley":{"formattedCitation":"(8)","plainTextFormattedCitation":"(8)","previouslyFormattedCitation":"(8)"},"properties":{"noteIndex":0},"schema":"https://github.com/citation-style-language/schema/raw/master/csl-citation.json"}</w:instrText>
      </w:r>
      <w:r w:rsidR="00672039">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8)</w:t>
      </w:r>
      <w:r w:rsidR="00672039">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lifestyle changes with reduced desire to exercise and increase in emotional eating</w:t>
      </w:r>
      <w:r w:rsidR="00034151">
        <w:rPr>
          <w:rFonts w:ascii="Times New Roman" w:eastAsia="Times New Roman" w:hAnsi="Times New Roman" w:cs="Times New Roman"/>
          <w:sz w:val="24"/>
          <w:szCs w:val="24"/>
        </w:rPr>
        <w:t xml:space="preserve"> </w:t>
      </w:r>
      <w:r w:rsidR="00672039">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016/J.APPET.2016.02.034","ISSN":"1095-8304","PMID":"26911261","abstract":"Depression is often associated with weight gain but underlying mechanisms are unclear. This study assessed whether three psychological eating styles (emotional eating, external eating and restrained eating) act as mediators between depression and weight gain. We used structural equation modelling to test the hypothesized mediation models in a sample of 298 fathers and 294 mothers by assessing self-reported eating styles (Dutch Eating Behavior Questionnaire), depressive feelings (Depressive Mood List) and body mass index (BMI) at baseline and BMI after five years. In the model with emotional eating we also assessed the moderation effect of 5-HTTLPR genotype in a sub-sample of 520 Caucasians. All analyses were performed separately for the two sexes. Although the overall effect of depression on weight gain was statistically non-significant in both sexes, there was a causal chain between depression, emotional eating and weight gain in the mothers. Depressive symptoms were related to higher emotional eating and emotional eating predicted greater increases in BMI independently of depression. Moreover, the indirect effect (via emotional eating) of depression on BMI change was significant (Beta = 0.18, P = 0.026). This mediation effect was found to be independent of 5-HTTLPR genotype. No such mediation effect was found for the fathers. Further, external eating and restrained eating did not act as mediators between depression and weight gain in either sex. The finding that emotional eating acted as mediator between depression and weight gain in the mothers suggests that obesity interventions should take emotional eating into account.","author":[{"dropping-particle":"","family":"T","given":"van Strien","non-dropping-particle":"","parse-names":false,"suffix":""},{"dropping-particle":"","family":"H","given":"Konttinen","non-dropping-particle":"","parse-names":false,"suffix":""},{"dropping-particle":"","family":"JR","given":"Homberg","non-dropping-particle":"","parse-names":false,"suffix":""},{"dropping-particle":"","family":"RC","given":"Engels","non-dropping-particle":"","parse-names":false,"suffix":""},{"dropping-particle":"","family":"LH","given":"Winkens","non-dropping-particle":"","parse-names":false,"suffix":""}],"container-title":"Appetite","id":"ITEM-1","issued":{"date-parts":[["2016","5","1"]]},"page":"216-224","publisher":"Appetite","title":"Emotional eating as a mediator between depression and weight gain","type":"article-journal","volume":"100"},"uris":["http://www.mendeley.com/documents/?uuid=393bc567-609f-33a0-929b-0844ec84b790"]}],"mendeley":{"formattedCitation":"(9)","plainTextFormattedCitation":"(9)","previouslyFormattedCitation":"(9)"},"properties":{"noteIndex":0},"schema":"https://github.com/citation-style-language/schema/raw/master/csl-citation.json"}</w:instrText>
      </w:r>
      <w:r w:rsidR="00672039">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9)</w:t>
      </w:r>
      <w:r w:rsidR="00672039">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and in some cases the use of antidepressants</w:t>
      </w:r>
      <w:r w:rsidR="00034151">
        <w:rPr>
          <w:rFonts w:ascii="Times New Roman" w:eastAsia="Times New Roman" w:hAnsi="Times New Roman" w:cs="Times New Roman"/>
          <w:sz w:val="24"/>
          <w:szCs w:val="24"/>
        </w:rPr>
        <w:t xml:space="preserve"> </w:t>
      </w:r>
      <w:r w:rsidR="00672039">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016/S0006-3223(03)00608-5","ISSN":"0006-3223","PMID":"12893108","abstract":"The prevalence of depression (10%) and overweight (65%) indicates that there is a probability that they will co-occur, but are they functionally related? This report used the moderator/mediator distinction to approach this question. Moderators, such as severity of depression, severity of obesity, gender, socioeconomic status (SES), gene-by-environment interactions and childhood experiences, specify for whom and under what conditions effects of agents occur. Mediators, such as eating and physical activity, teasing, disordered eating and stress, identify why and how they exert these effects. Major depression among adolescents predicted a greater body mass index (BMI = kg/m2) in adult life than for persons who had not been depressed. Among women, obesity is related to major depression, and this relationship increases among those of high SES, while among men, there is an inverse relationship between depression and obesity, and there is no relationship with SES. A genetic susceptibility to both depression and obesity may be expressed by environmental influences. Adverse childhood experiences promote the development of both depression and obesity, and, presumably, their co-occurrence. As most knowledge about the relationship between these two factors results from research devoted to other topics, a systematic exploration of this relationship would help to elucidate causal mechanisms and opportunities for prevention and treatment. © 2003 Society of Biological Psychiatry.","author":[{"dropping-particle":"","family":"AJ","given":"Stunkard","non-dropping-particle":"","parse-names":false,"suffix":""},{"dropping-particle":"","family":"MS","given":"Faith","non-dropping-particle":"","parse-names":false,"suffix":""},{"dropping-particle":"","family":"KC","given":"Allison","non-dropping-particle":"","parse-names":false,"suffix":""}],"container-title":"Biological psychiatry","id":"ITEM-1","issue":"3","issued":{"date-parts":[["2003","8","1"]]},"page":"330-337","publisher":"Biol Psychiatry","title":"Depression and obesity","type":"article-journal","volume":"54"},"uris":["http://www.mendeley.com/documents/?uuid=aef6d26a-b4b5-3ceb-8cd1-abf2c425ceda"]}],"mendeley":{"formattedCitation":"(10)","plainTextFormattedCitation":"(10)","previouslyFormattedCitation":"(10)"},"properties":{"noteIndex":0},"schema":"https://github.com/citation-style-language/schema/raw/master/csl-citation.json"}</w:instrText>
      </w:r>
      <w:r w:rsidR="00672039">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10)</w:t>
      </w:r>
      <w:r w:rsidR="00672039">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Socioeconomic status has long been linked inversely to bodyweight</w:t>
      </w:r>
      <w:r w:rsidR="00034151">
        <w:rPr>
          <w:rFonts w:ascii="Times New Roman" w:eastAsia="Times New Roman" w:hAnsi="Times New Roman" w:cs="Times New Roman"/>
          <w:sz w:val="24"/>
          <w:szCs w:val="24"/>
        </w:rPr>
        <w:t xml:space="preserve"> </w:t>
      </w:r>
      <w:r w:rsidR="00672039">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093/EPIREV/MXM001","ISSN":"0193-936X","PMID":"17478442","abstract":"The objective of this review was to update Sobal and Stunkard's exhaustive review of the literature on the relation between socioeconomic status (SES) and obesity (Psychol Bull 1989;105:260-75). Diverse research databases (including CINAHL, ERIC, MEDLINE, and Social Science Abstracts) were comprehensively searched during the years 1988-2004 inclusive, using \"obesity,\" \"socioeconomic status,\" and synonyms as search terms. A total of 333 published studies, representing 1,914 primarily cross-sectional associations, were included in the review. The overall pattern of results, for both men and women, was of an increasing proportion of positive associations and a decreasing proportion of negative associations as one moved from countries with high levels of socioeconomic development to countries with medium and low levels of development. Findings varied by SES indicator; for example, negative associations (lower SES associated with larger body size) for women in highly developed countries were most common with education and occupation, while positive associations for women in medium- and low-development countries were most common with income and material possessions. Patterns for women in higher- versus lower-development countries were generally less striking than those observed by Sobal and Stunkard; this finding is interpreted in light of trends related to globalization. Results underscore a view of obesity as a social phenomenon, for which appropriate action includes targeting both economic and sociocultural factors. Copyright © 2007 by the Johns Hopkins Bloomberg School of Public Health All rights reserved.","author":[{"dropping-particle":"","family":"L","given":"McLaren","non-dropping-particle":"","parse-names":false,"suffix":""}],"container-title":"Epidemiologic reviews","id":"ITEM-1","issue":"1","issued":{"date-parts":[["2007"]]},"page":"29-48","publisher":"Epidemiol Rev","title":"Socioeconomic status and obesity","type":"article-journal","volume":"29"},"uris":["http://www.mendeley.com/documents/?uuid=d97f705e-fe0f-327c-9ced-daf4dcf11878"]}],"mendeley":{"formattedCitation":"(11)","plainTextFormattedCitation":"(11)","previouslyFormattedCitation":"(11)"},"properties":{"noteIndex":0},"schema":"https://github.com/citation-style-language/schema/raw/master/csl-citation.json"}</w:instrText>
      </w:r>
      <w:r w:rsidR="00672039">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11)</w:t>
      </w:r>
      <w:r w:rsidR="00672039">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xml:space="preserve"> and again is multifactorial with effects mediated through fewer opportunities for physical activity and healthy food, education and poorer mental health.</w:t>
      </w:r>
      <w:r w:rsidR="00C31E36" w:rsidRPr="00205201">
        <w:rPr>
          <w:rFonts w:ascii="Times New Roman" w:eastAsia="Times New Roman" w:hAnsi="Times New Roman" w:cs="Times New Roman"/>
          <w:sz w:val="24"/>
          <w:szCs w:val="24"/>
        </w:rPr>
        <w:t xml:space="preserve"> </w:t>
      </w:r>
      <w:r w:rsidR="00D707BC" w:rsidRPr="00205201">
        <w:rPr>
          <w:rFonts w:ascii="Times New Roman" w:eastAsia="Times New Roman" w:hAnsi="Times New Roman" w:cs="Times New Roman"/>
          <w:sz w:val="24"/>
          <w:szCs w:val="24"/>
        </w:rPr>
        <w:t>Not only is low physical activity a risk factor for obesity, but also an important modulator of risk conferred by excess weight</w:t>
      </w:r>
      <w:r w:rsidR="00034151">
        <w:rPr>
          <w:rFonts w:ascii="Times New Roman" w:eastAsia="Times New Roman" w:hAnsi="Times New Roman" w:cs="Times New Roman"/>
          <w:sz w:val="24"/>
          <w:szCs w:val="24"/>
        </w:rPr>
        <w:t xml:space="preserve"> </w:t>
      </w:r>
      <w:r w:rsidR="00672039">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177/2047487317693952","ISSN":"2047-4881","PMID":"28436726","abstract":"Background Being overweight or obese is associated with an increased risk of cardiovascular disease (CVD). Physical activity might reduce the risk associated with overweight and obesity. We examined the association between overweight and obesity and CVD risk as a function of physical activity levels in a middle-aged and elderly population. Design The study was a prospective cohort study. Methods The study included 5344 participants aged 55 years or older from the population-based Rotterdam Study. Participants were classified as having high or low physical activity based on the median of the population. Normal weight (18.5-24.9 kg/m2), overweight (25.0-29.9 kg/m2) and obese participants (≥30 kg/m2) were categorized as having high or low physical activity to form six categories. We assessed the association of the six categories with CVD risk using Cox proportional hazard models adjusted for confounders. High physical activity and normal weight was used as the reference group. Results During 15 years of follow-up (median 10.3 years, interquartile range 8.2-11.7 years), 866 (16.2%) participants experienced a CVD event. Overweight and obese participants with low physical activity had a higher CVD risk than normal weight participants with high physical activity. The HRs and 95% confidence intervals (CIs) were 1.33 (1.07-1.66) and 1.35 (1.04-1.75), respectively. Overweight and obese participants with high physical activity did not show a higher CVD risk (HRs (95%CIs) 1.03 (0.82-1.29) and 1.12 (0.83-1.52), respectively). Conclusions Our findings suggest that the beneficial impact of physical activity on CVD might outweigh the negative impact of body mass index among middle-aged and elderly people. This emphasizes the importance of physical activity for everyone across all body mass index strata, while highlighting the risk associated with inactivity even among normal weight people.","author":[{"dropping-particle":"","family":"CM","given":"Koolhaas","non-dropping-particle":"","parse-names":false,"suffix":""},{"dropping-particle":"","family":"K","given":"Dhana","non-dropping-particle":"","parse-names":false,"suffix":""},{"dropping-particle":"","family":"JD","given":"Schoufour","non-dropping-particle":"","parse-names":false,"suffix":""},{"dropping-particle":"","family":"MA","given":"Ikram","non-dropping-particle":"","parse-names":false,"suffix":""},{"dropping-particle":"","family":"M","given":"Kavousi","non-dropping-particle":"","parse-names":false,"suffix":""},{"dropping-particle":"","family":"OH","given":"Franco","non-dropping-particle":"","parse-names":false,"suffix":""}],"container-title":"European journal of preventive cardiology","id":"ITEM-1","issue":"9","issued":{"date-parts":[["2017","6","1"]]},"page":"934-941","publisher":"Eur J Prev Cardiol","title":"Impact of physical activity on the association of overweight and obesity with cardiovascular disease: The Rotterdam Study","type":"article-journal","volume":"24"},"uris":["http://www.mendeley.com/documents/?uuid=e6cdcfcf-d4e7-32b3-947e-909704ff62a5"]}],"mendeley":{"formattedCitation":"(12)","plainTextFormattedCitation":"(12)","previouslyFormattedCitation":"(12)"},"properties":{"noteIndex":0},"schema":"https://github.com/citation-style-language/schema/raw/master/csl-citation.json"}</w:instrText>
      </w:r>
      <w:r w:rsidR="00672039">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12)</w:t>
      </w:r>
      <w:r w:rsidR="00672039">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xml:space="preserve">, and so the potential effect of lockdowns on sedentary </w:t>
      </w:r>
      <w:r w:rsidR="00EF27D6" w:rsidRPr="00205201">
        <w:rPr>
          <w:rFonts w:ascii="Times New Roman" w:eastAsia="Times New Roman" w:hAnsi="Times New Roman" w:cs="Times New Roman"/>
          <w:sz w:val="24"/>
          <w:szCs w:val="24"/>
        </w:rPr>
        <w:t>behaviour</w:t>
      </w:r>
      <w:r w:rsidR="00D707BC" w:rsidRPr="00205201">
        <w:rPr>
          <w:rFonts w:ascii="Times New Roman" w:eastAsia="Times New Roman" w:hAnsi="Times New Roman" w:cs="Times New Roman"/>
          <w:sz w:val="24"/>
          <w:szCs w:val="24"/>
        </w:rPr>
        <w:t xml:space="preserve"> may act as a multiplier for poor outcomes. </w:t>
      </w:r>
    </w:p>
    <w:p w14:paraId="4389DFEF" w14:textId="77777777" w:rsidR="00053395" w:rsidRPr="00205201" w:rsidRDefault="00053395" w:rsidP="0089037D">
      <w:pPr>
        <w:spacing w:line="480" w:lineRule="auto"/>
        <w:rPr>
          <w:rFonts w:ascii="Times New Roman" w:eastAsia="Times New Roman" w:hAnsi="Times New Roman" w:cs="Times New Roman"/>
          <w:sz w:val="24"/>
          <w:szCs w:val="24"/>
        </w:rPr>
      </w:pPr>
    </w:p>
    <w:p w14:paraId="1B60B84E" w14:textId="29CB5F9A" w:rsidR="00053395" w:rsidRPr="00205201" w:rsidRDefault="00D707BC" w:rsidP="0089037D">
      <w:pPr>
        <w:spacing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As a result of such health implications, obesity imposes a considerable economic burden right from the individual through to national levels</w:t>
      </w:r>
      <w:r w:rsidR="00034151">
        <w:rPr>
          <w:rFonts w:ascii="Times New Roman" w:eastAsia="Times New Roman" w:hAnsi="Times New Roman" w:cs="Times New Roman"/>
          <w:sz w:val="24"/>
          <w:szCs w:val="24"/>
        </w:rPr>
        <w:t xml:space="preserve"> </w:t>
      </w:r>
      <w:r w:rsidR="00672039">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111/OBR.12560","ISSN":"1467-789X","PMID":"28544197","abstract":"Excess weight is associated with increased total healthcare costs, but it is less well known how the associations between excess weight and costs vary across different types of healthcare service. We reviewed studies using individual participant data to estimate associations between body mass index and healthcare costs, and summarized how annual healthcare costs for overweight (body mass index 25 to &lt;30 kg/m2) and obese (≥30 kg/m2) individuals compared with those for healthy weight individuals (18.5 to &lt;25 kg/m2). EMBASE and MEDLINE were searched from January 1990 to September 2016, and 75 studies were included in the review. Of these, 34 studies presented adequate information to contribute to a quantitative summary of results. Compared with individuals at healthy weight, the median increases in mean total annual healthcare costs were 12% for overweight and 36% for obese individuals. The percentage increases in costs were highest for medications (18% for overweight and 68% for obese), followed by inpatient care (12% and 34%) and ambulatory care (4% and 26%). Percentage increases in costs associated with obesity were higher for women than men. The substantial costs associated with excess weight in different healthcare settings emphasize the need for investment to tackle this major public health problem.","author":[{"dropping-particle":"","family":"S","given":"Kent","non-dropping-particle":"","parse-names":false,"suffix":""},{"dropping-particle":"","family":"F","given":"Fusco","non-dropping-particle":"","parse-names":false,"suffix":""},{"dropping-particle":"","family":"A","given":"Gray","non-dropping-particle":"","parse-names":false,"suffix":""},{"dropping-particle":"","family":"SA","given":"Jebb","non-dropping-particle":"","parse-names":false,"suffix":""},{"dropping-particle":"","family":"BJ","given":"Cairns","non-dropping-particle":"","parse-names":false,"suffix":""},{"dropping-particle":"","family":"B","given":"Mihaylova","non-dropping-particle":"","parse-names":false,"suffix":""}],"container-title":"Obesity reviews : an official journal of the International Association for the Study of Obesity","id":"ITEM-1","issue":"8","issued":{"date-parts":[["2017","8","1"]]},"page":"869-879","publisher":"Obes Rev","title":"Body mass index and healthcare costs: a systematic literature review of individual participant data studies","type":"article-journal","volume":"18"},"uris":["http://www.mendeley.com/documents/?uuid=ade16c86-c066-3924-9fb3-a764c5e4c186"]}],"mendeley":{"formattedCitation":"(13)","plainTextFormattedCitation":"(13)","previouslyFormattedCitation":"(13)"},"properties":{"noteIndex":0},"schema":"https://github.com/citation-style-language/schema/raw/master/csl-citation.json"}</w:instrText>
      </w:r>
      <w:r w:rsidR="00672039">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13)</w:t>
      </w:r>
      <w:r w:rsidR="00672039">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In addition to direct effects on excess care needs, costs are also incurred through time off work, lower productivity at work and associated disabilities. These costs have previously been estimated on a global scale to be 2.8% of global gross domestic product (GDP) at US $2 trillion</w:t>
      </w:r>
      <w:r w:rsidR="00034151">
        <w:rPr>
          <w:rFonts w:ascii="Times New Roman" w:eastAsia="Times New Roman" w:hAnsi="Times New Roman" w:cs="Times New Roman"/>
          <w:sz w:val="24"/>
          <w:szCs w:val="24"/>
        </w:rPr>
        <w:t xml:space="preserve"> </w:t>
      </w:r>
      <w:r w:rsidR="00672039">
        <w:rPr>
          <w:rFonts w:ascii="Times New Roman" w:eastAsia="Times New Roman" w:hAnsi="Times New Roman" w:cs="Times New Roman"/>
          <w:sz w:val="24"/>
          <w:szCs w:val="24"/>
        </w:rPr>
        <w:fldChar w:fldCharType="begin" w:fldLock="1"/>
      </w:r>
      <w:r w:rsidR="00186D65">
        <w:rPr>
          <w:rFonts w:ascii="Times New Roman" w:eastAsia="Times New Roman" w:hAnsi="Times New Roman" w:cs="Times New Roman"/>
          <w:sz w:val="24"/>
          <w:szCs w:val="24"/>
        </w:rPr>
        <w:instrText>ADDIN CSL_CITATION {"citationItems":[{"id":"ITEM-1","itemData":{"author":[{"dropping-particle":"","family":"Dobbs","given":"Richard","non-dropping-particle":"","parse-names":false,"suffix":""},{"dropping-particle":"","family":"Sawers","given":"Corinne","non-dropping-particle":"","parse-names":false,"suffix":""},{"dropping-particle":"","family":"Thompson","given":"Fraser","non-dropping-particle":"","parse-names":false,"suffix":""},{"dropping-particle":"","family":"Manyika","given":"James","non-dropping-particle":"","parse-names":false,"suffix":""},{"dropping-particle":"","family":"Woetzel","given":"Jonathan","non-dropping-particle":"","parse-names":false,"suffix":""},{"dropping-particle":"","family":"Child","given":"Peter","non-dropping-particle":"","parse-names":false,"suffix":""},{"dropping-particle":"","family":"McKenna","given":"Sorcha","non-dropping-particle":"","parse-names":false,"suffix":""},{"dropping-particle":"","family":"Spatharou","given":"Angela","non-dropping-particle":"","parse-names":false,"suffix":""}],"id":"ITEM-1","issued":{"date-parts":[["2014"]]},"title":"McKinsey Global Institute","type":"report"},"uris":["http://www.mendeley.com/documents/?uuid=fc75eae0-6188-3bdc-a020-ba0106a7f97b"]}],"mendeley":{"formattedCitation":"(14)","plainTextFormattedCitation":"(14)","previouslyFormattedCitation":"(14)"},"properties":{"noteIndex":0},"schema":"https://github.com/citation-style-language/schema/raw/master/csl-citation.json"}</w:instrText>
      </w:r>
      <w:r w:rsidR="00672039">
        <w:rPr>
          <w:rFonts w:ascii="Times New Roman" w:eastAsia="Times New Roman" w:hAnsi="Times New Roman" w:cs="Times New Roman"/>
          <w:sz w:val="24"/>
          <w:szCs w:val="24"/>
        </w:rPr>
        <w:fldChar w:fldCharType="separate"/>
      </w:r>
      <w:r w:rsidR="000B6734" w:rsidRPr="000B6734">
        <w:rPr>
          <w:rFonts w:ascii="Times New Roman" w:eastAsia="Times New Roman" w:hAnsi="Times New Roman" w:cs="Times New Roman"/>
          <w:noProof/>
          <w:sz w:val="24"/>
          <w:szCs w:val="24"/>
        </w:rPr>
        <w:t>(14)</w:t>
      </w:r>
      <w:r w:rsidR="00672039">
        <w:rPr>
          <w:rFonts w:ascii="Times New Roman" w:eastAsia="Times New Roman" w:hAnsi="Times New Roman" w:cs="Times New Roman"/>
          <w:sz w:val="24"/>
          <w:szCs w:val="24"/>
        </w:rPr>
        <w:fldChar w:fldCharType="end"/>
      </w:r>
      <w:r w:rsidRPr="00205201">
        <w:rPr>
          <w:rFonts w:ascii="Times New Roman" w:eastAsia="Times New Roman" w:hAnsi="Times New Roman" w:cs="Times New Roman"/>
          <w:sz w:val="24"/>
          <w:szCs w:val="24"/>
        </w:rPr>
        <w:t>, since which time the proportion of the population</w:t>
      </w:r>
      <w:r w:rsidR="002C6D0E" w:rsidRPr="00205201">
        <w:rPr>
          <w:rFonts w:ascii="Times New Roman" w:eastAsia="Times New Roman" w:hAnsi="Times New Roman" w:cs="Times New Roman"/>
          <w:sz w:val="24"/>
          <w:szCs w:val="24"/>
        </w:rPr>
        <w:t xml:space="preserve"> having</w:t>
      </w:r>
      <w:r w:rsidRPr="00205201">
        <w:rPr>
          <w:rFonts w:ascii="Times New Roman" w:eastAsia="Times New Roman" w:hAnsi="Times New Roman" w:cs="Times New Roman"/>
          <w:sz w:val="24"/>
          <w:szCs w:val="24"/>
        </w:rPr>
        <w:t xml:space="preserve"> obes</w:t>
      </w:r>
      <w:r w:rsidR="002C6D0E" w:rsidRPr="00205201">
        <w:rPr>
          <w:rFonts w:ascii="Times New Roman" w:eastAsia="Times New Roman" w:hAnsi="Times New Roman" w:cs="Times New Roman"/>
          <w:sz w:val="24"/>
          <w:szCs w:val="24"/>
        </w:rPr>
        <w:t>ity</w:t>
      </w:r>
      <w:r w:rsidRPr="00205201">
        <w:rPr>
          <w:rFonts w:ascii="Times New Roman" w:eastAsia="Times New Roman" w:hAnsi="Times New Roman" w:cs="Times New Roman"/>
          <w:sz w:val="24"/>
          <w:szCs w:val="24"/>
        </w:rPr>
        <w:t xml:space="preserve"> has continued to rise.</w:t>
      </w:r>
    </w:p>
    <w:p w14:paraId="688B5210" w14:textId="39870153" w:rsidR="00053395" w:rsidRDefault="00077490" w:rsidP="0089037D">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 xml:space="preserve">The direct implications of </w:t>
      </w:r>
      <w:r w:rsidR="009B25B4">
        <w:rPr>
          <w:rFonts w:ascii="Times New Roman" w:eastAsia="Times New Roman" w:hAnsi="Times New Roman" w:cs="Times New Roman"/>
          <w:sz w:val="24"/>
          <w:szCs w:val="24"/>
        </w:rPr>
        <w:t>COVID-19</w:t>
      </w:r>
      <w:r w:rsidR="009B25B4"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 xml:space="preserve">on health and wellbeing are </w:t>
      </w:r>
      <w:r w:rsidR="002A1F04">
        <w:rPr>
          <w:rFonts w:ascii="Times New Roman" w:eastAsia="Times New Roman" w:hAnsi="Times New Roman" w:cs="Times New Roman"/>
          <w:sz w:val="24"/>
          <w:szCs w:val="24"/>
        </w:rPr>
        <w:t>well-discussed elsewhere</w:t>
      </w:r>
      <w:r w:rsidR="002A1F04"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 what remains to be seen is whether this pandemic is exacerbating the growing obesity pandemic</w:t>
      </w:r>
      <w:r w:rsidR="002829A1">
        <w:rPr>
          <w:rFonts w:ascii="Times New Roman" w:eastAsia="Times New Roman" w:hAnsi="Times New Roman" w:cs="Times New Roman"/>
          <w:sz w:val="24"/>
          <w:szCs w:val="24"/>
        </w:rPr>
        <w:t>.</w:t>
      </w:r>
      <w:r w:rsidR="00FC436B">
        <w:rPr>
          <w:rFonts w:ascii="Times New Roman" w:eastAsia="Times New Roman" w:hAnsi="Times New Roman" w:cs="Times New Roman"/>
          <w:sz w:val="24"/>
          <w:szCs w:val="24"/>
        </w:rPr>
        <w:t xml:space="preserve"> A systematic review and meta-analysis by </w:t>
      </w:r>
      <w:proofErr w:type="spellStart"/>
      <w:r w:rsidR="00FC436B">
        <w:rPr>
          <w:rFonts w:ascii="Times New Roman" w:eastAsia="Times New Roman" w:hAnsi="Times New Roman" w:cs="Times New Roman"/>
          <w:sz w:val="24"/>
          <w:szCs w:val="24"/>
        </w:rPr>
        <w:t>Bakaloudi</w:t>
      </w:r>
      <w:proofErr w:type="spellEnd"/>
      <w:r w:rsidR="00FC436B">
        <w:rPr>
          <w:rFonts w:ascii="Times New Roman" w:eastAsia="Times New Roman" w:hAnsi="Times New Roman" w:cs="Times New Roman"/>
          <w:sz w:val="24"/>
          <w:szCs w:val="24"/>
        </w:rPr>
        <w:t xml:space="preserve"> </w:t>
      </w:r>
      <w:r w:rsidR="00590E2C">
        <w:rPr>
          <w:rFonts w:ascii="Times New Roman" w:eastAsia="Times New Roman" w:hAnsi="Times New Roman" w:cs="Times New Roman"/>
          <w:sz w:val="24"/>
          <w:szCs w:val="24"/>
        </w:rPr>
        <w:t xml:space="preserve">et al. </w:t>
      </w:r>
      <w:r w:rsidR="00FC436B">
        <w:rPr>
          <w:rFonts w:ascii="Times New Roman" w:eastAsia="Times New Roman" w:hAnsi="Times New Roman" w:cs="Times New Roman"/>
          <w:sz w:val="24"/>
          <w:szCs w:val="24"/>
        </w:rPr>
        <w:t>suggest an overall global trend of weight gain during the first COVID-19 lockdown</w:t>
      </w:r>
      <w:r w:rsidR="00034151">
        <w:rPr>
          <w:rFonts w:ascii="Times New Roman" w:eastAsia="Times New Roman" w:hAnsi="Times New Roman" w:cs="Times New Roman"/>
          <w:sz w:val="24"/>
          <w:szCs w:val="24"/>
        </w:rPr>
        <w:t xml:space="preserve"> </w:t>
      </w:r>
      <w:r w:rsidR="002006D2">
        <w:rPr>
          <w:rFonts w:ascii="Times New Roman" w:eastAsia="Times New Roman" w:hAnsi="Times New Roman" w:cs="Times New Roman"/>
          <w:sz w:val="24"/>
          <w:szCs w:val="24"/>
        </w:rPr>
        <w:fldChar w:fldCharType="begin" w:fldLock="1"/>
      </w:r>
      <w:r w:rsidR="00186D65">
        <w:rPr>
          <w:rFonts w:ascii="Times New Roman" w:eastAsia="Times New Roman" w:hAnsi="Times New Roman" w:cs="Times New Roman"/>
          <w:sz w:val="24"/>
          <w:szCs w:val="24"/>
        </w:rPr>
        <w:instrText>ADDIN CSL_CITATION {"citationItems":[{"id":"ITEM-1","itemData":{"DOI":"10.1016/j.clnu.2021.04.015","ISSN":"02615614","PMID":"34049749","author":[{"dropping-particle":"","family":"Bakaloudi","given":"Dimitra Rafailia","non-dropping-particle":"","parse-names":false,"suffix":""},{"dropping-particle":"","family":"Barazzoni","given":"Rocco","non-dropping-particle":"","parse-names":false,"suffix":""},{"dropping-particle":"","family":"Bischoff","given":"Stephan C.","non-dropping-particle":"","parse-names":false,"suffix":""},{"dropping-particle":"","family":"Breda","given":"Joao","non-dropping-particle":"","parse-names":false,"suffix":""},{"dropping-particle":"","family":"Wickramasinghe","given":"Kremlin","non-dropping-particle":"","parse-names":false,"suffix":""},{"dropping-particle":"","family":"Chourdakis","given":"Michail","non-dropping-particle":"","parse-names":false,"suffix":""}],"container-title":"Clinical Nutrition","id":"ITEM-1","issued":{"date-parts":[["2021","4"]]},"title":"Impact of the first COVID-19 lockdown on body weight: A combined systematic review and a meta-analysis","type":"article-journal"},"uris":["http://www.mendeley.com/documents/?uuid=24cc61b8-8787-45cc-b001-d54bfb119e6a"]}],"mendeley":{"formattedCitation":"(15)","plainTextFormattedCitation":"(15)","previouslyFormattedCitation":"(15)"},"properties":{"noteIndex":0},"schema":"https://github.com/citation-style-language/schema/raw/master/csl-citation.json"}</w:instrText>
      </w:r>
      <w:r w:rsidR="002006D2">
        <w:rPr>
          <w:rFonts w:ascii="Times New Roman" w:eastAsia="Times New Roman" w:hAnsi="Times New Roman" w:cs="Times New Roman"/>
          <w:sz w:val="24"/>
          <w:szCs w:val="24"/>
        </w:rPr>
        <w:fldChar w:fldCharType="separate"/>
      </w:r>
      <w:r w:rsidR="000B6734" w:rsidRPr="000B6734">
        <w:rPr>
          <w:rFonts w:ascii="Times New Roman" w:eastAsia="Times New Roman" w:hAnsi="Times New Roman" w:cs="Times New Roman"/>
          <w:noProof/>
          <w:sz w:val="24"/>
          <w:szCs w:val="24"/>
        </w:rPr>
        <w:t>(15)</w:t>
      </w:r>
      <w:r w:rsidR="002006D2">
        <w:rPr>
          <w:rFonts w:ascii="Times New Roman" w:eastAsia="Times New Roman" w:hAnsi="Times New Roman" w:cs="Times New Roman"/>
          <w:sz w:val="24"/>
          <w:szCs w:val="24"/>
        </w:rPr>
        <w:fldChar w:fldCharType="end"/>
      </w:r>
      <w:r w:rsidR="00FC436B">
        <w:rPr>
          <w:rFonts w:ascii="Times New Roman" w:eastAsia="Times New Roman" w:hAnsi="Times New Roman" w:cs="Times New Roman"/>
          <w:sz w:val="24"/>
          <w:szCs w:val="24"/>
        </w:rPr>
        <w:t xml:space="preserve">. </w:t>
      </w:r>
      <w:r w:rsidR="00C31E36" w:rsidRPr="00205201">
        <w:rPr>
          <w:rFonts w:ascii="Times New Roman" w:eastAsia="Times New Roman" w:hAnsi="Times New Roman" w:cs="Times New Roman"/>
          <w:sz w:val="24"/>
          <w:szCs w:val="24"/>
        </w:rPr>
        <w:t xml:space="preserve">To date, no studies </w:t>
      </w:r>
      <w:r w:rsidR="007C3754">
        <w:rPr>
          <w:rFonts w:ascii="Times New Roman" w:eastAsia="Times New Roman" w:hAnsi="Times New Roman" w:cs="Times New Roman"/>
          <w:sz w:val="24"/>
          <w:szCs w:val="24"/>
        </w:rPr>
        <w:t xml:space="preserve">have </w:t>
      </w:r>
      <w:r w:rsidR="00C31E36" w:rsidRPr="00205201">
        <w:rPr>
          <w:rFonts w:ascii="Times New Roman" w:eastAsia="Times New Roman" w:hAnsi="Times New Roman" w:cs="Times New Roman"/>
          <w:sz w:val="24"/>
          <w:szCs w:val="24"/>
        </w:rPr>
        <w:t xml:space="preserve">assessed the </w:t>
      </w:r>
      <w:r w:rsidRPr="00205201">
        <w:rPr>
          <w:rFonts w:ascii="Times New Roman" w:eastAsia="Times New Roman" w:hAnsi="Times New Roman" w:cs="Times New Roman"/>
          <w:sz w:val="24"/>
          <w:szCs w:val="24"/>
        </w:rPr>
        <w:t xml:space="preserve">indirect </w:t>
      </w:r>
      <w:r w:rsidR="00C31E36" w:rsidRPr="00205201">
        <w:rPr>
          <w:rFonts w:ascii="Times New Roman" w:eastAsia="Times New Roman" w:hAnsi="Times New Roman" w:cs="Times New Roman"/>
          <w:sz w:val="24"/>
          <w:szCs w:val="24"/>
        </w:rPr>
        <w:t xml:space="preserve">impact of </w:t>
      </w:r>
      <w:r w:rsidR="00C11E22" w:rsidRPr="00205201">
        <w:rPr>
          <w:rFonts w:ascii="Times New Roman" w:eastAsia="Times New Roman" w:hAnsi="Times New Roman" w:cs="Times New Roman"/>
          <w:sz w:val="24"/>
          <w:szCs w:val="24"/>
        </w:rPr>
        <w:t xml:space="preserve">the </w:t>
      </w:r>
      <w:r w:rsidRPr="00205201">
        <w:rPr>
          <w:rFonts w:ascii="Times New Roman" w:eastAsia="Times New Roman" w:hAnsi="Times New Roman" w:cs="Times New Roman"/>
          <w:sz w:val="24"/>
          <w:szCs w:val="24"/>
        </w:rPr>
        <w:t xml:space="preserve">COVID-19 pandemic, such as its </w:t>
      </w:r>
      <w:r w:rsidR="00C31E36" w:rsidRPr="00205201">
        <w:rPr>
          <w:rFonts w:ascii="Times New Roman" w:eastAsia="Times New Roman" w:hAnsi="Times New Roman" w:cs="Times New Roman"/>
          <w:sz w:val="24"/>
          <w:szCs w:val="24"/>
        </w:rPr>
        <w:t>SDMs</w:t>
      </w:r>
      <w:r w:rsidRPr="00205201">
        <w:rPr>
          <w:rFonts w:ascii="Times New Roman" w:eastAsia="Times New Roman" w:hAnsi="Times New Roman" w:cs="Times New Roman"/>
          <w:sz w:val="24"/>
          <w:szCs w:val="24"/>
        </w:rPr>
        <w:t>,</w:t>
      </w:r>
      <w:r w:rsidR="00C31E36" w:rsidRPr="00205201">
        <w:rPr>
          <w:rFonts w:ascii="Times New Roman" w:eastAsia="Times New Roman" w:hAnsi="Times New Roman" w:cs="Times New Roman"/>
          <w:sz w:val="24"/>
          <w:szCs w:val="24"/>
        </w:rPr>
        <w:t xml:space="preserve"> on obesity </w:t>
      </w:r>
      <w:r w:rsidR="00707E91" w:rsidRPr="00205201">
        <w:rPr>
          <w:rFonts w:ascii="Times New Roman" w:eastAsia="Times New Roman" w:hAnsi="Times New Roman" w:cs="Times New Roman"/>
          <w:sz w:val="24"/>
          <w:szCs w:val="24"/>
        </w:rPr>
        <w:t>risk factor</w:t>
      </w:r>
      <w:r w:rsidR="00196CA3" w:rsidRPr="00205201">
        <w:rPr>
          <w:rFonts w:ascii="Times New Roman" w:eastAsia="Times New Roman" w:hAnsi="Times New Roman" w:cs="Times New Roman"/>
          <w:sz w:val="24"/>
          <w:szCs w:val="24"/>
        </w:rPr>
        <w:t>s</w:t>
      </w:r>
      <w:r w:rsidR="00FC436B">
        <w:rPr>
          <w:rFonts w:ascii="Times New Roman" w:eastAsia="Times New Roman" w:hAnsi="Times New Roman" w:cs="Times New Roman"/>
          <w:sz w:val="24"/>
          <w:szCs w:val="24"/>
        </w:rPr>
        <w:t xml:space="preserve"> </w:t>
      </w:r>
      <w:r w:rsidR="002C1432">
        <w:rPr>
          <w:rFonts w:ascii="Times New Roman" w:eastAsia="Times New Roman" w:hAnsi="Times New Roman" w:cs="Times New Roman"/>
          <w:sz w:val="24"/>
          <w:szCs w:val="24"/>
        </w:rPr>
        <w:t xml:space="preserve">that </w:t>
      </w:r>
      <w:r w:rsidR="00FC436B">
        <w:rPr>
          <w:rFonts w:ascii="Times New Roman" w:eastAsia="Times New Roman" w:hAnsi="Times New Roman" w:cs="Times New Roman"/>
          <w:sz w:val="24"/>
          <w:szCs w:val="24"/>
        </w:rPr>
        <w:t>could explain this trend</w:t>
      </w:r>
      <w:r w:rsidR="00C31E36" w:rsidRPr="00205201">
        <w:rPr>
          <w:rFonts w:ascii="Times New Roman" w:eastAsia="Times New Roman" w:hAnsi="Times New Roman" w:cs="Times New Roman"/>
          <w:sz w:val="24"/>
          <w:szCs w:val="24"/>
        </w:rPr>
        <w:t xml:space="preserve">. </w:t>
      </w:r>
      <w:r w:rsidR="00D707BC" w:rsidRPr="00205201">
        <w:rPr>
          <w:rFonts w:ascii="Times New Roman" w:eastAsia="Times New Roman" w:hAnsi="Times New Roman" w:cs="Times New Roman"/>
          <w:sz w:val="24"/>
          <w:szCs w:val="24"/>
        </w:rPr>
        <w:t>The</w:t>
      </w:r>
      <w:r w:rsidR="00C31E36" w:rsidRPr="00205201">
        <w:rPr>
          <w:rFonts w:ascii="Times New Roman" w:eastAsia="Times New Roman" w:hAnsi="Times New Roman" w:cs="Times New Roman"/>
          <w:sz w:val="24"/>
          <w:szCs w:val="24"/>
        </w:rPr>
        <w:t>refore,</w:t>
      </w:r>
      <w:r w:rsidR="00D707BC" w:rsidRPr="00205201">
        <w:rPr>
          <w:rFonts w:ascii="Times New Roman" w:eastAsia="Times New Roman" w:hAnsi="Times New Roman" w:cs="Times New Roman"/>
          <w:sz w:val="24"/>
          <w:szCs w:val="24"/>
        </w:rPr>
        <w:t xml:space="preserve"> </w:t>
      </w:r>
      <w:r w:rsidR="00707E91" w:rsidRPr="00205201">
        <w:rPr>
          <w:rFonts w:ascii="Times New Roman" w:eastAsia="Times New Roman" w:hAnsi="Times New Roman" w:cs="Times New Roman"/>
          <w:sz w:val="24"/>
          <w:szCs w:val="24"/>
        </w:rPr>
        <w:t xml:space="preserve">the </w:t>
      </w:r>
      <w:r w:rsidR="00D707BC" w:rsidRPr="00205201">
        <w:rPr>
          <w:rFonts w:ascii="Times New Roman" w:eastAsia="Times New Roman" w:hAnsi="Times New Roman" w:cs="Times New Roman"/>
          <w:sz w:val="24"/>
          <w:szCs w:val="24"/>
        </w:rPr>
        <w:t xml:space="preserve">objectives of this paper are to </w:t>
      </w:r>
      <w:r w:rsidR="00707E91" w:rsidRPr="00205201">
        <w:rPr>
          <w:rFonts w:ascii="Times New Roman" w:eastAsia="Times New Roman" w:hAnsi="Times New Roman" w:cs="Times New Roman"/>
          <w:sz w:val="24"/>
          <w:szCs w:val="24"/>
        </w:rPr>
        <w:t>fill this gap by</w:t>
      </w:r>
      <w:r w:rsidR="00D707BC" w:rsidRPr="00205201">
        <w:rPr>
          <w:rFonts w:ascii="Times New Roman" w:eastAsia="Times New Roman" w:hAnsi="Times New Roman" w:cs="Times New Roman"/>
          <w:sz w:val="24"/>
          <w:szCs w:val="24"/>
        </w:rPr>
        <w:t xml:space="preserve"> </w:t>
      </w:r>
      <w:r w:rsidR="00707E91" w:rsidRPr="00205201">
        <w:rPr>
          <w:rFonts w:ascii="Times New Roman" w:eastAsia="Times New Roman" w:hAnsi="Times New Roman" w:cs="Times New Roman"/>
          <w:sz w:val="24"/>
          <w:szCs w:val="24"/>
        </w:rPr>
        <w:t xml:space="preserve">describing </w:t>
      </w:r>
      <w:r w:rsidR="00D707BC" w:rsidRPr="00205201">
        <w:rPr>
          <w:rFonts w:ascii="Times New Roman" w:eastAsia="Times New Roman" w:hAnsi="Times New Roman" w:cs="Times New Roman"/>
          <w:sz w:val="24"/>
          <w:szCs w:val="24"/>
        </w:rPr>
        <w:t xml:space="preserve">the effects of the </w:t>
      </w:r>
      <w:r w:rsidR="009B24E2" w:rsidRPr="00205201">
        <w:rPr>
          <w:rFonts w:ascii="Times New Roman" w:eastAsia="Times New Roman" w:hAnsi="Times New Roman" w:cs="Times New Roman"/>
          <w:color w:val="333333"/>
          <w:sz w:val="24"/>
          <w:szCs w:val="24"/>
          <w:highlight w:val="white"/>
        </w:rPr>
        <w:t>COVID-19 pandemic</w:t>
      </w:r>
      <w:r w:rsidR="009B24E2" w:rsidRPr="00205201" w:rsidDel="009B24E2">
        <w:rPr>
          <w:rFonts w:ascii="Times New Roman" w:eastAsia="Times New Roman" w:hAnsi="Times New Roman" w:cs="Times New Roman"/>
          <w:sz w:val="24"/>
          <w:szCs w:val="24"/>
        </w:rPr>
        <w:t xml:space="preserve"> </w:t>
      </w:r>
      <w:r w:rsidR="00D707BC" w:rsidRPr="00205201">
        <w:rPr>
          <w:rFonts w:ascii="Times New Roman" w:eastAsia="Times New Roman" w:hAnsi="Times New Roman" w:cs="Times New Roman"/>
          <w:sz w:val="24"/>
          <w:szCs w:val="24"/>
        </w:rPr>
        <w:t xml:space="preserve">and </w:t>
      </w:r>
      <w:r w:rsidRPr="00205201">
        <w:rPr>
          <w:rFonts w:ascii="Times New Roman" w:eastAsia="Times New Roman" w:hAnsi="Times New Roman" w:cs="Times New Roman"/>
          <w:sz w:val="24"/>
          <w:szCs w:val="24"/>
        </w:rPr>
        <w:t>the needed countermeasures</w:t>
      </w:r>
      <w:r w:rsidR="00D707BC" w:rsidRPr="00205201">
        <w:rPr>
          <w:rFonts w:ascii="Times New Roman" w:eastAsia="Times New Roman" w:hAnsi="Times New Roman" w:cs="Times New Roman"/>
          <w:sz w:val="24"/>
          <w:szCs w:val="24"/>
        </w:rPr>
        <w:t xml:space="preserve"> on obesity risk factors</w:t>
      </w:r>
      <w:r w:rsidR="00F85B5B">
        <w:rPr>
          <w:rFonts w:ascii="Times New Roman" w:eastAsia="Times New Roman" w:hAnsi="Times New Roman" w:cs="Times New Roman"/>
          <w:sz w:val="24"/>
          <w:szCs w:val="24"/>
        </w:rPr>
        <w:t xml:space="preserve"> to explore underpinning mechanisms of the general trend of weight gain during the COVID-19 pandemic</w:t>
      </w:r>
      <w:r w:rsidR="00D707BC" w:rsidRPr="00205201">
        <w:rPr>
          <w:rFonts w:ascii="Times New Roman" w:eastAsia="Times New Roman" w:hAnsi="Times New Roman" w:cs="Times New Roman"/>
          <w:sz w:val="24"/>
          <w:szCs w:val="24"/>
        </w:rPr>
        <w:t xml:space="preserve">. </w:t>
      </w:r>
    </w:p>
    <w:p w14:paraId="0B4AACB1" w14:textId="65255992" w:rsidR="00F904CC" w:rsidRDefault="00F904CC" w:rsidP="0089037D">
      <w:pPr>
        <w:spacing w:before="240" w:after="240" w:line="480" w:lineRule="auto"/>
        <w:rPr>
          <w:rFonts w:ascii="Times New Roman" w:eastAsia="Times New Roman" w:hAnsi="Times New Roman" w:cs="Times New Roman"/>
          <w:sz w:val="24"/>
          <w:szCs w:val="24"/>
        </w:rPr>
      </w:pPr>
    </w:p>
    <w:p w14:paraId="64EA1426" w14:textId="305E11BC" w:rsidR="00F904CC" w:rsidRDefault="00F904CC" w:rsidP="0089037D">
      <w:pPr>
        <w:spacing w:before="240" w:after="240" w:line="480" w:lineRule="auto"/>
        <w:rPr>
          <w:rFonts w:ascii="Times New Roman" w:eastAsia="Times New Roman" w:hAnsi="Times New Roman" w:cs="Times New Roman"/>
          <w:sz w:val="24"/>
          <w:szCs w:val="24"/>
        </w:rPr>
      </w:pPr>
    </w:p>
    <w:p w14:paraId="23DB2979" w14:textId="641B5D3A" w:rsidR="00F904CC" w:rsidRDefault="00F904CC" w:rsidP="0089037D">
      <w:pPr>
        <w:spacing w:before="240" w:after="240" w:line="480" w:lineRule="auto"/>
        <w:rPr>
          <w:rFonts w:ascii="Times New Roman" w:eastAsia="Times New Roman" w:hAnsi="Times New Roman" w:cs="Times New Roman"/>
          <w:sz w:val="24"/>
          <w:szCs w:val="24"/>
        </w:rPr>
      </w:pPr>
    </w:p>
    <w:p w14:paraId="08D46CF0" w14:textId="157C6AD9" w:rsidR="00F904CC" w:rsidRDefault="00F904CC" w:rsidP="0089037D">
      <w:pPr>
        <w:spacing w:before="240" w:after="240" w:line="480" w:lineRule="auto"/>
        <w:rPr>
          <w:rFonts w:ascii="Times New Roman" w:eastAsia="Times New Roman" w:hAnsi="Times New Roman" w:cs="Times New Roman"/>
          <w:sz w:val="24"/>
          <w:szCs w:val="24"/>
        </w:rPr>
      </w:pPr>
    </w:p>
    <w:p w14:paraId="611BC1E0" w14:textId="037492BD" w:rsidR="00F904CC" w:rsidRDefault="00F904CC" w:rsidP="0089037D">
      <w:pPr>
        <w:spacing w:before="240" w:after="240" w:line="480" w:lineRule="auto"/>
        <w:rPr>
          <w:rFonts w:ascii="Times New Roman" w:eastAsia="Times New Roman" w:hAnsi="Times New Roman" w:cs="Times New Roman"/>
          <w:sz w:val="24"/>
          <w:szCs w:val="24"/>
        </w:rPr>
      </w:pPr>
    </w:p>
    <w:p w14:paraId="2A2E220C" w14:textId="01597024" w:rsidR="00F904CC" w:rsidRDefault="00F904CC" w:rsidP="0089037D">
      <w:pPr>
        <w:spacing w:before="240" w:after="240" w:line="480" w:lineRule="auto"/>
        <w:rPr>
          <w:rFonts w:ascii="Times New Roman" w:eastAsia="Times New Roman" w:hAnsi="Times New Roman" w:cs="Times New Roman"/>
          <w:sz w:val="24"/>
          <w:szCs w:val="24"/>
        </w:rPr>
      </w:pPr>
    </w:p>
    <w:p w14:paraId="5F2FBD50" w14:textId="50A5E7C3" w:rsidR="00F904CC" w:rsidRDefault="00F904CC" w:rsidP="0089037D">
      <w:pPr>
        <w:spacing w:before="240" w:after="240" w:line="480" w:lineRule="auto"/>
        <w:rPr>
          <w:rFonts w:ascii="Times New Roman" w:eastAsia="Times New Roman" w:hAnsi="Times New Roman" w:cs="Times New Roman"/>
          <w:sz w:val="24"/>
          <w:szCs w:val="24"/>
        </w:rPr>
      </w:pPr>
    </w:p>
    <w:p w14:paraId="07B8FBCF" w14:textId="5E6855DD" w:rsidR="00F904CC" w:rsidRDefault="00F904CC" w:rsidP="0089037D">
      <w:pPr>
        <w:spacing w:before="240" w:after="240" w:line="480" w:lineRule="auto"/>
        <w:rPr>
          <w:rFonts w:ascii="Times New Roman" w:eastAsia="Times New Roman" w:hAnsi="Times New Roman" w:cs="Times New Roman"/>
          <w:sz w:val="24"/>
          <w:szCs w:val="24"/>
        </w:rPr>
      </w:pPr>
    </w:p>
    <w:p w14:paraId="63B2D6E0" w14:textId="38134AC7" w:rsidR="00F904CC" w:rsidRDefault="00F904CC" w:rsidP="0089037D">
      <w:pPr>
        <w:spacing w:before="240" w:after="240" w:line="480" w:lineRule="auto"/>
        <w:rPr>
          <w:rFonts w:ascii="Times New Roman" w:eastAsia="Times New Roman" w:hAnsi="Times New Roman" w:cs="Times New Roman"/>
          <w:sz w:val="24"/>
          <w:szCs w:val="24"/>
        </w:rPr>
      </w:pPr>
    </w:p>
    <w:p w14:paraId="57288D75" w14:textId="63933FE3" w:rsidR="00F904CC" w:rsidRDefault="00F904CC" w:rsidP="0089037D">
      <w:pPr>
        <w:spacing w:before="240" w:after="240" w:line="480" w:lineRule="auto"/>
        <w:rPr>
          <w:rFonts w:ascii="Times New Roman" w:eastAsia="Times New Roman" w:hAnsi="Times New Roman" w:cs="Times New Roman"/>
          <w:sz w:val="24"/>
          <w:szCs w:val="24"/>
        </w:rPr>
      </w:pPr>
    </w:p>
    <w:p w14:paraId="2306C3A1" w14:textId="6682252C" w:rsidR="00F904CC" w:rsidRDefault="00F904CC" w:rsidP="0089037D">
      <w:pPr>
        <w:spacing w:before="240" w:after="240" w:line="480" w:lineRule="auto"/>
        <w:rPr>
          <w:rFonts w:ascii="Times New Roman" w:eastAsia="Times New Roman" w:hAnsi="Times New Roman" w:cs="Times New Roman"/>
          <w:sz w:val="24"/>
          <w:szCs w:val="24"/>
        </w:rPr>
      </w:pPr>
    </w:p>
    <w:p w14:paraId="29D8F362" w14:textId="22431ABA" w:rsidR="00F904CC" w:rsidRDefault="00F904CC" w:rsidP="0089037D">
      <w:pPr>
        <w:spacing w:before="240" w:after="240" w:line="480" w:lineRule="auto"/>
        <w:rPr>
          <w:rFonts w:ascii="Times New Roman" w:eastAsia="Times New Roman" w:hAnsi="Times New Roman" w:cs="Times New Roman"/>
          <w:sz w:val="24"/>
          <w:szCs w:val="24"/>
        </w:rPr>
      </w:pPr>
    </w:p>
    <w:p w14:paraId="03651F0D" w14:textId="7E07AFB4" w:rsidR="00F904CC" w:rsidRDefault="00F904CC" w:rsidP="0089037D">
      <w:pPr>
        <w:spacing w:before="240" w:after="240" w:line="480" w:lineRule="auto"/>
        <w:rPr>
          <w:rFonts w:ascii="Times New Roman" w:eastAsia="Times New Roman" w:hAnsi="Times New Roman" w:cs="Times New Roman"/>
          <w:sz w:val="24"/>
          <w:szCs w:val="24"/>
        </w:rPr>
      </w:pPr>
    </w:p>
    <w:p w14:paraId="07EC8CD2" w14:textId="77777777" w:rsidR="00F904CC" w:rsidRPr="00205201" w:rsidRDefault="00F904CC" w:rsidP="0089037D">
      <w:pPr>
        <w:spacing w:before="240" w:after="240" w:line="480" w:lineRule="auto"/>
        <w:rPr>
          <w:rFonts w:ascii="Times New Roman" w:eastAsia="Times New Roman" w:hAnsi="Times New Roman" w:cs="Times New Roman"/>
          <w:sz w:val="24"/>
          <w:szCs w:val="24"/>
        </w:rPr>
      </w:pPr>
    </w:p>
    <w:p w14:paraId="43D825D3" w14:textId="77777777" w:rsidR="00053395" w:rsidRPr="00F904CC" w:rsidRDefault="00D707BC" w:rsidP="0089037D">
      <w:pPr>
        <w:pStyle w:val="Subtitle"/>
        <w:spacing w:before="240" w:after="240" w:line="480" w:lineRule="auto"/>
        <w:rPr>
          <w:rFonts w:ascii="Times New Roman" w:hAnsi="Times New Roman" w:cs="Times New Roman"/>
          <w:b/>
          <w:bCs/>
          <w:sz w:val="24"/>
          <w:szCs w:val="24"/>
        </w:rPr>
      </w:pPr>
      <w:bookmarkStart w:id="2" w:name="_2xtpuuw6fnop" w:colFirst="0" w:colLast="0"/>
      <w:bookmarkEnd w:id="2"/>
      <w:r w:rsidRPr="00F904CC">
        <w:rPr>
          <w:rFonts w:ascii="Times New Roman" w:hAnsi="Times New Roman" w:cs="Times New Roman"/>
          <w:b/>
          <w:bCs/>
          <w:sz w:val="24"/>
          <w:szCs w:val="24"/>
        </w:rPr>
        <w:t>Methods</w:t>
      </w:r>
    </w:p>
    <w:p w14:paraId="562FECB6" w14:textId="77777777" w:rsidR="00053395" w:rsidRPr="00205201" w:rsidRDefault="00D707BC" w:rsidP="0089037D">
      <w:pPr>
        <w:spacing w:before="240" w:after="240" w:line="480" w:lineRule="auto"/>
        <w:rPr>
          <w:rFonts w:ascii="Times New Roman" w:eastAsia="Times New Roman" w:hAnsi="Times New Roman" w:cs="Times New Roman"/>
          <w:b/>
          <w:sz w:val="24"/>
          <w:szCs w:val="24"/>
        </w:rPr>
      </w:pPr>
      <w:r w:rsidRPr="00205201">
        <w:rPr>
          <w:rFonts w:ascii="Times New Roman" w:eastAsia="Times New Roman" w:hAnsi="Times New Roman" w:cs="Times New Roman"/>
          <w:b/>
          <w:sz w:val="24"/>
          <w:szCs w:val="24"/>
        </w:rPr>
        <w:t>Search strategy and study selection</w:t>
      </w:r>
    </w:p>
    <w:p w14:paraId="0798F2E3" w14:textId="1B360E47" w:rsidR="00053395" w:rsidRPr="00205201" w:rsidRDefault="00192C75" w:rsidP="0089037D">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L</w:t>
      </w:r>
      <w:r w:rsidR="00D707BC" w:rsidRPr="00205201">
        <w:rPr>
          <w:rFonts w:ascii="Times New Roman" w:eastAsia="Times New Roman" w:hAnsi="Times New Roman" w:cs="Times New Roman"/>
          <w:sz w:val="24"/>
          <w:szCs w:val="24"/>
        </w:rPr>
        <w:t>iterature research of PubMed and EMBASE was performed from 1st January 2020 to the 31st December 2020 to identify relevant studies pertaining to the first year of the COVID</w:t>
      </w:r>
      <w:r w:rsidR="00880D25" w:rsidRPr="00205201">
        <w:rPr>
          <w:rFonts w:ascii="Times New Roman" w:eastAsia="Times New Roman" w:hAnsi="Times New Roman" w:cs="Times New Roman"/>
          <w:sz w:val="24"/>
          <w:szCs w:val="24"/>
        </w:rPr>
        <w:t>-19</w:t>
      </w:r>
      <w:r w:rsidR="00D707BC" w:rsidRPr="00205201">
        <w:rPr>
          <w:rFonts w:ascii="Times New Roman" w:eastAsia="Times New Roman" w:hAnsi="Times New Roman" w:cs="Times New Roman"/>
          <w:sz w:val="24"/>
          <w:szCs w:val="24"/>
        </w:rPr>
        <w:t xml:space="preserve"> pandemic. The study was performed according to </w:t>
      </w:r>
      <w:r w:rsidR="00D707BC" w:rsidRPr="00205201">
        <w:rPr>
          <w:rFonts w:ascii="Times New Roman" w:eastAsia="Times New Roman" w:hAnsi="Times New Roman" w:cs="Times New Roman"/>
          <w:color w:val="333333"/>
          <w:sz w:val="24"/>
          <w:szCs w:val="24"/>
          <w:highlight w:val="white"/>
        </w:rPr>
        <w:t>the Preferred Reporting Items for Systematic Reviews and Meta-Analyses (PRISMA) guidelines</w:t>
      </w:r>
      <w:r w:rsidR="00034151">
        <w:rPr>
          <w:rFonts w:ascii="Times New Roman" w:eastAsia="Times New Roman" w:hAnsi="Times New Roman" w:cs="Times New Roman"/>
          <w:color w:val="333333"/>
          <w:sz w:val="24"/>
          <w:szCs w:val="24"/>
          <w:highlight w:val="white"/>
        </w:rPr>
        <w:t xml:space="preserve"> </w:t>
      </w:r>
      <w:r w:rsidR="002006D2">
        <w:rPr>
          <w:rFonts w:ascii="Times New Roman" w:eastAsia="Times New Roman" w:hAnsi="Times New Roman" w:cs="Times New Roman"/>
          <w:color w:val="333333"/>
          <w:sz w:val="24"/>
          <w:szCs w:val="24"/>
          <w:highlight w:val="white"/>
          <w:vertAlign w:val="superscript"/>
        </w:rPr>
        <w:fldChar w:fldCharType="begin" w:fldLock="1"/>
      </w:r>
      <w:r w:rsidR="00186D65">
        <w:rPr>
          <w:rFonts w:ascii="Times New Roman" w:eastAsia="Times New Roman" w:hAnsi="Times New Roman" w:cs="Times New Roman"/>
          <w:color w:val="333333"/>
          <w:sz w:val="24"/>
          <w:szCs w:val="24"/>
          <w:highlight w:val="white"/>
          <w:vertAlign w:val="superscript"/>
        </w:rPr>
        <w:instrText>ADDIN CSL_CITATION {"citationItems":[{"id":"ITEM-1","itemData":{"DOI":"10.1136/BMJ.B2535","ISSN":"1756-1833","PMID":"19622551","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id":"ITEM-1","issue":"7716","issued":{"date-parts":[["2009","7","21"]]},"page":"332-336","publisher":"British Medical Journal Publishing Group","title":"Preferred reporting items for systematic reviews and meta-analyses: the PRISMA statement","type":"article-journal","volume":"339"},"uris":["http://www.mendeley.com/documents/?uuid=9b30d64a-0a65-3526-a4f3-d1f94677de22"]}],"mendeley":{"formattedCitation":"(16)","plainTextFormattedCitation":"(16)","previouslyFormattedCitation":"(16)"},"properties":{"noteIndex":0},"schema":"https://github.com/citation-style-language/schema/raw/master/csl-citation.json"}</w:instrText>
      </w:r>
      <w:r w:rsidR="002006D2">
        <w:rPr>
          <w:rFonts w:ascii="Times New Roman" w:eastAsia="Times New Roman" w:hAnsi="Times New Roman" w:cs="Times New Roman"/>
          <w:color w:val="333333"/>
          <w:sz w:val="24"/>
          <w:szCs w:val="24"/>
          <w:highlight w:val="white"/>
          <w:vertAlign w:val="superscript"/>
        </w:rPr>
        <w:fldChar w:fldCharType="separate"/>
      </w:r>
      <w:r w:rsidR="000B6734" w:rsidRPr="000B6734">
        <w:rPr>
          <w:rFonts w:ascii="Times New Roman" w:eastAsia="Times New Roman" w:hAnsi="Times New Roman" w:cs="Times New Roman"/>
          <w:noProof/>
          <w:color w:val="333333"/>
          <w:sz w:val="24"/>
          <w:szCs w:val="24"/>
          <w:highlight w:val="white"/>
        </w:rPr>
        <w:t>(16)</w:t>
      </w:r>
      <w:r w:rsidR="002006D2">
        <w:rPr>
          <w:rFonts w:ascii="Times New Roman" w:eastAsia="Times New Roman" w:hAnsi="Times New Roman" w:cs="Times New Roman"/>
          <w:color w:val="333333"/>
          <w:sz w:val="24"/>
          <w:szCs w:val="24"/>
          <w:highlight w:val="white"/>
          <w:vertAlign w:val="superscript"/>
        </w:rPr>
        <w:fldChar w:fldCharType="end"/>
      </w:r>
      <w:r w:rsidR="00EF27D6" w:rsidRPr="00205201">
        <w:rPr>
          <w:rFonts w:ascii="Times New Roman" w:eastAsia="Times New Roman" w:hAnsi="Times New Roman" w:cs="Times New Roman"/>
          <w:color w:val="333333"/>
          <w:sz w:val="24"/>
          <w:szCs w:val="24"/>
          <w:highlight w:val="white"/>
        </w:rPr>
        <w:t>.</w:t>
      </w:r>
      <w:r w:rsidR="00E719A1" w:rsidRPr="00205201">
        <w:rPr>
          <w:rFonts w:ascii="Times New Roman" w:eastAsia="Times New Roman" w:hAnsi="Times New Roman" w:cs="Times New Roman"/>
          <w:color w:val="333333"/>
          <w:sz w:val="24"/>
          <w:szCs w:val="24"/>
          <w:highlight w:val="white"/>
        </w:rPr>
        <w:t xml:space="preserve"> </w:t>
      </w:r>
      <w:r w:rsidR="00D707BC" w:rsidRPr="00205201">
        <w:rPr>
          <w:rFonts w:ascii="Times New Roman" w:eastAsia="Times New Roman" w:hAnsi="Times New Roman" w:cs="Times New Roman"/>
          <w:color w:val="333333"/>
          <w:sz w:val="24"/>
          <w:szCs w:val="24"/>
          <w:highlight w:val="white"/>
        </w:rPr>
        <w:t xml:space="preserve">The protocol details were registered prospectively on PROSPERO (CRD42020219433). </w:t>
      </w:r>
    </w:p>
    <w:p w14:paraId="11AAB01B" w14:textId="73CAA5D8" w:rsidR="00053395" w:rsidRPr="00205201" w:rsidRDefault="00D707BC" w:rsidP="0089037D">
      <w:pPr>
        <w:spacing w:before="240" w:after="240" w:line="480" w:lineRule="auto"/>
        <w:rPr>
          <w:rFonts w:ascii="Times New Roman" w:eastAsia="Times New Roman" w:hAnsi="Times New Roman" w:cs="Times New Roman"/>
          <w:color w:val="333333"/>
          <w:sz w:val="24"/>
          <w:szCs w:val="24"/>
          <w:highlight w:val="white"/>
        </w:rPr>
      </w:pPr>
      <w:r w:rsidRPr="00205201">
        <w:rPr>
          <w:rFonts w:ascii="Times New Roman" w:eastAsia="Times New Roman" w:hAnsi="Times New Roman" w:cs="Times New Roman"/>
          <w:sz w:val="24"/>
          <w:szCs w:val="24"/>
        </w:rPr>
        <w:t xml:space="preserve">The following keywords were used in the search criteria: </w:t>
      </w:r>
      <w:r w:rsidRPr="00205201">
        <w:rPr>
          <w:rFonts w:ascii="Times New Roman" w:eastAsia="Times New Roman" w:hAnsi="Times New Roman" w:cs="Times New Roman"/>
          <w:i/>
          <w:color w:val="333333"/>
          <w:sz w:val="24"/>
          <w:szCs w:val="24"/>
          <w:highlight w:val="white"/>
        </w:rPr>
        <w:t xml:space="preserve">("Sars-Cov-2" OR "covid-19") AND ("quarantine" OR "lockdown" OR "BMI" OR "body mass index" OR "obese" OR "obesity" OR "overweight" OR "weight gain" OR "physical activity" OR "depression" OR "depressive symptoms" OR "redundancy" OR "redundant" OR "low income" OR "sedentary behaviour"). </w:t>
      </w:r>
      <w:r w:rsidRPr="00205201">
        <w:rPr>
          <w:rFonts w:ascii="Times New Roman" w:eastAsia="Times New Roman" w:hAnsi="Times New Roman" w:cs="Times New Roman"/>
          <w:color w:val="333333"/>
          <w:sz w:val="24"/>
          <w:szCs w:val="24"/>
          <w:highlight w:val="white"/>
        </w:rPr>
        <w:t>The search was limited to the English language, full</w:t>
      </w:r>
      <w:r w:rsidR="00192C75" w:rsidRPr="00205201">
        <w:rPr>
          <w:rFonts w:ascii="Times New Roman" w:eastAsia="Times New Roman" w:hAnsi="Times New Roman" w:cs="Times New Roman"/>
          <w:color w:val="333333"/>
          <w:sz w:val="24"/>
          <w:szCs w:val="24"/>
          <w:highlight w:val="white"/>
        </w:rPr>
        <w:t>-</w:t>
      </w:r>
      <w:r w:rsidRPr="00205201">
        <w:rPr>
          <w:rFonts w:ascii="Times New Roman" w:eastAsia="Times New Roman" w:hAnsi="Times New Roman" w:cs="Times New Roman"/>
          <w:color w:val="333333"/>
          <w:sz w:val="24"/>
          <w:szCs w:val="24"/>
          <w:highlight w:val="white"/>
        </w:rPr>
        <w:t>text availability and human subjects. The abstracts of the resulting studies were manually searched to identify relevant studies, with NFD, CB</w:t>
      </w:r>
      <w:r w:rsidR="002006D2">
        <w:rPr>
          <w:rFonts w:ascii="Times New Roman" w:eastAsia="Times New Roman" w:hAnsi="Times New Roman" w:cs="Times New Roman"/>
          <w:color w:val="333333"/>
          <w:sz w:val="24"/>
          <w:szCs w:val="24"/>
          <w:highlight w:val="white"/>
        </w:rPr>
        <w:t>,</w:t>
      </w:r>
      <w:r w:rsidRPr="00205201">
        <w:rPr>
          <w:rFonts w:ascii="Times New Roman" w:eastAsia="Times New Roman" w:hAnsi="Times New Roman" w:cs="Times New Roman"/>
          <w:color w:val="333333"/>
          <w:sz w:val="24"/>
          <w:szCs w:val="24"/>
          <w:highlight w:val="white"/>
        </w:rPr>
        <w:t xml:space="preserve"> and TC applying inclusion/exclusion criteria to the full text to select the final studies. </w:t>
      </w:r>
    </w:p>
    <w:p w14:paraId="5C32B3C7" w14:textId="77777777" w:rsidR="00053395" w:rsidRPr="00205201" w:rsidRDefault="00D707BC" w:rsidP="0089037D">
      <w:pPr>
        <w:spacing w:before="240" w:after="240" w:line="480" w:lineRule="auto"/>
        <w:rPr>
          <w:rFonts w:ascii="Times New Roman" w:eastAsia="Times New Roman" w:hAnsi="Times New Roman" w:cs="Times New Roman"/>
          <w:b/>
          <w:color w:val="333333"/>
          <w:sz w:val="24"/>
          <w:szCs w:val="24"/>
          <w:highlight w:val="white"/>
        </w:rPr>
      </w:pPr>
      <w:r w:rsidRPr="00205201">
        <w:rPr>
          <w:rFonts w:ascii="Times New Roman" w:eastAsia="Times New Roman" w:hAnsi="Times New Roman" w:cs="Times New Roman"/>
          <w:b/>
          <w:color w:val="333333"/>
          <w:sz w:val="24"/>
          <w:szCs w:val="24"/>
          <w:highlight w:val="white"/>
        </w:rPr>
        <w:t xml:space="preserve">Inclusion and exclusion criteria </w:t>
      </w:r>
    </w:p>
    <w:p w14:paraId="2027CD6F" w14:textId="543B2D73" w:rsidR="00053395" w:rsidRPr="00205201" w:rsidRDefault="00D707BC" w:rsidP="0089037D">
      <w:pPr>
        <w:spacing w:before="240" w:after="240" w:line="480" w:lineRule="auto"/>
        <w:rPr>
          <w:rFonts w:ascii="Times New Roman" w:eastAsia="Times New Roman" w:hAnsi="Times New Roman" w:cs="Times New Roman"/>
          <w:color w:val="333333"/>
          <w:sz w:val="24"/>
          <w:szCs w:val="24"/>
          <w:highlight w:val="white"/>
        </w:rPr>
      </w:pPr>
      <w:r w:rsidRPr="00205201">
        <w:rPr>
          <w:rFonts w:ascii="Times New Roman" w:eastAsia="Times New Roman" w:hAnsi="Times New Roman" w:cs="Times New Roman"/>
          <w:color w:val="333333"/>
          <w:sz w:val="24"/>
          <w:szCs w:val="24"/>
          <w:highlight w:val="white"/>
        </w:rPr>
        <w:t xml:space="preserve">All </w:t>
      </w:r>
      <w:r w:rsidR="00192C75" w:rsidRPr="00205201">
        <w:rPr>
          <w:rFonts w:ascii="Times New Roman" w:eastAsia="Times New Roman" w:hAnsi="Times New Roman" w:cs="Times New Roman"/>
          <w:color w:val="333333"/>
          <w:sz w:val="24"/>
          <w:szCs w:val="24"/>
          <w:highlight w:val="white"/>
        </w:rPr>
        <w:t>E</w:t>
      </w:r>
      <w:r w:rsidRPr="00205201">
        <w:rPr>
          <w:rFonts w:ascii="Times New Roman" w:eastAsia="Times New Roman" w:hAnsi="Times New Roman" w:cs="Times New Roman"/>
          <w:color w:val="333333"/>
          <w:sz w:val="24"/>
          <w:szCs w:val="24"/>
          <w:highlight w:val="white"/>
        </w:rPr>
        <w:t xml:space="preserve">nglish-language studies </w:t>
      </w:r>
      <w:r w:rsidR="00192C75" w:rsidRPr="00205201">
        <w:rPr>
          <w:rFonts w:ascii="Times New Roman" w:eastAsia="Times New Roman" w:hAnsi="Times New Roman" w:cs="Times New Roman"/>
          <w:color w:val="333333"/>
          <w:sz w:val="24"/>
          <w:szCs w:val="24"/>
          <w:highlight w:val="white"/>
        </w:rPr>
        <w:t>about</w:t>
      </w:r>
      <w:r w:rsidRPr="00205201">
        <w:rPr>
          <w:rFonts w:ascii="Times New Roman" w:eastAsia="Times New Roman" w:hAnsi="Times New Roman" w:cs="Times New Roman"/>
          <w:color w:val="333333"/>
          <w:sz w:val="24"/>
          <w:szCs w:val="24"/>
          <w:highlight w:val="white"/>
        </w:rPr>
        <w:t xml:space="preserve"> weight change and key obesity risk factors (psychosocial and socioeconomic health) during the COVID</w:t>
      </w:r>
      <w:r w:rsidR="00880D25" w:rsidRPr="00205201">
        <w:rPr>
          <w:rFonts w:ascii="Times New Roman" w:eastAsia="Times New Roman" w:hAnsi="Times New Roman" w:cs="Times New Roman"/>
          <w:color w:val="333333"/>
          <w:sz w:val="24"/>
          <w:szCs w:val="24"/>
          <w:highlight w:val="white"/>
        </w:rPr>
        <w:t>-19</w:t>
      </w:r>
      <w:r w:rsidRPr="00205201">
        <w:rPr>
          <w:rFonts w:ascii="Times New Roman" w:eastAsia="Times New Roman" w:hAnsi="Times New Roman" w:cs="Times New Roman"/>
          <w:color w:val="333333"/>
          <w:sz w:val="24"/>
          <w:szCs w:val="24"/>
          <w:highlight w:val="white"/>
        </w:rPr>
        <w:t xml:space="preserve"> pandemic were considered for inclusion. Studies had to be comparative (baseline vs during the pandemic) with cross-sectional and longitudinal studies considered. At least one of the following factors had to be included </w:t>
      </w:r>
      <w:proofErr w:type="spellStart"/>
      <w:r w:rsidRPr="00205201">
        <w:rPr>
          <w:rFonts w:ascii="Times New Roman" w:eastAsia="Times New Roman" w:hAnsi="Times New Roman" w:cs="Times New Roman"/>
          <w:color w:val="333333"/>
          <w:sz w:val="24"/>
          <w:szCs w:val="24"/>
          <w:highlight w:val="white"/>
        </w:rPr>
        <w:t>i</w:t>
      </w:r>
      <w:proofErr w:type="spellEnd"/>
      <w:r w:rsidRPr="00205201">
        <w:rPr>
          <w:rFonts w:ascii="Times New Roman" w:eastAsia="Times New Roman" w:hAnsi="Times New Roman" w:cs="Times New Roman"/>
          <w:color w:val="333333"/>
          <w:sz w:val="24"/>
          <w:szCs w:val="24"/>
          <w:highlight w:val="white"/>
        </w:rPr>
        <w:t>) weight (either anthropometry or self</w:t>
      </w:r>
      <w:r w:rsidR="00192C75" w:rsidRPr="00205201">
        <w:rPr>
          <w:rFonts w:ascii="Times New Roman" w:eastAsia="Times New Roman" w:hAnsi="Times New Roman" w:cs="Times New Roman"/>
          <w:color w:val="333333"/>
          <w:sz w:val="24"/>
          <w:szCs w:val="24"/>
          <w:highlight w:val="white"/>
        </w:rPr>
        <w:t>-</w:t>
      </w:r>
      <w:r w:rsidRPr="00205201">
        <w:rPr>
          <w:rFonts w:ascii="Times New Roman" w:eastAsia="Times New Roman" w:hAnsi="Times New Roman" w:cs="Times New Roman"/>
          <w:color w:val="333333"/>
          <w:sz w:val="24"/>
          <w:szCs w:val="24"/>
          <w:highlight w:val="white"/>
        </w:rPr>
        <w:t>report) ii) dietary habit iii) physical activity iv) depressive symptoms or v) financial status. In cases of depression, a validated depression measure had to be used (such as PHQ-9) with any unvalidated questionnaires excluded</w:t>
      </w:r>
      <w:r w:rsidR="00E35867">
        <w:rPr>
          <w:rFonts w:ascii="Times New Roman" w:eastAsia="Times New Roman" w:hAnsi="Times New Roman" w:cs="Times New Roman"/>
          <w:color w:val="333333"/>
          <w:sz w:val="24"/>
          <w:szCs w:val="24"/>
          <w:highlight w:val="white"/>
        </w:rPr>
        <w:t xml:space="preserve"> </w:t>
      </w:r>
      <w:r w:rsidR="002006D2">
        <w:rPr>
          <w:rFonts w:ascii="Times New Roman" w:eastAsia="Times New Roman" w:hAnsi="Times New Roman" w:cs="Times New Roman"/>
          <w:color w:val="333333"/>
          <w:sz w:val="24"/>
          <w:szCs w:val="24"/>
          <w:highlight w:val="white"/>
        </w:rPr>
        <w:fldChar w:fldCharType="begin" w:fldLock="1"/>
      </w:r>
      <w:r w:rsidR="00186D65">
        <w:rPr>
          <w:rFonts w:ascii="Times New Roman" w:eastAsia="Times New Roman" w:hAnsi="Times New Roman" w:cs="Times New Roman"/>
          <w:color w:val="333333"/>
          <w:sz w:val="24"/>
          <w:szCs w:val="24"/>
          <w:highlight w:val="white"/>
        </w:rPr>
        <w:instrText>ADDIN CSL_CITATION {"citationItems":[{"id":"ITEM-1","itemData":{"DOI":"10.1002/ACR.20556","ISSN":"2151-4658","PMID":"22588766","author":[{"dropping-particle":"","family":"KL","given":"Smarr","non-dropping-particle":"","parse-names":false,"suffix":""},{"dropping-particle":"","family":"AL","given":"Keefer","non-dropping-particle":"","parse-names":false,"suffix":""}],"container-title":"Arthritis care &amp; research","id":"ITEM-1","issue":"SUPPL. 11","issued":{"date-parts":[["2011","11"]]},"publisher":"Arthritis Care Res (Hoboken)","title":"Measures of depression and depressive symptoms: Beck Depression Inventory-II (BDI-II), Center for Epidemiologic Studies Depression Scale (CES-D), Geriatric Depression Scale (GDS), Hospital Anxiety and Depression Scale (HADS), and Patient Health Questionna","type":"article-journal","volume":"63 Suppl 1"},"uris":["http://www.mendeley.com/documents/?uuid=e826a747-785c-391c-a818-c849b6308136"]},{"id":"ITEM-2","itemData":{"DOI":"10.1037/PAS0000440","ISSN":"1939-134X","PMID":"28125249","abstract":"The rising burden of mental and behavioral disorders has become a global challenge (Murray et al., 2012). Measurement invariant clinical instruments are necessary for the assessment of relevant symptoms across countries. The present study tested the measurement invariance of the 21-item version of the Depression, Anxiety, and Stress Scales (DASS; Lovibond &amp; Lovibond, 1995b) in Poland, Russia, the United Kingdom (U.K.), and the United States of America (U.S.). Telephone interviews were conducted with population-based samples (nPL = 1003, nRU = 3020, nU.K. = 1002, nU.S. = 1002). The DASS-21 shows threshold measurement invariance. Comparisons of latent means did not indicate differences between U.K. and U.S. samples. However, Polish and Russian samples reported more depressive symptoms compared with U.K. and U.S. samples; the Russian sample had the highest levels of anxiety symptoms and the Polish sample demonstrated the highest stress levels. The DASS-21 can be recommended to meaningfully compare the relationships between variables across groups and to compare latent means in Polish-, Russian , and English-speaking populations.","author":[{"dropping-particle":"","family":"S","given":"Scholten","non-dropping-particle":"","parse-names":false,"suffix":""},{"dropping-particle":"","family":"J","given":"Velten","non-dropping-particle":"","parse-names":false,"suffix":""},{"dropping-particle":"","family":"A","given":"Bieda","non-dropping-particle":"","parse-names":false,"suffix":""},{"dropping-particle":"","family":"XC","given":"Zhang","non-dropping-particle":"","parse-names":false,"suffix":""},{"dropping-particle":"","family":"J","given":"Margraf","non-dropping-particle":"","parse-names":false,"suffix":""}],"container-title":"Psychological assessment","id":"ITEM-2","issue":"11","issued":{"date-parts":[["2017","11","1"]]},"page":"1376-1390","publisher":"Psychol Assess","title":"Testing measurement invariance of the Depression, Anxiety, and Stress Scales (DASS-21) across four countries","type":"article-journal","volume":"29"},"uris":["http://www.mendeley.com/documents/?uuid=d4290786-442e-31c1-be9f-af634f2b219a"]},{"id":"ITEM-3","itemData":{"DOI":"10.1016/J.JPSYCHORES.2012.08.016","ISSN":"1879-1360","PMID":"23062811","abstract":"Objective: This is the first study to validate and to compare the Children's Depression Inventory (CDI) and its short version (CDI:S) as screening tools for medically ill children. Methods: A sample of 406 pediatric hospital patients, aged 9 to 12. years (56.2% male, 77.1% inpatients), completed the German CDI. Criterion validity of the 26-item CDI and the 10-item CDI:S was calculated by receiver operating characteristic (ROC) curves. DSM-IV diagnoses of depression based on the structured diagnostic interview for mental disorders in children and adolescents (Kinder-DIPS) served as the reference standard. Areas under the ROC curves as well as sensitivities and specificities for the optimal cutoffs were compared for both versions. Results: Diagnoses of major or minor depression were established for 7.4% of the children. Areas under the curve for the 26-item CDI (87.7%) and the 10-item CDI:S (88.2%) were comparable. For the CDI, the cutoff ≥ 12 yielded the best balance between sensitivity (83.3%) and specificity (82.7%). At the optimal cutoff ≥ 3, the CDI:S resulted in a high sensitivity of 93.3% and a specificity of 70.7%. Thus, the CDI:S proved to be as sensitive as the CDI, but was less specific than the full-length version. Conclusion: Both the CDI and the CDI:S are valid screening instruments for depression in medically ill children. The sensitive and brief CDI:S is a promising tool in time-pressed settings such as pediatric care, but has to be followed by a thorough diagnostic assessment to rule out false positive cases. © 2012 Elsevier Inc.","author":[{"dropping-particle":"","family":"AK","given":"Allgaier","non-dropping-particle":"","parse-names":false,"suffix":""},{"dropping-particle":"","family":"B","given":"Frühe","non-dropping-particle":"","parse-names":false,"suffix":""},{"dropping-particle":"","family":"K","given":"Pietsch","non-dropping-particle":"","parse-names":false,"suffix":""},{"dropping-particle":"","family":"B","given":"Saravo","non-dropping-particle":"","parse-names":false,"suffix":""},{"dropping-particle":"","family":"M","given":"Baethmann","non-dropping-particle":"","parse-names":false,"suffix":""},{"dropping-particle":"","family":"G","given":"Schulte-Körne","non-dropping-particle":"","parse-names":false,"suffix":""}],"container-title":"Journal of psychosomatic research","id":"ITEM-3","issue":"5","issued":{"date-parts":[["2012","11"]]},"page":"369-374","publisher":"J Psychosom Res","title":"Is the Children's Depression Inventory Short version a valid screening tool in pediatric care? A comparison to its full-length version","type":"article-journal","volume":"73"},"uris":["http://www.mendeley.com/documents/?uuid=3f903175-ee71-3316-89df-9094fb26a489"]}],"mendeley":{"formattedCitation":"(17–19)","plainTextFormattedCitation":"(17–19)","previouslyFormattedCitation":"(17–19)"},"properties":{"noteIndex":0},"schema":"https://github.com/citation-style-language/schema/raw/master/csl-citation.json"}</w:instrText>
      </w:r>
      <w:r w:rsidR="002006D2">
        <w:rPr>
          <w:rFonts w:ascii="Times New Roman" w:eastAsia="Times New Roman" w:hAnsi="Times New Roman" w:cs="Times New Roman"/>
          <w:color w:val="333333"/>
          <w:sz w:val="24"/>
          <w:szCs w:val="24"/>
          <w:highlight w:val="white"/>
        </w:rPr>
        <w:fldChar w:fldCharType="separate"/>
      </w:r>
      <w:r w:rsidR="000B6734" w:rsidRPr="000B6734">
        <w:rPr>
          <w:rFonts w:ascii="Times New Roman" w:eastAsia="Times New Roman" w:hAnsi="Times New Roman" w:cs="Times New Roman"/>
          <w:noProof/>
          <w:color w:val="333333"/>
          <w:sz w:val="24"/>
          <w:szCs w:val="24"/>
          <w:highlight w:val="white"/>
        </w:rPr>
        <w:t>(17–19)</w:t>
      </w:r>
      <w:r w:rsidR="002006D2">
        <w:rPr>
          <w:rFonts w:ascii="Times New Roman" w:eastAsia="Times New Roman" w:hAnsi="Times New Roman" w:cs="Times New Roman"/>
          <w:color w:val="333333"/>
          <w:sz w:val="24"/>
          <w:szCs w:val="24"/>
          <w:highlight w:val="white"/>
        </w:rPr>
        <w:fldChar w:fldCharType="end"/>
      </w:r>
      <w:r w:rsidR="0010043E"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color w:val="333333"/>
          <w:sz w:val="24"/>
          <w:szCs w:val="24"/>
          <w:highlight w:val="white"/>
        </w:rPr>
        <w:t xml:space="preserve">Qualitative studies, case reports and reviews were excluded. Papers including pregnant women were also excluded due to the confounding effect of pregnancy over the outcomes of interest. </w:t>
      </w:r>
    </w:p>
    <w:p w14:paraId="3200E3A2" w14:textId="77777777" w:rsidR="00053395" w:rsidRPr="00205201" w:rsidRDefault="00D707BC" w:rsidP="0089037D">
      <w:pPr>
        <w:spacing w:before="240" w:after="240" w:line="480" w:lineRule="auto"/>
        <w:rPr>
          <w:rFonts w:ascii="Times New Roman" w:eastAsia="Times New Roman" w:hAnsi="Times New Roman" w:cs="Times New Roman"/>
          <w:b/>
          <w:color w:val="333333"/>
          <w:sz w:val="24"/>
          <w:szCs w:val="24"/>
          <w:highlight w:val="white"/>
        </w:rPr>
      </w:pPr>
      <w:r w:rsidRPr="00205201">
        <w:rPr>
          <w:rFonts w:ascii="Times New Roman" w:eastAsia="Times New Roman" w:hAnsi="Times New Roman" w:cs="Times New Roman"/>
          <w:b/>
          <w:color w:val="333333"/>
          <w:sz w:val="24"/>
          <w:szCs w:val="24"/>
          <w:highlight w:val="white"/>
        </w:rPr>
        <w:t>Data extraction</w:t>
      </w:r>
    </w:p>
    <w:p w14:paraId="67297C31" w14:textId="77777777" w:rsidR="00053395" w:rsidRPr="00205201" w:rsidRDefault="00D707BC" w:rsidP="0089037D">
      <w:pPr>
        <w:spacing w:before="240" w:after="240" w:line="480" w:lineRule="auto"/>
        <w:rPr>
          <w:rFonts w:ascii="Times New Roman" w:eastAsia="Times New Roman" w:hAnsi="Times New Roman" w:cs="Times New Roman"/>
          <w:color w:val="333333"/>
          <w:sz w:val="24"/>
          <w:szCs w:val="24"/>
          <w:highlight w:val="white"/>
        </w:rPr>
      </w:pPr>
      <w:r w:rsidRPr="00205201">
        <w:rPr>
          <w:rFonts w:ascii="Times New Roman" w:eastAsia="Times New Roman" w:hAnsi="Times New Roman" w:cs="Times New Roman"/>
          <w:color w:val="333333"/>
          <w:sz w:val="24"/>
          <w:szCs w:val="24"/>
          <w:highlight w:val="white"/>
        </w:rPr>
        <w:t xml:space="preserve">Data extraction was performed independently by NFD, CB and TC with any ambiguity resolved via consensus. Each included study had the following extracted: </w:t>
      </w:r>
      <w:proofErr w:type="spellStart"/>
      <w:r w:rsidRPr="00205201">
        <w:rPr>
          <w:rFonts w:ascii="Times New Roman" w:eastAsia="Times New Roman" w:hAnsi="Times New Roman" w:cs="Times New Roman"/>
          <w:color w:val="333333"/>
          <w:sz w:val="24"/>
          <w:szCs w:val="24"/>
          <w:highlight w:val="white"/>
        </w:rPr>
        <w:t>i</w:t>
      </w:r>
      <w:proofErr w:type="spellEnd"/>
      <w:r w:rsidRPr="00205201">
        <w:rPr>
          <w:rFonts w:ascii="Times New Roman" w:eastAsia="Times New Roman" w:hAnsi="Times New Roman" w:cs="Times New Roman"/>
          <w:color w:val="333333"/>
          <w:sz w:val="24"/>
          <w:szCs w:val="24"/>
          <w:highlight w:val="white"/>
        </w:rPr>
        <w:t xml:space="preserve">) Study ID (author name and date) ii) Country iii) Study type iv) Sample size v) Sample characteristics (age, sex and occupation of sample) vi) assessment tool and vii) outcome. </w:t>
      </w:r>
    </w:p>
    <w:p w14:paraId="3D8E4270" w14:textId="77777777" w:rsidR="00053395" w:rsidRPr="00205201" w:rsidRDefault="00D707BC" w:rsidP="0089037D">
      <w:pPr>
        <w:spacing w:before="240" w:after="240" w:line="480" w:lineRule="auto"/>
        <w:rPr>
          <w:rFonts w:ascii="Times New Roman" w:eastAsia="Times New Roman" w:hAnsi="Times New Roman" w:cs="Times New Roman"/>
          <w:b/>
          <w:color w:val="333333"/>
          <w:sz w:val="24"/>
          <w:szCs w:val="24"/>
          <w:highlight w:val="white"/>
        </w:rPr>
      </w:pPr>
      <w:r w:rsidRPr="00205201">
        <w:rPr>
          <w:rFonts w:ascii="Times New Roman" w:eastAsia="Times New Roman" w:hAnsi="Times New Roman" w:cs="Times New Roman"/>
          <w:b/>
          <w:color w:val="333333"/>
          <w:sz w:val="24"/>
          <w:szCs w:val="24"/>
          <w:highlight w:val="white"/>
        </w:rPr>
        <w:t xml:space="preserve">Data synthesis and quality assessment </w:t>
      </w:r>
    </w:p>
    <w:p w14:paraId="159785FA" w14:textId="3D97ECC3" w:rsidR="00053395" w:rsidRPr="00205201" w:rsidRDefault="00D707BC" w:rsidP="0089037D">
      <w:pPr>
        <w:spacing w:before="240" w:after="240" w:line="480" w:lineRule="auto"/>
        <w:rPr>
          <w:rFonts w:ascii="Times New Roman" w:eastAsia="Times New Roman" w:hAnsi="Times New Roman" w:cs="Times New Roman"/>
          <w:color w:val="333333"/>
          <w:sz w:val="24"/>
          <w:szCs w:val="24"/>
          <w:highlight w:val="white"/>
        </w:rPr>
      </w:pPr>
      <w:r w:rsidRPr="00205201">
        <w:rPr>
          <w:rFonts w:ascii="Times New Roman" w:eastAsia="Times New Roman" w:hAnsi="Times New Roman" w:cs="Times New Roman"/>
          <w:color w:val="333333"/>
          <w:sz w:val="24"/>
          <w:szCs w:val="24"/>
          <w:highlight w:val="white"/>
        </w:rPr>
        <w:t xml:space="preserve">Results were summarised via a narrative review, a quantitative synthesis was not attempted due to the heterogeneity of the samples and methodology between studies in </w:t>
      </w:r>
      <w:r w:rsidR="00192C75" w:rsidRPr="00205201">
        <w:rPr>
          <w:rFonts w:ascii="Times New Roman" w:eastAsia="Times New Roman" w:hAnsi="Times New Roman" w:cs="Times New Roman"/>
          <w:color w:val="333333"/>
          <w:sz w:val="24"/>
          <w:szCs w:val="24"/>
          <w:highlight w:val="white"/>
        </w:rPr>
        <w:t xml:space="preserve">the </w:t>
      </w:r>
      <w:r w:rsidRPr="00205201">
        <w:rPr>
          <w:rFonts w:ascii="Times New Roman" w:eastAsia="Times New Roman" w:hAnsi="Times New Roman" w:cs="Times New Roman"/>
          <w:color w:val="333333"/>
          <w:sz w:val="24"/>
          <w:szCs w:val="24"/>
          <w:highlight w:val="white"/>
        </w:rPr>
        <w:t>measurement of the relevant factors (</w:t>
      </w:r>
      <w:r w:rsidR="00EE4739" w:rsidRPr="00205201">
        <w:rPr>
          <w:rFonts w:ascii="Times New Roman" w:eastAsia="Times New Roman" w:hAnsi="Times New Roman" w:cs="Times New Roman"/>
          <w:color w:val="333333"/>
          <w:sz w:val="24"/>
          <w:szCs w:val="24"/>
          <w:highlight w:val="white"/>
        </w:rPr>
        <w:t>e.g.</w:t>
      </w:r>
      <w:r w:rsidRPr="00205201">
        <w:rPr>
          <w:rFonts w:ascii="Times New Roman" w:eastAsia="Times New Roman" w:hAnsi="Times New Roman" w:cs="Times New Roman"/>
          <w:color w:val="333333"/>
          <w:sz w:val="24"/>
          <w:szCs w:val="24"/>
          <w:highlight w:val="white"/>
        </w:rPr>
        <w:t xml:space="preserve"> depression). Study quality was assessed using a modified Newcastle Ottawa Scale</w:t>
      </w:r>
      <w:r w:rsidR="00E35867">
        <w:rPr>
          <w:rFonts w:ascii="Times New Roman" w:eastAsia="Times New Roman" w:hAnsi="Times New Roman" w:cs="Times New Roman"/>
          <w:color w:val="333333"/>
          <w:sz w:val="24"/>
          <w:szCs w:val="24"/>
          <w:highlight w:val="white"/>
        </w:rPr>
        <w:t xml:space="preserve"> </w:t>
      </w:r>
      <w:r w:rsidR="00DC7737">
        <w:rPr>
          <w:rFonts w:ascii="Times New Roman" w:eastAsia="Times New Roman" w:hAnsi="Times New Roman" w:cs="Times New Roman"/>
          <w:color w:val="333333"/>
          <w:sz w:val="24"/>
          <w:szCs w:val="24"/>
          <w:highlight w:val="white"/>
          <w:vertAlign w:val="superscript"/>
        </w:rPr>
        <w:fldChar w:fldCharType="begin" w:fldLock="1"/>
      </w:r>
      <w:r w:rsidR="00186D65">
        <w:rPr>
          <w:rFonts w:ascii="Times New Roman" w:eastAsia="Times New Roman" w:hAnsi="Times New Roman" w:cs="Times New Roman"/>
          <w:color w:val="333333"/>
          <w:sz w:val="24"/>
          <w:szCs w:val="24"/>
          <w:highlight w:val="white"/>
          <w:vertAlign w:val="superscript"/>
        </w:rPr>
        <w:instrText>ADDIN CSL_CITATION {"citationItems":[{"id":"ITEM-1","itemData":{"DOI":"10.1371/JOURNAL.PONE.0147601","ISSN":"1932-6203","abstract":"Background People of Sub Saharan Africa (SSA) and South Asians(SA) ethnic minorities living in Europe have higher risk of stroke than native Europeans(EU). Study objective is to provide an assessment of gender specific absolute differences in office systolic(SBP) and diastolic(DBP) blood pressure(BP) levels between SSA, SA, and EU.   Methods and Findings We performed a systematic review and meta-analysis of observational studies conducted in Europe that examined BP in non-selected adult SSA, SA and EU subjects. Medline, PubMed, Embase, Web of Science, and Scopus were searched from their inception through January 31st 2015, for relevant articles. Outcome measures were mean SBP and DBP differences between minorities and EU, using a random effects model and tested for heterogeneity. Twenty-one studies involving 9,070 SSA, 18,421 SA, and 130,380 EU were included. Compared with EU, SSA had higher values of both SBP (3.38 mmHg, 95% CI 1.28 to 5.48 mmHg; and 6.00 mmHg, 95% CI 2.22 to 9.78 in men and women respectively) and DBP (3.29 mmHg, 95% CI 1.80 to 4.78; 5.35 mmHg, 95% CI 3.04 to 7.66). SA had lower SBP than EU(-4.57 mmHg, 95% CI -6.20 to -2.93; -2.97 mmHg, 95% CI -5.45 to -0.49) but similar DBP values. Meta-analysis by subgroup showed that SA originating from countries where Islam is the main religion had lower SBP and DBP values than EU. In multivariate meta-regression analyses, SBP difference between minorities and EU populations, was influenced by panethnicity and diabetes prevalence.   Conclusions 1) The higher BP in SSA is maintained over decades, suggesting limited efficacy of prevention strategies in such group in Europe;2) The lower BP in Muslim populations suggests that yet untapped lifestyle and behavioral habits may reveal advantages towards the development of hypertension;3) The additive effect of diabetes, emphasizes the need of new strategies for the control of hypertension in groups at high prevalence of diabetes.","author":[{"dropping-particle":"","family":"Modesti","given":"Pietro Amedeo","non-dropping-particle":"","parse-names":false,"suffix":""},{"dropping-particle":"","family":"Reboldi","given":"Gianpaolo","non-dropping-particle":"","parse-names":false,"suffix":""},{"dropping-particle":"","family":"Cappuccio","given":"Francesco P.","non-dropping-particle":"","parse-names":false,"suffix":""},{"dropping-particle":"","family":"Agyemang","given":"Charles","non-dropping-particle":"","parse-names":false,"suffix":""},{"dropping-particle":"","family":"Remuzzi","given":"Giuseppe","non-dropping-particle":"","parse-names":false,"suffix":""},{"dropping-particle":"","family":"Rapi","given":"Stefano","non-dropping-particle":"","parse-names":false,"suffix":""},{"dropping-particle":"","family":"Perruolo","given":"Eleonora","non-dropping-particle":"","parse-names":false,"suffix":""},{"dropping-particle":"","family":"Parati","given":"Gianfranco","non-dropping-particle":"","parse-names":false,"suffix":""},{"dropping-particle":"","family":"Settings","given":"ESH Working Group on CV Risk in Low Resource","non-dropping-particle":"","parse-names":false,"suffix":""}],"container-title":"PLOS ONE","id":"ITEM-1","issue":"1","issued":{"date-parts":[["2016","1","1"]]},"page":"e0147601","publisher":"Public Library of Science","title":"Panethnic Differences in Blood Pressure in Europe: A Systematic Review and Meta-Analysis","type":"article-journal","volume":"11"},"uris":["http://www.mendeley.com/documents/?uuid=c8d48f0a-e12e-3716-825a-3071352f5614"]}],"mendeley":{"formattedCitation":"(20)","plainTextFormattedCitation":"(20)","previouslyFormattedCitation":"(20)"},"properties":{"noteIndex":0},"schema":"https://github.com/citation-style-language/schema/raw/master/csl-citation.json"}</w:instrText>
      </w:r>
      <w:r w:rsidR="00DC7737">
        <w:rPr>
          <w:rFonts w:ascii="Times New Roman" w:eastAsia="Times New Roman" w:hAnsi="Times New Roman" w:cs="Times New Roman"/>
          <w:color w:val="333333"/>
          <w:sz w:val="24"/>
          <w:szCs w:val="24"/>
          <w:highlight w:val="white"/>
          <w:vertAlign w:val="superscript"/>
        </w:rPr>
        <w:fldChar w:fldCharType="separate"/>
      </w:r>
      <w:r w:rsidR="000B6734" w:rsidRPr="000B6734">
        <w:rPr>
          <w:rFonts w:ascii="Times New Roman" w:eastAsia="Times New Roman" w:hAnsi="Times New Roman" w:cs="Times New Roman"/>
          <w:noProof/>
          <w:color w:val="333333"/>
          <w:sz w:val="24"/>
          <w:szCs w:val="24"/>
          <w:highlight w:val="white"/>
        </w:rPr>
        <w:t>(20)</w:t>
      </w:r>
      <w:r w:rsidR="00DC7737">
        <w:rPr>
          <w:rFonts w:ascii="Times New Roman" w:eastAsia="Times New Roman" w:hAnsi="Times New Roman" w:cs="Times New Roman"/>
          <w:color w:val="333333"/>
          <w:sz w:val="24"/>
          <w:szCs w:val="24"/>
          <w:highlight w:val="white"/>
          <w:vertAlign w:val="superscript"/>
        </w:rPr>
        <w:fldChar w:fldCharType="end"/>
      </w:r>
      <w:r w:rsidRPr="00205201">
        <w:rPr>
          <w:rFonts w:ascii="Times New Roman" w:eastAsia="Times New Roman" w:hAnsi="Times New Roman" w:cs="Times New Roman"/>
          <w:color w:val="333333"/>
          <w:sz w:val="24"/>
          <w:szCs w:val="24"/>
          <w:highlight w:val="white"/>
        </w:rPr>
        <w:t xml:space="preserve"> which w</w:t>
      </w:r>
      <w:r w:rsidR="00192C75" w:rsidRPr="00205201">
        <w:rPr>
          <w:rFonts w:ascii="Times New Roman" w:eastAsia="Times New Roman" w:hAnsi="Times New Roman" w:cs="Times New Roman"/>
          <w:color w:val="333333"/>
          <w:sz w:val="24"/>
          <w:szCs w:val="24"/>
          <w:highlight w:val="white"/>
        </w:rPr>
        <w:t>ere</w:t>
      </w:r>
      <w:r w:rsidRPr="00205201">
        <w:rPr>
          <w:rFonts w:ascii="Times New Roman" w:eastAsia="Times New Roman" w:hAnsi="Times New Roman" w:cs="Times New Roman"/>
          <w:color w:val="333333"/>
          <w:sz w:val="24"/>
          <w:szCs w:val="24"/>
          <w:highlight w:val="white"/>
        </w:rPr>
        <w:t xml:space="preserve"> performed by NFD, CB, TC and any ambiguity </w:t>
      </w:r>
      <w:r w:rsidR="00D40CB1" w:rsidRPr="00205201">
        <w:rPr>
          <w:rFonts w:ascii="Times New Roman" w:eastAsia="Times New Roman" w:hAnsi="Times New Roman" w:cs="Times New Roman"/>
          <w:color w:val="333333"/>
          <w:sz w:val="24"/>
          <w:szCs w:val="24"/>
          <w:highlight w:val="white"/>
        </w:rPr>
        <w:t xml:space="preserve">was </w:t>
      </w:r>
      <w:r w:rsidRPr="00205201">
        <w:rPr>
          <w:rFonts w:ascii="Times New Roman" w:eastAsia="Times New Roman" w:hAnsi="Times New Roman" w:cs="Times New Roman"/>
          <w:color w:val="333333"/>
          <w:sz w:val="24"/>
          <w:szCs w:val="24"/>
          <w:highlight w:val="white"/>
        </w:rPr>
        <w:t>resolved via consensus</w:t>
      </w:r>
      <w:r w:rsidR="00357AD0">
        <w:rPr>
          <w:rFonts w:ascii="Times New Roman" w:eastAsia="Times New Roman" w:hAnsi="Times New Roman" w:cs="Times New Roman"/>
          <w:color w:val="333333"/>
          <w:sz w:val="24"/>
          <w:szCs w:val="24"/>
          <w:highlight w:val="white"/>
        </w:rPr>
        <w:t xml:space="preserve"> (see Supplementary Material)</w:t>
      </w:r>
      <w:r w:rsidRPr="00205201">
        <w:rPr>
          <w:rFonts w:ascii="Times New Roman" w:eastAsia="Times New Roman" w:hAnsi="Times New Roman" w:cs="Times New Roman"/>
          <w:color w:val="333333"/>
          <w:sz w:val="24"/>
          <w:szCs w:val="24"/>
          <w:highlight w:val="white"/>
        </w:rPr>
        <w:t>. The score used was based on the selection of the study sample using four criteria, the comparability of the outcome groups and assessment of the outcome. The final score ranged from 0-10 points, with 0-4 considered unsatisfactory, 5-6 considered satisfactory, 7-8 considered good quality and 9-10 points considered very good</w:t>
      </w:r>
      <w:r w:rsidR="00E35867">
        <w:rPr>
          <w:rFonts w:ascii="Times New Roman" w:eastAsia="Times New Roman" w:hAnsi="Times New Roman" w:cs="Times New Roman"/>
          <w:color w:val="333333"/>
          <w:sz w:val="24"/>
          <w:szCs w:val="24"/>
          <w:highlight w:val="white"/>
        </w:rPr>
        <w:t xml:space="preserve"> </w:t>
      </w:r>
      <w:r w:rsidR="00BC2AF7">
        <w:rPr>
          <w:rFonts w:ascii="Times New Roman" w:eastAsia="Times New Roman" w:hAnsi="Times New Roman" w:cs="Times New Roman"/>
          <w:color w:val="333333"/>
          <w:sz w:val="24"/>
          <w:szCs w:val="24"/>
          <w:highlight w:val="white"/>
          <w:vertAlign w:val="superscript"/>
        </w:rPr>
        <w:fldChar w:fldCharType="begin" w:fldLock="1"/>
      </w:r>
      <w:r w:rsidR="00186D65">
        <w:rPr>
          <w:rFonts w:ascii="Times New Roman" w:eastAsia="Times New Roman" w:hAnsi="Times New Roman" w:cs="Times New Roman"/>
          <w:color w:val="333333"/>
          <w:sz w:val="24"/>
          <w:szCs w:val="24"/>
          <w:highlight w:val="white"/>
          <w:vertAlign w:val="superscript"/>
        </w:rPr>
        <w:instrText>ADDIN CSL_CITATION {"citationItems":[{"id":"ITEM-1","itemData":{"DOI":"10.1371/JOURNAL.PONE.0147601","ISSN":"1932-6203","abstract":"Background People of Sub Saharan Africa (SSA) and South Asians(SA) ethnic minorities living in Europe have higher risk of stroke than native Europeans(EU). Study objective is to provide an assessment of gender specific absolute differences in office systolic(SBP) and diastolic(DBP) blood pressure(BP) levels between SSA, SA, and EU.   Methods and Findings We performed a systematic review and meta-analysis of observational studies conducted in Europe that examined BP in non-selected adult SSA, SA and EU subjects. Medline, PubMed, Embase, Web of Science, and Scopus were searched from their inception through January 31st 2015, for relevant articles. Outcome measures were mean SBP and DBP differences between minorities and EU, using a random effects model and tested for heterogeneity. Twenty-one studies involving 9,070 SSA, 18,421 SA, and 130,380 EU were included. Compared with EU, SSA had higher values of both SBP (3.38 mmHg, 95% CI 1.28 to 5.48 mmHg; and 6.00 mmHg, 95% CI 2.22 to 9.78 in men and women respectively) and DBP (3.29 mmHg, 95% CI 1.80 to 4.78; 5.35 mmHg, 95% CI 3.04 to 7.66). SA had lower SBP than EU(-4.57 mmHg, 95% CI -6.20 to -2.93; -2.97 mmHg, 95% CI -5.45 to -0.49) but similar DBP values. Meta-analysis by subgroup showed that SA originating from countries where Islam is the main religion had lower SBP and DBP values than EU. In multivariate meta-regression analyses, SBP difference between minorities and EU populations, was influenced by panethnicity and diabetes prevalence.   Conclusions 1) The higher BP in SSA is maintained over decades, suggesting limited efficacy of prevention strategies in such group in Europe;2) The lower BP in Muslim populations suggests that yet untapped lifestyle and behavioral habits may reveal advantages towards the development of hypertension;3) The additive effect of diabetes, emphasizes the need of new strategies for the control of hypertension in groups at high prevalence of diabetes.","author":[{"dropping-particle":"","family":"Modesti","given":"Pietro Amedeo","non-dropping-particle":"","parse-names":false,"suffix":""},{"dropping-particle":"","family":"Reboldi","given":"Gianpaolo","non-dropping-particle":"","parse-names":false,"suffix":""},{"dropping-particle":"","family":"Cappuccio","given":"Francesco P.","non-dropping-particle":"","parse-names":false,"suffix":""},{"dropping-particle":"","family":"Agyemang","given":"Charles","non-dropping-particle":"","parse-names":false,"suffix":""},{"dropping-particle":"","family":"Remuzzi","given":"Giuseppe","non-dropping-particle":"","parse-names":false,"suffix":""},{"dropping-particle":"","family":"Rapi","given":"Stefano","non-dropping-particle":"","parse-names":false,"suffix":""},{"dropping-particle":"","family":"Perruolo","given":"Eleonora","non-dropping-particle":"","parse-names":false,"suffix":""},{"dropping-particle":"","family":"Parati","given":"Gianfranco","non-dropping-particle":"","parse-names":false,"suffix":""},{"dropping-particle":"","family":"Settings","given":"ESH Working Group on CV Risk in Low Resource","non-dropping-particle":"","parse-names":false,"suffix":""}],"container-title":"PLOS ONE","id":"ITEM-1","issue":"1","issued":{"date-parts":[["2016","1","1"]]},"page":"e0147601","publisher":"Public Library of Science","title":"Panethnic Differences in Blood Pressure in Europe: A Systematic Review and Meta-Analysis","type":"article-journal","volume":"11"},"uris":["http://www.mendeley.com/documents/?uuid=c8d48f0a-e12e-3716-825a-3071352f5614"]}],"mendeley":{"formattedCitation":"(20)","plainTextFormattedCitation":"(20)","previouslyFormattedCitation":"(20)"},"properties":{"noteIndex":0},"schema":"https://github.com/citation-style-language/schema/raw/master/csl-citation.json"}</w:instrText>
      </w:r>
      <w:r w:rsidR="00BC2AF7">
        <w:rPr>
          <w:rFonts w:ascii="Times New Roman" w:eastAsia="Times New Roman" w:hAnsi="Times New Roman" w:cs="Times New Roman"/>
          <w:color w:val="333333"/>
          <w:sz w:val="24"/>
          <w:szCs w:val="24"/>
          <w:highlight w:val="white"/>
          <w:vertAlign w:val="superscript"/>
        </w:rPr>
        <w:fldChar w:fldCharType="separate"/>
      </w:r>
      <w:r w:rsidR="000B6734" w:rsidRPr="000B6734">
        <w:rPr>
          <w:rFonts w:ascii="Times New Roman" w:eastAsia="Times New Roman" w:hAnsi="Times New Roman" w:cs="Times New Roman"/>
          <w:noProof/>
          <w:color w:val="333333"/>
          <w:sz w:val="24"/>
          <w:szCs w:val="24"/>
          <w:highlight w:val="white"/>
        </w:rPr>
        <w:t>(20)</w:t>
      </w:r>
      <w:r w:rsidR="00BC2AF7">
        <w:rPr>
          <w:rFonts w:ascii="Times New Roman" w:eastAsia="Times New Roman" w:hAnsi="Times New Roman" w:cs="Times New Roman"/>
          <w:color w:val="333333"/>
          <w:sz w:val="24"/>
          <w:szCs w:val="24"/>
          <w:highlight w:val="white"/>
          <w:vertAlign w:val="superscript"/>
        </w:rPr>
        <w:fldChar w:fldCharType="end"/>
      </w:r>
      <w:r w:rsidRPr="00205201">
        <w:rPr>
          <w:rFonts w:ascii="Times New Roman" w:eastAsia="Times New Roman" w:hAnsi="Times New Roman" w:cs="Times New Roman"/>
          <w:color w:val="333333"/>
          <w:sz w:val="24"/>
          <w:szCs w:val="24"/>
          <w:highlight w:val="white"/>
        </w:rPr>
        <w:t xml:space="preserve">. </w:t>
      </w:r>
    </w:p>
    <w:p w14:paraId="70FB7FA4" w14:textId="77777777" w:rsidR="00053395" w:rsidRPr="00205201" w:rsidRDefault="00D707BC" w:rsidP="0089037D">
      <w:pPr>
        <w:spacing w:before="240" w:after="240" w:line="480" w:lineRule="auto"/>
        <w:rPr>
          <w:rFonts w:ascii="Times New Roman" w:hAnsi="Times New Roman" w:cs="Times New Roman"/>
          <w:b/>
          <w:bCs/>
          <w:sz w:val="24"/>
          <w:szCs w:val="24"/>
        </w:rPr>
      </w:pPr>
      <w:r w:rsidRPr="00205201">
        <w:rPr>
          <w:rFonts w:ascii="Times New Roman" w:hAnsi="Times New Roman" w:cs="Times New Roman"/>
          <w:b/>
          <w:bCs/>
          <w:sz w:val="24"/>
          <w:szCs w:val="24"/>
        </w:rPr>
        <w:t>Results</w:t>
      </w:r>
    </w:p>
    <w:p w14:paraId="7B5C9CC7" w14:textId="6F8A2746" w:rsidR="00053395" w:rsidRPr="00205201" w:rsidRDefault="00D707BC" w:rsidP="0089037D">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 xml:space="preserve">The electronic search conducted identified </w:t>
      </w:r>
      <w:r w:rsidR="002B1A13" w:rsidRPr="00205201">
        <w:rPr>
          <w:rFonts w:ascii="Times New Roman" w:eastAsia="Times New Roman" w:hAnsi="Times New Roman" w:cs="Times New Roman"/>
          <w:sz w:val="24"/>
          <w:szCs w:val="24"/>
        </w:rPr>
        <w:t>3773</w:t>
      </w:r>
      <w:r w:rsidRPr="00205201">
        <w:rPr>
          <w:rFonts w:ascii="Times New Roman" w:eastAsia="Times New Roman" w:hAnsi="Times New Roman" w:cs="Times New Roman"/>
          <w:sz w:val="24"/>
          <w:szCs w:val="24"/>
        </w:rPr>
        <w:t xml:space="preserve"> studies (EMBASE: 1383; PubMed 2390). After removing duplicates</w:t>
      </w:r>
      <w:r w:rsidR="004D5CA3"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 xml:space="preserve"> 3</w:t>
      </w:r>
      <w:r w:rsidR="0096201E" w:rsidRPr="00205201">
        <w:rPr>
          <w:rFonts w:ascii="Times New Roman" w:eastAsia="Times New Roman" w:hAnsi="Times New Roman" w:cs="Times New Roman"/>
          <w:sz w:val="24"/>
          <w:szCs w:val="24"/>
        </w:rPr>
        <w:t>154</w:t>
      </w:r>
      <w:r w:rsidRPr="00205201">
        <w:rPr>
          <w:rFonts w:ascii="Times New Roman" w:eastAsia="Times New Roman" w:hAnsi="Times New Roman" w:cs="Times New Roman"/>
          <w:sz w:val="24"/>
          <w:szCs w:val="24"/>
        </w:rPr>
        <w:t xml:space="preserve"> studies</w:t>
      </w:r>
      <w:r w:rsidR="004D5CA3" w:rsidRPr="00205201">
        <w:rPr>
          <w:rFonts w:ascii="Times New Roman" w:eastAsia="Times New Roman" w:hAnsi="Times New Roman" w:cs="Times New Roman"/>
          <w:sz w:val="24"/>
          <w:szCs w:val="24"/>
        </w:rPr>
        <w:t xml:space="preserve"> were screened using a </w:t>
      </w:r>
      <w:r w:rsidRPr="00205201">
        <w:rPr>
          <w:rFonts w:ascii="Times New Roman" w:eastAsia="Times New Roman" w:hAnsi="Times New Roman" w:cs="Times New Roman"/>
          <w:sz w:val="24"/>
          <w:szCs w:val="24"/>
        </w:rPr>
        <w:t>two-step approach</w:t>
      </w:r>
      <w:r w:rsidR="004D5CA3"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 xml:space="preserve"> </w:t>
      </w:r>
      <w:r w:rsidR="004D5CA3" w:rsidRPr="00205201">
        <w:rPr>
          <w:rFonts w:ascii="Times New Roman" w:eastAsia="Times New Roman" w:hAnsi="Times New Roman" w:cs="Times New Roman"/>
          <w:sz w:val="24"/>
          <w:szCs w:val="24"/>
        </w:rPr>
        <w:t>First</w:t>
      </w:r>
      <w:r w:rsidR="00D40CB1" w:rsidRPr="00205201">
        <w:rPr>
          <w:rFonts w:ascii="Times New Roman" w:eastAsia="Times New Roman" w:hAnsi="Times New Roman" w:cs="Times New Roman"/>
          <w:sz w:val="24"/>
          <w:szCs w:val="24"/>
        </w:rPr>
        <w:t>,</w:t>
      </w:r>
      <w:r w:rsidR="004D5CA3"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 xml:space="preserve">the title and abstract of each paper </w:t>
      </w:r>
      <w:r w:rsidR="002C1432" w:rsidRPr="00205201">
        <w:rPr>
          <w:rFonts w:ascii="Times New Roman" w:eastAsia="Times New Roman" w:hAnsi="Times New Roman" w:cs="Times New Roman"/>
          <w:sz w:val="24"/>
          <w:szCs w:val="24"/>
        </w:rPr>
        <w:t>w</w:t>
      </w:r>
      <w:r w:rsidR="002C1432">
        <w:rPr>
          <w:rFonts w:ascii="Times New Roman" w:eastAsia="Times New Roman" w:hAnsi="Times New Roman" w:cs="Times New Roman"/>
          <w:sz w:val="24"/>
          <w:szCs w:val="24"/>
        </w:rPr>
        <w:t>ere</w:t>
      </w:r>
      <w:r w:rsidR="002C1432"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screened</w:t>
      </w:r>
      <w:r w:rsidR="004D5CA3" w:rsidRPr="00205201">
        <w:rPr>
          <w:rFonts w:ascii="Times New Roman" w:eastAsia="Times New Roman" w:hAnsi="Times New Roman" w:cs="Times New Roman"/>
          <w:sz w:val="24"/>
          <w:szCs w:val="24"/>
        </w:rPr>
        <w:t xml:space="preserve"> followed by a </w:t>
      </w:r>
      <w:r w:rsidRPr="00205201">
        <w:rPr>
          <w:rFonts w:ascii="Times New Roman" w:eastAsia="Times New Roman" w:hAnsi="Times New Roman" w:cs="Times New Roman"/>
          <w:sz w:val="24"/>
          <w:szCs w:val="24"/>
        </w:rPr>
        <w:t>full</w:t>
      </w:r>
      <w:r w:rsidR="00192C75"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text screen</w:t>
      </w:r>
      <w:r w:rsidR="004D5CA3" w:rsidRPr="00205201">
        <w:rPr>
          <w:rFonts w:ascii="Times New Roman" w:eastAsia="Times New Roman" w:hAnsi="Times New Roman" w:cs="Times New Roman"/>
          <w:sz w:val="24"/>
          <w:szCs w:val="24"/>
        </w:rPr>
        <w:t>ing</w:t>
      </w:r>
      <w:r w:rsidRPr="00205201">
        <w:rPr>
          <w:rFonts w:ascii="Times New Roman" w:eastAsia="Times New Roman" w:hAnsi="Times New Roman" w:cs="Times New Roman"/>
          <w:sz w:val="24"/>
          <w:szCs w:val="24"/>
        </w:rPr>
        <w:t xml:space="preserve"> </w:t>
      </w:r>
      <w:r w:rsidR="007A1DF8" w:rsidRPr="00205201">
        <w:rPr>
          <w:rFonts w:ascii="Times New Roman" w:eastAsia="Times New Roman" w:hAnsi="Times New Roman" w:cs="Times New Roman"/>
          <w:sz w:val="24"/>
          <w:szCs w:val="24"/>
        </w:rPr>
        <w:t xml:space="preserve">if </w:t>
      </w:r>
      <w:r w:rsidRPr="00205201">
        <w:rPr>
          <w:rFonts w:ascii="Times New Roman" w:eastAsia="Times New Roman" w:hAnsi="Times New Roman" w:cs="Times New Roman"/>
          <w:sz w:val="24"/>
          <w:szCs w:val="24"/>
        </w:rPr>
        <w:t>the inclusion-exclusion criteria</w:t>
      </w:r>
      <w:r w:rsidR="007A1DF8" w:rsidRPr="00205201">
        <w:rPr>
          <w:rFonts w:ascii="Times New Roman" w:eastAsia="Times New Roman" w:hAnsi="Times New Roman" w:cs="Times New Roman"/>
          <w:sz w:val="24"/>
          <w:szCs w:val="24"/>
        </w:rPr>
        <w:t xml:space="preserve"> were met</w:t>
      </w:r>
      <w:r w:rsidRPr="00205201">
        <w:rPr>
          <w:rFonts w:ascii="Times New Roman" w:eastAsia="Times New Roman" w:hAnsi="Times New Roman" w:cs="Times New Roman"/>
          <w:sz w:val="24"/>
          <w:szCs w:val="24"/>
        </w:rPr>
        <w:t xml:space="preserve">. </w:t>
      </w:r>
      <w:r w:rsidR="00192C75" w:rsidRPr="00205201">
        <w:rPr>
          <w:rFonts w:ascii="Times New Roman" w:eastAsia="Times New Roman" w:hAnsi="Times New Roman" w:cs="Times New Roman"/>
          <w:sz w:val="24"/>
          <w:szCs w:val="24"/>
        </w:rPr>
        <w:t>Based on</w:t>
      </w:r>
      <w:r w:rsidRPr="00205201">
        <w:rPr>
          <w:rFonts w:ascii="Times New Roman" w:eastAsia="Times New Roman" w:hAnsi="Times New Roman" w:cs="Times New Roman"/>
          <w:sz w:val="24"/>
          <w:szCs w:val="24"/>
        </w:rPr>
        <w:t xml:space="preserve"> screening the title and abstract</w:t>
      </w:r>
      <w:r w:rsidR="004D5CA3"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 xml:space="preserve"> </w:t>
      </w:r>
      <w:r w:rsidR="00BE676C" w:rsidRPr="00205201">
        <w:rPr>
          <w:rFonts w:ascii="Times New Roman" w:eastAsia="Times New Roman" w:hAnsi="Times New Roman" w:cs="Times New Roman"/>
          <w:sz w:val="24"/>
          <w:szCs w:val="24"/>
        </w:rPr>
        <w:t>805</w:t>
      </w:r>
      <w:r w:rsidRPr="00205201">
        <w:rPr>
          <w:rFonts w:ascii="Times New Roman" w:eastAsia="Times New Roman" w:hAnsi="Times New Roman" w:cs="Times New Roman"/>
          <w:sz w:val="24"/>
          <w:szCs w:val="24"/>
        </w:rPr>
        <w:t xml:space="preserve"> (PubMed: 626 EMBASE: 17</w:t>
      </w:r>
      <w:r w:rsidR="00BE676C" w:rsidRPr="00205201">
        <w:rPr>
          <w:rFonts w:ascii="Times New Roman" w:eastAsia="Times New Roman" w:hAnsi="Times New Roman" w:cs="Times New Roman"/>
          <w:sz w:val="24"/>
          <w:szCs w:val="24"/>
        </w:rPr>
        <w:t>9</w:t>
      </w:r>
      <w:r w:rsidRPr="00205201">
        <w:rPr>
          <w:rFonts w:ascii="Times New Roman" w:eastAsia="Times New Roman" w:hAnsi="Times New Roman" w:cs="Times New Roman"/>
          <w:sz w:val="24"/>
          <w:szCs w:val="24"/>
        </w:rPr>
        <w:t>) potentially eligible studies were identified. Full</w:t>
      </w:r>
      <w:r w:rsidR="00192C75"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text screening resulted in a total of 8</w:t>
      </w:r>
      <w:r w:rsidR="00676ECB" w:rsidRPr="00205201">
        <w:rPr>
          <w:rFonts w:ascii="Times New Roman" w:eastAsia="Times New Roman" w:hAnsi="Times New Roman" w:cs="Times New Roman"/>
          <w:sz w:val="24"/>
          <w:szCs w:val="24"/>
        </w:rPr>
        <w:t>7</w:t>
      </w:r>
      <w:r w:rsidRPr="00205201">
        <w:rPr>
          <w:rFonts w:ascii="Times New Roman" w:eastAsia="Times New Roman" w:hAnsi="Times New Roman" w:cs="Times New Roman"/>
          <w:sz w:val="24"/>
          <w:szCs w:val="24"/>
        </w:rPr>
        <w:t xml:space="preserve"> studies that were included in the systematic review (Figure 1). </w:t>
      </w:r>
      <w:r w:rsidR="00FC45C4" w:rsidRPr="00205201">
        <w:rPr>
          <w:rFonts w:ascii="Times New Roman" w:eastAsia="Times New Roman" w:hAnsi="Times New Roman" w:cs="Times New Roman"/>
          <w:sz w:val="24"/>
          <w:szCs w:val="24"/>
        </w:rPr>
        <w:t xml:space="preserve">A summary of the characteristics of included studies </w:t>
      </w:r>
      <w:r w:rsidR="00E719A1" w:rsidRPr="00205201">
        <w:rPr>
          <w:rFonts w:ascii="Times New Roman" w:eastAsia="Times New Roman" w:hAnsi="Times New Roman" w:cs="Times New Roman"/>
          <w:sz w:val="24"/>
          <w:szCs w:val="24"/>
        </w:rPr>
        <w:t>is</w:t>
      </w:r>
      <w:r w:rsidR="00FC45C4" w:rsidRPr="00205201">
        <w:rPr>
          <w:rFonts w:ascii="Times New Roman" w:eastAsia="Times New Roman" w:hAnsi="Times New Roman" w:cs="Times New Roman"/>
          <w:sz w:val="24"/>
          <w:szCs w:val="24"/>
        </w:rPr>
        <w:t xml:space="preserve"> presented in Tables 1-5.  </w:t>
      </w:r>
    </w:p>
    <w:p w14:paraId="72582FEB" w14:textId="36E9DDF6" w:rsidR="00053395" w:rsidRPr="00205201" w:rsidRDefault="00053395" w:rsidP="0089037D">
      <w:pPr>
        <w:spacing w:before="240" w:after="240" w:line="480" w:lineRule="auto"/>
        <w:rPr>
          <w:rFonts w:ascii="Times New Roman" w:eastAsia="Times New Roman" w:hAnsi="Times New Roman" w:cs="Times New Roman"/>
          <w:sz w:val="24"/>
          <w:szCs w:val="24"/>
        </w:rPr>
      </w:pPr>
    </w:p>
    <w:p w14:paraId="3C333705" w14:textId="77777777" w:rsidR="00053395" w:rsidRPr="00205201" w:rsidRDefault="00D707BC" w:rsidP="0089037D">
      <w:pPr>
        <w:spacing w:before="240" w:after="240" w:line="480" w:lineRule="auto"/>
        <w:rPr>
          <w:rFonts w:ascii="Times New Roman" w:eastAsia="Times New Roman" w:hAnsi="Times New Roman" w:cs="Times New Roman"/>
          <w:b/>
          <w:sz w:val="24"/>
          <w:szCs w:val="24"/>
          <w:u w:val="single"/>
        </w:rPr>
      </w:pPr>
      <w:r w:rsidRPr="00205201">
        <w:rPr>
          <w:rFonts w:ascii="Times New Roman" w:eastAsia="Times New Roman" w:hAnsi="Times New Roman" w:cs="Times New Roman"/>
          <w:b/>
          <w:sz w:val="24"/>
          <w:szCs w:val="24"/>
          <w:u w:val="single"/>
        </w:rPr>
        <w:t xml:space="preserve">Characteristics of included studies </w:t>
      </w:r>
    </w:p>
    <w:p w14:paraId="24EDC099" w14:textId="685C6FC2" w:rsidR="006D04CA" w:rsidRDefault="00D707BC" w:rsidP="006D04CA">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Of the 87 studies included, fourteen looked at the impact of COVID-19 on BMI directly</w:t>
      </w:r>
      <w:r w:rsidR="00034151">
        <w:rPr>
          <w:rFonts w:ascii="Times New Roman" w:eastAsia="Times New Roman" w:hAnsi="Times New Roman" w:cs="Times New Roman"/>
          <w:sz w:val="24"/>
          <w:szCs w:val="24"/>
        </w:rPr>
        <w:t xml:space="preserve"> </w:t>
      </w:r>
      <w:r w:rsidR="00DC7737">
        <w:rPr>
          <w:rFonts w:ascii="Times New Roman" w:eastAsia="Times New Roman" w:hAnsi="Times New Roman" w:cs="Times New Roman"/>
          <w:sz w:val="24"/>
          <w:szCs w:val="24"/>
        </w:rPr>
        <w:fldChar w:fldCharType="begin" w:fldLock="1"/>
      </w:r>
      <w:r w:rsidR="00851B65">
        <w:rPr>
          <w:rFonts w:ascii="Times New Roman" w:eastAsia="Times New Roman" w:hAnsi="Times New Roman" w:cs="Times New Roman"/>
          <w:sz w:val="24"/>
          <w:szCs w:val="24"/>
        </w:rPr>
        <w:instrText>ADDIN CSL_CITATION {"citationItems":[{"id":"ITEM-1","itemData":{"DOI":"10.1016/J.ORCP.2020.07.006","ISSN":"1871-403X","PMID":"32763110","abstract":"Introduction: The goal was to assess individuals’ weight changes and their connections with depressive symptoms, optimism and physical activity. Method: 4379 Spanish citizens, 16–84 years, participated. Results: Most participants declared no weight changes. Males, young and obese individuals had greater weight variability. Depressive symptoms were linked to larger weight changes. Optimism and MVPA followed a descending pattern from ≥−3 kg. MVPA minutes/week and fulfilling physical activity recommendations were inversely associated to weight changes. Conclusion: The COVID-19 confinement impacted individuals’ weight, expanding depreobesity to include weight loss. Optimism and physical activity seemed to be “protective elements”.","author":[{"dropping-particle":"","family":"J","given":"Fernandez-Rio","non-dropping-particle":"","parse-names":false,"suffix":""},{"dropping-particle":"","family":"JA","given":"Cecchini","non-dropping-particle":"","parse-names":false,"suffix":""},{"dropping-particle":"","family":"A","given":"Mendez-Gimenez","non-dropping-particle":"","parse-names":false,"suffix":""},{"dropping-particle":"","family":"A","given":"Carriedo","non-dropping-particle":"","parse-names":false,"suffix":""}],"container-title":"Obesity research &amp; clinical practice","id":"ITEM-1","issue":"4","issued":{"date-parts":[["2020","7","1"]]},"page":"383-385","publisher":"Obes Res Clin Pract","title":"Weight changes during the COVID-19 home confinement. Effects on psychosocial variables","type":"article-journal","volume":"14"},"uris":["http://www.mendeley.com/documents/?uuid=62095150-661d-3f4f-872c-042eb19cef82"]},{"id":"ITEM-2","itemData":{"DOI":"10.1017/S0007114520004547","ISSN":"1475-2662","PMID":"33198840","abstract":"Coronavirus disease 2019 (COVID-19) has rapidly spread globally, forcing countries to apply lockdowns and strict social distancing measures. The aim of this study was to assess eating habits and lifestyle behaviours among residents of the Middle East and North Africa (MENA) region during the lockdown. A cross-sectional study among adult residents of the MENA region was conducted using an online questionnaire designed on Google Forms during April 2020. A total of 2970 participants from eighteen countries participated in the present study. During the pandemic, over 30 % reported weight gain, 6·2 % consumed five or more meals per d compared with 2·2 % before the pandemic (P &lt; 0·001) and 48·8 % did not consume fruits on a daily basis. Moreover, 39·1 % did not engage in physical activity, and over 35 % spent more than 5 h/d on screens. A significant association between the frequency of training during the pandemic and the reported change in weight was found (P &lt; 0·001). A significantly higher percentage of participants reported physical and emotional exhaustion, irritability and tension either all the time or a large part of the time during the pandemic (P &lt; 0·001). Although a high percentage of participants reported sleeping more hours per night during the pandemic, 63 % had sleep disturbances. The study highlights that the lockdown due to the COVID-19 pandemic caused a variety of lifestyle changes, physical inactivity and psychological problems among adults in the MENA region.","author":[{"dropping-particle":"","family":"L","given":"Cheikh Ismail","non-dropping-particle":"","parse-names":false,"suffix":""},{"dropping-particle":"","family":"TM","given":"Osaili","non-dropping-particle":"","parse-names":false,"suffix":""},{"dropping-particle":"","family":"MN","given":"Mohamad","non-dropping-particle":"","parse-names":false,"suffix":""},{"dropping-particle":"","family":"A","given":"Al Marzouqi","non-dropping-particle":"","parse-names":false,"suffix":""},{"dropping-particle":"","family":"AH","given":"Jarrar","non-dropping-particle":"","parse-names":false,"suffix":""},{"dropping-particle":"","family":"A","given":"Zampelas","non-dropping-particle":"","parse-names":false,"suffix":""},{"dropping-particle":"","family":"C","given":"Habib-Mourad","non-dropping-particle":"","parse-names":false,"suffix":""},{"dropping-particle":"","family":"D","given":"Omar Abu Jamous","non-dropping-particle":"","parse-names":false,"suffix":""},{"dropping-particle":"","family":"HI","given":"Ali","non-dropping-particle":"","parse-names":false,"suffix":""},{"dropping-particle":"","family":"H","given":"Al Sabbah","non-dropping-particle":"","parse-names":false,"suffix":""},{"dropping-particle":"","family":"H","given":"Hasan","non-dropping-particle":"","parse-names":false,"suffix":""},{"dropping-particle":"","family":"LMR","given":"AlMarzooqi","non-dropping-particle":"","parse-names":false,"suffix":""},{"dropping-particle":"","family":"L","given":"Stojanovska","non-dropping-particle":"","parse-names":false,"suffix":""},{"dropping-particle":"","family":"M","given":"Hashim","non-dropping-particle":"","parse-names":false,"suffix":""},{"dropping-particle":"","family":"RR","given":"Shaker Obaid","non-dropping-particle":"","parse-names":false,"suffix":""},{"dropping-particle":"","family":"S","given":"ElFeky","non-dropping-particle":"","parse-names":false,"suffix":""},{"dropping-particle":"","family":"ST","given":"Saleh","non-dropping-particle":"","parse-names":false,"suffix":""},{"dropping-particle":"","family":"ZAM","given":"Shawar","non-dropping-particle":"","parse-names":false,"suffix":""},{"dropping-particle":"","family":"AS","given":"Al Dhaheri","non-dropping-particle":"","parse-names":false,"suffix":""}],"container-title":"The British journal of nutrition","id":"ITEM-2","issue":"5","issued":{"date-parts":[["2021","9","14"]]},"page":"757-766","publisher":"Br J Nutr","title":"Assessment of eating habits and lifestyle during the coronavirus 2019 pandemic in the Middle East and North Africa region: a cross-sectional study","type":"article-journal","volume":"126"},"uris":["http://www.mendeley.com/documents/?uuid=6970248a-7405-32b7-826d-8aa832fcd396"]},{"id":"ITEM-3","itemData":{"DOI":"10.1093/EURPUB/CKAA157","abstract":"Background: The extreme social circumstances caused by declared COVID-19 pandemic deeply intervene people's everyday life and should not be neglected but seen through the view of social reality pinpointing the 'ordinary' people. In this article, authors explored basic segments of everyday and their subjective perception to what extent sleeping habits, physical inactivity, physical activity, nutritional habits and smoking have changed. Methods: The online survey was conducted in nine European countries (Bosnia and Herzegovina, Croatia, Greece, Kosovo</w:instrText>
      </w:r>
      <w:r w:rsidR="00851B65">
        <w:rPr>
          <w:rFonts w:ascii="Cambria Math" w:eastAsia="Times New Roman" w:hAnsi="Cambria Math" w:cs="Cambria Math"/>
          <w:sz w:val="24"/>
          <w:szCs w:val="24"/>
        </w:rPr>
        <w:instrText>∗</w:instrText>
      </w:r>
      <w:r w:rsidR="00851B65">
        <w:rPr>
          <w:rFonts w:ascii="Times New Roman" w:eastAsia="Times New Roman" w:hAnsi="Times New Roman" w:cs="Times New Roman"/>
          <w:sz w:val="24"/>
          <w:szCs w:val="24"/>
        </w:rPr>
        <w:instrText>, Italy, Serbia, Slovakia, Slovenia and Spain) in 4108 participants, aged 15-82 years. The survey took place 30-40 days after World Health Organization declared COVID-19 pandemic state, from 15 April to 3 May 2020. Results: The results have shown 30 min longer sleeping time, 50% longer physical inactivity time, 65% longer screen time, 43% shorter walking time, 24% shorter sport time and 37% longer physical work time. Additionally, body mass gains (0.3 kg) could be explained in 20.6% with meals sizes, unhealthy food consumption, screen time and sport time. Further, respondents reported more regular meals (44%) and healthier meals with less alcohol consumption and less smoking, which have been positive outcomes of home confinement. Conclusion: The findings draw attention to negative changes in everyday praxis (inactivity, body mass gain) after such a short period. Because of possible risk to population's health (especially of countries such as Italy and Spain with serious threat and more stringent measures), findings enable development of recommendations for maintaining healthy lifestyle habits with minimal negative health consequences in similar pandemic circumstances.","author":[{"dropping-particle":"","family":"Pišot","given":"Saša","non-dropping-particle":"","parse-names":false,"suffix":""},{"dropping-particle":"","family":"Milovanović","given":"Ivana","non-dropping-particle":"","parse-names":false,"suffix":""},{"dropping-particle":"","family":"Šimunič","given":"Boštjan","non-dropping-particle":"","parse-names":false,"suffix":""},{"dropping-particle":"","family":"Gentile","given":"Ambra","non-dropping-particle":"","parse-names":false,"suffix":""},{"dropping-particle":"","family":"Bosnar","given":"Ksenija","non-dropping-particle":"","parse-names":false,"suffix":""},{"dropping-particle":"","family":"Prot","given":"Franjo","non-dropping-particle":"","parse-names":false,"suffix":""},{"dropping-particle":"","family":"Bianco","given":"Antonino","non-dropping-particle":"","parse-names":false,"suffix":""},{"dropping-particle":"","family":"Coco","given":"Gianluca","non-dropping-particle":"Lo","parse-names":false,"suffix":""},{"dropping-particle":"","family":"Bartoluci","given":"Sunčica","non-dropping-particle":"","parse-names":false,"suffix":""},{"dropping-particle":"","family":"Katović","given":"Darko","non-dropping-particle":"","parse-names":false,"suffix":""},{"dropping-particle":"","family":"Bakalár","given":"Peter","non-dropping-particle":"","parse-names":false,"suffix":""},{"dropping-particle":"","family":"Kovalik Slančová","given":"Terézia","non-dropping-particle":"","parse-names":false,"suffix":""},{"dropping-particle":"","family":"Tlučáková","given":"Lenka","non-dropping-particle":"","parse-names":false,"suffix":""},{"dropping-particle":"","family":"Casals","given":"Cristina","non-dropping-particle":"","parse-names":false,"suffix":""},{"dropping-particle":"","family":"Feka","given":"Kaltrina","non-dropping-particle":"","parse-names":false,"suffix":""},{"dropping-particle":"","family":"Christogianni","given":"Aikaterini","non-dropping-particle":"","parse-names":false,"suffix":""},{"dropping-particle":"","family":"Drid","given":"Patrik","non-dropping-particle":"","parse-names":false,"suffix":""}],"container-title":"European Journal of Public Health","id":"ITEM-3","issue":"6","issued":{"date-parts":[["2020","12","1"]]},"page":"1181-1186","publisher":"Oxford University Press","title":"Maintaining everyday life praxis in the time of COVID-19 pandemic measures (ELP-COVID-19 survey)","type":"article-journal","volume":"30"},"uris":["http://www.mendeley.com/documents/?uuid=ad2e3c50-4892-3a96-ab9c-ea44c34f1267"]},{"id":"ITEM-4","itemData":{"DOI":"10.3390/NU12103013","PMID":"33008059","abstract":"COVID-19 related restrictions aimed at curbing the spread of the coronavirus result in changes in daily routines and physical activity which can have a negative effect on eating and health habits. The aim of the study was to assess the impact of the COVID-19 pandemic on patients with diabetes and their nutrition and health behaviours. A survey conducted in July 2020 included 124 individuals with type 1 (n = 90) and 2 (n = 34) diabetes mellitus from Poland. To assess nutritional and health behaviours, an online questionnaire covering basic information, anthropometric data, and details regarding physical activity, eating, and hygiene habits was used. Almost 40% of all respondents with type 1 and 2 diabetes mellitus (DM) stated that their disease self-management had significantly improved. Over 60% of all participants declared that they had started eating more nutritious and regular meals during the COVID-19 pandemic. Enhanced hygiene, in particular, during the period, a statistically significant increase in hand sanitiser use was reported by respondents (18% vs. 82%, p &lt; 0.001). The study demonstrated that the pandemic had a significant impact on the behaviour of patients with DM. Improved disease self-management and making healthy, informed food and hygiene choices were observed.","author":[{"dropping-particle":"","family":"Grabia","given":"Monika","non-dropping-particle":"","parse-names":false,"suffix":""},{"dropping-particle":"","family":"Markiewicz-Żukowska","given":"Renata","non-dropping-particle":"","parse-names":false,"suffix":""},{"dropping-particle":"","family":"Puścion-Jakubik","given":"Anna","non-dropping-particle":"","parse-names":false,"suffix":""},{"dropping-particle":"","family":"Bielecka","given":"Joanna","non-dropping-particle":"","parse-names":false,"suffix":""},{"dropping-particle":"","family":"Nowakowski","given":"Patryk","non-dropping-particle":"","parse-names":false,"suffix":""},{"dropping-particle":"","family":"Gromkowska-Kępka","given":"Krystyna","non-dropping-particle":"","parse-names":false,"suffix":""},{"dropping-particle":"","family":"Mielcarek","given":"Konrad","non-dropping-particle":"","parse-names":false,"suffix":""},{"dropping-particle":"","family":"Socha","given":"Katarzyna","non-dropping-particle":"","parse-names":false,"suffix":""}],"container-title":"Nutrients","id":"ITEM-4","issue":"10","issued":{"date-parts":[["2020","10","1"]]},"page":"1-15","publisher":"Multidisciplinary Digital Publishing Institute  (MDPI)","title":"The Nutritional and Health Effects of the COVID-19 Pandemic on Patients with Diabetes Mellitus","type":"article-journal","volume":"12"},"uris":["http://www.mendeley.com/documents/?uuid=a6d7e020-5b6a-340b-9839-c99e5b3de931"]},{"id":"ITEM-5","itemData":{"DOI":"10.1111/COB.12416","PMID":"33009706","abstract":"This study aim to assess changes in obesity and activity patterns among youths in China during the COVID-19 lockdown. We used the COVID-19 Impact on lifestyle change survey (COINLICS), a national retrospective survey distributed via social media platforms in early May 2020 where more than 10 000 youth participants in China have voluntarily reported their basic sociodemographic information, weight status, and routine lifestyles in the months before and during COVID-19 lockdown. The extended IOTF and WHO standards were used to define overweight and obesity of the participants. We used paired t-tests or &amp;#967;2 tests and non-parametric methods to evaluate the significance of differences in weight-related outcomes and lifestyles across education levels, between sexes, and before and during COVID-19 lockdown. The mean body mass index of all participating youths has significantly increased (21.8-22.6) and in all education subgroups during COVID-19 lockdown. Increases also occurred in the prevalence of overweight/obesity (21.3%-25.1%, P &lt; .001) and obesity (10.5% to 12.9%, P &lt; .001) in overall youths, especially in high school and undergraduate students. Their activity patterns had also significantly changed, including the decreased frequency of engaging in active transport, moderate-/vigorous-intensity housework, leisure-time moderate-/vigorous-intensity physical activity, and leisure-time walking, and the increased sedentary, sleeping, and screen time. Our findings would inform policy-makers and clinical practitioners of these changes in time, for better policy making and clinical practice. School administrators should also be informed of these changes, so in-class and/or extracurricular physical activity programs could be designed to counteract them.","author":[{"dropping-particle":"","family":"Yang","given":"Shujuan","non-dropping-particle":"","parse-names":false,"suffix":""},{"dropping-particle":"","family":"Guo","given":"Bing","non-dropping-particle":"","parse-names":false,"suffix":""},{"dropping-particle":"","family":"Ao","given":"Linjun","non-dropping-particle":"","parse-names":false,"suffix":""},{"dropping-particle":"","family":"Yang","given":"Chao","non-dropping-particle":"","parse-names":false,"suffix":""},{"dropping-particle":"","family":"Zhang","given":"Lei","non-dropping-particle":"","parse-names":false,"suffix":""},{"dropping-particle":"","family":"Zhou","given":"Junmin","non-dropping-particle":"","parse-names":false,"suffix":""},{"dropping-particle":"","family":"Jia","given":"Peng","non-dropping-particle":"","parse-names":false,"suffix":""}],"container-title":"Clinical Obesity","id":"ITEM-5","issue":"6","issued":{"date-parts":[["2020","12"]]},"publisher":"Wiley-Blackwell","title":"Obesity and activity patterns before and during COVID‐19 lockdown among youths in China","type":"article-journal","volume":"10"},"uris":["http://www.mendeley.com/documents/?uuid=f9dafb26-7775-3ce8-b400-32123e9a59eb"]},{"id":"ITEM-6","itemData":{"DOI":"10.20960/NH.03307","ISSN":"1699-5198","PMID":"33155477","abstract":"Objective: the COVID-19 pandemic, by restricting population mobility, may exacerbate the risk factors for weight gain associated with physical inactivity and increased consumption of calorie-dense foods. The aim of this cross-sectional study was to evaluate the risk factors related to self-reported body weight gain among obese subjects. Methods: the study involved a population of 284 adult obese subjects. After a 7-week confinement period starting on March 17, a telephone interview (May 4 through 7) was conducted. In this phone call, self-reported body weight gain and a number of factors were recorded. In order to obtain the baseline data of this population, biochemical and anthropometric parameters were collected from electronic medical records. Results: mean age was 60.4 ± 10.8 years (range: 23-71) and mean body mass index (BMI) was 35.4 ± 4.7 kg/m2 (range: 30.6-41.2). Gen-der distribution was 211 females (74.3 %) and 73 males (25.7 %). Self-reported body weight gain was 1.62 ± 0.2 kg. Among patients who reported doing a lot of exercise self-reported body weight gain was lower (1.62 ± 0.2 vs 1.12 ± 0.3 kg; p = 0.02). Regarding eating habits, patients recognized snacking in 17 % of the sample. Patients who reported snacking had higher self-reported body weight gains (2.60 ± 0.36 vs 1.30 ± 0.17 kg; p = 0.001). The remaining variables did not influence self-reported body weight gain. In the multiple regression analysis with self-reported body weight gain as dependent variable, adjusted for age, sex, and physical activity, the snaking habit remained a risk factor: beta = 1.21 (95 % CI: 1.11-2.13; p = 0.01). Conclusions: the lockdown decreed during SARS-CoV-2 pandemic has produced an increase in self-reported body weight among obese subjects, which was related to the habit of taking snacks.","author":[{"dropping-particle":"","family":"DA","given":"de Luis Román","non-dropping-particle":"","parse-names":false,"suffix":""},{"dropping-particle":"","family":"O","given":"Izaola","non-dropping-particle":"","parse-names":false,"suffix":""},{"dropping-particle":"","family":"D","given":"Primo Martín","non-dropping-particle":"","parse-names":false,"suffix":""},{"dropping-particle":"","family":"E","given":"Gómez Hoyos","non-dropping-particle":"","parse-names":false,"suffix":""},{"dropping-particle":"","family":"B","given":"Torres Torres","non-dropping-particle":"","parse-names":false,"suffix":""},{"dropping-particle":"","family":"JJ","given":"López Gómez","non-dropping-particle":"","parse-names":false,"suffix":""}],"container-title":"Nutricion hospitalaria","id":"ITEM-6","issue":"6","issued":{"date-parts":[["2020","11","1"]]},"page":"1232-1237","publisher":"Nutr Hosp","title":"Effect of lockdown for COVID-19 on self-reported body weight gain in a sample of obese patients","type":"article-journal","volume":"37"},"uris":["http://www.mendeley.com/documents/?uuid=d908ca20-d01f-3bf7-85cd-f216028e46b4"]},{"id":"ITEM-7","itemData":{"DOI":"10.1016/J.APPET.2020.105019","ISSN":"1095-8304","PMID":"33161046","abstract":"The COVID-19 pandemic has forced the health public authorities to impose a lockdown as an epidemiological containment strategy. This study aimed to provide information regarding the impact of the mandatory confinement on the physical activity, eating disorders risk, sleep quality and well-being on a Spanish sample. An online survey that included the Minnesota Leisure Time Physical Activity Questionnaire, the Eating Attitude Test-26, and Pittsburgh Sleep Quality Index was administered two days after the state of alarm was stablished in Spain and five days after such measures began to be eased. Out of the 693 people who answered the first questionnaire, 161 completed the second one. These participants spent a total of 48 days locked at home, a period during which a significant worsening in all the variables assessed except for the risk of developing eating disorders, was observed: weight (kg), 67.3 ± 14.8 vs 67.7 ± 15.1, p = 0.012; physical activity (MET minutes per week), 8515.7 ± 10260.0 vs 5053.5 ± 5502.0, p &lt; 0.001; sleep problems (total score), 6.2 ± 3.5 vs 7.2 ± 3.9, p &lt; 0.001; self-perceived well-being (score), 4 (3–4) vs 3 (3–4), p &lt; 0.001. The confinement had a significant differential effect on physically active participants, who experienced a significant decline (p &lt; 0.05) on their physical activity levels, quality of sleep and well-being; whereas physically inactive participants did not experience significant changes. Findings from this longitudinal study indicate that a lockdown period due to COVID-19 had a negative impact on the physical activity levels, sleep quality and well-being in a group of physically active Spanish adults. Public health authorities should be aware that people who usually lead an active lifestyle, might be particularly susceptible to such disruptions.","author":[{"dropping-particle":"","family":"Ó","given":"Martínez-de-Quel","non-dropping-particle":"","parse-names":false,"suffix":""},{"dropping-particle":"","family":"D","given":"Suárez-Iglesias","non-dropping-particle":"","parse-names":false,"suffix":""},{"dropping-particle":"","family":"M","given":"López-Flores","non-dropping-particle":"","parse-names":false,"suffix":""},{"dropping-particle":"","family":"CA","given":"Pérez","non-dropping-particle":"","parse-names":false,"suffix":""}],"container-title":"Appetite","id":"ITEM-7","issued":{"date-parts":[["2021","3","1"]]},"publisher":"Appetite","title":"Physical activity, dietary habits and sleep quality before and during COVID-19 lockdown: A longitudinal study","type":"article-journal","volume":"158"},"uris":["http://www.mendeley.com/documents/?uuid=74c157ff-b85f-3485-94c0-9dcad1d6e0d3"]},{"id":"ITEM-8","itemData":{"DOI":"10.1038/S41366-020-00710-4","ISSN":"1476-5497","PMID":"33277588","abstract":"Lockdown measures including school closures due to COVID-19 may affect youths’ activity patterns and obesity status. This will be for the first time examined in China in this study on the basis of a large national sample from the COVID-19 Impact on Lifestyle Change Survey (COINLICS). Through an online questionnaire, 10,082 participants from high schools, colleges, and graduate schools, aged 19.8 ± 2.3 years, voluntarily reported their lifestyles and weight status before (January 2020) and after lockdown (April–May 2020). The significance of these changes was assessed between sexes and across education levels. We found that the youths’ average body mass index significantly increased from 21.8 to 22.1 kg/m2, with the prevalences of overweight/obesity and obesity increasing from 21.4% to 24.6% and from 10.5% to 12.6%, respectively. Also, significant decreases were seen in the frequency of engaging in active transport, moderate-/vigorous-intensity housework, leisure-time moderate-/vigorous-intensity physical activity, and leisure-time walking, while significant increases were observed in the average sedentary time during workdays and weekends, the average sleeping time during workdays and weekends, and screen time. Our findings would serve as important evidence for shaping global strategies to counteract or reverse the lockdown effects on youths’ obesity.","author":[{"dropping-particle":"","family":"P","given":"Jia","non-dropping-particle":"","parse-names":false,"suffix":""},{"dropping-particle":"","family":"L","given":"Zhang","non-dropping-particle":"","parse-names":false,"suffix":""},{"dropping-particle":"","family":"W","given":"Yu","non-dropping-particle":"","parse-names":false,"suffix":""},{"dropping-particle":"","family":"B","given":"Yu","non-dropping-particle":"","parse-names":false,"suffix":""},{"dropping-particle":"","family":"M","given":"Liu","non-dropping-particle":"","parse-names":false,"suffix":""},{"dropping-particle":"","family":"D","given":"Zhang","non-dropping-particle":"","parse-names":false,"suffix":""},{"dropping-particle":"","family":"S","given":"Yang","non-dropping-particle":"","parse-names":false,"suffix":""}],"container-title":"International journal of obesity (2005)","id":"ITEM-8","issue":"3","issued":{"date-parts":[["2021","3","1"]]},"page":"695-699","publisher":"Int J Obes (Lond)","title":"Impact of COVID-19 lockdown on activity patterns and weight status among youths in China: the COVID-19 Impact on Lifestyle Change Survey (COINLICS)","type":"article-journal","volume":"45"},"uris":["http://www.mendeley.com/documents/?uuid=cc3e4d9d-0408-31ba-bb83-b3d9c4c40855"]},{"id":"ITEM-9","itemData":{"DOI":"10.3390/NU12113445","ISSN":"2072-6643","PMID":"33182816","abstract":"As a consequence of COVID-19, millions of households have suffered mobility restrictions and changes in their lifestyle over several months. The aim of this study is to evaluate the effects of COVID-19 home confinement on the food habits, lifestyle and emotional balance of the Spanish population. This cross-sectional study used data collected via an anonymous online questionnaire during the month before lockdown finished in Spain, with a total of 675 participants. 38.8% of the respondents experienced weight gain while 31.1% lost weight during confinement. The increase in body weight was positively correlated with age (Rs = 0.14, p &lt; 0.05) and BMI (Rs = 0.20, p &lt; 0.05). We also identified that 39.7% reported poorer quality sleep, positively correlated with BMI (Rs = −0.18, p &lt; 0.05) and with age (Rs = −0.21, p &lt; 0.05). 44.7% of the participants had not performed physical exercise during confinement with differences by sex (p &lt; 0.05), by age (p &lt; 0.05), by BMI (p &lt; 0.05) and by sleep quality (p &lt; 0.05). According to an emotional-eater questionnaire, 21.8% and 11% were classified as an emotional eater or a very emotional eater, respectively. We emphasize the importance of adopting a healthy lifestyle, as the COVID-19 pandemic is ongoing.","author":[{"dropping-particle":"","family":"M","given":"López-Moreno","non-dropping-particle":"","parse-names":false,"suffix":""},{"dropping-particle":"","family":"MTI","given":"López","non-dropping-particle":"","parse-names":false,"suffix":""},{"dropping-particle":"","family":"M","given":"Miguel","non-dropping-particle":"","parse-names":false,"suffix":""},{"dropping-particle":"","family":"M","given":"Garcés-Rimón","non-dropping-particle":"","parse-names":false,"suffix":""}],"container-title":"Nutrients","id":"ITEM-9","issue":"11","issued":{"date-parts":[["2020","11","1"]]},"page":"1-17","publisher":"Nutrients","title":"Physical and Psychological Effects Related to Food Habits and Lifestyle Changes Derived from Covid-19 Home Confinement in the Spanish Population","type":"article-journal","volume":"12"},"uris":["http://www.mendeley.com/documents/?uuid=efa3d0b2-4227-39e3-afa3-e778de17ee1b"]},{"id":"ITEM-10","itemData":{"DOI":"10.1016/J.JADOHEALTH.2020.11.011","ISSN":"1879-1972","PMID":"33288456","abstract":"Purpose: Life disruptions caused by the novel coronavirus (COVID-19) pandemic are particularly salient for young adults. Some young adults may engage in unhealthy eating practices to cope with social distancing and isolation during the pandemic, which could increase incidental weight gain. The purpose of this study was to examine the association of eating to cope with the pandemic with body weight change in young adults before versus after spread of COVID-19. Methods: Data included the baseline (October/2018–October/2019) and follow-up (May/2020–July/2020) assessments from an ongoing longitudinal cohort recruited from Southern California. A diverse sample of participants (54% Hispanic; age = 19.72[.47] years; N = 1,820) completed online self-report measures of weight at baseline and follow-up and were given a checklist of pandemic coping behaviors including overeating (yes/no) and eating high fat or sugary foods (yes/no) to cope with social distancing and isolation during the pandemic. Results: With and without adjusting for confounders, young adults who did versus did not report overeating to cope with the pandemic gained more weight from baseline to follow-up (5.55 vs. 2.54 lbs). Unhealthy food intake to cope with the pandemic was not associated with weight change. Baseline weight moderated the association of eating coping practices with weight change such that individuals with higher baseline weight gained more weight if they engaged in eating to cope behaviors versus not (p's≤.001). Conclusions: Unhealthy eating behavior to cope with the pandemic and corresponding body weight increases may be occurring in young adults. Interventions to promote healthy eating practices in young adults warrant consideration for weight gain prevention during the pandemic.","author":[{"dropping-particle":"","family":"TB","given":"Mason","non-dropping-particle":"","parse-names":false,"suffix":""},{"dropping-particle":"","family":"J","given":"Barrington-Trimis","non-dropping-particle":"","parse-names":false,"suffix":""},{"dropping-particle":"","family":"AM","given":"Leventhal","non-dropping-particle":"","parse-names":false,"suffix":""}],"container-title":"The Journal of adolescent health : official publication of the Society for Adolescent Medicine","id":"ITEM-10","issue":"2","issued":{"date-parts":[["2021","2","1"]]},"page":"277-283","publisher":"J Adolesc Health","title":"Eating to Cope With the COVID-19 Pandemic and Body Weight Change in Young Adults","type":"article-journal","volume":"68"},"uris":["http://www.mendeley.com/documents/?uuid=3b686c74-6577-3d69-a793-73ab0250f448"]},{"id":"ITEM-11","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11","issue":"6","issued":{"date-parts":[["2020","6","1"]]},"publisher":"Nutrients","title":"Dietary Choices and Habits during COVID-19 Lockdown: Experience from Poland","type":"article-journal","volume":"12"},"uris":["http://www.mendeley.com/documents/?uuid=c274f9c9-8b4c-3200-8fe1-b57f2c676c87"]},{"id":"ITEM-12","itemData":{"DOI":"10.3390/NU12072016","PMID":"32645970","abstract":"Our aim is evaluating the changes in weight and dietary habits in a sample of outpatients with obesity after 1 month of enforced lockdown during the COVID-19 pandemic in Northern Italy. In this observational retrospective study, the patients of our Obesity Unit were invited to answer to a 12-question multiple-choice questionnaire relative to weight changes, working activity, exercise, dietary habits, and conditions potentially impacting on nutritional choices. A multivariate regression analysis was performed to evaluate the associations among weight/BMI changes and the analyzed variables. A total of 150 subjects (91.5%) completed the questionnaire. Mean self-reported weight gain was≈1.5 kg (p &lt; 0.001). Lower exercise, self-reported boredom/solitude, anxiety/depression, enhanced eating, consumption of snacks, unhealthy foods, cereals, and sweets were correlated with a signiﬁcantly higher weight gain. Multiple regression analyses showed that increased education (inversely, β =−1.15; 95%CI−2.13,−0.17, p = 0.022), self-reported anxiety/depression (β = 1.61; 0.53, 2.69, p = 0.004), and not consuming healthy foods (β = 1.48; 0.19, 2.77, p = 0.026) were signiﬁcantly associated with increased weight gain. The estimated direct eﬀect of self-reported anxiety/depression on weight was 2.07 kg (1.07, 3.07, p &lt; 0.001). Individuals with obesity signiﬁcantly gained weight 1 month after the beginning of the quarantine. The adverse mental burden linked to the COVID-19 pandemic was greatly associated with increased weight gain.","author":[{"dropping-particle":"","family":"Pellegrini","given":"Marianna","non-dropping-particle":"","parse-names":false,"suffix":""},{"dropping-particle":"","family":"Ponzo","given":"Valentina","non-dropping-particle":"","parse-names":false,"suffix":""},{"dropping-particle":"","family":"Rosato","given":"Rosalba","non-dropping-particle":"","parse-names":false,"suffix":""},{"dropping-particle":"","family":"Scumaci","given":"Elena","non-dropping-particle":"","parse-names":false,"suffix":""},{"dropping-particle":"","family":"Goitre","given":"Ilaria","non-dropping-particle":"","parse-names":false,"suffix":""},{"dropping-particle":"","family":"Benso","given":"Andrea","non-dropping-particle":"","parse-names":false,"suffix":""},{"dropping-particle":"","family":"Belcastro","given":"Sara","non-dropping-particle":"","parse-names":false,"suffix":""},{"dropping-particle":"","family":"Crespi","given":"Chiara","non-dropping-particle":"","parse-names":false,"suffix":""},{"dropping-particle":"De","family":"Michieli","given":"Franco","non-dropping-particle":"","parse-names":false,"suffix":""},{"dropping-particle":"","family":"Ghigo","given":"Ezio","non-dropping-particle":"","parse-names":false,"suffix":""},{"dropping-particle":"","family":"Broglio","given":"Fabio","non-dropping-particle":"","parse-names":false,"suffix":""},{"dropping-particle":"","family":"Bo","given":"Simona","non-dropping-particle":"","parse-names":false,"suffix":""}],"container-title":"Nutrients","id":"ITEM-12","issue":"7","issued":{"date-parts":[["2020","7","1"]]},"page":"1-11","publisher":"Multidisciplinary Digital Publishing Institute  (MDPI)","title":"Changes in Weight and Nutritional Habits in Adults with Obesity during the “Lockdown” Period Caused by the COVID-19 Virus Emergency","type":"article-journal","volume":"12"},"uris":["http://www.mendeley.com/documents/?uuid=33ae1c70-4aa7-3ba6-8f1a-a770cdf2250e"]},{"id":"ITEM-13","itemData":{"DOI":"10.3390/IJERPH17176171","PMID":"32854414","abstract":"Background: From March to May 2020, lockdown measures were adopted in Italy to contain the epidemic of the novel Coronavirus. People were forced to restrict their movement and social contacts, therefore having a higher risk of inactivity. This study, carried out among Italian undergraduates, explored their sedentary and physical activities (PA) during the lockdown with respect to their previous habits. Methods: An electronic questionnaire was administered once to students attending three Italian universities after the end of lockdown. Results: A total of 1430 students (mean age 22.9 ± 3.5 years, 65.5% females) completed the questionnaire. All the sedentary behaviors increased significantly, and all the physical activities decreased significantly during the lockdown. Time spent using electronic devices showed the highest increase (+52.4 min/day), and walking the greatest decrease (−365.5 min/week). Being younger than 22 years old, female, and previously active, attending the universities of Naples and Rome and having at least one graduate parent were associated with the achievement of recommended levels of PA even during the lockdown. Conclusions: This study highlights the reduction of PA among Italian undergraduates in the course of home-confinement due to the CoViD-19 pandemic. The practice of adequate PA during the lockdown was mainly associated with the previous adoption of an active lifestyle. Promoting active lifestyles during the non-pandemic period may have had positive effects also in case of lockdown.","author":[{"dropping-particle":"","family":"Gallè","given":"Francesca","non-dropping-particle":"","parse-names":false,"suffix":""},{"dropping-particle":"","family":"Sabella","given":"Elita Anna","non-dropping-particle":"","parse-names":false,"suffix":""},{"dropping-particle":"","family":"Ferracuti","given":"Stefano","non-dropping-particle":"","parse-names":false,"suffix":""},{"dropping-particle":"De","family":"Giglio","given":"Osvalda","non-dropping-particle":"","parse-names":false,"suffix":""},{"dropping-particle":"","family":"Caggiano","given":"Giuseppina","non-dropping-particle":"","parse-names":false,"suffix":""},{"dropping-particle":"","family":"Protano","given":"Carmela","non-dropping-particle":"","parse-names":false,"suffix":""},{"dropping-particle":"","family":"Valeriani","given":"Federica","non-dropping-particle":"","parse-names":false,"suffix":""},{"dropping-particle":"","family":"Parisi","given":"Eduardo Alfonso","non-dropping-particle":"","parse-names":false,"suffix":""},{"dropping-particle":"","family":"Valerio","given":"Giuliana","non-dropping-particle":"","parse-names":false,"suffix":""},{"dropping-particle":"","family":"Liguori","given":"Giorgio","non-dropping-particle":"","parse-names":false,"suffix":""},{"dropping-particle":"","family":"Montagna","given":"Maria Teresa","non-dropping-particle":"","parse-names":false,"suffix":""},{"dropping-particle":"","family":"Spica","given":"Vincenzo Romano","non-dropping-particle":"","parse-names":false,"suffix":""},{"dropping-particle":"Da","family":"Molin","given":"Giovanna","non-dropping-particle":"","parse-names":false,"suffix":""},{"dropping-particle":"","family":"Orsi","given":"Giovanni Battista","non-dropping-particle":"","parse-names":false,"suffix":""},{"dropping-particle":"","family":"Napoli","given":"Christian","non-dropping-particle":"","parse-names":false,"suffix":""}],"container-title":"International Journal of Environmental Research and Public Health","id":"ITEM-13","issue":"17","issued":{"date-parts":[["2020","9","1"]]},"page":"1-11","publisher":"Multidisciplinary Digital Publishing Institute  (MDPI)","title":"Sedentary Behaviors and Physical Activity of Italian Undergraduate Students during Lockdown at the Time of CoViD−19 Pandemic","type":"article-journal","volume":"17"},"uris":["http://www.mendeley.com/documents/?uuid=5bb7d13b-e4ec-304c-bbae-584c7cd0cf90"]},{"id":"ITEM-14","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14","issue":"10","issued":{"date-parts":[["2020","10","1"]]},"page":"1-16","publisher":"Multidisciplinary Digital Publishing Institute  (MDPI)","title":"Nutrition Behaviors in Polish Adults before and during COVID-19 Lockdown","type":"article-journal","volume":"12"},"uris":["http://www.mendeley.com/documents/?uuid=86e09e42-4c75-3af6-9b01-feb154a94a49"]}],"mendeley":{"formattedCitation":"(21–34)","plainTextFormattedCitation":"(21–34)","previouslyFormattedCitation":"(21–34)"},"properties":{"noteIndex":0},"schema":"https://github.com/citation-style-language/schema/raw/master/csl-citation.json"}</w:instrText>
      </w:r>
      <w:r w:rsidR="00DC7737">
        <w:rPr>
          <w:rFonts w:ascii="Times New Roman" w:eastAsia="Times New Roman" w:hAnsi="Times New Roman" w:cs="Times New Roman"/>
          <w:sz w:val="24"/>
          <w:szCs w:val="24"/>
        </w:rPr>
        <w:fldChar w:fldCharType="separate"/>
      </w:r>
      <w:r w:rsidR="00304558" w:rsidRPr="00304558">
        <w:rPr>
          <w:rFonts w:ascii="Times New Roman" w:eastAsia="Times New Roman" w:hAnsi="Times New Roman" w:cs="Times New Roman"/>
          <w:noProof/>
          <w:sz w:val="24"/>
          <w:szCs w:val="24"/>
        </w:rPr>
        <w:t>(21–34)</w:t>
      </w:r>
      <w:r w:rsidR="00DC7737">
        <w:rPr>
          <w:rFonts w:ascii="Times New Roman" w:eastAsia="Times New Roman" w:hAnsi="Times New Roman" w:cs="Times New Roman"/>
          <w:sz w:val="24"/>
          <w:szCs w:val="24"/>
        </w:rPr>
        <w:fldChar w:fldCharType="end"/>
      </w:r>
      <w:r w:rsidRPr="00205201">
        <w:rPr>
          <w:rFonts w:ascii="Times New Roman" w:eastAsia="Times New Roman" w:hAnsi="Times New Roman" w:cs="Times New Roman"/>
          <w:sz w:val="24"/>
          <w:szCs w:val="24"/>
        </w:rPr>
        <w:t>, eighteen looked at physical activity during the pandemic</w:t>
      </w:r>
      <w:r w:rsidR="00034151">
        <w:rPr>
          <w:rFonts w:ascii="Times New Roman" w:eastAsia="Times New Roman" w:hAnsi="Times New Roman" w:cs="Times New Roman"/>
          <w:sz w:val="24"/>
          <w:szCs w:val="24"/>
        </w:rPr>
        <w:t xml:space="preserve"> </w:t>
      </w:r>
      <w:r w:rsidR="00350D30">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6/J.APPET.2020.105019","ISSN":"1095-8304","PMID":"33161046","abstract":"The COVID-19 pandemic has forced the health public authorities to impose a lockdown as an epidemiological containment strategy. This study aimed to provide information regarding the impact of the mandatory confinement on the physical activity, eating disorders risk, sleep quality and well-being on a Spanish sample. An online survey that included the Minnesota Leisure Time Physical Activity Questionnaire, the Eating Attitude Test-26, and Pittsburgh Sleep Quality Index was administered two days after the state of alarm was stablished in Spain and five days after such measures began to be eased. Out of the 693 people who answered the first questionnaire, 161 completed the second one. These participants spent a total of 48 days locked at home, a period during which a significant worsening in all the variables assessed except for the risk of developing eating disorders, was observed: weight (kg), 67.3 ± 14.8 vs 67.7 ± 15.1, p = 0.012; physical activity (MET minutes per week), 8515.7 ± 10260.0 vs 5053.5 ± 5502.0, p &lt; 0.001; sleep problems (total score), 6.2 ± 3.5 vs 7.2 ± 3.9, p &lt; 0.001; self-perceived well-being (score), 4 (3–4) vs 3 (3–4), p &lt; 0.001. The confinement had a significant differential effect on physically active participants, who experienced a significant decline (p &lt; 0.05) on their physical activity levels, quality of sleep and well-being; whereas physically inactive participants did not experience significant changes. Findings from this longitudinal study indicate that a lockdown period due to COVID-19 had a negative impact on the physical activity levels, sleep quality and well-being in a group of physically active Spanish adults. Public health authorities should be aware that people who usually lead an active lifestyle, might be particularly susceptible to such disruptions.","author":[{"dropping-particle":"","family":"Ó","given":"Martínez-de-Quel","non-dropping-particle":"","parse-names":false,"suffix":""},{"dropping-particle":"","family":"D","given":"Suárez-Iglesias","non-dropping-particle":"","parse-names":false,"suffix":""},{"dropping-particle":"","family":"M","given":"López-Flores","non-dropping-particle":"","parse-names":false,"suffix":""},{"dropping-particle":"","family":"CA","given":"Pérez","non-dropping-particle":"","parse-names":false,"suffix":""}],"container-title":"Appetite","id":"ITEM-1","issued":{"date-parts":[["2021","3","1"]]},"publisher":"Appetite","title":"Physical activity, dietary habits and sleep quality before and during COVID-19 lockdown: A longitudinal study","type":"article-journal","volume":"158"},"uris":["http://www.mendeley.com/documents/?uuid=74c157ff-b85f-3485-94c0-9dcad1d6e0d3"]},{"id":"ITEM-2","itemData":{"DOI":"10.2196/21632","ISSN":"1438-8871","PMID":"33027035","abstract":"Background: Physical distancing measures taken to contain COVID-19 transmission may substantially reduce physical activity levels and cause individuals to adopt a more sedentary lifestyle. Objective: The objective of this study is to determine if there was any change in daily steps, an important component of daily physical activity, and examine risk factors for frequent low daily steps during the COVID-19 epidemic. Methods: We used data collected from the Step Study, a population-based longitudinal study of walking activity among residents aged ≥40 years in Changsha, China. Daily steps were collected via a smartphone linked to WeChat, a social networking platform. We plotted mean daily steps and the prevalence of low daily steps (≤1500 steps/day) 30 days before (reference period) and 30 days after (epidemic period) January 21, 2020 (date of the first COVID-19 case diagnosed in Changsha), and compared it with the same corresponding period from 2019. We examined the association of risk factors with the prevalence of frequent low daily steps (≤1500 steps/day for ≥14 days) using logistic regression. Results: Among 3544 participants (mean age 51.6 years; n=1226 females, 34.6%), mean daily steps dropped from 8097 to 5440 and the prevalence of low daily steps increased from 3% (2287/76,136 person-day) to 18.5% (12,951/70,183 person-day) during the reference and epidemic periods, respectively. No such phenomenon was observed during the corresponding period in 2019. Older age (P for interaction=.001) and female sex (P for interaction&lt;.001) were both associated with a higher prevalence of frequent low daily steps and were more pronounced during the epidemic period. More education was associated with a lower prevalence of frequent low daily steps during the reference period but not the epidemic period (P for interaction=.34). Body mass index or comorbidity were not associated with frequent low daily steps during either period. Conclusions: Daily steps of Changsha residents aged ≥40 years dropped significantly during the COVID-19 period, especially among older adults and females. Although successful physical distancing, measured by the rapid downward trend in daily step counts of residents, played a critical role in the containment of the COVID-19 epidemic, our findings of an increase in the prevalence of frequent low daily steps raise concerns about unintended effects on physical activity.","author":[{"dropping-particle":"","family":"Y","given":"Wang","non-dropping-particle":"","parse-names":false,"suffix":""},{"dropping-particle":"","family":"Y","given":"Zhang","non-dropping-particle":"","parse-names":false,"suffix":""},{"dropping-particle":"","family":"K","given":"Bennell","non-dropping-particle":"","parse-names":false,"suffix":""},{"dropping-particle":"","family":"DK","given":"White","non-dropping-particle":"","parse-names":false,"suffix":""},{"dropping-particle":"","family":"J","given":"Wei","non-dropping-particle":"","parse-names":false,"suffix":""},{"dropping-particle":"","family":"Z","given":"Wu","non-dropping-particle":"","parse-names":false,"suffix":""},{"dropping-particle":"","family":"H","given":"He","non-dropping-particle":"","parse-names":false,"suffix":""},{"dropping-particle":"","family":"S","given":"Liu","non-dropping-particle":"","parse-names":false,"suffix":""},{"dropping-particle":"","family":"X","given":"Luo","non-dropping-particle":"","parse-names":false,"suffix":""},{"dropping-particle":"","family":"S","given":"Hu","non-dropping-particle":"","parse-names":false,"suffix":""},{"dropping-particle":"","family":"C","given":"Zeng","non-dropping-particle":"","parse-names":false,"suffix":""},{"dropping-particle":"","family":"G","given":"Lei","non-dropping-particle":"","parse-names":false,"suffix":""}],"container-title":"Journal of medical Internet research","id":"ITEM-2","issue":"10","issued":{"date-parts":[["2020","10","1"]]},"publisher":"J Med Internet Res","title":"Physical Distancing Measures and Walking Activity in Middle-aged and Older Residents in Changsha, China, During the COVID-19 Epidemic Period: Longitudinal Observational Study","type":"article-journal","volume":"22"},"uris":["http://www.mendeley.com/documents/?uuid=e6dee5ab-6d86-35c7-9cd4-db318a51c9f5"]},{"id":"ITEM-3","itemData":{"DOI":"10.1097/HCR.0000000000000539","ISSN":"1932-751X","PMID":"32804796","abstract":"Purpose: The coronavirus disease-2019 (COVID-19) pandemic has been spreading rapidly worldwide since late January 2020. The strict lockdown strategy prompted by the Italian government, to hamper severe acute respiratory syndrome coronavirus 2 (SARS-CoV2) spreading, has reduced the possibility of performing either outdoor or gym physical activity (PA). This study investigated and quantified the reduction of PA in patients with automatic implantable cardioverter-defibrillators (ICDs) for primary prevention of sudden death. Methods: Daily PA of 24 patients was estimated by processing recorded data from ICD-embedded accelerometric sensors used by the rate-responsive pacing systems. Results: During the forced 40-d in-home confinement, a mean 25% reduction of PA was observed as compared with the 40-d confinement-free period (1.2 ± 0.3 vs 1.6 ± 0.5 hr/d, respectively, P =.0001). Conclusions: This objective quantification of the impact of the COVID-19 pandemic on PA determined by an ICD device showed an abrupt and statistically significant reduction of PA in primary prevention ICD patients, during the in-home confinement quarantine. To counteract the deleterious effects of physical inactivity during the COVID-19 outbreak, patients should be encouraged to perform indoor exercise-based personalized rehabilitative programs.","author":[{"dropping-particle":"","family":"B","given":"Sassone","non-dropping-particle":"","parse-names":false,"suffix":""},{"dropping-particle":"","family":"S","given":"Mandini","non-dropping-particle":"","parse-names":false,"suffix":""},{"dropping-particle":"","family":"G","given":"Grazzi","non-dropping-particle":"","parse-names":false,"suffix":""},{"dropping-particle":"","family":"G","given":"Mazzoni","non-dropping-particle":"","parse-names":false,"suffix":""},{"dropping-particle":"","family":"J","given":"Myers","non-dropping-particle":"","parse-names":false,"suffix":""},{"dropping-particle":"","family":"G","given":"Pasanisi","non-dropping-particle":"","parse-names":false,"suffix":""}],"container-title":"Journal of cardiopulmonary rehabilitation and prevention","id":"ITEM-3","issue":"5","issued":{"date-parts":[["2020","9","1"]]},"page":"285-286","publisher":"J Cardiopulm Rehabil Prev","title":"Impact of COVID-19 Pandemic on Physical Activity in Patients With Implantable Cardioverter-Defibrillators","type":"article-journal","volume":"40"},"uris":["http://www.mendeley.com/documents/?uuid=6a2096bd-61ca-30ce-9038-bfc601c1adee"]},{"id":"ITEM-4","itemData":{"DOI":"10.3390/IJERPH17176035","ISSN":"1660-4601","PMID":"32825092","abstract":"The coronavirus disease 2019 (COVID-19) pandemic continues to pose profound challenges to society. Its spread has been mitigated through strategies including social distancing; however, this may result in the adoption of a sedentary lifestyle. This study aimed to investigate: 1) physical activity (PA) levels, sedentary behavior (SB), and sleep in young adults during the COVID-19 epidemic, and 2) the change in these behaviors before and during the pandemic. A total of 631 young adults (38.8% males) aged between 18 and 35 participated in the cross-sectional study and completed a one-off online survey relating to general information, PA, SB, and sleep. For the longitudinal study, PA, SB, and sleep data, obtained from 70 participants before and during the COVID-19 pandemic, were analyzed. Participants engaged in low PA, high SB, and long sleep duration during the COVID-19 pandemic. Moreover, a significant decline in PA while an increase in time spent in both SB and sleep was observed during the COVID-19 outbreak. The results of this study demonstrated a sedentary lifestyle in young adults during the COVID-19 pandemic, which will assist health policymakers and practitioners in the development of population specific health education and behavior interventions during this pandemic and for other future events.","author":[{"dropping-particle":"","family":"C","given":"Zheng","non-dropping-particle":"","parse-names":false,"suffix":""},{"dropping-particle":"","family":"WY","given":"Huang","non-dropping-particle":"","parse-names":false,"suffix":""},{"dropping-particle":"","family":"S","given":"Sheridan","non-dropping-particle":"","parse-names":false,"suffix":""},{"dropping-particle":"","family":"CH","given":"Sit","non-dropping-particle":"","parse-names":false,"suffix":""},{"dropping-particle":"","family":"XK","given":"Chen","non-dropping-particle":"","parse-names":false,"suffix":""},{"dropping-particle":"","family":"SH","given":"Wong","non-dropping-particle":"","parse-names":false,"suffix":""}],"container-title":"International journal of environmental research and public health","id":"ITEM-4","issue":"17","issued":{"date-parts":[["2020","9","1"]]},"page":"1-11","publisher":"Int J Environ Res Public Health","title":"COVID-19 Pandemic Brings a Sedentary Lifestyle in Young Adults: A Cross-Sectional and Longitudinal Study","type":"article-journal","volume":"17"},"uris":["http://www.mendeley.com/documents/?uuid=a38d37d3-56e1-3489-8884-ccc5b267c355"]},{"id":"ITEM-5","itemData":{"DOI":"10.1038/S41598-020-78438-4","ISSN":"2045-2322","PMID":"33311526","abstract":"The impact of COVID-19 on social life has been drastic and global. However, the different numbers of cases and different actions in different countries have been leading to various interesting yet unexplored effects on human behavior. In the present study, we compare the physical activity and recreational screen time of a representative sample of 1711 4- to 17-year-olds before and during the strictest time of the first COVID-19 lockdown in Germany. We found that sports activity declined whereas recreational screen time increased. However, a substantial increase in habitual physical activities leads to an overall increase in physical activity among children and adolescents in Germany. The effects differ in size but not in their direction between age groups and are stable for boys and girls. We conclude from this natural experiment that physical activity among children and adolescents is highly context-driven and mutual and does not act as a functional opposite to recreational screen time.","author":[{"dropping-particle":"","family":"SCE","given":"Schmidt","non-dropping-particle":"","parse-names":false,"suffix":""},{"dropping-particle":"","family":"B","given":"Anedda","non-dropping-particle":"","parse-names":false,"suffix":""},{"dropping-particle":"","family":"A","given":"Burchartz","non-dropping-particle":"","parse-names":false,"suffix":""},{"dropping-particle":"","family":"A","given":"Eichsteller","non-dropping-particle":"","parse-names":false,"suffix":""},{"dropping-particle":"","family":"S","given":"Kolb","non-dropping-particle":"","parse-names":false,"suffix":""},{"dropping-particle":"","family":"C","given":"Nigg","non-dropping-particle":"","parse-names":false,"suffix":""},{"dropping-particle":"","family":"C","given":"Niessner","non-dropping-particle":"","parse-names":false,"suffix":""},{"dropping-particle":"","family":"D","given":"Oriwol","non-dropping-particle":"","parse-names":false,"suffix":""},{"dropping-particle":"","family":"A","given":"Worth","non-dropping-particle":"","parse-names":false,"suffix":""},{"dropping-particle":"","family":"A","given":"Woll","non-dropping-particle":"","parse-names":false,"suffix":""}],"container-title":"Scientific reports","id":"ITEM-5","issue":"1","issued":{"date-parts":[["2020","12","1"]]},"publisher":"Sci Rep","title":"Physical activity and screen time of children and adolescents before and during the COVID-19 lockdown in Germany: a natural experiment","type":"article-journal","volume":"10"},"uris":["http://www.mendeley.com/documents/?uuid=ae4b655f-63b7-332f-a1e9-e6833eca01ba"]},{"id":"ITEM-6","itemData":{"DOI":"10.23736/S0022-4707.20.11600-1","ISSN":"1827-1928","PMID":"33269881","abstract":"BACKGROUND: Italy early experienced one of the most suffering impact of the COVID-19 outbreak in terms of number of cases and death toll. Progressively, more compelling national restrictions hardened citizens' lifestyle and habits, including limiting mobility and outdoor physical activity (PA ). In a second phase, people were allowed to perform outdoor activities close to their houses and thereafter motor or sports activity were gradually reintroduced. These drastic changes raised the question on how to cope and exploit the residual oppor tunities of PA under circumstances of home confinement. METHODS: International Physical Activity Questionnaires were administered to 1568 youngsters from North-western Italian high schools, before, during, and after lockdown enacted by Italian Government to contrast the COVID-19 pandemic. RESULTS: Student's PA levels were significantly different before (1676.37±20.6 MET-min/week) and after (1774.50±33.93 MET-min/week) the governmental restrictions (TIME effect: F=3.49; ηp2=0.005 P=0.03). There was a significant TIME</w:instrText>
      </w:r>
      <w:r w:rsidR="00851B65">
        <w:rPr>
          <w:rFonts w:ascii="Cambria Math" w:eastAsia="Times New Roman" w:hAnsi="Cambria Math" w:cs="Cambria Math"/>
          <w:sz w:val="24"/>
          <w:szCs w:val="24"/>
          <w:vertAlign w:val="superscript"/>
        </w:rPr>
        <w:instrText>∗</w:instrText>
      </w:r>
      <w:r w:rsidR="00851B65">
        <w:rPr>
          <w:rFonts w:ascii="Times New Roman" w:eastAsia="Times New Roman" w:hAnsi="Times New Roman" w:cs="Times New Roman"/>
          <w:sz w:val="24"/>
          <w:szCs w:val="24"/>
          <w:vertAlign w:val="superscript"/>
        </w:rPr>
        <w:instrText>CATEGORY interaction effect (F=8.37; ηp2=0.021; P&lt;0.001). In particular, only highly active students (&gt;2520 MET-min/week) increased their PA during (3467.48±55.85 MET-min/ week) and after (3515.73±65.75 MET-min/week) the lockdown measures with respect to their baseline levels (3151.43±42.41 MET-min/week). CONCLUSIONS: Lockdown measures, including isolation, impacted negatively on the PA levels of the already inactive or moderately active young population. Government actions should enhance strategies to control physical inactivity during pandemics like COVID-19.","author":[{"dropping-particle":"","family":"M","given":"Tornaghi","non-dropping-particle":"","parse-names":false,"suffix":""},{"dropping-particle":"","family":"N","given":"Lovecchio","non-dropping-particle":"","parse-names":false,"suffix":""},{"dropping-particle":"","family":"M","given":"Vandoni","non-dropping-particle":"","parse-names":false,"suffix":""},{"dropping-particle":"","family":"A","given":"Chirico","non-dropping-particle":"","parse-names":false,"suffix":""},{"dropping-particle":"","family":"R","given":"Codella","non-dropping-particle":"","parse-names":false,"suffix":""}],"container-title":"The Journal of sports medicine and physical fitness","id":"ITEM-6","issue":"7","issued":{"date-parts":[["2021","7","1"]]},"page":"971-976","publisher":"J Sports Med Phys Fitness","title":"Physical activity levels across COVID-19 outbreak in youngsters of Northwestern Lombardy","type":"article-journal","volume":"61"},"uris":["http://www.mendeley.com/documents/?uuid=9d1bd5a2-3175-30a6-89dc-d383d6c02729"]},{"id":"ITEM-7","itemData":{"DOI":"10.3390/IJERPH17239144","ISSN":"1660-4601","PMID":"33297529","abstract":"Guidelines recommend a healthy lifestyle and regularly physical activity (PA) after kidney transplantation (KTx). The KTx360° program is a multicenter, multisectoral, multimodal, telemedicine-based follow-up care program. Effects of the first COVID-19 wave restrictions on health-related quality of life and PA of supervised KTx360° patients were evaluated using an online questionnaire. Six hundred and fifty-two KTx360° patients were contacted via email and were asked to complete the Freiburg questionnaire of physical activity and the Short form 12 Health Survey (SF12) online. Pre-pandemic and lockdown data were compared in 248 data sets. While sporting activity decreased during the COVID-19 pandemic, basic and leisure activity increased, resulting in increased overall activity. The physical component scale of the SF-12 was in the low normal range before as well as during the pandemic, with a small but significant increase during the pandemic. The mental component scale showed normal values before and during pandemic with a small but statistically significant decrease. Our study supports the effectiveness of a telemedicine based program for KTx patient care in maintaining PA and quality of life during the first peak of the COVID-19 pandemic. However, further research and observation during the ongoing pandemic are required.","author":[{"dropping-particle":"","family":"AA","given":"Hanke","non-dropping-particle":"","parse-names":false,"suffix":""},{"dropping-particle":"","family":"T","given":"Sundermeier","non-dropping-particle":"","parse-names":false,"suffix":""},{"dropping-particle":"","family":"HT","given":"Boeck","non-dropping-particle":"","parse-names":false,"suffix":""},{"dropping-particle":"","family":"E","given":"Schieffer","non-dropping-particle":"","parse-names":false,"suffix":""},{"dropping-particle":"","family":"J","given":"Boyen","non-dropping-particle":"","parse-names":false,"suffix":""},{"dropping-particle":"","family":"AC","given":"Braun","non-dropping-particle":"","parse-names":false,"suffix":""},{"dropping-particle":"","family":"S","given":"Rolff","non-dropping-particle":"","parse-names":false,"suffix":""},{"dropping-particle":"","family":"L","given":"Stein","non-dropping-particle":"","parse-names":false,"suffix":""},{"dropping-particle":"","family":"M","given":"Kück","non-dropping-particle":"","parse-names":false,"suffix":""},{"dropping-particle":"","family":"M","given":"Schiffer","non-dropping-particle":"","parse-names":false,"suffix":""},{"dropping-particle":"","family":"L","given":"Pape","non-dropping-particle":"","parse-names":false,"suffix":""},{"dropping-particle":"","family":"M","given":"de Zwaan","non-dropping-particle":"","parse-names":false,"suffix":""},{"dropping-particle":"","family":"S","given":"Haufe","non-dropping-particle":"","parse-names":false,"suffix":""},{"dropping-particle":"","family":"A","given":"Kerling","non-dropping-particle":"","parse-names":false,"suffix":""},{"dropping-particle":"","family":"U","given":"Tegtbur","non-dropping-particle":"","parse-names":false,"suffix":""},{"dropping-particle":"","family":"M","given":"Nöhre","non-dropping-particle":"","parse-names":false,"suffix":""}],"container-title":"International journal of environmental research and public health","id":"ITEM-7","issue":"23","issued":{"date-parts":[["2020","12","1"]]},"page":"1-9","publisher":"Int J Environ Res Public Health","title":"Influence of Officially Ordered Restrictions During the First Wave of COVID-19 Pandemic on Physical Activity and Quality of Life in Patients after Kidney Transplantation in a Telemedicine Based Aftercare Program-A KTx360° Sub Study","type":"article-journal","volume":"17"},"uris":["http://www.mendeley.com/documents/?uuid=f45b07e8-21b0-3387-baad-5040112bf533"]},{"id":"ITEM-8","itemData":{"DOI":"10.1093/TBM/IBAA086","ISSN":"1613-9860","PMID":"32926160","abstract":"There are various health benefits of regular physical activity (PA) and health risks of sedentariness. The Covid-19 pandemic may have decreased PA and increased sedentariness for several reasons (e.g., closure of gyms, family-related time constraints, and reduced outdoor mobility). Yet, to date, there are no longitudinal studies that examined whether the pandemic affects PA levels and what factors help people remain physically active during lockdown. This study aims to investigate changes in U.S. residents' PA during (vs. before) the Covid-19 pandemic and predictors of changes, with a focus on PA smartphone applications (apps) and their features (i.e., motivational, educational, or gamification related). The study utilized a two-wave longitudinal survey design with an online panel. Healthy adults (N = 431) from 45 U.S. states self-reported their PA levels before and during lockdown. PA app use and app feature ratings were assessed. t-tests and regression analyses were conducted. Moderate PA, vigorous PA, and PA measured in metabolic equivalent of task (MET) minutes per week decreased during lockdown (all p &lt;. 01). Controlling for PA before lockdown and individuals' PA intentions, PA app use was positively related to overall change in PA, measured in MET minutes per week (β = 15.68, standard error = 7.84, p &lt;. 05). PA decreased less with increasing app use frequency. When app features were added to the model, a buffering effect for gamification features was identified. The Covid-19-caused lockdown decreased U.S. residents' PA levels by 18.2%. The use of PA apps may help buffer the decline, and gamification-related app features may be particularly helpful in this context.","author":[{"dropping-particle":"","family":"Y","given":"Yang","non-dropping-particle":"","parse-names":false,"suffix":""},{"dropping-particle":"","family":"J","given":"Koenigstorfer","non-dropping-particle":"","parse-names":false,"suffix":""}],"container-title":"Translational behavioral medicine","id":"ITEM-8","issue":"4","issued":{"date-parts":[["2020","8","1"]]},"page":"835-842","publisher":"Transl Behav Med","title":"Determinants of physical activity maintenance during the Covid-19 pandemic: a focus on fitness apps","type":"article-journal","volume":"10"},"uris":["http://www.mendeley.com/documents/?uuid=d878f7a9-46bb-350b-8d19-4484fd2e45ea"]},{"id":"ITEM-9","itemData":{"DOI":"10.3390/NU12061865","PMID":"32585830","abstract":"The coronavirus disease 2019 (COVID-19) pandemic resulted in physical isolation measures in many parts of the world. In Australia, nationwide restrictions included staying at home, unless seeking medical care, providing care, purchasing food, undertaking exercise, or attending work in an essential service. All undergraduate university classes transitioned to online, mostly home-based learning. We, therefore, examined the effect of isolation measures during the early phase of the COVID-19 pandemic in Australia (March/April) on diet (24-h recall) and physical activity (Active Australia Survey) patterns in third-year biomedical students. Findings were compared with students enrolled in the same course in the previous two years. In females, but not males, energy intake was ~20% greater during the pandemic, and snacking frequency and energy density of consumed snacks also increased compared with 2018 and 2019. Physical activity was impacted for both sexes during the pandemic with ~30% fewer students achieving “sufficient” levels of activity, defined by at least 150 min over at least five sessions, compared with the previous two years. In a follow-up study six to eight weeks later (14–18% response rate), during gradual easing of nationwide restrictions albeit continued gym closures and online learning, higher energy intake in females and reduced physical activity levels in both sexes persisted. These data demonstrate the health impacts of isolation measures, with the potential to affect long-term diet and activity behaviours.","author":[{"dropping-particle":"","family":"Gallo","given":"Linda A.","non-dropping-particle":"","parse-names":false,"suffix":""},{"dropping-particle":"","family":"Gallo","given":"Tania F.","non-dropping-particle":"","parse-names":false,"suffix":""},{"dropping-particle":"","family":"Young","given":"Sophia L.","non-dropping-particle":"","parse-names":false,"suffix":""},{"dropping-particle":"","family":"Moritz","given":"Karen M.","non-dropping-particle":"","parse-names":false,"suffix":""},{"dropping-particle":"","family":"Akison","given":"Lisa K.","non-dropping-particle":"","parse-names":false,"suffix":""}],"container-title":"Nutrients","id":"ITEM-9","issue":"6","issued":{"date-parts":[["2020"]]},"page":"1-14","publisher":"Multidisciplinary Digital Publishing Institute  (MDPI)","title":"The Impact of Isolation Measures Due to COVID-19 on Energy Intake and Physical Activity Levels in Australian University Students","type":"article-journal","volume":"12"},"uris":["http://www.mendeley.com/documents/?uuid=f0200e1e-19c9-3eb6-9148-246208b308ff"]},{"id":"ITEM-10","itemData":{"DOI":"10.1016/J.PCAD.2020.04.013","ISSN":"1873-1740","PMID":"32360513","author":[{"dropping-particle":"","family":"M","given":"Xiang","non-dropping-particle":"","parse-names":false,"suffix":""},{"dropping-particle":"","family":"Z","given":"Zhang","non-dropping-particle":"","parse-names":false,"suffix":""},{"dropping-particle":"","family":"K","given":"Kuwahara","non-dropping-particle":"","parse-names":false,"suffix":""}],"container-title":"Progress in cardiovascular diseases","id":"ITEM-10","issue":"4","issued":{"date-parts":[["2020","7","1"]]},"page":"531-532","publisher":"Prog Cardiovasc Dis","title":"Impact of COVID-19 pandemic on children and adolescents' lifestyle behavior larger than expected","type":"article-journal","volume":"63"},"uris":["http://www.mendeley.com/documents/?uuid=f58370a0-07b0-38b7-b5c1-2990d74adb60"]},{"id":"ITEM-11","itemData":{"DOI":"10.1016/J.CJCA.2020.04.038","ISSN":"1916-7075","PMID":"32387502","abstract":"Children with congenital heart disease (CHD) are at risk for both COVID-19 and secondary cardiovascular outcomes. Their increased cardiovascular risk may be mitigated through physical activity, but public health measures implemented for COVID-19 can make physical activity challenging. We objectively measured the impact of the COVID-19 pandemic on physical activity, continuously measured by Fitbit step counts, in children with CHD. Step counts were markedly lower in late March and early April 2020, compared with 2019 and early March 2020. It is vital to understand how precautions for COVID-19 will affect the health of children with CHD, especially if they persist long term.","author":[{"dropping-particle":"","family":"NM","given":"Hemphill","non-dropping-particle":"","parse-names":false,"suffix":""},{"dropping-particle":"","family":"MTY","given":"Kuan","non-dropping-particle":"","parse-names":false,"suffix":""},{"dropping-particle":"","family":"KC","given":"Harris","non-dropping-particle":"","parse-names":false,"suffix":""}],"container-title":"The Canadian journal of cardiology","id":"ITEM-11","issue":"7","issued":{"date-parts":[["2020","7","1"]]},"page":"1130-1134","publisher":"Can J Cardiol","title":"Reduced Physical Activity During COVID-19 Pandemic in Children With Congenital Heart Disease","type":"article-journal","volume":"36"},"uris":["http://www.mendeley.com/documents/?uuid=05b9d821-f514-3764-b49a-1045e9b91e9f"]},{"id":"ITEM-12","itemData":{"DOI":"10.2196/20185","PMID":"32519963","abstract":"Background: The vast majority of people worldwide have been impacted by coronavirus disease (COVID-19). In addition to the millions of individuals who have been infected with the disease, billions of individuals have been asked or required by local and national governments to change their behavioral patterns. Previous research on epidemics or traumatic events suggests that this can lead to profound behavioral and mental health changes; however, researchers are rarely able to track these changes with frequent, near-real-time sampling or compare their findings to previous years of data for the same individuals. Objective: By combining mobile phone sensing and self-reported mental health data among college students who have been participating in a longitudinal study for the past 2 years, we sought to answer two overarching questions. First, have the behaviors and mental health of the participants changed in response to the COVID-19 pandemic compared to previous time periods? Second, are these behavior and mental health changes associated with the relative news coverage of COVID-19 in the US media? Methods: Behaviors such as the number of locations visited, distance traveled, duration of phone usage, number of phone unlocks, sleep duration, and sedentary time were measured using the StudentLife smartphone sensing app. Depression and anxiety were assessed using weekly self-reported ecological momentary assessments of the Patient Health Questionnaire-4. The participants were 217 undergraduate students, with 178 (82.0%) students providing data during the Winter 2020 term. Differences in behaviors and self-reported mental health collected during the Winter 2020 term compared to previous terms in the same cohort were modeled using mixed linear models. Results: During the first academic term impacted by COVID-19 (Winter 2020), individuals were more sedentary and reported increased anxiety and depression symptoms (P&lt;.001) relative to previous academic terms and subsequent academic breaks. Interactions between the Winter 2020 term and the week of the academic term (linear and quadratic) were significant. In a mixed linear model, phone usage, number of locations visited, and week of the term were strongly associated with increased amount of COVID-19-related news. When mental health metrics (eg, depression and anxiety) were added to the previous measures (week of term, number of locations visited, and phone usage), both anxiety (P&lt;.001) and depression (P=.03) were si…","author":[{"dropping-particle":"","family":"Huckins","given":"Jeremy F","non-dropping-particle":"","parse-names":false,"suffix":""},{"dropping-particle":"","family":"daSilva","given":"Alex W","non-dropping-particle":"","parse-names":false,"suffix":""},{"dropping-particle":"","family":"Wang","given":"Weichen","non-dropping-particle":"","parse-names":false,"suffix":""},{"dropping-particle":"","family":"Hedlund","given":"Elin","non-dropping-particle":"","parse-names":false,"suffix":""},{"dropping-particle":"","family":"Rogers","given":"Courtney","non-dropping-particle":"","parse-names":false,"suffix":""},{"dropping-particle":"","family":"Nepal","given":"Subigya K","non-dropping-particle":"","parse-names":false,"suffix":""},{"dropping-particle":"","family":"Wu","given":"Jialing","non-dropping-particle":"","parse-names":false,"suffix":""},{"dropping-particle":"","family":"Obuchi","given":"Mikio","non-dropping-particle":"","parse-names":false,"suffix":""},{"dropping-particle":"","family":"Murphy","given":"Eilis I","non-dropping-particle":"","parse-names":false,"suffix":""},{"dropping-particle":"","family":"Meyer","given":"Meghan L","non-dropping-particle":"","parse-names":false,"suffix":""},{"dropping-particle":"","family":"Wagner","given":"Dylan D","non-dropping-particle":"","parse-names":false,"suffix":""},{"dropping-particle":"","family":"Holtzheimer","given":"Paul E","non-dropping-particle":"","parse-names":false,"suffix":""},{"dropping-particle":"","family":"Campbell","given":"Andrew T","non-dropping-particle":"","parse-names":false,"suffix":""}],"container-title":"Journal of Medical Internet Research","id":"ITEM-12","issue":"6","issued":{"date-parts":[["2020","6","1"]]},"publisher":"JMIR Publications Inc.","title":"Mental Health and Behavior of College Students During the Early Phases of the COVID-19 Pandemic: Longitudinal Smartphone and Ecological Momentary Assessment Study","type":"article-journal","volume":"22"},"uris":["http://www.mendeley.com/documents/?uuid=74200454-635b-32c7-a6a2-955c58281ee8"]},{"id":"ITEM-13","itemData":{"DOI":"10.3390/SPORTS8100139","PMID":"33096721","abstract":"It is well known that physical inactivity increases the risk of global death; however, the impact of the coronavirus disease 2019 (COVID-19) lockdown strategy on physical activity (PA) remains unclear. This study compared PA—i.e., daily occupation, transportation to and from daily occupation, leisure time activities, and regular sporting activities—prior (PRE) and during (POST) the on-going COVID-19 outbreak in the Greece lockdown environment. A Greek version of the web-based Active-Q questionnaire was used to access PA. The questionnaire was filled out twice (once each for the PRE and POST conditions) by 8495 participants (age = 37.2 ± 0.2 years (95% confidence interval (CI), 36.9–37.5); males = 38.3% (95%CI, 36.7–40.0); females = 61.7% (95%CI, 60.4–63.0). The relative frequency of overall sporting activities, which, prior to lockdown, occurred at least once per month, and overall participation in competitive sports was significantly reduced (8.6% (95%CI, 7.9–9.3) and 84.7% (95%CI, 82.9–86.6) respectively). With the exception of overall leisure time activities, which were significantly increased in the POST condition, daily occupational, transportation, and sporting activities significant reduced (p &lt; 0.05). Overall PA was reduced in all genders, age, body mass index (BMI) and PAlevel subgroups in the POST condition, and an interaction between the males and High PA subgroups was observed. The change in overall PA (from PRE to POST conditions) was –16.3% (95%CI, –17.3 to –15.4), while in daily occupational, transportation, and sporting activities, it was –52.9% (95%CI, –54.8–51.0), –41.1% (95%CI, –42.8–39.5) and –23.9% (95%CI, –25.1–22.8), respectively. Thus, the lockdown period is highly associated with a negative change in overall PA. During lockdown, inactivity increased dramatically, with males and the high PA population affected significantly more. The decline in PA is a great concern due to possible long-term consequences on public health and healthcare system.","author":[{"dropping-particle":"","family":"Bourdas","given":"Dimitrios I.","non-dropping-particle":"","parse-names":false,"suffix":""},{"dropping-particle":"","family":"Zacharakis","given":"Emmanouil D.","non-dropping-particle":"","parse-names":false,"suffix":""}],"container-title":"Sports","id":"ITEM-13","issue":"10","issued":{"date-parts":[["2020","10","1"]]},"page":"1-13","publisher":"Multidisciplinary Digital Publishing Institute  (MDPI)","title":"Impact of COVID-19 Lockdown on Physical Activity in a Sample of Greek Adults","type":"article-journal","volume":"8"},"uris":["http://www.mendeley.com/documents/?uuid=9d3bfcc4-100a-3741-953f-9f8635aab050"]},{"id":"ITEM-14","itemData":{"DOI":"10.1016/J.JADOHEALTH.2020.08.008","PMID":"33099413","abstract":"Purpose: Physical distancing policies in the state of New South Wales (Australia) were implemented on March 23, 2020, because of the COVID-19 pandemic. This study investigated changes in physical activity, dietary behaviors, and well-being during the early period of this policy. Methods: A cohort of young people aged 13–19 years from Sydney (N = 582) were prospectively followed for 22 weeks (November 18, 2019, to April 19, 2020). Daily, weekly, and monthly trajectories of diet, physical activity, sedentary behavior, well-being, and psychological distress were collected via smartphone, using a series of ecological momentary assessments and smartphone sensors. Differences in health and well-being outcomes were compared pre- and post-implementation of physical distancing guidelines. Results: After the implementation of physical distancing measures in NSW, there were significant decreases in physical activity (odds ratio [OR] = .53, 95% confidence interval [CI] = .34–.83), increases in social media and Internet use (OR = 1.86, 95% CI = 1.15–3.00), and increased screen time based on participants' smartphone screen state. Physical distancing measures were also associated with being alone in the previous hour (OR = 2.09, 95% CI: 1.33–3.28), decreases in happiness (OR = .38, 95% CI = .18–.82), and fast food consumption (OR = .46, 95% CI = .29–.73). Conclusions: Physical distancing and social restrictions had a contemporaneous impact on health and well-being outcomes associated with chronic disease among young people. As the pandemic evolves, it will be important to consider how to mitigate against any longer term health impacts of physical distancing restrictions.","author":[{"dropping-particle":"","family":"Munasinghe","given":"Sithum","non-dropping-particle":"","parse-names":false,"suffix":""},{"dropping-particle":"","family":"Sperandei","given":"Sandro","non-dropping-particle":"","parse-names":false,"suffix":""},{"dropping-particle":"","family":"Freebairn","given":"Louise","non-dropping-particle":"","parse-names":false,"suffix":""},{"dropping-particle":"","family":"Conroy","given":"Elizabeth","non-dropping-particle":"","parse-names":false,"suffix":""},{"dropping-particle":"","family":"Jani","given":"Hir","non-dropping-particle":"","parse-names":false,"suffix":""},{"dropping-particle":"","family":"Marjanovic","given":"Sandra","non-dropping-particle":"","parse-names":false,"suffix":""},{"dropping-particle":"","family":"Page","given":"Andrew","non-dropping-particle":"","parse-names":false,"suffix":""}],"container-title":"The Journal of Adolescent Health","id":"ITEM-14","issue":"5","issued":{"date-parts":[["2020","11","1"]]},"page":"653","publisher":"Elsevier","title":"The Impact of Physical Distancing Policies During the COVID-19 Pandemic on Health and Well-Being Among Australian Adolescents","type":"article-journal","volume":"67"},"uris":["http://www.mendeley.com/documents/?uuid=749738f1-1055-3c8a-9b44-cf97ea16de47"]},{"id":"ITEM-15","itemData":{"DOI":"10.1123/IJSPP.2020-0501","ISSN":"1555-0273","PMID":"32820136","abstract":"Purpose: The COVID-19 outbreak has challenged professional athletes' training and competition routines in a way not seen before. This report aims to inform about the changes in training volume and intensity distribution and their effects on functional performance due to a 7-week home-confinement period in professional road cyclists from a Union Cycliste Internationale Pro Team. Methods: A total of 18 male professional cyclists (mean [SD] age = 24.9 [2.8] y, body mass = 66.5 [5.6] kg, maximal aerobic power = 449 [39] W; 6.8 [0.6] W/kg) were monitored during the 10 weeks before the lockdown (outdoor cycling) and the 7-week lockdown (indoor cycling turbo trainer). Data from the mean maximal power output (in watts per kilogram) produced during the best 5-minute and best 20-minute records and the training intensity distributions (weekly volumes at power-based training zones) were collected from WKO5 software. Results: Total training volume decreased 33.9% during the lockdown (P &lt; .01). Weekly volumes by standardized zones (Z1 to Z6) declined between 25.8% and 52.2% (effect size from 0.83 to 1.57), except for Z2 (P=.38). There were large reductions in best 5-minute and best 20-minute performance (effect size &gt; 1.36; P &lt; .001) with losses between 1% and 19% in all the cyclists. Conclusions: Total indoor volumes of 12 hours per week, with 6 hours per week at low intensity (Z1 and Z2) and 2 hours per week at high intensity over the threshold (Z5 and Z6), were insufficient to maintain performance in elite road cyclists during the COVID-19 lockdown. Such performance declines should be considered to enable a safe and effective return to competition.","author":[{"dropping-particle":"","family":"X","given":"Muriel","non-dropping-particle":"","parse-names":false,"suffix":""},{"dropping-particle":"","family":"J","given":"Courel-Ibáñez","non-dropping-particle":"","parse-names":false,"suffix":""},{"dropping-particle":"","family":"V","given":"Cerezuela-Espejo","non-dropping-particle":"","parse-names":false,"suffix":""},{"dropping-particle":"","family":"JG","given":"Pallarés","non-dropping-particle":"","parse-names":false,"suffix":""}],"container-title":"International journal of sports physiology and performance","id":"ITEM-15","issue":"5","issued":{"date-parts":[["2020","5","1"]]},"page":"735-738","publisher":"Int J Sports Physiol Perform","title":"Training Load and Performance Impairments in Professional Cyclists During COVID-19 Lockdown","type":"article-journal","volume":"16"},"uris":["http://www.mendeley.com/documents/?uuid=aed86ff5-beec-332e-8351-b68e36113d4b"]},{"id":"ITEM-16","itemData":{"DOI":"10.1016/J.MHPA.2020.100357","abstract":"Statement of problem: The COVID-19 pandemic is expected to negatively impact the mental health of university students, yet there is lack of prospective longitudinal data quantifying such changes. The purpose of this study was to examine the mental health and movement behaviours, and the associations between the changes in mental health and movement behaviours, of UK university students during the COVID-19 pandemic. Methods: 214 students enrolled in a longitudinal cohort study (mean age = 20.0 years; males = 28.0%, females = 72.0%) at an East Midlands UK University. Participants completed a self-report, online survey twice before (14/10/2019; T1 and 28/01/2020; T2) and twice during the UK ‘lockdown’ (20/03/2020; T3 and 27/04/2020; T4). Mental wellbeing, perceived stress, physical activity and sedentary behaviour were assessed at each time point. Repeated measures ANCOVA was used to assess changes in variables over time, whilst Pearson's correlation analysis tested for associations. Results: During the first 5 weeks of ‘lockdown’ mental wellbeing and physical activity decreased ((F (2.2, 465.0) = 6.6, P &lt; .0010 and (F (2.7, 591.0) = 4.8, P &lt; .010 respectively)). Meanwhile, perceived stress and time spent sedentary increased ((F (2.5, 536.2) = 94.0, P &lt; .0050 and (F (2.7, 578.9) = 41.2, P &lt; .0001 respectively)). A positive association was found between Δ perceived stress and Δ sedentary behaviour (r = .18, P &lt; .010). Conclusion: The COVID-19 pandemic is negatively impacting the mental health and movement behaviour of UK university students, though no association between these constructs was identified.","author":[{"dropping-particle":"","family":"Savage","given":"Matthew J.","non-dropping-particle":"","parse-names":false,"suffix":""},{"dropping-particle":"","family":"James","given":"Ruth","non-dropping-particle":"","parse-names":false,"suffix":""},{"dropping-particle":"","family":"Magistro","given":"Daniele","non-dropping-particle":"","parse-names":false,"suffix":""},{"dropping-particle":"","family":"Donaldson","given":"James","non-dropping-particle":"","parse-names":false,"suffix":""},{"dropping-particle":"","family":"Healy","given":"Laura C.","non-dropping-particle":"","parse-names":false,"suffix":""},{"dropping-particle":"","family":"Nevill","given":"Mary","non-dropping-particle":"","parse-names":false,"suffix":""},{"dropping-particle":"","family":"Hennis","given":"Philip J.","non-dropping-particle":"","parse-names":false,"suffix":""}],"container-title":"Mental Health and Physical Activity","id":"ITEM-16","issued":{"date-parts":[["2020","10","1"]]},"publisher":"Elsevier Ltd","title":"Mental health and movement behaviour during the COVID-19 pandemic in UK university students: Prospective cohort study","type":"article-journal","volume":"19"},"uris":["http://www.mendeley.com/documents/?uuid=1d3f76c7-fb46-3ebe-9342-a8f065d5bbaa"]},{"id":"ITEM-17","itemData":{"DOI":"10.1002/EHF2.12916","PMID":"32696600","abstract":"Aims: A reduction of habitual physical activity due to prolonged COVID-19 quarantine can have serious consequences for patients with cardiovascular diseases, such as heart failure. This study aimed to explore the effect of COVID-19 nationwide quarantine on accelerometer-assessed physical activity of heart failure patients. Methods and results: We analysed the daily number of steps in 26 heart failure patients during a 6-week period that included 3 weeks immediately preceding the onset of the quarantine and the first 3 weeks of the quarantine. The daily number of steps was assessed using a wrist-worn accelerometer worn by the patients as part of an ongoing randomized controlled trial. Multilevel modelling was used to explore the effect of the quarantine on the daily step count adjusted for weather conditions. As compared with the 3 weeks before the onset of the quarantine, the step count was significantly lower during each of the first 3 weeks of the quarantine (P &lt; 0.05). When the daily step count was averaged across the 3 weeks before and during the quarantine, the decrease amounted to 1134 (SE 189) steps per day (P &lt; 0.001), which translated to a 16.2% decrease. Conclusions: The introduction of the nationwide quarantine due to COVID-19 had a detrimental effect on the level of habitual physical activity in heart failure patients, leading to an abrupt decrease of daily step count that lasted for at least the 3-week study period. Staying active and maintaining sufficient levels of physical activity during the COVID-19 pandemic are essential despite the unfavourable circumstances of quarantine.","author":[{"dropping-particle":"","family":"Vetrovsky","given":"Tomas","non-dropping-particle":"","parse-names":false,"suffix":""},{"dropping-particle":"","family":"Frybova","given":"Tereza","non-dropping-particle":"","parse-names":false,"suffix":""},{"dropping-particle":"","family":"Gant","given":"Iulian","non-dropping-particle":"","parse-names":false,"suffix":""},{"dropping-particle":"","family":"Semerad","given":"Miroslav","non-dropping-particle":"","parse-names":false,"suffix":""},{"dropping-particle":"","family":"Cimler","given":"Richard","non-dropping-particle":"","parse-names":false,"suffix":""},{"dropping-particle":"","family":"Bunc","given":"Vaclav","non-dropping-particle":"","parse-names":false,"suffix":""},{"dropping-particle":"","family":"Siranec","given":"Michal","non-dropping-particle":"","parse-names":false,"suffix":""},{"dropping-particle":"","family":"Miklikova","given":"Marie","non-dropping-particle":"","parse-names":false,"suffix":""},{"dropping-particle":"","family":"Vesely","given":"Jiri","non-dropping-particle":"","parse-names":false,"suffix":""},{"dropping-particle":"","family":"Griva","given":"Martin","non-dropping-particle":"","parse-names":false,"suffix":""},{"dropping-particle":"","family":"Precek","given":"Jan","non-dropping-particle":"","parse-names":false,"suffix":""},{"dropping-particle":"","family":"Pelouch","given":"Radek","non-dropping-particle":"","parse-names":false,"suffix":""},{"dropping-particle":"","family":"Parenica","given":"Jiri","non-dropping-particle":"","parse-names":false,"suffix":""},{"dropping-particle":"","family":"Belohlavek","given":"Jan","non-dropping-particle":"","parse-names":false,"suffix":""}],"container-title":"ESC Heart Failure","id":"ITEM-17","issue":"5","issued":{"date-parts":[["2020","10","1"]]},"page":"2093","publisher":"Wiley-Blackwell","title":"The detrimental effect of COVID‐19 nationwide quarantine on accelerometer‐assessed physical activity of heart failure patients","type":"article-journal","volume":"7"},"uris":["http://www.mendeley.com/documents/?uuid=fad447e4-b8ab-37de-837f-44846c2751f1"]},{"id":"ITEM-18","itemData":{"DOI":"10.3390/APP10113997","abstract":"The COVID-19 pandemic and the social distancing implemented shortly after influence physical activity levels (PALs). The purpose of this investigation was to evaluate the changes in PAL and factors associated with PALs among Croatian adolescents while considering the impact of community (urban vs. rural living environment). The sample included 823 adolescents (mean age: 16.5 &amp;plusmn; 2.1 years) who were tested on baseline (from October 2019 to March 2020; before COVID-19 pandemic in Croatia) and follow-up (in April 2020; during the COVID-19 pandemic and imposed rules of social distancing). Baseline testing included anthropometrics, physical fitness status, and evaluation of PALs, while follow-up included only PALs (evaluated by a standardized questionnaire through an internet application). The results showed a significant influence of the living environment on the decrease of PAL, with a larger decrease in urban adolescents. Logistic regression showed a higher likelihood for normal PALs at baseline in adolescents who had better fitness status, with no strong confounding effect of the urban/rural environment. The fitness status of urban adolescents predicted their PALs at follow-up. The differences between urban and rural adolescents with regard to the established changes in PALs and relationships between the predictors and PALs are explained by the characteristics of the living communities (lack of organized sports in rural areas), and the level of social distancing in the studied period and region/country.","author":[{"dropping-particle":"","family":"Zenic","given":"Natasa","non-dropping-particle":"","parse-names":false,"suffix":""},{"dropping-particle":"","family":"Taiar","given":"Redha","non-dropping-particle":"","parse-names":false,"suffix":""},{"dropping-particle":"","family":"Gilic","given":"Barbara","non-dropping-particle":"","parse-names":false,"suffix":""},{"dropping-particle":"","family":"Blazevic","given":"Mateo","non-dropping-particle":"","parse-names":false,"suffix":""},{"dropping-particle":"","family":"Maric","given":"Dora","non-dropping-particle":"","parse-names":false,"suffix":""},{"dropping-particle":"","family":"Pojskic","given":"Haris","non-dropping-particle":"","parse-names":false,"suffix":""},{"dropping-particle":"","family":"Sekulic","given":"Damir","non-dropping-particle":"","parse-names":false,"suffix":""}],"container-title":"Applied Sciences 2020, Vol. 10, Page 3997","id":"ITEM-18","issue":"11","issued":{"date-parts":[["2020","6","9"]]},"page":"3997","publisher":"Multidisciplinary Digital Publishing Institute","title":"Levels and Changes of Physical Activity in Adolescents during the COVID-19 Pandemic: Contextualizing Urban vs. Rural Living Environment","type":"article-journal","volume":"10"},"uris":["http://www.mendeley.com/documents/?uuid=cce856d9-fcdb-337a-aecc-8300dd4f6f08"]}],"mendeley":{"formattedCitation":"(31,35–51)","plainTextFormattedCitation":"(31,35–51)","previouslyFormattedCitation":"(31,35–51)"},"properties":{"noteIndex":0},"schema":"https://github.com/citation-style-language/schema/raw/master/csl-citation.json"}</w:instrText>
      </w:r>
      <w:r w:rsidR="00350D30">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31,35–51)</w:t>
      </w:r>
      <w:r w:rsidR="00350D30">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eleven looked at </w:t>
      </w:r>
      <w:r w:rsidR="00192C75" w:rsidRPr="00205201">
        <w:rPr>
          <w:rFonts w:ascii="Times New Roman" w:eastAsia="Times New Roman" w:hAnsi="Times New Roman" w:cs="Times New Roman"/>
          <w:sz w:val="24"/>
          <w:szCs w:val="24"/>
        </w:rPr>
        <w:t xml:space="preserve">the </w:t>
      </w:r>
      <w:r w:rsidRPr="00205201">
        <w:rPr>
          <w:rFonts w:ascii="Times New Roman" w:eastAsia="Times New Roman" w:hAnsi="Times New Roman" w:cs="Times New Roman"/>
          <w:sz w:val="24"/>
          <w:szCs w:val="24"/>
        </w:rPr>
        <w:t>financial impact</w:t>
      </w:r>
      <w:r w:rsidR="00034151">
        <w:rPr>
          <w:rFonts w:ascii="Times New Roman" w:eastAsia="Times New Roman" w:hAnsi="Times New Roman" w:cs="Times New Roman"/>
          <w:sz w:val="24"/>
          <w:szCs w:val="24"/>
        </w:rPr>
        <w:t xml:space="preserve"> </w:t>
      </w:r>
      <w:r w:rsidR="00350D30">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2196/21366","PMID":"32763891","abstract":"Background: The response to the severe acute respiratory syndrome coronavirus 2 (SARS-CoV-2) pandemic has created an unprecedented disruption in work conditions. This study describes the mental health and well-being of workers both with and without clinical exposure to patients with coronavirus disease (COVID-19). Objective: The aim of this study is to measure the prevalence of stress, anxiety, depression, work exhaustion, burnout, and decreased well-being among faculty and staff at a university and academic medical center during the SARS-CoV-2 pandemic and describe work-related and personal factors associated with their mental health and well-being. Methods: All faculty, staff, and postdoctoral fellows of a university, including its medical school, were invited in April 2020 to complete an online questionnaire measuring stress, anxiety, depression, work exhaustion, burnout, and decreased well-being. We examined associations between these outcomes and factors including work in high-risk clinical settings and family/home stressors. Results: There were 5550 respondents (overall response rate of 34.3%). Overall, 34% of faculty and 14% of staff (n=915) were providing clinical care, while 61% of faculty and 77% of staff were working from home. Among all workers, anxiety (prevalence ratio 1.37, 95% CI 1.09-1.73), depression (prevalence ratio 1.28, 95% CI 1.03-1.59), and high work exhaustion (prevalence ratio 1.24, 95% CI 1.13-1.36) were independently associated with community or clinical exposure to COVID-19. Poor family-supportive behaviors by supervisors were also associated with these outcomes (prevalence ratio 1.40, 95% CI 1.21-1.62; prevalence ratio 1.69, 95% CI 1.48-1.92; and prevalence ratio 1.54, 95% CI 1.44-1.64, respectively). Age &lt;40 years and a greater number of family/home stressors were also associated with these poorer outcomes. Among the subset of clinicians, caring for patients with COVID-19 and working in high-risk clinical settings were additional risk factors. Conclusions: Our findings suggest that the pandemic has had negative effects on the mental health and well-being of both clinical and nonclinical employees. Mitigating exposure to COVID-19 and increasing supervisor support are modifiable risk factors that may protect mental health and well-being for all workers.","author":[{"dropping-particle":"","family":"Evanoff","given":"Bradley A","non-dropping-particle":"","parse-names":false,"suffix":""},{"dropping-particle":"","family":"Strickland","given":"Jaime R","non-dropping-particle":"","parse-names":false,"suffix":""},{"dropping-particle":"","family":"Dale","given":"Ann Marie","non-dropping-particle":"","parse-names":false,"suffix":""},{"dropping-particle":"","family":"Hayibor","given":"Lisa","non-dropping-particle":"","parse-names":false,"suffix":""},{"dropping-particle":"","family":"Page","given":"Emily","non-dropping-particle":"","parse-names":false,"suffix":""},{"dropping-particle":"","family":"Duncan","given":"Jennifer G","non-dropping-particle":"","parse-names":false,"suffix":""},{"dropping-particle":"","family":"Kannampallil","given":"Thomas","non-dropping-particle":"","parse-names":false,"suffix":""},{"dropping-particle":"","family":"Gray","given":"Diana L","non-dropping-particle":"","parse-names":false,"suffix":""}],"container-title":"Journal of Medical Internet Research","id":"ITEM-1","issue":"8","issued":{"date-parts":[["2020","8","1"]]},"publisher":"JMIR Publications Inc.","title":"Work-Related and Personal Factors Associated With Mental Well-Being During the COVID-19 Response: Survey of Health Care and Other Workers","type":"article-journal","volume":"22"},"uris":["http://www.mendeley.com/documents/?uuid=fdd149cb-567f-33f9-8d1f-1144425427a2"]},{"id":"ITEM-2","itemData":{"DOI":"10.2196/22288","PMID":"32845850","abstract":"Background: The outbreak of COVID-19 has profoundly influenced people's lifestyles; these impacts have varied across subgroups of people. The pandemic-related impacts on the health outcomes of people with dermatological conditions are unknown. Objective: The aim of this paper was to study the association of COVID-19 pandemic-related impacts with health-related quality of life in patients with skin diseases. Methods: This was a cross-sectional study among Chinese patients with skin diseases. A self-administered web-based questionnaire was distributed through social media. Demographic and clinical data and pandemic-related impacts (isolation status, income changes, and employment status) were collected. The main outcomes included perceived stress (Visual Analog Scale), symptoms of anxiety (Generalized Anxiety Disorder-7) and depression (9-Item Patient Health Questionnaire), quality of life (Dermatology Life Quality Index), and health utility mapping based on the EQ-5D-3L descriptive system. Multivariable logistic regression was used to investigate the associations. Results: A total of 506 patients with skin diseases completed the survey. The mean age of the patients was 33.5 years (SD 14.0), and 217/506 patients (42.9%) were male. Among the 506 respondents, 128 (25.3%) were quarantined, 102 (20.2%) reported unemployment, and 317 (62.6%) reported decrease or loss of income since the pandemic. The pandemic-related impacts were significantly associated with impaired mental well-being and quality of life with different effects. Unemployment and complete loss of income were associated with the highest risks of adverse outcomes, with increases of 110% to 162% in the prevalence of anxiety, depression, and impaired quality of life. Conclusions: Isolation, income loss, and unemployment are associated with impaired health-related quality of life in patients with skin diseases during the COVID-19 pandemic.","author":[{"dropping-particle":"","family":"Guo","given":"Yeye","non-dropping-particle":"","parse-names":false,"suffix":""},{"dropping-particle":"","family":"Shen","given":"Minxue","non-dropping-particle":"","parse-names":false,"suffix":""},{"dropping-particle":"","family":"Zhang","given":"Xu","non-dropping-particle":"","parse-names":false,"suffix":""},{"dropping-particle":"","family":"Xiao","given":"Yi","non-dropping-particle":"","parse-names":false,"suffix":""},{"dropping-particle":"","family":"Zhao","given":"Shuang","non-dropping-particle":"","parse-names":false,"suffix":""},{"dropping-particle":"","family":"Yin","given":"Mingzhu","non-dropping-particle":"","parse-names":false,"suffix":""},{"dropping-particle":"","family":"Bu","given":"Wenbo","non-dropping-particle":"","parse-names":false,"suffix":""},{"dropping-particle":"","family":"Wang","given":"Yan","non-dropping-particle":"","parse-names":false,"suffix":""},{"dropping-particle":"","family":"Chen","given":"Xiang","non-dropping-particle":"","parse-names":false,"suffix":""},{"dropping-particle":"","family":"Su","given":"Juan","non-dropping-particle":"","parse-names":false,"suffix":""}],"container-title":"Journal of Medical Internet Research","id":"ITEM-2","issue":"9","issued":{"date-parts":[["2020","9","1"]]},"publisher":"JMIR Publications Inc.","title":"Association of Socioeconomic Changes due to the COVID-19 Pandemic With Health Outcomes in Patients With Skin Diseases: Cross-Sectional Survey Study","type":"article-journal","volume":"22"},"uris":["http://www.mendeley.com/documents/?uuid=3e0a27fe-1397-3da7-928b-edf308421564"]},{"id":"ITEM-3","itemData":{"DOI":"10.1097/JOM.0000000000001962","ISSN":"1076-2752","PMID":"32890205","abstract":"Objective: To determine whether job insecurity due to COVID-19 and financial concern were associated with worse mental health during the COVID-19 pandemic. Method: Participants (N=474 employed U.S. individuals) completed an online survey from April 6 to 12, 2020. Linear regressions were used to examine factors associated with mental health. Results: After accounting for demographic characteristics, health status, other COVID-19 experiences, and anxiety symptoms, greater job insecurity due to COVID-19 was related to greater depressive symptoms. Conversely, after accounting for covariates and depressive symptoms, greater financial concern was related to greater anxiety symptoms. Further, greater job insecurity was indirectly related to greater anxiety symptoms due to greater financial concern. Conclusions: Findings suggest that employers should aim to reduce job insecurity and financial concern among employees during the COVID-19 pandemic to address the associated mental health consequences.","author":[{"dropping-particle":"","family":"JM","given":"Wilson","non-dropping-particle":"","parse-names":false,"suffix":""},{"dropping-particle":"","family":"J","given":"Lee","non-dropping-particle":"","parse-names":false,"suffix":""},{"dropping-particle":"","family":"HN","given":"Fitzgerald","non-dropping-particle":"","parse-names":false,"suffix":""},{"dropping-particle":"","family":"B","given":"Oosterhoff","non-dropping-particle":"","parse-names":false,"suffix":""},{"dropping-particle":"","family":"B","given":"Sevi","non-dropping-particle":"","parse-names":false,"suffix":""},{"dropping-particle":"","family":"NJ","given":"Shook","non-dropping-particle":"","parse-names":false,"suffix":""}],"container-title":"Journal of Occupational and Environmental Medicine","id":"ITEM-3","issue":"9","issued":{"date-parts":[["2020","9","1"]]},"page":"686-691","publisher":"Lippincott Williams and Wilkins","title":"Job Insecurity and Financial Concern During the COVID-19 Pandemic Are Associated With Worse Mental Health.","type":"article-journal","volume":"62"},"uris":["http://www.mendeley.com/documents/?uuid=6e142af9-558c-320d-a6ce-7f40be8e062f"]},{"id":"ITEM-4","itemData":{"DOI":"10.3390/IJERPH17239036","PMID":"33291530","abstract":"Background: A global pandemic caused by COVID-19 resulted in restrictions to daily living for Canadians, including social distancing and closure of recreation facilities and provincial parks. Methods: The objective of this study was to assess whether sex differences exist in physical activity and well-being since COVID-19 and to explore how barriers or facilitators to physical activity may explain these differences. Chi-square tests, independent t-tests and one-way ANOVAs were conducted to evaluate data provided by 1098 Canadians—215 men and 871 women. Results: Women were significantly less physically active than men and reported more barriers and fewer facilitators to physical activity and experienced significantly more generalized anxiety than men. Women who were engaged in less physical activity due to COVID-19 reported significantly lower mental health scores, lower social, emotional and psychological well-being, and significantly higher generalized anxiety, while women who engaged in more physical activity had improved mental health scores. Conclusions: Given the challenges that women uniquely face due to restrictions, it is imperative to advocate and provide environmental opportunity and support for physical activity to reduce the mental duress women may be experiencing. Specific physical activity programming that is inclusive of lifestyle physical activity and can engage children is encouraged.","author":[{"dropping-particle":"","family":"Nienhuis","given":"Carl P","non-dropping-particle":"","parse-names":false,"suffix":""},{"dropping-particle":"","family":"Lesser","given":"Iris A","non-dropping-particle":"","parse-names":false,"suffix":""}],"container-title":"International Journal of Environmental Research and Public Health","id":"ITEM-4","issue":"23","issued":{"date-parts":[["2020","12"]]},"page":"1-12","publisher":"Multidisciplinary Digital Publishing Institute (MDPI)","title":"The Impact of COVID-19 on Women's Physical Activity Behavior and Mental Well-Being","type":"article-journal","volume":"17"},"uris":["http://www.mendeley.com/documents/?uuid=c98d9c6b-c259-4f95-9cee-975733bc2def"]},{"id":"ITEM-5","itemData":{"DOI":"10.1037/APL0000831","abstract":"The authors assess levels and within-person changes in psychological well-being (i.e., depressive symptoms and life satisfaction) from before to during the COVID-19 pandemic for individuals in the United States, in general and by socioeconomic status (SES). The data is from 2 surveys of 1,143 adults from RAND Corporation’s nationally representative American Life Panel, the first administered between April–June, 2019 and the second during the initial peak of the pandemic in the United States in April, 2020. Depressive symptoms during the pandemic were higher than population norms before the pandemic. Depressive symptoms increased from before to during COVID-19 and life satisfaction decreased. Individuals with higher education experienced a greater increase in depressive symptoms and a greater decrease in life satisfaction from before to during COVID-19 in comparison to those with lower education. Supplemental analysis illustrates that income had a curvilinear relationship with changes in well-being, such that individuals at the highest levels of income experienced a greater decrease in life satisfaction from before to during COVID-19 than individuals with lower levels of income. We draw on conservation of resources theory and the theory of fundamental social causes to examine four key mechanisms (perceived financial resources, perceived control, interpersonal resources, and COVID-19-related knowledge/news consumption) underlying the relationship between SES and well-being during COVID-19. These resources explained changes in well-being for the sample as a whole but did not provide insight into why individuals of higher education experienced a greater decline in well-being from before to during COVID-19. (PsycInfo Database Record (c) 2020 APA, all rights reserved)","author":[{"dropping-particle":"","family":"Wanberg","given":"Connie R.","non-dropping-particle":"","parse-names":false,"suffix":""},{"dropping-particle":"","family":"Csillag","given":"Borbala","non-dropping-particle":"","parse-names":false,"suffix":""},{"dropping-particle":"","family":"Douglass","given":"Richard P.","non-dropping-particle":"","parse-names":false,"suffix":""},{"dropping-particle":"","family":"Zhou","given":"Le","non-dropping-particle":"","parse-names":false,"suffix":""},{"dropping-particle":"","family":"Pollard","given":"Michael S.","non-dropping-particle":"","parse-names":false,"suffix":""}],"container-title":"Journal of Applied Psychology","id":"ITEM-5","issued":{"date-parts":[["2020"]]},"publisher":"American Psychological Association","title":"Socioeconomic status and well-being during COVID-19: A resource-based examination.","type":"article-journal"},"uris":["http://www.mendeley.com/documents/?uuid=d06776dd-538b-3a44-b806-23f9fe0e23fd"]},{"id":"ITEM-6","itemData":{"DOI":"10.1016/J.SOCSCIMED.2020.113557","ISSN":"1873-5347","PMID":"33308909","abstract":"The tremendous job loss and wage cuts during the COVID-19 pandemic raises concerns about the mental health of the population. The impacts of income shocks on mental health may differ across U.S. states during the pandemic, as states have different policy contexts that likely influence mental health. The present study uses survey data from the Census Bureau's Household Pulse Survey (April–July 2020) to examine whether mental health outcomes vary across U.S. states and to what extent specific state-level contexts moderate the associations between household income shocks and depression (n = 582,440) and anxiety (n = 582,796). We find that the prevalence of depression and anxiety differs across states by household income shock status. For individuals, living in a state with supportive social policies – primarily those related to Medicaid, unemployment insurance, and suspended utility shut offs during the pandemic – weakens the association between household income shocks and mental health. Findings suggest that the lack of a strong federal response to the pandemic alongside the devolution of federal power to states over the past 40 years contributes to inequalities in mental health across states. We provide insight about how specific existing and emergency-related policies can reduce adverse mental health consequences of household income shocks.","author":[{"dropping-particle":"","family":"R","given":"Donnelly","non-dropping-particle":"","parse-names":false,"suffix":""},{"dropping-particle":"","family":"MP","given":"Farina","non-dropping-particle":"","parse-names":false,"suffix":""}],"container-title":"Social science &amp; medicine (1982)","id":"ITEM-6","issued":{"date-parts":[["2021","1","1"]]},"publisher":"Soc Sci Med","title":"How do state policies shape experiences of household income shocks and mental health during the COVID-19 pandemic?","type":"article-journal","volume":"269"},"uris":["http://www.mendeley.com/documents/?uuid=5d5ff86e-0571-3804-9b92-00b6c7207d36"]},{"id":"ITEM-7","itemData":{"DOI":"10.3389/FPUBH.2020.597619","ISSN":"2296-2565","abstract":"Objectives Due to the COVID-19 pandemic, major changes to how, or even whether, we work have occurred. This study examines associations of changing COVID-19-related employment conditions with physical activity and sedentary behaviour. Methods Data from 2,303 US adults in employment prior to COVID-19 were collected April 3rd-7th, 2020. Participants reported whether their employment remained unchanged, they were working from home (WFH) when they had not been before, or they lost their job due to the pandemic. Validated questionnaires assessed physical activity, sitting time, and screen time. Linear regression quantified associations of COVID-19-related employment changes with physical activity, sitting time, and screen time, controlling for age, sex, race, BMI, smoking status, marital status, chronic conditions, household location, public health restrictions, and recalled physical activity, sitting time, and screen time prior to the COVID-19 pandemic. Results Compared to those whose employment remained unchanged, participants whose employment changed (either WFH or lost their job) due to COVID-19 reported higher sitting time (WFH: g=0.153, 95% CI=0.095 to 0.210; lost job: g=0.212, 0.113 to 0.311) and screen time (WFH: g=0.158, 0.104 to 0.212; lost job: g=0.193, 0.102 to 0.285). There were no significant group differences for physical activity (WFH: g=-0.030, -0.101 to 0.042; lost job: g=-0.070, -0.178 to 0.037). Conclusion COVID-19 related employment changes were associated with greater sitting and screen time. As sedentary time is consistently negatively associated with current and future health and wellbeing, increased sedentary time due to employment changes is a public health concern.","author":[{"dropping-particle":"","family":"McDowell","given":"Cillian P.","non-dropping-particle":"","parse-names":false,"suffix":""},{"dropping-particle":"","family":"Herring","given":"Matthew P.","non-dropping-particle":"","parse-names":false,"suffix":""},{"dropping-particle":"","family":"Lansing","given":"Jeni","non-dropping-particle":"","parse-names":false,"suffix":""},{"dropping-particle":"","family":"Brower","given":"Cassandra","non-dropping-particle":"","parse-names":false,"suffix":""},{"dropping-particle":"","family":"Meyer","given":"Jacob D.","non-dropping-particle":"","parse-names":false,"suffix":""}],"container-title":"Frontiers in Public Health","id":"ITEM-7","issued":{"date-parts":[["2020","11","5"]]},"page":"750","publisher":"Frontiers","title":"Working From Home and Job Loss Due to the COVID-19 Pandemic Are Associated With Greater Time in Sedentary Behaviors","type":"article-journal","volume":"0"},"uris":["http://www.mendeley.com/documents/?uuid=0c7f3921-375d-3f55-8691-970b10ae15e1"]},{"id":"ITEM-8","itemData":{"DOI":"10.7189/JOGH.10.020505","ISSN":"2047-2986","PMID":"33110588","abstract":"Background Epidemic outbreaks have significant impact on psychological well-being, increasing psychiatric morbidity among the population. We aimed to describe the early psychological impact of COVID-19 and its contributing factors in a large Spanish sample, globally and according to mental status (never mental disorder NMD, past mental disorder PMD, current mental disorder CMD). Methods An online questionnaire was conducted between 19 and 26 March, five days after the official declaration of alarm and the lockdown order. Data included sociodemographic and clinical information and the DASS-21 and IES questionnaires. We analysed 21207 responses using the appropriate descriptive and univariate tests as well as binary logistic regression to identify psychological risk and protective factors. Results We found a statistically significant gradient in the psychological impact experienced in five domains according to mental status, with the NMD group being the least affected and the CMD group being the most affected. In the three groups, the depressive response was the most prevalent (NMD = 40.9%, PMD = 51.9%, CMD = 74.4%, F = 1011.459, P &lt; 0.001). Risk factors were female sex and classification as a case in any psychological domain. Protective factors were younger age and ability to enjoy free time. Variables related to COVID-19 had almost no impact except for having COVID-19 symptoms, which was a risk factor for anxiety in all three groups. Conclusions Our results can help develop coping strategies addressing modifiable risk and protective factors for each mental status for early implementation in future outbreaks.","author":[{"dropping-particle":"","family":"L","given":"García-Álvarez","non-dropping-particle":"","parse-names":false,"suffix":""},{"dropping-particle":"","family":"L","given":"de la Fuente-Tomás","non-dropping-particle":"","parse-names":false,"suffix":""},{"dropping-particle":"","family":"MP","given":"García-Portilla","non-dropping-particle":"","parse-names":false,"suffix":""},{"dropping-particle":"","family":"PA","given":"Sáiz","non-dropping-particle":"","parse-names":false,"suffix":""},{"dropping-particle":"","family":"CM","given":"Lacasa","non-dropping-particle":"","parse-names":false,"suffix":""},{"dropping-particle":"","family":"F","given":"Dal Santo","non-dropping-particle":"","parse-names":false,"suffix":""},{"dropping-particle":"","family":"L","given":"González-Blanco","non-dropping-particle":"","parse-names":false,"suffix":""},{"dropping-particle":"","family":"MT","given":"Bobes-Bascarán","non-dropping-particle":"","parse-names":false,"suffix":""},{"dropping-particle":"","family":"MV","given":"García","non-dropping-particle":"","parse-names":false,"suffix":""},{"dropping-particle":"","family":"CÁ","given":"Vázquez","non-dropping-particle":"","parse-names":false,"suffix":""},{"dropping-particle":"","family":"ÁV","given":"Iglesias","non-dropping-particle":"","parse-names":false,"suffix":""},{"dropping-particle":"","family":"CM","given":"Cao","non-dropping-particle":"","parse-names":false,"suffix":""},{"dropping-particle":"","family":"AG","given":"Fernández","non-dropping-particle":"","parse-names":false,"suffix":""},{"dropping-particle":"","family":"MT","given":"Bascarán Fernández","non-dropping-particle":"","parse-names":false,"suffix":""},{"dropping-particle":"","family":"AP","given":"Fernández","non-dropping-particle":"","parse-names":false,"suffix":""},{"dropping-particle":"","family":"JR","given":"Revuelta","non-dropping-particle":"","parse-names":false,"suffix":""},{"dropping-particle":"","family":"ES","given":"Zazo","non-dropping-particle":"","parse-names":false,"suffix":""},{"dropping-particle":"","family":"PZ","given":"Madera","non-dropping-particle":"","parse-names":false,"suffix":""},{"dropping-particle":"","family":"MS","given":"Álvarez","non-dropping-particle":"","parse-names":false,"suffix":""},{"dropping-particle":"","family":"ÁP","given":"Sánchez","non-dropping-particle":"","parse-names":false,"suffix":""},{"dropping-particle":"","family":"CF","given":"Delgado","non-dropping-particle":"","parse-names":false,"suffix":""},{"dropping-particle":"","family":"SC","given":"Suárez","non-dropping-particle":"","parse-names":false,"suffix":""},{"dropping-particle":"","family":"IM","given":"Miranda","non-dropping-particle":"","parse-names":false,"suffix":""},{"dropping-particle":"","family":"LJ","given":"Treviño","non-dropping-particle":"","parse-names":false,"suffix":""},{"dropping-particle":"","family":"GP","given":"Calzón","non-dropping-particle":"","parse-names":false,"suffix":""},{"dropping-particle":"","family":"I","given":"Abad","non-dropping-particle":"","parse-names":false,"suffix":""},{"dropping-particle":"","family":"CP","given":"Duque","non-dropping-particle":"","parse-names":false,"suffix":""},{"dropping-particle":"","family":"L","given":"Riera","non-dropping-particle":"","parse-names":false,"suffix":""},{"dropping-particle":"","family":"PM","given":"González","non-dropping-particle":"","parse-names":false,"suffix":""},{"dropping-particle":"","family":"EF","given":"Pedrero","non-dropping-particle":"","parse-names":false,"suffix":""},{"dropping-particle":"","family":"J","given":"Bobes","non-dropping-particle":"","parse-names":false,"suffix":""}],"container-title":"Journal of global health","id":"ITEM-8","issue":"2","issued":{"date-parts":[["2020","12","1"]]},"page":"1-15","publisher":"J Glob Health","title":"Early psychological impact of the 2019 coronavirus disease (COVID-19) pandemic and lockdown in a large Spanish sample","type":"article-journal","volume":"10"},"uris":["http://www.mendeley.com/documents/?uuid=1a3aa115-b92f-3642-9da0-3651dc692325"]},{"id":"ITEM-9","itemData":{"DOI":"10.1111/COB.12386","ISSN":"1758-8111","PMID":"32515555","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JP","given":"Almandoz","non-dropping-particle":"","parse-names":false,"suffix":""},{"dropping-particle":"","family":"L","given":"Xie","non-dropping-particle":"","parse-names":false,"suffix":""},{"dropping-particle":"","family":"JN","given":"Schellinger","non-dropping-particle":"","parse-names":false,"suffix":""},{"dropping-particle":"","family":"MS","given":"Mathew","non-dropping-particle":"","parse-names":false,"suffix":""},{"dropping-particle":"","family":"C","given":"Gazda","non-dropping-particle":"","parse-names":false,"suffix":""},{"dropping-particle":"","family":"A","given":"Ofori","non-dropping-particle":"","parse-names":false,"suffix":""},{"dropping-particle":"","family":"S","given":"Kukreja","non-dropping-particle":"","parse-names":false,"suffix":""},{"dropping-particle":"","family":"SE","given":"Messiah","non-dropping-particle":"","parse-names":false,"suffix":""}],"container-title":"Clinical obesity","id":"ITEM-9","issue":"5","issued":{"date-parts":[["2020","10"]]},"publisher":"Clin Obes","title":"Impact of COVID-19 stay-at-home orders on weight-related behaviours among patients with obesity","type":"article-journal","volume":"10"},"uris":["http://www.mendeley.com/documents/?uuid=00a793da-4723-3100-8af2-04b6c660e936"]},{"id":"ITEM-10","itemData":{"DOI":"10.3390/IJERPH17134779","PMID":"32630821","abstract":"Italy was the first European country that entered a nationwide lockdown during the COVID-19 pandemic. Since quarantine can impact on mental health, this study aimed to estimate the prevalence of depressive symptoms, anxiety symptoms and sleeping disturbances in the Italian population during lockdown. The factors that might influence such outcomes were explored. A national cross-sectional survey was performed during the last 14 days of the Italian lockdown. Questionnaires assessed socio-demographics characteristic, behaviors and healthcare access. The outcomes were assessed using Patient Health Questionnaire-2 and Generalized Anxiety Disorder-2. Participants with sleep disturbances completed the Insomnia Severity Index. The sample size was 1515. Depression and anxiety symptom prevalence was 24.7% and 23.2%; 42.2% had sleep disturbances and, among them, 17.4% reported moderate/severe insomnia. Being female, an increased time spent on the internet and an avoidance of activities through peer pressure increased the likelihood of at least one mental health outcome. Increasing age, an absence of work-related troubles and being married or being a cohabitant reduced such a probability. Females and participants with chronic conditions were associated with a higher prevalence of sleep disturbances. It is crucial to study effective interventions, specifically planning strategies, for more vulnerable groups and to consider the role of the internet.","author":[{"dropping-particle":"","family":"Gualano","given":"Maria Rosaria","non-dropping-particle":"","parse-names":false,"suffix":""},{"dropping-particle":"Lo","family":"Moro","given":"Giuseppina","non-dropping-particle":"","parse-names":false,"suffix":""},{"dropping-particle":"","family":"Voglino","given":"Gianluca","non-dropping-particle":"","parse-names":false,"suffix":""},{"dropping-particle":"","family":"Bert","given":"Fabrizio","non-dropping-particle":"","parse-names":false,"suffix":""},{"dropping-particle":"","family":"Siliquini","given":"Roberta","non-dropping-particle":"","parse-names":false,"suffix":""}],"container-title":"International Journal of Environmental Research and Public Health","id":"ITEM-10","issue":"13","issued":{"date-parts":[["2020","7","1"]]},"page":"1-13","publisher":"Multidisciplinary Digital Publishing Institute  (MDPI)","title":"Effects of Covid-19 Lockdown on Mental Health and Sleep Disturbances in Italy","type":"article-journal","volume":"17"},"uris":["http://www.mendeley.com/documents/?uuid=648eb2ce-e7f6-3d59-844d-e11547ab5862"]},{"id":"ITEM-11","itemData":{"DOI":"10.3390/IJERPH17145059","PMID":"32674361","abstract":"The unprecedented outbreak of the Coronavirus Disease 2019 (COVID-19) caused an economic downturn and increased the unemployment rate in China. In this context, employees face health and social economic stressors. To assess their mental health (i.e., anxiety, depression, insomnia and somatization) and work attitudes (i.e., work engagement, job satisfaction and turnover intention) as well as the associated factors, we conducted a cross-sectional study among people who resumed work after the Spring Festival holiday during the COVID-19 pandemic. The results show that the prevalence of anxiety, depression, insomnia and somatization among these people was 12.7%, 13.5%, 20.7% and 6.6%, respectively. The major risk factor for mental health was worrying about unemployment, and the main protective factors were psychological strengths (i.e., resilience and optimism). Regarding work attitudes, the percentage of people who felt more satisfied with their job (43.8%) was larger than that of those who felt less satisfied (26.9%), while the percentage of people who thought about quitting their job more frequently (15.7%) was smaller than that of those who considered it less frequently (63.2%). However, work engagement was lower than usual. Similar to the factors associated with mental health, the major risk factor for work attitudes was also worrying about unemployment, and the main protective factors were resilience and optimism. In addition, the nature of the organization, job status, age, position and income changes were also related to these work attitudes. Our findings shed light on the need for organization administrators to be aware of the status of and factors associated with employees’ mental health and work attitudes during the COVID-19 pandemic. Policies or interventions could be developed based on our findings.","author":[{"dropping-particle":"","family":"Song","given":"Lili","non-dropping-particle":"","parse-names":false,"suffix":""},{"dropping-particle":"","family":"Wang","given":"Yong","non-dropping-particle":"","parse-names":false,"suffix":""},{"dropping-particle":"","family":"Li","given":"ZhengLin","non-dropping-particle":"","parse-names":false,"suffix":""},{"dropping-particle":"","family":"Yang","given":"Ying","non-dropping-particle":"","parse-names":false,"suffix":""},{"dropping-particle":"","family":"Li","given":"Hao","non-dropping-particle":"","parse-names":false,"suffix":""}],"container-title":"International Journal of Environmental Research and Public Health","id":"ITEM-11","issue":"14","issued":{"date-parts":[["2020","7","2"]]},"page":"1-15","publisher":"Multidisciplinary Digital Publishing Institute  (MDPI)","title":"Mental Health and Work Attitudes among People Resuming Work during the COVID-19 Pandemic: A Cross-Sectional Study in China","type":"article-journal","volume":"17"},"uris":["http://www.mendeley.com/documents/?uuid=477420c4-88c7-3ac4-877a-fdd2d13f6499"]}],"mendeley":{"formattedCitation":"(52–62)","plainTextFormattedCitation":"(52–62)","previouslyFormattedCitation":"(52–62)"},"properties":{"noteIndex":0},"schema":"https://github.com/citation-style-language/schema/raw/master/csl-citation.json"}</w:instrText>
      </w:r>
      <w:r w:rsidR="00350D30">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2–62)</w:t>
      </w:r>
      <w:r w:rsidR="00350D30">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twenty</w:t>
      </w:r>
      <w:r w:rsidR="00192C75"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 xml:space="preserve">seven at diet </w:t>
      </w:r>
      <w:r w:rsidR="00350D30">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113445","ISSN":"2072-6643","PMID":"33182816","abstract":"As a consequence of COVID-19, millions of households have suffered mobility restrictions and changes in their lifestyle over several months. The aim of this study is to evaluate the effects of COVID-19 home confinement on the food habits, lifestyle and emotional balance of the Spanish population. This cross-sectional study used data collected via an anonymous online questionnaire during the month before lockdown finished in Spain, with a total of 675 participants. 38.8% of the respondents experienced weight gain while 31.1% lost weight during confinement. The increase in body weight was positively correlated with age (Rs = 0.14, p &lt; 0.05) and BMI (Rs = 0.20, p &lt; 0.05). We also identified that 39.7% reported poorer quality sleep, positively correlated with BMI (Rs = −0.18, p &lt; 0.05) and with age (Rs = −0.21, p &lt; 0.05). 44.7% of the participants had not performed physical exercise during confinement with differences by sex (p &lt; 0.05), by age (p &lt; 0.05), by BMI (p &lt; 0.05) and by sleep quality (p &lt; 0.05). According to an emotional-eater questionnaire, 21.8% and 11% were classified as an emotional eater or a very emotional eater, respectively. We emphasize the importance of adopting a healthy lifestyle, as the COVID-19 pandemic is ongoing.","author":[{"dropping-particle":"","family":"M","given":"López-Moreno","non-dropping-particle":"","parse-names":false,"suffix":""},{"dropping-particle":"","family":"MTI","given":"López","non-dropping-particle":"","parse-names":false,"suffix":""},{"dropping-particle":"","family":"M","given":"Miguel","non-dropping-particle":"","parse-names":false,"suffix":""},{"dropping-particle":"","family":"M","given":"Garcés-Rimón","non-dropping-particle":"","parse-names":false,"suffix":""}],"container-title":"Nutrients","id":"ITEM-1","issue":"11","issued":{"date-parts":[["2020","11","1"]]},"page":"1-17","publisher":"Nutrients","title":"Physical and Psychological Effects Related to Food Habits and Lifestyle Changes Derived from Covid-19 Home Confinement in the Spanish Population","type":"article-journal","volume":"12"},"uris":["http://www.mendeley.com/documents/?uuid=efa3d0b2-4227-39e3-afa3-e778de17ee1b"]},{"id":"ITEM-2","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2","issue":"6","issued":{"date-parts":[["2020","6","1"]]},"publisher":"Nutrients","title":"Dietary Choices and Habits during COVID-19 Lockdown: Experience from Poland","type":"article-journal","volume":"12"},"uris":["http://www.mendeley.com/documents/?uuid=c274f9c9-8b4c-3200-8fe1-b57f2c676c87"]},{"id":"ITEM-3","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3","issue":"10","issued":{"date-parts":[["2020","10","1"]]},"page":"1-16","publisher":"Multidisciplinary Digital Publishing Institute  (MDPI)","title":"Nutrition Behaviors in Polish Adults before and during COVID-19 Lockdown","type":"article-journal","volume":"12"},"uris":["http://www.mendeley.com/documents/?uuid=86e09e42-4c75-3af6-9b01-feb154a94a49"]},{"id":"ITEM-4","itemData":{"DOI":"10.3390/NU12061865","PMID":"32585830","abstract":"The coronavirus disease 2019 (COVID-19) pandemic resulted in physical isolation measures in many parts of the world. In Australia, nationwide restrictions included staying at home, unless seeking medical care, providing care, purchasing food, undertaking exercise, or attending work in an essential service. All undergraduate university classes transitioned to online, mostly home-based learning. We, therefore, examined the effect of isolation measures during the early phase of the COVID-19 pandemic in Australia (March/April) on diet (24-h recall) and physical activity (Active Australia Survey) patterns in third-year biomedical students. Findings were compared with students enrolled in the same course in the previous two years. In females, but not males, energy intake was ~20% greater during the pandemic, and snacking frequency and energy density of consumed snacks also increased compared with 2018 and 2019. Physical activity was impacted for both sexes during the pandemic with ~30% fewer students achieving “sufficient” levels of activity, defined by at least 150 min over at least five sessions, compared with the previous two years. In a follow-up study six to eight weeks later (14–18% response rate), during gradual easing of nationwide restrictions albeit continued gym closures and online learning, higher energy intake in females and reduced physical activity levels in both sexes persisted. These data demonstrate the health impacts of isolation measures, with the potential to affect long-term diet and activity behaviours.","author":[{"dropping-particle":"","family":"Gallo","given":"Linda A.","non-dropping-particle":"","parse-names":false,"suffix":""},{"dropping-particle":"","family":"Gallo","given":"Tania F.","non-dropping-particle":"","parse-names":false,"suffix":""},{"dropping-particle":"","family":"Young","given":"Sophia L.","non-dropping-particle":"","parse-names":false,"suffix":""},{"dropping-particle":"","family":"Moritz","given":"Karen M.","non-dropping-particle":"","parse-names":false,"suffix":""},{"dropping-particle":"","family":"Akison","given":"Lisa K.","non-dropping-particle":"","parse-names":false,"suffix":""}],"container-title":"Nutrients","id":"ITEM-4","issue":"6","issued":{"date-parts":[["2020"]]},"page":"1-14","publisher":"Multidisciplinary Digital Publishing Institute  (MDPI)","title":"The Impact of Isolation Measures Due to COVID-19 on Energy Intake and Physical Activity Levels in Australian University Students","type":"article-journal","volume":"12"},"uris":["http://www.mendeley.com/documents/?uuid=f0200e1e-19c9-3eb6-9148-246208b308ff"]},{"id":"ITEM-5","itemData":{"DOI":"10.1111/COB.12386","ISSN":"1758-8111","PMID":"32515555","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JP","given":"Almandoz","non-dropping-particle":"","parse-names":false,"suffix":""},{"dropping-particle":"","family":"L","given":"Xie","non-dropping-particle":"","parse-names":false,"suffix":""},{"dropping-particle":"","family":"JN","given":"Schellinger","non-dropping-particle":"","parse-names":false,"suffix":""},{"dropping-particle":"","family":"MS","given":"Mathew","non-dropping-particle":"","parse-names":false,"suffix":""},{"dropping-particle":"","family":"C","given":"Gazda","non-dropping-particle":"","parse-names":false,"suffix":""},{"dropping-particle":"","family":"A","given":"Ofori","non-dropping-particle":"","parse-names":false,"suffix":""},{"dropping-particle":"","family":"S","given":"Kukreja","non-dropping-particle":"","parse-names":false,"suffix":""},{"dropping-particle":"","family":"SE","given":"Messiah","non-dropping-particle":"","parse-names":false,"suffix":""}],"container-title":"Clinical obesity","id":"ITEM-5","issue":"5","issued":{"date-parts":[["2020","10"]]},"publisher":"Clin Obes","title":"Impact of COVID-19 stay-at-home orders on weight-related behaviours among patients with obesity","type":"article-journal","volume":"10"},"uris":["http://www.mendeley.com/documents/?uuid=00a793da-4723-3100-8af2-04b6c660e936"]},{"id":"ITEM-6","itemData":{"DOI":"10.4081/JPHR.2020.1868","PMID":"33024727","abstract":"Background: COVID-19 virus has been reported as a pandemic in March 2020 by the WHO. Having a balanced and healthy diet routine can help boost the immune system, which is essential in fighting viruses. Public Health officials enforced lockdown for residents resulting in dietary habits change to combat sudden changes. Design and Methods: A cross-sectional study was conducted through an online survey to describe the impact of the COVID-19 pandemic on the eating habits, quality and quantity of food intake among adults in Saudi Arabia. SPSS version 24 was used to analyze the data. Comparison between general dietary habits before and during COVID-19 for ordinal variables was performed by Wilcoxon Signed Rank test, while McNemar test was performed for nominal variables. The paired samples t-test was used to compare the total scores for food quality and quantity before and during COVID-19 periods. Results: 2706 adults residing in Riyadh completed the survey. The majority (85.6%) of the respondents reported eating homecooked meals on a daily basis during COVID-19 as compared to 35.6% before (p&lt;0.001). The mean score for the quality of food intake was slightly higher (p=0.002) before the COVID-19 period (16.46±2.84) as compared to the during period (16.39±2.79). The quantity of food mean score was higher (p&lt;0.001) during the COVID-19 period (15.70±2.66) as compared to the before period (14.62±2.71). Conclusion: Dietary habits have changed significantly during the COVID-19 pandemic among Riyadh residents. Although some good habits increased, the quality and the quantity of the food was compromised. Public Health officials must focus on increased awareness on healthy eating during pandemics to avoid negative consequences. Future research is recommended to better understand the change in dietary habits during pandemics using a detailed food frequency questionnaire.","author":[{"dropping-particle":"","family":"Alhusseini","given":"Noara","non-dropping-particle":"","parse-names":false,"suffix":""},{"dropping-particle":"","family":"Alqahtani","given":"Abdulrahman","non-dropping-particle":"","parse-names":false,"suffix":""}],"container-title":"Journal of Public Health Research","id":"ITEM-6","issue":"3","issued":{"date-parts":[["2020"]]},"page":"354-360","publisher":"PAGEPress","title":"COVID-19 pandemic's impact on eating habits in Saudi Arabia","type":"article-journal","volume":"9"},"uris":["http://www.mendeley.com/documents/?uuid=17a77889-ebcd-4e15-a6e5-ff8d5a22e379"]},{"id":"ITEM-7","itemData":{"DOI":"10.1016/J.APPET.2020.104853","PMID":"33038479","abstract":"Eating, physical activity and other weight-related lifestyle behaviors may have been impacted by the COVID-19 crisis and people with obesity may be disproportionately affected. We examined weight-related behaviors and weight management barriers among UK adults during the COVID-19 social lockdown. During April–May of the 2020 COVID-19 social lockdown, UK adults (N = 2002) completed an online survey including measures relating to physical activity, diet quality, overeating and how mental/physical health had been affected by lockdown. Participants also reported on perceived changes in weight-related behaviors and whether they had experienced barriers to weight management, compared to before the lockdown. A large number of participants reported negative changes in eating and physical activity behavior (e.g. 56% reported snacking more frequently) and experiencing barriers to weight management (e.g. problems with motivation and control around food) compared to before lockdown. These trends were particularly pronounced among participants with higher BMI. During lockdown, higher BMI was associated with lower levels of physical activity and diet quality, and a greater reported frequency of overeating. Reporting a decline in mental health because of the COVID-19 crisis was not associated with higher BMI, but was predictive of greater overeating and lower physical activity in lockdown. The COVID-19 crisis may have had a disproportionately large and negative influence on weight-related behaviors among adults with higher BMI.","author":[{"dropping-particle":"","family":"Robinson","given":"Eric","non-dropping-particle":"","parse-names":false,"suffix":""},{"dropping-particle":"","family":"Boyland","given":"Emma","non-dropping-particle":"","parse-names":false,"suffix":""},{"dropping-particle":"","family":"Chisholm","given":"Anna","non-dropping-particle":"","parse-names":false,"suffix":""},{"dropping-particle":"","family":"Harrold","given":"Joanne","non-dropping-particle":"","parse-names":false,"suffix":""},{"dropping-particle":"","family":"Maloney","given":"Niamh G.","non-dropping-particle":"","parse-names":false,"suffix":""},{"dropping-particle":"","family":"Marty","given":"Lucile","non-dropping-particle":"","parse-names":false,"suffix":""},{"dropping-particle":"","family":"Mead","given":"Bethan R.","non-dropping-particle":"","parse-names":false,"suffix":""},{"dropping-particle":"","family":"Noonan","given":"Rob","non-dropping-particle":"","parse-names":false,"suffix":""},{"dropping-particle":"","family":"Hardman","given":"Charlotte A.","non-dropping-particle":"","parse-names":false,"suffix":""}],"container-title":"Appetite","id":"ITEM-7","issued":{"date-parts":[["2021","1","1"]]},"page":"104853","publisher":"Elsevier","title":"Obesity, eating behavior and physical activity during COVID-19 lockdown: A study of UK adults","type":"article-journal","volume":"156"},"uris":["http://www.mendeley.com/documents/?uuid=d63c897f-bf81-34e1-8541-623dbd18719a"]},{"id":"ITEM-8","itemData":{"DOI":"10.2196/22894","ISSN":"1438-8871","PMID":"33122164","abstract":"Background: The COVID-19 pandemic has imposed a heavy burden on health care systems and governments. Health literacy (HL) and eHealth literacy (as measured by the eHealth Literacy Scale [eHEALS]) are recognized as strategic public health elements but they have been underestimated during the pandemic. HL, eHEALS score, practices, lifestyles, and the health status of health care workers (HCWs) play crucial roles in containing the COVID-19 pandemic. Objective: The aim of this study is to evaluate the psychometric properties of the eHEALS and examine associations of HL and eHEALS scores with adherence to infection prevention and control (IPC) procedures, lifestyle changes, and suspected COVID-19 symptoms among HCWs during lockdown. Methods: We conducted an online survey of 5209 HCWs from 15 hospitals and health centers across Vietnam from April 6 to April 19, 2020. Participants answered questions related to sociodemographics, HL, eHEALS, adherence to IPC procedures, behavior changes in eating, smoking, drinking, and physical activity, and suspected COVID-19 symptoms. Principal component analysis, correlation analysis, and bivariate and multivariate linear and logistic regression models were used to validate the eHEALS and examine associations. Results: The eHEALS had a satisfactory construct validity with 8 items highly loaded on one component, with factor loadings ranked from 0.78 to 0.92 explaining 76.34% of variance; satisfactory criterion validity as correlated with HL (ρ=0.42); satisfactory convergent validity with high item-scale correlations (ρ=0.80-0.84); and high internal consistency (Cronbach α=.95). HL and eHEALS scores were significantly higher in men (unstandardized coefficient [B]=1.01, 95% CI 0.57-1.45, P&lt;.001; B=0.72, 95% CI 0.43-1.00, P&lt;.001), those with a better ability to pay for medication (B=1.65, 95% CI 1.25-2.05, P&lt;.001; B=0.60, 95% CI 0.34-0.86, P&lt;.001), doctors (B=1.29, 95% CI 0.73-1.84, P&lt;.001; B 0.56, 95% CI 0.20-0.93, P=.003), and those with epidemic containment experience (B=1.96, 95% CI 1.56-2.37, P&lt;.001; B=0.64, 95% CI 0.38-0.91, P&lt;.001), as compared to their counterparts, respectively. HCWs with higher HL or eHEALS scores had better adherence to IPC procedures (B=0.13, 95% CI 0.10-0.15, P&lt;.001; B=0.22, 95% CI 0.19-0.26, P&lt;.001), had a higher likelihood of healthy eating (odds ratio [OR] 1.04, 95% CI 1.01-1.06, P=.001; OR 1.04, 95% CI 1.02-1.07, P=.002), were more physically active (OR 1.03, 95% CI 1.02-1.03, P&lt;.001; OR 1.04, …","author":[{"dropping-particle":"","family":"BN","given":"Do","non-dropping-particle":"","parse-names":false,"suffix":""},{"dropping-particle":"","family":"TV","given":"Tran","non-dropping-particle":"","parse-names":false,"suffix":""},{"dropping-particle":"","family":"DT","given":"Phan","non-dropping-particle":"","parse-names":false,"suffix":""},{"dropping-particle":"","family":"HC","given":"Nguyen","non-dropping-particle":"","parse-names":false,"suffix":""},{"dropping-particle":"","family":"TTP","given":"Nguyen","non-dropping-particle":"","parse-names":false,"suffix":""},{"dropping-particle":"","family":"HC","given":"Nguyen","non-dropping-particle":"","parse-names":false,"suffix":""},{"dropping-particle":"","family":"TH","given":"Ha","non-dropping-particle":"","parse-names":false,"suffix":""},{"dropping-particle":"","family":"HK","given":"Dao","non-dropping-particle":"","parse-names":false,"suffix":""},{"dropping-particle":"","family":"MV","given":"Trinh","non-dropping-particle":"","parse-names":false,"suffix":""},{"dropping-particle":"","family":"TV","given":"Do","non-dropping-particle":"","parse-names":false,"suffix":""},{"dropping-particle":"","family":"HQ","given":"Nguyen","non-dropping-particle":"","parse-names":false,"suffix":""},{"dropping-particle":"","family":"TT","given":"Vo","non-dropping-particle":"","parse-names":false,"suffix":""},{"dropping-particle":"","family":"NPT","given":"Nguyen","non-dropping-particle":"","parse-names":false,"suffix":""},{"dropping-particle":"","family":"CQ","given":"Tran","non-dropping-particle":"","parse-names":false,"suffix":""},{"dropping-particle":"","family":"KV","given":"Tran","non-dropping-particle":"","parse-names":false,"suffix":""},{"dropping-particle":"","family":"TT","given":"Duong","non-dropping-particle":"","parse-names":false,"suffix":""},{"dropping-particle":"","family":"HX","given":"Pham","non-dropping-particle":"","parse-names":false,"suffix":""},{"dropping-particle":"","family":"LV","given":"Nguyen","non-dropping-particle":"","parse-names":false,"suffix":""},{"dropping-particle":"","family":"KT","given":"Nguyen","non-dropping-particle":"","parse-names":false,"suffix":""},{"dropping-particle":"","family":"PWS","given":"Chang","non-dropping-particle":"","parse-names":false,"suffix":""},{"dropping-particle":"","family":"TV","given":"Duong","non-dropping-particle":"","parse-names":false,"suffix":""}],"container-title":"Journal of medical Internet research","id":"ITEM-8","issue":"11","issued":{"date-parts":[["2020","11","1"]]},"publisher":"J Med Internet Res","title":"Health Literacy, eHealth Literacy, Adherence to Infection Prevention and Control Procedures, Lifestyle Changes, and Suspected COVID-19 Symptoms Among Health Care Workers During Lockdown: Online Survey","type":"article-journal","volume":"22"},"uris":["http://www.mendeley.com/documents/?uuid=49c93431-13d0-3d3e-bee9-fcbaefbc20bb"]},{"id":"ITEM-9","itemData":{"DOI":"10.3390/NU12061583","PMID":"32481594","abstract":"Background: Public health recommendations and governmental measures during the COVID-19 pandemic have resulted in numerous restrictions on daily living including social distancing, isolation and home confinement. While these measures are imperative to abate the spreading of COVID-19, the impact of these restrictions on health behaviours and lifestyles at home is undefined. Therefore, an international online survey was launched in April 2020, in seven languages, to elucidate the behavioural and lifestyle consequences of COVID-19 restrictions. This report presents the results from the first thousand responders on physical activity (PA) and nutrition behaviours. Methods: Following a structured review of the literature, the “Effects of home Confinement on multiple Lifestyle Behaviours during the COVID-19 outbreak (ECLB-COVID19)” Electronic survey was designed by a steering group of multidisciplinary scientists and academics. The survey was uploaded and shared on the Google online survey platform. Thirty-five research organisations from Europe, North-Africa, Western Asia and the Americas promoted the survey in English, German, French, Arabic, Spanish, Portuguese and Slovenian languages. Questions were presented in a differential format, with questions related to responses “before” and “during” confinement conditions. Results: 1047 replies (54% women) from Asia (36%), Africa (40%), Europe (21%) and other (3%) were included in the analysis. The COVID-19 home confinement had a negative effect on all PA intensity levels (vigorous, moderate, walking and overall). Additionally, daily sitting time increased from 5 to 8 h per day. Food consumption and meal patterns (the type of food, eating out of control, snacks between meals, number of main meals) were more unhealthy during confinement, with only alcohol binge drinking decreasing significantly. Conclusion: While isolation is a necessary measure to protect public health, results indicate that it alters physical activity and eating behaviours in a health compromising direction. A more detailed analysis of survey data will allow for a segregation of these responses in different age groups, countries and other subgroups, which will help develop interventions to mitigate the negative lifestyle behaviours that have manifested during the COVID-19 confinement.","author":[{"dropping-particle":"","family":"Ammar","given":"Achraf","non-dropping-particle":"","parse-names":false,"suffix":""},{"dropping-particle":"","family":"Brach","given":"Michael","non-dropping-particle":"","parse-names":false,"suffix":""},{"dropping-particle":"","family":"Trabelsi","given":"Khaled","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dropping-particle":"","family":"Bentlage","given":"Ellen","non-dropping-particle":"","parse-names":false,"suffix":""},{"dropping-particle":"","family":"How","given":"Daniella","non-dropping-particle":"","parse-names":false,"suffix":""},{"dropping-particle":"","family":"Ahmed","given":"Mona","non-dropping-particle":"","parse-names":false,"suffix":""},{"dropping-particle":"","family":"Müller","given":"Patrick","non-dropping-particle":"","parse-names":false,"suffix":""},{"dropping-particle":"","family":"Müller","given":"Notger","non-dropping-particle":"","parse-names":false,"suffix":""},{"dropping-particle":"","family":"Aloui","given":"Asma","non-dropping-particle":"","parse-names":false,"suffix":""},{"dropping-particle":"","family":"Hammouda","given":"Omar","non-dropping-particle":"","parse-names":false,"suffix":""},{"dropping-particle":"","family":"Paineiras-Domingos","given":"Laisa Liane","non-dropping-particle":"","parse-names":false,"suffix":""},{"dropping-particle":"","family":"Braakman-Jansen","given":"Annemarie","non-dropping-particle":"","parse-names":false,"suffix":""},{"dropping-particle":"","family":"Wrede","given":"Christian","non-dropping-particle":"","parse-names":false,"suffix":""},{"dropping-particle":"","family":"Bastoni","given":"Sofia","non-dropping-particle":"","parse-names":false,"suffix":""},{"dropping-particle":"","family":"Pernambuco","given":"Carlos Soares","non-dropping-particle":"","parse-names":false,"suffix":""},{"dropping-particle":"","family":"Mataruna","given":"Leonardo","non-dropping-particle":"","parse-names":false,"suffix":""},{"dropping-particle":"","family":"Taheri","given":"Morteza","non-dropping-particle":"","parse-names":false,"suffix":""},{"dropping-particle":"","family":"Irandoust","given":"Khadijeh","non-dropping-particle":"","parse-names":false,"suffix":""},{"dropping-particle":"","family":"Khacharem","given":"Aïmen","non-dropping-particle":"","parse-names":false,"suffix":""},{"dropping-particle":"","family":"Bragazzi","given":"Nicola L.","non-dropping-particle":"","parse-names":false,"suffix":""},{"dropping-particle":"","family":"Chamari","given":"Karim","non-dropping-particle":"","parse-names":false,"suffix":""},{"dropping-particle":"","family":"Glenn","given":"Jordan M.","non-dropping-particle":"","parse-names":false,"suffix":""},{"dropping-particle":"","family":"Bott","given":"Nicholas T.","non-dropping-particle":"","parse-names":false,"suffix":""},{"dropping-particle":"","family":"Gargouri","given":"Faiez","non-dropping-particle":"","parse-names":false,"suffix":""},{"dropping-particle":"","family":"Chaari","given":"Lotfi","non-dropping-particle":"","parse-names":false,"suffix":""},{"dropping-particle":"","family":"Batatia","given":"Hadj","non-dropping-particle":"","parse-names":false,"suffix":""},{"dropping-particle":"","family":"Ali","given":"Gamal Mohamed","non-dropping-particle":"","parse-names":false,"suffix":""},{"dropping-particle":"","family":"Abdelkarim","given":"Osama","non-dropping-particle":"","parse-names":false,"suffix":""},{"dropping-particle":"","family":"Jarraya","given":"Mohamed","non-dropping-particle":"","parse-names":false,"suffix":""},{"dropping-particle":"El","family":"Abed","given":"Kais","non-dropping-particle":"","parse-names":false,"suffix":""},{"dropping-particle":"","family":"Souissi","given":"Nizar","non-dropping-particle":"","parse-names":false,"suffix":""},{"dropping-particle":"Van","family":"Gemert-Pijnen","given":"Lisette","non-dropping-particle":"","parse-names":false,"suffix":""},{"dropping-particle":"","family":"Riemann","given":"Bryan L.","non-dropping-particle":"","parse-names":false,"suffix":""},{"dropping-particle":"","family":"Riemann","given":"Laurel","non-dropping-particle":"","parse-names":false,"suffix":""},{"dropping-particle":"","family":"Moalla","given":"Wassim","non-dropping-particle":"","parse-names":false,"suffix":""},{"dropping-particle":"","family":"Gómez-Raja","given":"Jonathan","non-dropping-particle":"","parse-names":false,"suffix":""},{"dropping-particle":"","family":"Epstein","given":"Monique","non-dropping-particle":"","parse-names":false,"suffix":""},{"dropping-particle":"","family":"Sanderman","given":"Robbert","non-dropping-particle":"","parse-names":false,"suffix":""},{"dropping-particle":"","family":"Schulz","given":"Sebastian V. W.","non-dropping-particle":"","parse-names":false,"suffix":""},{"dropping-particle":"","family":"Jerg","given":"Achim","non-dropping-particle":"","parse-names":false,"suffix":""},{"dropping-particle":"","family":"Al-Horani","given":"Ramzi","non-dropping-particle":"","parse-names":false,"suffix":""},{"dropping-particle":"","family":"Mansi","given":"Taiysir","non-dropping-particle":"","parse-names":false,"suffix":""},{"dropping-particle":"","family":"Jmail","given":"Mohamed","non-dropping-particle":"","parse-names":false,"suffix":""},{"dropping-particle":"","family":"Barbosa","given":"Fernando","non-dropping-particle":"","parse-names":false,"suffix":""},{"dropping-particle":"","family":"Ferreira-Santos","given":"Fernando","non-dropping-particle":"","parse-names":false,"suffix":""},{"dropping-particle":"","family":"Šimunič","given":"Boštjan","non-dropping-particle":"","parse-names":false,"suffix":""},{"dropping-particle":"","family":"Pišot","given":"Rado","non-dropping-particle":"","parse-names":false,"suffix":""},{"dropping-particle":"","family":"Gaggioli","given":"Andrea","non-dropping-particle":"","parse-names":false,"suffix":""},{"dropping-particle":"","family":"Bailey","given":"Stephen J.","non-dropping-particle":"","parse-names":false,"suffix":""},{"dropping-particle":"","family":"Steinacker","given":"Jürgen M.","non-dropping-particle":"","parse-names":false,"suffix":""},{"dropping-particle":"","family":"Driss","given":"Tarak","non-dropping-particle":"","parse-names":false,"suffix":""},{"dropping-particle":"","family":"Hoekelmann","given":"Anita","non-dropping-particle":"","parse-names":false,"suffix":""},{"dropping-particle":"","family":"Consortium","given":"On Behalf of the ECLB-COVID19","non-dropping-particle":"","parse-names":false,"suffix":""}],"container-title":"Nutrients","id":"ITEM-9","issue":"6","issued":{"date-parts":[["2020","6","1"]]},"publisher":"Multidisciplinary Digital Publishing Institute  (MDPI)","title":"Effects of COVID-19 Home Confinement on Eating Behaviour and Physical Activity: Results of the ECLB-COVID19 International Online Survey","type":"article-journal","volume":"12"},"uris":["http://www.mendeley.com/documents/?uuid=b4940332-6628-38b4-adb8-be464f2af4c8"]},{"id":"ITEM-10","itemData":{"DOI":"10.3390/NU12082352","PMID":"32784530","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author":[{"dropping-particle":"","family":"Carroll","given":"Nicholas","non-dropping-particle":"","parse-names":false,"suffix":""},{"dropping-particle":"","family":"Sadowski","given":"Adam","non-dropping-particle":"","parse-names":false,"suffix":""},{"dropping-particle":"","family":"Laila","given":"Amar","non-dropping-particle":"","parse-names":false,"suffix":""},{"dropping-particle":"","family":"Hruska","given":"Valerie","non-dropping-particle":"","parse-names":false,"suffix":""},{"dropping-particle":"","family":"Nixon","given":"Madeline","non-dropping-particle":"","parse-names":false,"suffix":""},{"dropping-particle":"","family":"Ma","given":"David W.L.","non-dropping-particle":"","parse-names":false,"suffix":""},{"dropping-particle":"","family":"Haines","given":"Jess","non-dropping-particle":"","parse-names":false,"suffix":""},{"dropping-particle":"","family":"Study","given":"on behalf of the Guelph Family Health","non-dropping-particle":"","parse-names":false,"suffix":""}],"container-title":"Nutrients","id":"ITEM-10","issue":"8","issued":{"date-parts":[["2020","8","1"]]},"page":"1-14","publisher":"Multidisciplinary Digital Publishing Institute  (MDPI)","title":"The Impact of COVID-19 on Health Behavior, Stress, Financial and Food Security among Middle to High Income Canadian Families with Young Children","type":"article-journal","volume":"12"},"uris":["http://www.mendeley.com/documents/?uuid=339d7d81-7d5a-3745-a440-171ee49d1dd2"]},{"id":"ITEM-11","itemData":{"DOI":"10.1007/S00394-020-02435-6","ISSN":"1436-6215","PMID":"33258996","abstract":"Purpose: The COVID-19 pandemic and the implemented lockdown strongly impact on everyone’s daily life. Stressful situations are known to alter eating habits and increase the risk for obesity. In our study, we aimed to investigate the effect of the lockdown measures on nutrition behavior among young adults. Methods: In this cross-sectional study, we enrolled 1964 voluntary participants from Bavarian universities. All participants were asked to complete an online questionnaire, semi-quantitatively evaluating the amount and type of food before and during pandemic lockdown. Study subjects were inquired to give information about acquisition and food procurement. The primary outcome was the change in food amount, secondary outcomes included alterations of food composition and procurement. Results: Our study cohort (mean age 23.3 ± 4.0 years, 28.5% male) had a mean body mass index of 22.1 ± 4.5 kg/m2. The overall food amount increased in 31.2% of participants (n = 610) during lockdown and decreased in 16.8% (n = 328). A multinominal regression model revealed that an increased food intake was less likely in male participants (OR, 0.7 [CI 0.6–0.9]) and more likely with increasing BMI (OR, 1.4 [CI 1.3–2.0]), increased sports activity (OR, 1.3 [CI 1.2–1.8]), augmented mental stress (OR 1.4 [1.1–1.7]), and an alteration of alcohol consumption (reduced alcohol amount, OR, 1.4 [CI 1.1–1.7], increased alcohol, OR, 1.9 [CI 1.4–2.5]). Increase in food intake was mainly triggered by consumption of bread (increased in 46.8%, n = 284) and confectionary (increased in 64.4%, n = 389). Conclusion: The COVID-19 pandemic lockdown significantly affected eating habits in young adults. Further investigation to evaluate long-term effects on weight change and comorbidities are warranted.","author":[{"dropping-particle":"","family":"BC","given":"Huber","non-dropping-particle":"","parse-names":false,"suffix":""},{"dropping-particle":"","family":"J","given":"Steffen","non-dropping-particle":"","parse-names":false,"suffix":""},{"dropping-particle":"","family":"J","given":"Schlichtiger","non-dropping-particle":"","parse-names":false,"suffix":""},{"dropping-particle":"","family":"S","given":"Brunner","non-dropping-particle":"","parse-names":false,"suffix":""}],"container-title":"European journal of nutrition","id":"ITEM-11","issue":"5","issued":{"date-parts":[["2021","8","1"]]},"page":"2593-2602","publisher":"Eur J Nutr","title":"Altered nutrition behavior during COVID-19 pandemic lockdown in young adults","type":"article-journal","volume":"60"},"uris":["http://www.mendeley.com/documents/?uuid=54f6e7fa-2368-3b01-bd8c-52e9bb8eeb78"]},{"id":"ITEM-12","itemData":{"DOI":"10.3390/NU12123708","ISSN":"2072-6643","PMID":"33266217","abstract":"The aim was to explore the self-reported impact of the COVID-19 pandemic on nutrition and physical activity behaviour in Dutch older adults and to identify subgroups most susceptible to this impact. Participants (N = 1119, aged 62–98 y, 52.8% female) of the Longitudinal Aging Study Amsterdam living independently completed a COVID-19 questionnaire. Questions on diagnosis, quarantine and hospitalization were asked, as well as impact of the pandemic on ten nutrition and physical activity behaviours. Associations of pre-COVID-19 assessed characteristics (age, sex, region, household composition, self-rated health, BMI, physical activity, functional limitations) with reported impact were tested using logistic regression analyses. About half of the sample (48.3–54.3%) reported a decrease in physical activity and exercise due to the pandemic. An impact on nutritional behaviour predisposing to overnutrition (e.g., snacking more) was reported by 20.3–32.4%. In contrast, 6.9–15.1% reported an impact on behaviour predisposing to undernutrition (e.g., skipping warm meals). Those who had been in quarantine (n = 123) more often reported a negative impact. Subgroups with higher risk of impact could be identified. This study shows a negative impact of the COVID-19 pandemic on nutrition and physical activity behaviour of many older adults, which may increase their risk of malnutrition, frailty, sarcopenia and disability.","author":[{"dropping-particle":"","family":"M","given":"Visser","non-dropping-particle":"","parse-names":false,"suffix":""},{"dropping-particle":"","family":"LA","given":"Schaap","non-dropping-particle":"","parse-names":false,"suffix":""},{"dropping-particle":"","family":"HAH","given":"Wijnhoven","non-dropping-particle":"","parse-names":false,"suffix":""}],"container-title":"Nutrients","id":"ITEM-12","issue":"12","issued":{"date-parts":[["2020","12","1"]]},"page":"1-11","publisher":"Nutrients","title":"Self-Reported Impact of the COVID-19 Pandemic on Nutrition and Physical Activity Behaviour in Dutch Older Adults Living Independently","type":"article-journal","volume":"12"},"uris":["http://www.mendeley.com/documents/?uuid=719d80b2-5708-3988-bbb4-223fde4c5c61"]},{"id":"ITEM-13","itemData":{"DOI":"10.1016/J.APPET.2020.105017","ISSN":"1095-8304","PMID":"33161044","abstract":"Emerging evidence indicates that for some people, the COVID-19 lockdowns are a time of high risk for increased food intake. A clearer understanding of which individuals are most at risk of over-eating during the lockdown period is needed to inform interventions that promote healthy diets and prevent weight gain during lockdowns. An online survey collected during the COVID-19 lockdown (total n = 875; analysed n = 588; 33.4 ± 12.6 years; 82% UK-based; mostly white, educated, and not home schooling) investigated reported changes to the amount consumed and changes to intake of high energy dense (HED) sweet and savoury foods. The study also assessed which eating behaviour traits predicted a reported increase of HED sweet and savoury foods and tested whether coping responses moderated this relationship. Results showed that 48% of participants reported increased food intake in response to the COVID-19 lockdown. There was large individual variability in reported changes and lower craving control was the strongest predictor of increased HED sweet and savoury food intake. Low cognitive restraint also predicted greater increases in HED sweet snacks and HED savoury meal foods. Food responsiveness, enjoyment of food, emotional undereating, emotional overeating and satiety responsiveness were not significant predictors of changes to HED sweet and savoury food intake. High scores on acceptance coping responses attenuated the conditional effects of craving control on HED sweet snack intake. Consistent with previous findings, the current research suggests that low craving control is a risk factor for increased snack food intake during lockdown and may therefore represent a target for intervention.","author":[{"dropping-particle":"","family":"NJ","given":"Buckland","non-dropping-particle":"","parse-names":false,"suffix":""},{"dropping-particle":"","family":"LF","given":"Swinnerton","non-dropping-particle":"","parse-names":false,"suffix":""},{"dropping-particle":"","family":"K","given":"Ng","non-dropping-particle":"","parse-names":false,"suffix":""},{"dropping-particle":"","family":"M","given":"Price","non-dropping-particle":"","parse-names":false,"suffix":""},{"dropping-particle":"","family":"LL","given":"Wilkinson","non-dropping-particle":"","parse-names":false,"suffix":""},{"dropping-particle":"","family":"A","given":"Myers","non-dropping-particle":"","parse-names":false,"suffix":""},{"dropping-particle":"","family":"M","given":"Dalton","non-dropping-particle":"","parse-names":false,"suffix":""}],"container-title":"Appetite","id":"ITEM-13","issued":{"date-parts":[["2021","3","1"]]},"publisher":"Appetite","title":"Susceptibility to increased high energy dense sweet and savoury food intake in response to the COVID-19 lockdown: The role of craving control and acceptance coping strategies","type":"article-journal","volume":"158"},"uris":["http://www.mendeley.com/documents/?uuid=bd31c0af-fc53-31e5-8663-d6962b12c880"]},{"id":"ITEM-14","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 Our study aimed to investigate the immediate impact of the COVID-19 pandemic on eating habits and lifestyle changes among the Italian population aged ≥ 12 years. The study comprised a structured questionnaire packet that inquired demographic information (age, gender, place of residence, current employment); anthropometric data (reported weight and height); dietary habits information (adherence to the Mediterranean diet, daily intake of certain foods, food frequency, and number of meals/day); lifestyle habits information (grocery shopping, habit of smoking, sleep quality and physical activity). The survey was conducted from the 5th to the 24th of April 2020. A total of 3533 respondents have been included in the study, aged between 12 and 86 years (76.1% females). The perception of weight gain was observed in 48.6% of the population; 3.3% of smokers decided to quit smoking; a slight increased physical activity has been reported, especially for bodyweight training, in 38.3% of respondents; the population group aged 18–30 years resulted in having a higher adherence to the Mediterranean diet when compared to the younger and the elderly population (p &lt; 0.001; p &lt; 0.001, respectively); 15% of respondents turned to farmers or organic, purchasing fruits and vegetables, especially in the North and Center of Italy, where BMI values were lower. In this study, we have provided for the first time data on the Italian population lifestyle, eating habits and adherence to the Mediterranean Diet pattern during the COVID-19 lockdown. However, as the COVID-19 pandemic is ongoing, our data need to be confirmed and investigated in future more extensive population studies.","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 2020 18:1","id":"ITEM-14","issue":"1","issued":{"date-parts":[["2020","6","8"]]},"page":"1-15","publisher":"BioMed Central","title":"Eating habits and lifestyle changes during COVID-19 lockdown: an Italian survey","type":"article-journal","volume":"18"},"uris":["http://www.mendeley.com/documents/?uuid=a1f52ca8-a305-35b8-8cf8-837b64d741a1"]},{"id":"ITEM-15","itemData":{"DOI":"10.1002/OBY.22861","ISSN":"1930-739X","PMID":"32352652","abstract":"Objective: The aim of this study was to test the hypothesis that youths with obesity, when removed from structured school activities and confined to their homes during the coronavirus disease 2019 pandemic, will display unfavorable trends in lifestyle behaviors. Methods: The sample included 41 children and adolescents with obesity participating in a longitudinal observational study located in Verona, Italy. Lifestyle information including diet, activity, and sleep behaviors was collected at baseline and 3 weeks into the national lockdown during which home confinement was mandatory. Changes in outcomes over the two study time points were evaluated for significance using paired t tests. Results: There were no changes in reported vegetable intake; fruit intake increased (P = 0.055) during the lockdown. By contrast, potato chip, red meat, and sugary drink intakes increased significantly during the lockdown (P value range, 0.005 to &lt; 0.001). Time spent in sports activities decreased by 2.30 (SD 4.60) h/wk (P = 0.003), and sleep time increased by 0.65 (SD 1.29) h/d (P = 0.003). Screen time increased by 4.85 (SD 2.40) h/d (P &lt; 0.001). Conclusions: Recognizing these adverse collateral effects of the coronavirus disease 2019 pandemic lockdown is critical in avoiding depreciation of weight control efforts among youths afflicted with excess adiposity. Depending on duration, these untoward lockdown effects may have a lasting impact on a child’s or adolescent’s adult adiposity level.","author":[{"dropping-particle":"","family":"A","given":"Pietrobelli","non-dropping-particle":"","parse-names":false,"suffix":""},{"dropping-particle":"","family":"L","given":"Pecoraro","non-dropping-particle":"","parse-names":false,"suffix":""},{"dropping-particle":"","family":"A","given":"Ferruzzi","non-dropping-particle":"","parse-names":false,"suffix":""},{"dropping-particle":"","family":"M","given":"Heo","non-dropping-particle":"","parse-names":false,"suffix":""},{"dropping-particle":"","family":"M","given":"Faith","non-dropping-particle":"","parse-names":false,"suffix":""},{"dropping-particle":"","family":"T","given":"Zoller","non-dropping-particle":"","parse-names":false,"suffix":""},{"dropping-particle":"","family":"F","given":"Antoniazzi","non-dropping-particle":"","parse-names":false,"suffix":""},{"dropping-particle":"","family":"G","given":"Piacentini","non-dropping-particle":"","parse-names":false,"suffix":""},{"dropping-particle":"","family":"SN","given":"Fearnbach","non-dropping-particle":"","parse-names":false,"suffix":""},{"dropping-particle":"","family":"SB","given":"Heymsfield","non-dropping-particle":"","parse-names":false,"suffix":""}],"container-title":"Obesity (Silver Spring, Md.)","id":"ITEM-15","issue":"8","issued":{"date-parts":[["2020","8","1"]]},"page":"1382-1385","publisher":"Obesity (Silver Spring)","title":"Effects of COVID-19 Lockdown on Lifestyle Behaviors in Children with Obesity Living in Verona, Italy: A Longitudinal Study","type":"article-journal","volume":"28"},"uris":["http://www.mendeley.com/documents/?uuid=718c86fa-e8ae-392f-bea1-45e82ac17d12"]},{"id":"ITEM-16","itemData":{"DOI":"10.3390/NU12082324","ISSN":"2072-6643","PMID":"32756458","abstract":"The present study aimed to identify patterns of dietary changes during the COVID-19 pandemic and their associations with sociodemographics, body mass index (BMI) before pandemic, and lifestyle changes in Polish adults and to examine the effects of lockdowns on dietary–lifestyle changes. This study used a cross-sectional online survey to collect data. The k-means algorithm was used to determine of patterns of dietary changes, and logistic regression analyses were performed. During the study period, 43% of respondents decreased physical activity (PA), 49%—increased screen time, and 34%—increased food consumption. Among the three dietary changes patterns, two opposite patterns were found: Prohealthy (28% participants) and Unhealthy (19% participants).The adherence to the Prohealthy pattern was negatively associated with age, but positively with being overweight (aOR 1.31) or obese before pandemic (aOR 1.64). Residing in a macroeconomic region with GDP &gt; 100% decreased adherence to the Prohealthy (aOR 0.73) but increased adherence to the Unhealthy pattern (aOR 1.47). Adults over 40 years old, those living with children, unemployed, those living in a region with a higher GDP, and those not consuming homemade meals could be more exposed to unhealthy behaviors. From a public health perspective, enhancing the message “to be active” during the compulsory isolation period should be prioritized.","author":[{"dropping-particle":"","family":"M","given":"Górnicka","non-dropping-particle":"","parse-names":false,"suffix":""},{"dropping-particle":"","family":"ME","given":"Drywień","non-dropping-particle":"","parse-names":false,"suffix":""},{"dropping-particle":"","family":"MA","given":"Zielinska","non-dropping-particle":"","parse-names":false,"suffix":""},{"dropping-particle":"","family":"J","given":"Hamułka","non-dropping-particle":"","parse-names":false,"suffix":""}],"container-title":"Nutrients","id":"ITEM-16","issue":"8","issued":{"date-parts":[["2020","8","1"]]},"page":"1-23","publisher":"Nutrients","title":"Dietary and Lifestyle Changes During COVID-19 and the Subsequent Lockdowns among Polish Adults: A Cross-Sectional Online Survey PLifeCOVID-19 Study","type":"article-journal","volume":"12"},"uris":["http://www.mendeley.com/documents/?uuid=90f6dc04-ed82-3a79-a856-29efef9f84a0"]},{"id":"ITEM-17","itemData":{"DOI":"10.3390/NU12082327","ISSN":"2072-6643","PMID":"32759636","abstract":"The COVID-19 lockdown clearly affected the lifestyle of the population and entailed changes in their daily habits, which involved potential health consequences, especially on patients with Type 2 Diabetes Mellitus (T2DM). We aimed to examine the impact of the lockdown caused by COVID-19 pandemic on both nutrition and exercise habits, as well as the psychological effects in patients with T2DM, compared to their usual diet and physical activity level previous to the complete home confinement. We also intended to analyse any potential variables that may have influenced these lifestyle modifications. A Food Frequency Questionnaire (FFQ), Physical Activity Questionnaire (IPAQ), Food Craving Questionnaire-State (FCQ-S) and Food Craving Questionnaire-Trait (FCQ-T) were used. Our results showed an increase in vegetable, sugary food and snack consumption. An association between levels of foods cravings and snack consumption was also found. Data also showed a high percentage of physical inactivity before the COVID-19 lockdown, which was exacerbated during the home confinement. These findings emphasise the great importance to do further research with larger study samples to analyse and explore dietary habits and to develop public health policies to promote a healthy lifestyle in terms of diet and physical activity in these patients, especially after this strict period of lockdown.","author":[{"dropping-particle":"","family":"MB","given":"Ruiz-Roso","non-dropping-particle":"","parse-names":false,"suffix":""},{"dropping-particle":"","family":"C","given":"Knott-Torcal","non-dropping-particle":"","parse-names":false,"suffix":""},{"dropping-particle":"","family":"DC","given":"Matilla-Escalante","non-dropping-particle":"","parse-names":false,"suffix":""},{"dropping-particle":"","family":"A","given":"Garcimartín","non-dropping-particle":"","parse-names":false,"suffix":""},{"dropping-particle":"","family":"MA","given":"Sampedro-Nuñez","non-dropping-particle":"","parse-names":false,"suffix":""},{"dropping-particle":"","family":"A","given":"Dávalos","non-dropping-particle":"","parse-names":false,"suffix":""},{"dropping-particle":"","family":"M","given":"Marazuela","non-dropping-particle":"","parse-names":false,"suffix":""}],"container-title":"Nutrients","id":"ITEM-17","issue":"8","issued":{"date-parts":[["2020","8","1"]]},"page":"1-16","publisher":"Nutrients","title":"COVID-19 Lockdown and Changes of the Dietary Pattern and Physical Activity Habits in a Cohort of Patients with Type 2 Diabetes Mellitus","type":"article-journal","volume":"12"},"uris":["http://www.mendeley.com/documents/?uuid=cd7e17af-3e84-3e0d-942b-afe349928e4d"]},{"id":"ITEM-18","itemData":{"DOI":"10.3390/IJERPH17155575","ISSN":"1660-4601","PMID":"32748825","abstract":"Background: The coronavirus disease 2019 (COVID-19) pandemic has created challenges that have caused profound changes in health behaviors. This study aimed to explore how COVID-19 is affecting the health-related quality of life (QoL) among Chinese adults. Methods: The data of health-related behaviors and QoL were collected via online surveys from 2289 adults (mean age = 27.8 ± 12 years) who had been isolated at home for an average of 77 days. Results: More than 50% of the respondents reported that their time engaged in daily physical activity (PA) decreased, while sedentary behavior (SB) time increased compared with that before the lockdown. Only 20% of the respondents reported engaging in moderate-to-vigorous PA, 23% of adults reported changed their diets to be healthier, and 30% reported consuming more vegetables, fruits, and milk products than before home-isolation. During home-isolation, 75.2% of the adults rated their sleep quality as very good, and 65% reported that they were satisfied with their QoL. Sleep quality mediated the relationship between PA and QoL. Conclusion: The two-to-three-month home-isolation has had mixed effects on adult health behaviors in China. The participants were found to have focused more on their eating quality and patterns, which had a positive influence on their QoL. However, people should be encouraged to exercise at home with limited space to maintain a generally healthy lifestyle during a prolonged quarantine.","author":[{"dropping-particle":"","family":"X","given":"Wang","non-dropping-particle":"","parse-names":false,"suffix":""},{"dropping-particle":"","family":"SM","given":"Lei","non-dropping-particle":"","parse-names":false,"suffix":""},{"dropping-particle":"","family":"S","given":"Le","non-dropping-particle":"","parse-names":false,"suffix":""},{"dropping-particle":"","family":"Y","given":"Yang","non-dropping-particle":"","parse-names":false,"suffix":""},{"dropping-particle":"","family":"B","given":"Zhang","non-dropping-particle":"","parse-names":false,"suffix":""},{"dropping-particle":"","family":"W","given":"Yao","non-dropping-particle":"","parse-names":false,"suffix":""},{"dropping-particle":"","family":"Z","given":"Gao","non-dropping-particle":"","parse-names":false,"suffix":""},{"dropping-particle":"","family":"S","given":"Cheng","non-dropping-particle":"","parse-names":false,"suffix":""}],"container-title":"International journal of environmental research and public health","id":"ITEM-18","issue":"15","issued":{"date-parts":[["2020","8","1"]]},"page":"1-17","publisher":"Int J Environ Res Public Health","title":"Bidirectional Influence of the COVID-19 Pandemic Lockdowns on Health Behaviors and Quality of Life among Chinese Adults","type":"article-journal","volume":"17"},"uris":["http://www.mendeley.com/documents/?uuid=a4d58025-2075-3b40-8060-a807d83a7fe0"]},{"id":"ITEM-19","itemData":{"DOI":"10.3390/IJERPH17155403","ISSN":"1660-4601","PMID":"32727103","abstract":"We sought to examine how the near-lockdown measures, announced by the Israeli government in an effort to contain the COVID-19 outbreak, impacted the self-rated health (SRH), health behaviors, and loneliness of people with chronic illnesses. An online cross-sectional survey was carried out about one month (April 20–22, 2020) after the Israeli government reinforced the severe social distancing regulations, among a convenience sample of 315 participants (60% women) with chronic conditions (27% metabolic, 17% cardiovascular, 21% cancer/autoimmune, 18% orthopedic/pain, 12% mental-health). Results suggested that about half of the participants reported a decline in physical or mental SRH, and as many as two-thirds reported feeling lonely. A significant deterioration in health behaviors was reported, including a decrease in vegetable consumption (p = 0.008) and physical activity (p &lt; 0.001), an increase in time spent on social media (p &lt; 0.001), and a perception among about half of the participants that they were eating more than before. Ordinal regression suggested that a decline in general SRH was linked with female gender (p = 0.016), lack of higher education (p = 0.015), crowded housing conditions (p = 0.001), longer illness duration (p = 0.010), and loneliness (p = 0.008). Findings highlight the important role of loneliness in SRH during the COVID-19 lockdown period. Future studies are warranted to clarify the long-term effects of social-distancing and loneliness on people with chronic illnesses.","author":[{"dropping-particle":"","family":"R","given":"Elran-Barak","non-dropping-particle":"","parse-names":false,"suffix":""},{"dropping-particle":"","family":"M","given":"Mozeikov","non-dropping-particle":"","parse-names":false,"suffix":""}],"container-title":"International journal of environmental research and public health","id":"ITEM-19","issue":"15","issued":{"date-parts":[["2020","8","1"]]},"page":"1-16","publisher":"Int J Environ Res Public Health","title":"One Month into the Reinforcement of Social Distancing due to the COVID-19 Outbreak: Subjective Health, Health Behaviors, and Loneliness among People with Chronic Medical Conditions","type":"article-journal","volume":"17"},"uris":["http://www.mendeley.com/documents/?uuid=74df383f-6ca0-3cf7-b446-22ca923cdffe"]},{"id":"ITEM-20","itemData":{"DOI":"10.3390/NU12092826","abstract":"Due to the pandemic situation caused by the COVID-19 infection, some governments have implemented house confinement measures. The objective of our study is to learn the dietary patterns, consumption, and physical activity of the Spanish population before and during the period of confinement by COVID-19. A cross-sectional descriptive study based on a questionnaire during May 2020, coinciding with the period of confinement and the step forward into Phase 1, is carried out. During confinement, the adherence to the Mediterranean Diet increases (8.0% versus 4.7%; p &amp;lt; 0.001). No socio-demographic variables show statistical significance (p &amp;lt; 0.05) regarding good adherence to the Mediterranean Diet (MD) before and during confinement. During confinement, consumption of homemade baking shows a higher increase (0.28% versus 4.60%; p = 0.004). During confinement, the number of subjects that practice exercise decreases (29.4% versus 28.8%; p = 0.004), as well as the time spent exercising (more than an hour, 26.6% versus 14.7%, p = 0.001). Mediterranean Diet adherence slightly increases during confinement, although consumption of &amp;lsquo;unhealthy&amp;rsquo; food also increases. Moreover, the number of subjects that practice physical activity, as well as the time spent on it weekly, decreases.","author":[{"dropping-particle":"","family":"Sánchez-Sánchez","given":"Eduardo","non-dropping-particle":"","parse-names":false,"suffix":""},{"dropping-particle":"","family":"Ramírez-Vargas","given":"Guillermo","non-dropping-particle":"","parse-names":false,"suffix":""},{"dropping-particle":"","family":"Avellaneda-López","given":"Ylenia","non-dropping-particle":"","parse-names":false,"suffix":""},{"dropping-particle":"","family":"Orellana-Pecino","given":"J. Ignacio","non-dropping-particle":"","parse-names":false,"suffix":""},{"dropping-particle":"","family":"García-Marín","given":"Esperanza","non-dropping-particle":"","parse-names":false,"suffix":""},{"dropping-particle":"","family":"Díaz-Jimenez","given":"Jara","non-dropping-particle":"","parse-names":false,"suffix":""}],"container-title":"Nutrients 2020, Vol. 12, Page 2826","id":"ITEM-20","issue":"9","issued":{"date-parts":[["2020","9","15"]]},"page":"2826","publisher":"Multidisciplinary Digital Publishing Institute","title":"Eating Habits and Physical Activity of the Spanish Population during the COVID-19 Pandemic Period","type":"article-journal","volume":"12"},"uris":["http://www.mendeley.com/documents/?uuid=23206fa1-0e92-3f06-a961-b6f4ddd7e12a"]},{"id":"ITEM-21","itemData":{"DOI":"10.3390/IJERPH17176268","PMID":"32872179","abstract":"The COVID-19 pandemic, and resultant “Stay-at-Home” orders, may have impacted adults’ positive health behaviors (sleep, physical activity) and negative health behaviors (alcohol consumption, drug use, and tobacco use). The purpose of this study was to investigate how these health behaviors changed (increased/improved or decreased/worsened) at the early stages of the pandemic, what participant characteristics were associated with health behavior changes, and why these behavioral changes may have occurred. A convenience sample of 1809 adults residing in the United States completed a 15-min self-report questionnaire in April and May 2020. Multinomial logistic regressions and descriptive statistics were used to evaluate how, for whom, and why these health behaviors changed. Participants were primarily female (67.4%), aged 35–49 years (39.8%), college graduates (83.3%), non-tobacco users (74.7%), and had previously used marijuana (48.6%). Overall, participants primarily reported a decrease in physical activity, while sleep and all of the negative health behaviors remained the same. Changes in negative health behaviors were related (p &lt; 0.05) to sex, age, parental status, educational status, job status, BMI, and depression scores. Changes in positive health behaviors were related (p &lt; 0.05) to sex, parental status, job status, and depression scores. Having more time available during the pandemic was the most commonly cited reason for changing health behaviors (negative and positive). Public health efforts should address the potential for long-term health consequences due to behavior change during COVID-19.","author":[{"dropping-particle":"","family":"Knell","given":"Gregory","non-dropping-particle":"","parse-names":false,"suffix":""},{"dropping-particle":"","family":"Robertson","given":"Michael C.","non-dropping-particle":"","parse-names":false,"suffix":""},{"dropping-particle":"","family":"Dooley","given":"Erin E.","non-dropping-particle":"","parse-names":false,"suffix":""},{"dropping-particle":"","family":"Burford","given":"Katie","non-dropping-particle":"","parse-names":false,"suffix":""},{"dropping-particle":"","family":"Mendez","given":"Karla S.","non-dropping-particle":"","parse-names":false,"suffix":""}],"container-title":"International Journal of Environmental Research and Public Health","id":"ITEM-21","issue":"17","issued":{"date-parts":[["2020","9","1"]]},"page":"1-16","publisher":"Multidisciplinary Digital Publishing Institute  (MDPI)","title":"Health Behavior Changes During COVID-19 Pandemic and Subsequent “Stay-at-Home” Orders","type":"article-journal","volume":"17"},"uris":["http://www.mendeley.com/documents/?uuid=b04ee689-9024-3e9a-b5c2-e877f2b47803"]},{"id":"ITEM-22","itemData":{"DOI":"10.1186/S12199-020-00901-5","ISSN":"1347-4715","abstract":"The coronavirus pandemic has transformed and continues to transform and affect the daily lives of communities worldwide, particularly due to the lockdown restrictions. Therefore, this study was designed to understand the changes in dietary and lifestyle behaviours that are major determinants of health during the COVID-19 outbreak. A cross-sectional study was conducted through an online questionnaire using a convenience sample of 415 adults living in Kuwait (age range 18–73 years). The rate of skipping breakfast remained consistent, with a slight increase during the pandemic. Lunch remained the main reported meal before and during COVID-19. Compared to before COVID-19, people were much more likely have a late-night snack or meal during COVID-19 (OR = 3.57 (95% CI 1.79–7.26), p &lt; 0.001). Moreover, there was a drastic decrease in the frequency of fast-food consumption during COVID-19, up to 82% reported not consuming fast food (p &lt; 0.001). There was a significant increase in the percentage of participants who had their main meal freshly made (OR = 59.18 (95% CI 6.55–1400.76), p = 0.001). Regarding food group patterns, no significant differences were found before and during the pandemic in terms of the weekly frequency of consumption, except in the case of fish and seafood. There were no remarkable changes in beverage consumption habits among participants before and during the pandemic, except for Americano coffee and fresh juice. Furthermore, there was a great reduction in physical activity and an increase in the amount of screen time and sedentary behaviours. A notable increase was detected in day-time sleep and a decrease in night-time sleep among participants. In general, this study indicates some changes in daily life, including changes in some eating practices, physical activity and sleeping habits during the pandemic. It is important that the government considers the need for nutrition education programmes and campaigns, particularly during this critical period of the pandemic in Kuwait.","author":[{"dropping-particle":"","family":"Husain","given":"Wafaa","non-dropping-particle":"","parse-names":false,"suffix":""},{"dropping-particle":"","family":"Ashkanani","given":"Fatemah","non-dropping-particle":"","parse-names":false,"suffix":""}],"container-title":"Environmental Health and Preventive Medicine 2020 25:1","id":"ITEM-22","issue":"1","issued":{"date-parts":[["2020","10","12"]]},"page":"1-13","publisher":"BioMed Central","title":"Does COVID-19 change dietary habits and lifestyle behaviours in Kuwait: a community-based cross-sectional study","type":"article-journal","volume":"25"},"uris":["http://www.mendeley.com/documents/?uuid=0321d2dd-49d2-3830-9a0e-02c14ff592b8"]},{"id":"ITEM-23","itemData":{"DOI":"10.11606/S1518-8787.2020054002950","ISSN":"1518-8787","PMID":"32901755","abstract":"OBJECTIVE: To describe the dietary characteristics of participants in the NutriNet Brasil cohort immediately before and during the covid-19 pandemic. METHODS: Our data stem from an adult cohort created to prospectively investigate the relationship between diet and morbidity and mortality from chronic non-communicable diseases in Brazil. For this study, we selected the first participants (n = 10,116) who answered twice to a simplified questionnaire on their diet the day before, the first time when entering the study, between January 26 and February 15, 2020, and the second between May 10 and 19, 2020. The questionnaire inquiries about the consumption of healthy (vegetables, fruits and legumes) and unhealthy (ultra-processed foods) eating markers. Comparisons of indicators based on the consumption of these markers before and during the pandemic are presented for the study population and according to gender, age group, macro-region of residence and schooling. Chi-square tests and t-tests were used to compare proportions and means, respectively, adopting p &lt; 0.05 to identify significant differences. RESULTS: For all participants, we found a modest but statistically significant increase in the consumption of healthy eating markers and stability in the consumption of unhealthy food markers. This favorable pattern of dietary changes during the pandemic occurred in most sociodemographic strata. We observed a less favorable changing pattern, with a tendency to increasing consumption of healthy and unhealthy food markers, in the Northeast and North macro-regions and among people with less schooling, suggesting social inequalities in the response to the pandemic. CONCLUSIONS: If confirmed, the trend of increased consumption of ultra-processed foods in underdeveloped regions and by people with less schooling is concerning, as eating these foods increases the risk of obesity, hypertension and diabetes, whose presence increases the severity and lethality of covid-19.","author":[{"dropping-particle":"","family":"EM","given":"Steele","non-dropping-particle":"","parse-names":false,"suffix":""},{"dropping-particle":"","family":"F","given":"Rauber","non-dropping-particle":"","parse-names":false,"suffix":""},{"dropping-particle":"","family":"CDS","given":"Costa","non-dropping-particle":"","parse-names":false,"suffix":""},{"dropping-particle":"","family":"MA","given":"Leite","non-dropping-particle":"","parse-names":false,"suffix":""},{"dropping-particle":"","family":"KT","given":"Gabe","non-dropping-particle":"","parse-names":false,"suffix":""},{"dropping-particle":"","family":"MLDC","given":"Louzada","non-dropping-particle":"","parse-names":false,"suffix":""},{"dropping-particle":"","family":"RB","given":"Levy","non-dropping-particle":"","parse-names":false,"suffix":""},{"dropping-particle":"","family":"CA","given":"Monteiro","non-dropping-particle":"","parse-names":false,"suffix":""}],"container-title":"Revista de saude publica","id":"ITEM-23","issued":{"date-parts":[["2020"]]},"page":"1-8","publisher":"Rev Saude Publica","title":"Dietary changes in the NutriNet Brasil cohort during the covid-19 pandemic","type":"article-journal","volume":"54"},"uris":["http://www.mendeley.com/documents/?uuid=4759da71-592d-3033-810b-1c31d3baf012"]},{"id":"ITEM-24","itemData":{"DOI":"10.1590/S1679-49742020000400026","ISSN":"2237-9622","PMID":"32997069","author":[{"dropping-particle":"","family":"DC","given":"Malta","non-dropping-particle":"","parse-names":false,"suffix":""},{"dropping-particle":"","family":"CL","given":"Szwarcwald","non-dropping-particle":"","parse-names":false,"suffix":""},{"dropping-particle":"","family":"MBA","given":"Barros","non-dropping-particle":"","parse-names":false,"suffix":""},{"dropping-particle":"","family":"CS","given":"Gomes","non-dropping-particle":"","parse-names":false,"suffix":""},{"dropping-particle":"","family":"ÍE","given":"Machado","non-dropping-particle":"","parse-names":false,"suffix":""},{"dropping-particle":"","family":"PRB","given":"Souza Júnior","non-dropping-particle":"","parse-names":false,"suffix":""},{"dropping-particle":"","family":"DE","given":"Romero","non-dropping-particle":"","parse-names":false,"suffix":""},{"dropping-particle":"","family":"MG","given":"Lima","non-dropping-particle":"","parse-names":false,"suffix":""},{"dropping-particle":"","family":"GN","given":"Damacena","non-dropping-particle":"","parse-names":false,"suffix":""},{"dropping-particle":"","family":"MF","given":"Pina","non-dropping-particle":"","parse-names":false,"suffix":""},{"dropping-particle":"","family":"MIF","given":"Freitas","non-dropping-particle":"","parse-names":false,"suffix":""},{"dropping-particle":"","family":"AO","given":"Werneck","non-dropping-particle":"","parse-names":false,"suffix":""},{"dropping-particle":"","family":"DRPD","given":"Silva","non-dropping-particle":"","parse-names":false,"suffix":""},{"dropping-particle":"","family":"LO","given":"Azevedo","non-dropping-particle":"","parse-names":false,"suffix":""},{"dropping-particle":"","family":"R","given":"Gracie","non-dropping-particle":"","parse-names":false,"suffix":""}],"container-title":"Epidemiologia e servicos de saude : revista do Sistema Unico de Saude do Brasil","id":"ITEM-24","issue":"4","issued":{"date-parts":[["2020","1","1"]]},"page":"e2020407","publisher":"Epidemiol Serv Saude","title":"The COVID-19 Pandemic and changes in adult Brazilian lifestyles: a cross-sectional study, 2020","type":"article-journal","volume":"29"},"uris":["http://www.mendeley.com/documents/?uuid=b812de3f-2772-3b40-9d24-fefb9e12c03c"]},{"id":"ITEM-25","itemData":{"DOI":"10.3390/NU12061730","PMID":"32531892","abstract":"The aim of this study was to evaluate whether dietary behaviours of the Spanish adult population were changed during the COVID-19 outbreak confinement. For that purpose, an online questionnaire, based on 44 items including socio-demographic data, Mediterranean diet (MedDiet) Adherence Screener (MEDAS) as a reference of a healthy diet, processed foods intake, changes in their usual food choices and weight gain was distributed using social media and snowball sampling. A total of 7514 participants (37% aged below 35 years, 70.6% female, 77.9% university-level education or higher) from all the Spanish territory completed the questionnaire. Results outlined healthier dietary behaviours during the confinement when compared to previous habits. Overall, the MEDAS score (ranging from 0 to 14, whereby higher a scoring reflects greater adherence to the MedDiet) increased significantly from 6.53 ± 2 to 7.34 ± 1.93 during the confinement. Multivariate logistic regression models, adjusted for age, gender, region and other variables, showed a statistically significant higher likelihood of changing the adherence to the MedDiet (towards an increase in adherence) in those persons who decreased the intake of fried foods, snacks, fast foods, red meat, pastries or sweet beverages, but increased MedDiet-related foods such as olive oil, vegetables, fruits or legumes during the confinement. COVID-19 confinement in Spain has led to the adoption of healthier dietary habits/behaviours in the studied population, as reflected by a higher adherence to the MedDiet. This improvement, if sustained in the long-term, could have a positive impact on the prevention of chronic diseases and COVID-19-related complications.","author":[{"dropping-particle":"","family":"Rodríguez-Pérez","given":"Celia","non-dropping-particle":"","parse-names":false,"suffix":""},{"dropping-particle":"","family":"Molina-Montes","given":"Esther","non-dropping-particle":"","parse-names":false,"suffix":""},{"dropping-particle":"","family":"Verardo","given":"Vito","non-dropping-particle":"","parse-names":false,"suffix":""},{"dropping-particle":"","family":"Artacho","given":"Reyes","non-dropping-particle":"","parse-names":false,"suffix":""},{"dropping-particle":"","family":"García-Villanova","given":"Belén","non-dropping-particle":"","parse-names":false,"suffix":""},{"dropping-particle":"","family":"Guerra-Hernández","given":"Eduardo Jesús","non-dropping-particle":"","parse-names":false,"suffix":""},{"dropping-particle":"","family":"Ruíz-López","given":"María Dolores","non-dropping-particle":"","parse-names":false,"suffix":""}],"container-title":"Nutrients","id":"ITEM-25","issue":"6","issued":{"date-parts":[["2020","6","1"]]},"page":"1-19","publisher":"Multidisciplinary Digital Publishing Institute  (MDPI)","title":"Changes in Dietary Behaviours during the COVID-19 Outbreak Confinement in the Spanish COVIDiet Study","type":"article-journal","volume":"12"},"uris":["http://www.mendeley.com/documents/?uuid=7ac40ca5-f753-306c-9682-55abe410c7ac"]},{"id":"ITEM-26","itemData":{"DOI":"10.1016/J.DIABRES.2020.108350","PMID":"32710996","abstract":"Aims: To examine perceived infection risk of COVID-19 and the health and related behavior changes among people with diabetes, compared with people without diabetes, and to examine factors associated with self-reported health during the national quarantine period in China. Methods: The 2020 China COVID-19 Survey is an anonymous 74-item survey administered via social media across China. A national sample of 10,545 adults in all 31 provinces in mainland China provided data on sociodemographic characteristics, awareness, attitudes towards COVID-19, lifestyle factors, and health outcomes during the quarantine. Regression models tested associations among study variables adjusting for covariates. Results: Among the 9,016 total participants (42.6% men and 57.4% women), 585 reported having diagnosed diabetes and 8,431 had no diabetes. Participants with diabetes perceived themselves to be at higher risk and were more worried about being infected with COVID-19 when compared to non-diabetic individuals (p &lt; 0.001). During the COVID-19 pandemic, participants with diabetes were more likely to experience food and drug shortages and to increase their physical activity, compared to their counterparts. Among diabetic respondents, a high proportion of current smokers (74.1%) and drinkers (68.5%) reported increased amounts of smoking and drinking. People with diabetes were 11% less likely to report excellent or very good health. Having 150 min/week physical activity was positively associated with excellent or very good health (prevalence ratio, PR = 1.14, 95%CI 1.11–1.16). Conclusions: A high proportion of people with diabetes perceived risk of COVID-19 infection and increased their smoking and drinking during the pandemic.","author":[{"dropping-particle":"","family":"Yan","given":"Alice F.","non-dropping-particle":"","parse-names":false,"suffix":""},{"dropping-particle":"","family":"Sun","given":"Xiaomin","non-dropping-particle":"","parse-names":false,"suffix":""},{"dropping-particle":"","family":"Zheng","given":"Jinge","non-dropping-particle":"","parse-names":false,"suffix":""},{"dropping-particle":"","family":"Mi","given":"Baibing","non-dropping-particle":"","parse-names":false,"suffix":""},{"dropping-particle":"","family":"Zuo","given":"Hui","non-dropping-particle":"","parse-names":false,"suffix":""},{"dropping-particle":"","family":"Ruan","given":"Guorui","non-dropping-particle":"","parse-names":false,"suffix":""},{"dropping-particle":"","family":"Hussain","given":"Akhtar","non-dropping-particle":"","parse-names":false,"suffix":""},{"dropping-particle":"","family":"Wang","given":"Youfa","non-dropping-particle":"","parse-names":false,"suffix":""},{"dropping-particle":"","family":"Shi","given":"Zumin","non-dropping-particle":"","parse-names":false,"suffix":""}],"container-title":"Diabetes Research and Clinical Practice","id":"ITEM-26","issued":{"date-parts":[["2020","9","1"]]},"page":"108350","publisher":"Elsevier","title":"Perceived risk, behavior changes and Health-related outcomes during COVID-19 pandemic: Findings among adults with and without diabetes in China","type":"article-journal","volume":"167"},"uris":["http://www.mendeley.com/documents/?uuid=e1796f43-1474-3f32-a83b-1b30b8aad302"]},{"id":"ITEM-27","itemData":{"DOI":"10.3390/NU12061807","abstract":"Confinement due to the COVID-19 pandemic can influence dietary profiles, especially those of adolescents, who are highly susceptible to acquiring bad eating habits. Adolescents&amp;rsquo; poor dietary habits increase their subsequent risk of degenerative diseases such as obesity, diabetes, cardiovascular pathologies, etc. Our aim was to study nutritional modifications during COVID-19 confinement in adolescents aged 10 to 19 years, compare them with their usual diet and dietary guidelines, and identify variables that may have influenced changes. Data were collected by an anonymous online questionnaire on food intake among 820 adolescents from Spain, Italy, Brazil, Colombia, and Chile. The results show that COVID-19 confinement did influence their dietary habits. In particular, we recorded modified consumption of fried food, sweet food, legumes, vegetables, and fruits. Moreover, gender, family members at home, watching TV during mealtime, country of residence, and maternal education were diversely correlated with adequate nutrition during COVID-19 confinement. Understanding the adolescents&amp;rsquo; nutrition behavior during COVID-19 lockdown will help public health authorities reshape future policies on their nutritional recommendations, in preparation for future pandemics.","author":[{"dropping-particle":"","family":"Ruiz-Roso","given":"María Belén","non-dropping-particle":"","parse-names":false,"suffix":""},{"dropping-particle":"","family":"Padilha","given":"Patricia de Carvalho","non-dropping-particle":"","parse-names":false,"suffix":""},{"dropping-particle":"","family":"Mantilla-Escalante","given":"Diana C.","non-dropping-particle":"","parse-names":false,"suffix":""},{"dropping-particle":"","family":"Ulloa","given":"Natalia","non-dropping-particle":"","parse-names":false,"suffix":""},{"dropping-particle":"","family":"Brun","given":"Paola","non-dropping-particle":"","parse-names":false,"suffix":""},{"dropping-particle":"","family":"Acevedo-Correa","given":"Diofanor","non-dropping-particle":"","parse-names":false,"suffix":""},{"dropping-particle":"","family":"Peres","given":"Wilza Arantes Ferreira","non-dropping-particle":"","parse-names":false,"suffix":""},{"dropping-particle":"","family":"Martorell","given":"Miquel","non-dropping-particle":"","parse-names":false,"suffix":""},{"dropping-particle":"","family":"Aires","given":"Mariana Tschoepke","non-dropping-particle":"","parse-names":false,"suffix":""},{"dropping-particle":"","family":"Cardoso","given":"Letícia de Oliveira","non-dropping-particle":"","parse-names":false,"suffix":""},{"dropping-particle":"","family":"Carrasco-Marín","given":"Fernanda","non-dropping-particle":"","parse-names":false,"suffix":""},{"dropping-particle":"","family":"Paternina-Sierra","given":"Katherine","non-dropping-particle":"","parse-names":false,"suffix":""},{"dropping-particle":"","family":"Rodriguez-Meza","given":"Jhon E.","non-dropping-particle":"","parse-names":false,"suffix":""},{"dropping-particle":"","family":"Montero","given":"Piedad M.","non-dropping-particle":"","parse-names":false,"suffix":""},{"dropping-particle":"","family":"Bernabè","given":"Giulia","non-dropping-particle":"","parse-names":false,"suffix":""},{"dropping-particle":"","family":"Pauletto","given":"Anthony","non-dropping-particle":"","parse-names":false,"suffix":""},{"dropping-particle":"","family":"Taci","given":"Xhoajda","non-dropping-particle":"","parse-names":false,"suffix":""},{"dropping-particle":"","family":"Visioli","given":"Francesco","non-dropping-particle":"","parse-names":false,"suffix":""},{"dropping-particle":"","family":"Dávalos","given":"Alberto","non-dropping-particle":"","parse-names":false,"suffix":""}],"container-title":"Nutrients 2020, Vol. 12, Page 1807","id":"ITEM-27","issue":"6","issued":{"date-parts":[["2020","6","17"]]},"page":"1807","publisher":"Multidisciplinary Digital Publishing Institute","title":"Covid-19 Confinement and Changes of Adolescent’s Dietary Trends in Italy, Spain, Chile, Colombia and Brazil","type":"article-journal","volume":"12"},"uris":["http://www.mendeley.com/documents/?uuid=aafd2762-946d-3a12-9ea2-ce4a7cc2c205"]}],"mendeley":{"formattedCitation":"(23,26,33,50,61,63–84)","plainTextFormattedCitation":"(23,26,33,50,61,63–84)","previouslyFormattedCitation":"(23,26,33,50,61,63–84)"},"properties":{"noteIndex":0},"schema":"https://github.com/citation-style-language/schema/raw/master/csl-citation.json"}</w:instrText>
      </w:r>
      <w:r w:rsidR="00350D30">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3,26,33,50,61,63–84)</w:t>
      </w:r>
      <w:r w:rsidR="00350D30">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and seventeen at depression</w:t>
      </w:r>
      <w:r w:rsidR="00034151">
        <w:rPr>
          <w:rFonts w:ascii="Times New Roman" w:eastAsia="Times New Roman" w:hAnsi="Times New Roman" w:cs="Times New Roman"/>
          <w:sz w:val="24"/>
          <w:szCs w:val="24"/>
        </w:rPr>
        <w:t xml:space="preserve"> </w:t>
      </w:r>
      <w:r w:rsidR="00350D30">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37/APL0000831","abstract":"The authors assess levels and within-person changes in psychological well-being (i.e., depressive symptoms and life satisfaction) from before to during the COVID-19 pandemic for individuals in the United States, in general and by socioeconomic status (SES). The data is from 2 surveys of 1,143 adults from RAND Corporation’s nationally representative American Life Panel, the first administered between April–June, 2019 and the second during the initial peak of the pandemic in the United States in April, 2020. Depressive symptoms during the pandemic were higher than population norms before the pandemic. Depressive symptoms increased from before to during COVID-19 and life satisfaction decreased. Individuals with higher education experienced a greater increase in depressive symptoms and a greater decrease in life satisfaction from before to during COVID-19 in comparison to those with lower education. Supplemental analysis illustrates that income had a curvilinear relationship with changes in well-being, such that individuals at the highest levels of income experienced a greater decrease in life satisfaction from before to during COVID-19 than individuals with lower levels of income. We draw on conservation of resources theory and the theory of fundamental social causes to examine four key mechanisms (perceived financial resources, perceived control, interpersonal resources, and COVID-19-related knowledge/news consumption) underlying the relationship between SES and well-being during COVID-19. These resources explained changes in well-being for the sample as a whole but did not provide insight into why individuals of higher education experienced a greater decline in well-being from before to during COVID-19. (PsycInfo Database Record (c) 2020 APA, all rights reserved)","author":[{"dropping-particle":"","family":"Wanberg","given":"Connie R.","non-dropping-particle":"","parse-names":false,"suffix":""},{"dropping-particle":"","family":"Csillag","given":"Borbala","non-dropping-particle":"","parse-names":false,"suffix":""},{"dropping-particle":"","family":"Douglass","given":"Richard P.","non-dropping-particle":"","parse-names":false,"suffix":""},{"dropping-particle":"","family":"Zhou","given":"Le","non-dropping-particle":"","parse-names":false,"suffix":""},{"dropping-particle":"","family":"Pollard","given":"Michael S.","non-dropping-particle":"","parse-names":false,"suffix":""}],"container-title":"Journal of Applied Psychology","id":"ITEM-1","issued":{"date-parts":[["2020"]]},"publisher":"American Psychological Association","title":"Socioeconomic status and well-being during COVID-19: A resource-based examination.","type":"article-journal"},"uris":["http://www.mendeley.com/documents/?uuid=d06776dd-538b-3a44-b806-23f9fe0e23fd"]},{"id":"ITEM-2","itemData":{"DOI":"10.1016/J.JAAC.2020.06.007","ISSN":"1527-5418","PMID":"32615153","abstract":"The novel coronavirus disease 2019 (COVID-19) infection has rapidly grown worldwide,1 and many governments have implemented policies to control the infection rate. For example, school suspension, self-quarantine, requirement of citizens to stay at home,2 travel and border controls, and discouragement of outdoor activities3 have been used. Although these actions emphasizing the importance of “spatial distancing” are based on the perspective of public health, they may result in health problems other than COVID-19 infection, such as psychological distress and fear.4 Therefore, the present authors examined the potential predictors for psychological distress among schoolchildren during COVID-19 school suspension.","author":[{"dropping-particle":"","family":"IH","given":"Chen","non-dropping-particle":"","parse-names":false,"suffix":""},{"dropping-particle":"","family":"CY","given":"Chen","non-dropping-particle":"","parse-names":false,"suffix":""},{"dropping-particle":"","family":"AH","given":"Pakpour","non-dropping-particle":"","parse-names":false,"suffix":""},{"dropping-particle":"","family":"MD","given":"Griffiths","non-dropping-particle":"","parse-names":false,"suffix":""},{"dropping-particle":"","family":"CY","given":"Lin","non-dropping-particle":"","parse-names":false,"suffix":""}],"container-title":"Journal of the American Academy of Child and Adolescent Psychiatry","id":"ITEM-2","issue":"10","issued":{"date-parts":[["2020","10","1"]]},"page":"1099-1102.e1","publisher":"J Am Acad Child Adolesc Psychiatry","title":"Internet-Related Behaviors and Psychological Distress Among Schoolchildren During COVID-19 School Suspension","type":"article-journal","volume":"59"},"uris":["http://www.mendeley.com/documents/?uuid=08bcfaf9-dfd8-3fb8-9578-2c5f1627f002"]},{"id":"ITEM-3","itemData":{"DOI":"10.1001/JAMANETWORKOPEN.2020.19686","abstract":"&lt;h3&gt;Importance&lt;/h3&gt;&lt;p&gt;The coronavirus disease 2019 (COVID-19) pandemic and the policies to contain it have been a near ubiquitous exposure in the US with unknown effects on depression symptoms.&lt;/p&gt;&lt;h3&gt;Objective&lt;/h3&gt;&lt;p&gt;To estimate the prevalence of and risk factors associated with depression symptoms among US adults during vs before the COVID-19 pandemic.&lt;/p&gt;&lt;h3&gt;Design, Setting, and Participants&lt;/h3&gt;&lt;p&gt;This nationally representative survey study used 2 population-based surveys of US adults aged 18 or older. During COVID-19, estimates were derived from the COVID-19 and Life Stressors Impact on Mental Health and Well-being study, conducted from March 31, 2020, to April 13, 2020. Before COVID-19 estimates were derived from the National Health and Nutrition Examination Survey, conducted from 2017 to 2018. Data were analyzed from April 15 to 20, 2020.&lt;/p&gt;&lt;h3&gt;Exposures&lt;/h3&gt;&lt;p&gt;The COVID-19 pandemic and outcomes associated with the measures to mitigate it.&lt;/p&gt;&lt;h3&gt;Main Outcomes and Measures&lt;/h3&gt;&lt;p&gt;Depression symptoms, defined using the Patient Health Questionnaire-9 cutoff of 10 or higher. Categories of depression symptoms were defined as none (score, 0-4), mild (score, 5-9), moderate (score, 10-14), moderately severe (score, 15-19), and severe (score, ≥20).&lt;/p&gt;&lt;h3&gt;Results&lt;/h3&gt;&lt;p&gt;A total of 1470 participants completed the COVID-19 and Life Stressors Impact on Mental Health and Well-being survey (completion rate, 64.3%), and after removing those with missing data, the final during–COVID-19 sample included 1441 participants (619 participants [43.0%] aged 18-39 years; 723 [50.2%] men; 933 [64.7%] non-Hispanic White). The pre–COVID-19 sample included 5065 participants (1704 participants [37.8%] aged 18-39 years; 2588 [51.4%] women; 1790 [62.9%] non-Hispanic White). Depression symptom prevalence was higher in every category during COVID-19 compared with before (mild: 24.6% [95% CI, 21.8%-27.7%] vs 16.2% [95% CI, 15.1%-17.4%]; moderate: 14.8% [95% CI, 12.6%-17.4%] vs 5.7% [95% CI, 4.8%-6.9%]; moderately severe: 7.9% [95% CI, 6.3%-9.8%] vs 2.1% [95% CI, 1.6%-2.8%]; severe: 5.1% [95% CI, 3.8%-6.9%] vs 0.7% [95% CI, 0.5%-0.9%]). Higher risk of depression symptoms during COVID-19 was associated with having lower income (odds ratio, 2.37 [95% CI, 1.26-4.43]), having less than $5000 in savings (odds ratio, 1.52 [95% CI, 1.02-2.26]), and exposure to more stressors (odds ratio, 3.05 [95% CI, 1.95-4.77]).&lt;/p&gt;&lt;h3&gt;Conclusions and Relevance&lt;/h3&gt;&lt;p&gt;These findings suggest that preva…","author":[{"dropping-particle":"","family":"Ettman","given":"Catherine K.","non-dropping-particle":"","parse-names":false,"suffix":""},{"dropping-particle":"","family":"Abdalla","given":"Salma M.","non-dropping-particle":"","parse-names":false,"suffix":""},{"dropping-particle":"","family":"Cohen","given":"Gregory H.","non-dropping-particle":"","parse-names":false,"suffix":""},{"dropping-particle":"","family":"Sampson","given":"Laura","non-dropping-particle":"","parse-names":false,"suffix":""},{"dropping-particle":"","family":"Vivier","given":"Patrick M.","non-dropping-particle":"","parse-names":false,"suffix":""},{"dropping-particle":"","family":"Galea","given":"Sandro","non-dropping-particle":"","parse-names":false,"suffix":""}],"container-title":"JAMA Network Open","id":"ITEM-3","issue":"9","issued":{"date-parts":[["2020","9","1"]]},"page":"e2019686-e2019686","publisher":"American Medical Association","title":"Prevalence of Depression Symptoms in US Adults Before and During the COVID-19 Pandemic","type":"article-journal","volume":"3"},"uris":["http://www.mendeley.com/documents/?uuid=148fda45-f53e-3d61-a0ed-517be868d89c"]},{"id":"ITEM-4","itemData":{"DOI":"10.1371/JOURNAL.PONE.0237301","ISSN":"1932-6203","abstract":"The coronavirus disease 2019 (COVID-19) pandemic has put considerable physical and emotional strain on frontline healthcare workers. Among frontline healthcare workers, physician trainees represent a unique group—functioning simultaneously as both learners and caregivers and experiencing considerable challenges during the pandemic. However, we have a limited understanding regarding the emotional effects and vulnerability experienced by trainees during the pandemic. We investigated the effects of trainee exposure to patients being tested for COVID-19 on their depression, anxiety, stress, burnout and professional fulfillment. All physician trainees at an academic medical center (n = 1375) were invited to participate in an online survey. We compared the measures of depression, anxiety, stress, burnout and professional fulfillment among trainees who were exposed to patients being tested for COVID-19 and those that were not, using univariable and multivariable models. We also evaluated perceived life stressors such as childcare, home schooling, personal finances and work-family balance among both groups. 393 trainees completed the survey (29% response rate). Compared to the non-exposed group, the exposed group had a higher prevalence of stress (29.4% vs. 18.9%), and burnout (46.3% vs. 33.7%). The exposed group also experienced moderate to extremely high perceived stress regarding childcare and had a lower work-family balance. Multivariable models indicated that trainees who were exposed to COVID-19 patients reported significantly higher stress (10.96 [95% CI, 9.65 to 12.46] vs 8.44 [95% CI, 7.3 to 9.76]; P = 0.043) and were more likely to be burned out (1.31 [95% CI, 1.21 to1.41] vs 1.07 [95% CI, 0.96 to 1.19]; P = 0.002]. We also found that female trainees were more likely to be stressed (P = 0.043); while unmarried trainees were more likely to be depressed (P = 0.009), and marginally more likely to have anxiety (P = 0.051). To address these challenges, wellness programs should focus on sustaining current programs, develop new and targeted mental health resources that are widely accessible and devise strategies for creating awareness regarding these resources.","author":[{"dropping-particle":"","family":"Kannampallil","given":"Thomas G.","non-dropping-particle":"","parse-names":false,"suffix":""},{"dropping-particle":"","family":"Goss","given":"Charles W.","non-dropping-particle":"","parse-names":false,"suffix":""},{"dropping-particle":"","family":"Evanoff","given":"Bradley A.","non-dropping-particle":"","parse-names":false,"suffix":""},{"dropping-particle":"","family":"Strickland","given":"Jaime R.","non-dropping-particle":"","parse-names":false,"suffix":""},{"dropping-particle":"","family":"McAlister","given":"Rebecca P.","non-dropping-particle":"","parse-names":false,"suffix":""},{"dropping-particle":"","family":"Duncan","given":"Jennifer","non-dropping-particle":"","parse-names":false,"suffix":""}],"container-title":"PLOS ONE","id":"ITEM-4","issue":"8","issued":{"date-parts":[["2020","8","1"]]},"page":"e0237301","publisher":"Public Library of Science","title":"Exposure to COVID-19 patients increases physician trainee stress and burnout","type":"article-journal","volume":"15"},"uris":["http://www.mendeley.com/documents/?uuid=ce100ef0-244f-3f69-bc76-7816574db335"]},{"id":"ITEM-5","itemData":{"DOI":"10.1111/PCN.13161","ISSN":"1440-1819","author":[{"dropping-particle":"","family":"Xiang","given":"Mi","non-dropping-particle":"","parse-names":false,"suffix":""},{"dropping-particle":"","family":"Yamamoto","given":"Shohei","non-dropping-particle":"","parse-names":false,"suffix":""},{"dropping-particle":"","family":"Mizoue","given":"Tetsuya","non-dropping-particle":"","parse-names":false,"suffix":""}],"container-title":"Psychiatry and Clinical Neurosciences","id":"ITEM-5","issue":"12","issued":{"date-parts":[["2020","12","1"]]},"page":"664-666","publisher":"John Wiley &amp; Sons, Ltd","title":"Depressive symptoms in students during school closure due to COVID-19 in Shanghai","type":"article-journal","volume":"74"},"uris":["http://www.mendeley.com/documents/?uuid=8d5b4f9b-24f1-3d88-aac8-9117f450f50b"]},{"id":"ITEM-6","itemData":{"DOI":"10.1192/BJO.2020.147","abstract":"BACKGROUND: The coronavirus disease 2019 (COVID-19) outbreak has become a pandemic. Obstetricians and midwives, among other medical staff, are tackling COVID-19 and are under immense psychological stress., AIMS: We aimed to survey the mental health of non-infectious disease specialist staff, specifically obstetricians and midwives, working in officially designated hospitals treating patients with COVID-19., METHOD: A nationwide online survey was conducted from 7 March to 17 March 2020 investigating the mental health of obstetricians and midwives (who were not themselves infected with COVID-19) working in hospitals treating patients with COVID-19. We used the 9-item Patient Health Questionnaire (PHQ-9), the 7-item Generalized Anxiety Disorder (GAD-7) scale and the 7-item Insomnia Severity Index (ISI) to assess their symptoms of depression, anxiety and insomnia., RESULTS: A total of 885 (41.6%), 609 (28.6%) and 729 (34.3%) obstetricians and midwives reported depression (PHQ-9 &gt;= 5), anxiety (GAD-7 &gt;= 5) and insomnia (ISI &gt;= 8), respectively, during the COVID-19 pandemic. Regardless of whether or not they had direct contact with patients with COVID-19, obstetricians and midwives were more likely to report mild and moderate depression and anxiety during the COVID-19 pandemic when compared with before the pandemic. Those who had direct contact with patients with COVID-19 were more likely to report depression and insomnia than those who did not. Those who had sufficient protective equipment or training were less likely to report depression, anxiety and insomnia than those who did not., CONCLUSIONS: Our data suggest that non-infectious disease specialist staff have experienced varying, but increased levels of depression, anxiety and insomnia during this COVID-19 pandemic, which could be reduced by sufficient levels of protective equipment and occupational COVID-19 workplace training.","author":[{"dropping-particle":"","family":"Liu","given":"Tao","non-dropping-particle":"","parse-names":false,"suffix":""},{"dropping-particle":"","family":"Zheng","given":"Zheng","non-dropping-particle":"","parse-names":false,"suffix":""},{"dropping-particle":"","family":"Sha","given":"Xiaoyan","non-dropping-particle":"","parse-names":false,"suffix":""},{"dropping-particle":"","family":"Liu","given":"Huishu","non-dropping-particle":"","parse-names":false,"suffix":""},{"dropping-particle":"","family":"Zheng","given":"Wenjing","non-dropping-particle":"","parse-names":false,"suffix":""},{"dropping-particle":"","family":"Su","given":"Huanxing","non-dropping-particle":"","parse-names":false,"suffix":""},{"dropping-particle":"","family":"Xu","given":"Guiyun","non-dropping-particle":"","parse-names":false,"suffix":""},{"dropping-particle":"","family":"Su","given":"Kuan-Pin","non-dropping-particle":"","parse-names":false,"suffix":""},{"dropping-particle":"","family":"So","given":"Kwok-Fai","non-dropping-particle":"","parse-names":false,"suffix":""},{"dropping-particle":"","family":"Lin","given":"Kangguang","non-dropping-particle":"","parse-names":false,"suffix":""}],"container-title":"BJPsych Open","id":"ITEM-6","issue":"1","issued":{"date-parts":[["2021","1"]]},"publisher":"Royal College of Psychiatrists","title":"Psychological impact in non-infectious disease specialists who had direct contact with patients with COVID-19","type":"article-journal","volume":"7"},"uris":["http://www.mendeley.com/documents/?uuid=64936dda-61e0-341e-8bd6-3649cefff86c"]},{"id":"ITEM-7","itemData":{"DOI":"10.3389/FPSYG.2020.586246","ISSN":"1664-1078","abstract":"The recent outbreak of the coronavirus disease (Covid-19) has plunged countries across the world into crisis. Both in the general population and in specific subgroups such as infected people or health care workers, studies have reported increased symptoms of anxiety, depression and stress. However, the reactions of individuals with mental disorders to Covid-19 have largely been neglected. The present study therefore aimed to investigate the perceived impact of Covid-19 and its psychological consequences on people with mental disorders. In this online survey, participants were asked to evaluate their disorder-specific symptoms, perceived psychosocial stress and behaviors related to Covid-19 in the current situation and retrospectively before the spread of Covid-19. The study included participants with self-identified generalized anxiety disorder (GAD), panic disorder and agoraphobia (PA), illness anxiety disorder (IA), social anxiety disorder (SAD), depression (DP), obsessive-compulsive disorder (OCD), body dysmorphic disorder (BDD), eating disorders (ED), schizophrenia spectrum and other psychotic disorders (SP), other non-specified mental disorder (other) as well as mentally healthy controls (HC). The results suggest that the symptom severity of DP, GAD, IA and BDD has deteriorated as a reaction to Covid-19. Across all mental disorders and HC, self-reported psychosocial stress levels were higher during the outbreak of Covid-19 compared to before. A reduced frequency of social contacts and grocery shopping was found for all participants. People with self-identified mental disorders showed higher personal worries about Covid-19 and a higher fear of contagion with Covid-19 than did HC. According to our findings, Covid-19 may reinforce symptom severity and psychosocial stress in individuals with mental disorders. In times of pandemics, special support is needed to assist people with mental disorders and to prevent symptom deterioration.","author":[{"dropping-particle":"","family":"Quittkat","given":"Hannah L.","non-dropping-particle":"","parse-names":false,"suffix":""},{"dropping-particle":"","family":"Düsing","given":"Rainer","non-dropping-particle":"","parse-names":false,"suffix":""},{"dropping-particle":"","family":"Holtmann","given":"Friederike-Johanna","non-dropping-particle":"","parse-names":false,"suffix":""},{"dropping-particle":"","family":"Buhlmann","given":"Ulrike","non-dropping-particle":"","parse-names":false,"suffix":""},{"dropping-particle":"","family":"Svaldi","given":"Jennifer","non-dropping-particle":"","parse-names":false,"suffix":""},{"dropping-particle":"","family":"Vocks","given":"Silja","non-dropping-particle":"","parse-names":false,"suffix":""}],"container-title":"Frontiers in Psychology","id":"ITEM-7","issued":{"date-parts":[["2020","11","17"]]},"page":"3256","publisher":"Frontiers","title":"Perceived Impact of Covid-19 Across Different Mental Disorders: A Study on Disorder-Specific Symptoms, Psychosocial Stress and Behavior","type":"article-journal","volume":"0"},"uris":["http://www.mendeley.com/documents/?uuid=1f776d6c-ab40-372c-aa65-5ef84584f1d6"]},{"id":"ITEM-8","itemData":{"DOI":"10.1016/J.JPSYCHIRES.2020.09.007","PMID":"32971356","abstract":"Background: Health care workers, especially frontline nurses, faced great challenges during the coronavirus disease 2019 (COVID-19) outbreak. Aims: To assess the magnitude of the psychological status and associated risk factors among nurses in the pandemic center in Wuhan, China. Methods: In this study, we enrolled nurses from Renmin Hospital of Wuhan University. The questionnaire was designed to obtain basic information of the participants, and included four psychological assessment scales. We issued the questionnaires at two different points of time. We conducted the first survey on January 29 to February 2 (outbreak period) with 709 eligible responses, and the second survey on February 26 to February 28 (stable period) with 621 eligible responses. The nurses from Wuchang Fangcang shelter hospital were also enrolled in the second survey. Results: During the pandemic, over one-third of nurses suffered from depression, anxiety, and insomnia. In the outbreak period, the nurses showed significantly higher risks for depression, anxiety, and posttraumatic stress disorder (PTSD) symptoms than those in the stable period (P &lt; 0.01). Notably, the nurses from the Fangcang shelter hospitals were more likely to present psychological problems than those from other frontline or non-frontline (all P &lt; 0.001) units, especially for insomnia (38.3% with severe insomnia). The nurses from the frontline, with worse physical condition and uncertain concerns about this pandemic as compared to the others, were more likely to bear psychological problems. Thus, online psychological information and sufficient protection conditions were effective interventions to help mitigate psychological distress. The nurses from Fangcang shelter hospitals suffered a significantly higher risk of psychological problems than those from other units. Conclusion: The psychological status of nurses needs more attention during the COVID-19 pandemic, especially for those who fought in the frontline during the peak of the outbreak.","author":[{"dropping-particle":"","family":"Cai","given":"Zhongxiang","non-dropping-particle":"","parse-names":false,"suffix":""},{"dropping-particle":"","family":"Cui","given":"Qin","non-dropping-particle":"","parse-names":false,"suffix":""},{"dropping-particle":"","family":"Liu","given":"Zhongchun","non-dropping-particle":"","parse-names":false,"suffix":""},{"dropping-particle":"","family":"Li","given":"Juanjuan","non-dropping-particle":"","parse-names":false,"suffix":""},{"dropping-particle":"","family":"Gong","given":"Xuan","non-dropping-particle":"","parse-names":false,"suffix":""},{"dropping-particle":"","family":"Liu","given":"Jingfang","non-dropping-particle":"","parse-names":false,"suffix":""},{"dropping-particle":"","family":"Wan","given":"Zhiying","non-dropping-particle":"","parse-names":false,"suffix":""},{"dropping-particle":"","family":"Yuan","given":"Xiaoping","non-dropping-particle":"","parse-names":false,"suffix":""},{"dropping-particle":"","family":"Li","given":"Xiaofen","non-dropping-particle":"","parse-names":false,"suffix":""},{"dropping-particle":"","family":"Chen","given":"Chuang","non-dropping-particle":"","parse-names":false,"suffix":""},{"dropping-particle":"","family":"Wang","given":"Gaohua","non-dropping-particle":"","parse-names":false,"suffix":""}],"container-title":"Journal of Psychiatric Research","id":"ITEM-8","issued":{"date-parts":[["2020","12","1"]]},"page":"132","publisher":"Elsevier","title":"Nurses endured high risks of psychological problems under the epidemic of COVID-19 in a longitudinal study in Wuhan China","type":"article-journal","volume":"131"},"uris":["http://www.mendeley.com/documents/?uuid=0434473f-681c-30c0-8750-8acfdb0c5f9b"]},{"id":"ITEM-9","itemData":{"DOI":"10.1016/J.JPSYCHORES.2020.110262","abstract":"Introduction: No studies have reported mental health symptom comparisons prior to and during COVID-19 in vulnerable medical populations. Objective: To compare anxiety and depression symptoms among people with a pre-existing medical condition and factors associated with changes. Methods: Pre-COVID-19 Scleroderma Patient-centered Intervention Network Cohort data were linked to COVID-19 data from April 2020. Multiple linear and logistic regression were used to assess factors associated with continuous change and ≥ 1 minimal clinically important difference (MCID) change for anxiety (PROMIS Anxiety 4a v1.0; MCID = 4.0) and depression (Patient Health Questionnaire-8; MCID = 3.0) symptoms, controlling for pre-COVID-19 levels. Results: Mean anxiety symptoms increased 4.9 points (95% confidence interval [CI] 4.0 to 5.7). Depression symptom change was negligible (0.3 points; 95% CI -0.7 to 0.2). Compared to France (N = 159), adjusted anxiety symptom change scores were significantly higher in the United Kingdom (N = 50; 3.3 points, 95% CI 0.9 to 5.6), United States (N = 128; 2.5 points, 95% CI 0.7 to 4.2), and Canada (N = 98; 1.9 points, 95% CI 0.1 to 3.8). Odds of ≥1 MCID increase were 2.6 for the United Kingdom (95% CI 1.2 to 5.7) but not significant for the United States (1.6, 95% CI 0.9 to 2.9) or Canada (1.4, 95% CI 0.7 to 2.5). Older age and adequate financial resources were associated with less continuous anxiety increase. Employment and shorter time since diagnosis were associated with lower odds of a ≥ 1 MCID increase. Conclusions: Anxiety symptoms, but not depression symptoms, increased dramatically during COVID-19 among people with a pre-existing medical condition.","author":[{"dropping-particle":"","family":"Thombs","given":"Brett D.","non-dropping-particle":"","parse-names":false,"suffix":""},{"dropping-particle":"","family":"Kwakkenbos","given":"Linda","non-dropping-particle":"","parse-names":false,"suffix":""},{"dropping-particle":"","family":"Henry","given":"Richard S.","non-dropping-particle":"","parse-names":false,"suffix":""},{"dropping-particle":"","family":"Carrier","given":"Marie Eve","non-dropping-particle":"","parse-names":false,"suffix":""},{"dropping-particle":"","family":"Patten","given":"Scott","non-dropping-particle":"","parse-names":false,"suffix":""},{"dropping-particle":"","family":"Harb","given":"Sami","non-dropping-particle":"","parse-names":false,"suffix":""},{"dropping-particle":"","family":"Bourgeault","given":"Angelica","non-dropping-particle":"","parse-names":false,"suffix":""},{"dropping-particle":"","family":"Tao","given":"Lydia","non-dropping-particle":"","parse-names":false,"suffix":""},{"dropping-particle":"","family":"Bartlett","given":"Susan J.","non-dropping-particle":"","parse-names":false,"suffix":""},{"dropping-particle":"","family":"Mouthon","given":"Luc","non-dropping-particle":"","parse-names":false,"suffix":""},{"dropping-particle":"","family":"Varga","given":"John","non-dropping-particle":"","parse-names":false,"suffix":""},{"dropping-particle":"","family":"Benedetti","given":"Andrea","non-dropping-particle":"","parse-names":false,"suffix":""}],"container-title":"Journal of Psychosomatic Research","id":"ITEM-9","issued":{"date-parts":[["2020","12","1"]]},"publisher":"Elsevier Inc.","title":"Changes in mental health symptoms from pre-COVID-19 to COVID-19 among participants with systemic sclerosis from four countries: A Scleroderma Patient-centered Intervention Network (SPIN) Cohort study","type":"article-journal","volume":"139"},"uris":["http://www.mendeley.com/documents/?uuid=9fb4430c-5ad7-3d1e-b4c3-ed90726cef8a"]},{"id":"ITEM-10","itemData":{"DOI":"10.1016/J.JAD.2020.11.109","ISSN":"1573-2517","PMID":"33257043","abstract":"Background: Growing evidence supports a clear association between COVID-19 pandemic and mental health. However, little is known about the longitudinal course of psychopathology in young adults at different stages of the pandemic. Methods: This large-scale, longitudinal, population-based survey was conducted among college students in China. The rates of three mental health problems (acute stress, anxiety, and depressive symptoms), and their change patterns at two phases of the pandemic (early vs under-control) were measured. Predictors of changes in mental health symptoms were examined utilizing multivariate regression. Results: Among the 164,101 college students who participated in the first wave survey (T1=during onset of outbreak), 68,685 (41.9%) completed a follow-up survey (T2=during remission). In the follow-up survey, the prevalence of probable acute stress (T1: 34.6%; T2: 16.4%) decreased, while the rates of depressive (T1: 21.6%; T2: 26.3%) and anxiety symptoms (T1: 11.4%; T2: 14.7%) increased. Senior students, with suspected or conformed cases in their community and COVID-19 related worries (all AORs &gt; 1.20, ps &lt; 0.001) were found to have a higher risk of developing mental health problems in at least one wave. Less physical exercise, low perceived social support, and a dysfunctional family were found to negatively impact psychological symptoms. Conclusions: Acute stress, anxiety, and depressive symptoms have been prevalent among college students during the COVID-19 epidemic, and showed a significant increase after the initial stage of the outbreak. Some college students, especially those with the risk factors noted above, exhibited persistent or delayed symptoms.","author":[{"dropping-particle":"","family":"Y","given":"Li","non-dropping-particle":"","parse-names":false,"suffix":""},{"dropping-particle":"","family":"J","given":"Zhao","non-dropping-particle":"","parse-names":false,"suffix":""},{"dropping-particle":"","family":"Z","given":"Ma","non-dropping-particle":"","parse-names":false,"suffix":""},{"dropping-particle":"","family":"LS","given":"McReynolds","non-dropping-particle":"","parse-names":false,"suffix":""},{"dropping-particle":"","family":"D","given":"Lin","non-dropping-particle":"","parse-names":false,"suffix":""},{"dropping-particle":"","family":"Z","given":"Chen","non-dropping-particle":"","parse-names":false,"suffix":""},{"dropping-particle":"","family":"T","given":"Wang","non-dropping-particle":"","parse-names":false,"suffix":""},{"dropping-particle":"","family":"D","given":"Wang","non-dropping-particle":"","parse-names":false,"suffix":""},{"dropping-particle":"","family":"Y","given":"Zhang","non-dropping-particle":"","parse-names":false,"suffix":""},{"dropping-particle":"","family":"J","given":"Zhang","non-dropping-particle":"","parse-names":false,"suffix":""},{"dropping-particle":"","family":"F","given":"Fan","non-dropping-particle":"","parse-names":false,"suffix":""},{"dropping-particle":"","family":"X","given":"Liu","non-dropping-particle":"","parse-names":false,"suffix":""}],"container-title":"Journal of affective disorders","id":"ITEM-10","issued":{"date-parts":[["2021","2","15"]]},"page":"597-604","publisher":"J Affect Disord","title":"Mental Health Among College Students During the COVID-19 Pandemic in China: A 2-Wave Longitudinal Survey","type":"article-journal","volume":"281"},"uris":["http://www.mendeley.com/documents/?uuid=6dd35896-3b22-340c-aefd-aae93d775ca0"]},{"id":"ITEM-11","itemData":{"DOI":"10.1007/S10900-020-00918-5","ISSN":"1573-3610","PMID":"33165765","abstract":"The numerous negative health impacts of COVID-19, which include expected changes to psychiatric illness and physical activity (PA), are disproportionately distributed in the United States. Mental illnesses and physical inactivity are prevalent among U.S. college students. This study examined whether there was a change in minutes of PA and depression scores after a stay-at-home order and examined predictors of these changes. An online survey was sent to all undergraduate and graduate students attending a large, diverse university via an electronic newsletter. The survey requested information about demographic and academic data, cardiorespiratory fitness, and depression symptoms. Paired t-tests and logistic regression were employed. Our sample (n = 194) was predominantly female (73%), young (mean age of 25), not a sexual minority (82%), and had a mean 3.4 GPA. Students reported worse depression scores (p &lt; 0.01) and fewer minutes of PA (p = 0.01) after the stay-at-home order. There was a small but significant (p = 0.04) correlation between changes in total minutes of PA and depression scores. Senior (p = 0.05) and Hispanic (p = 0.03) students were less likely to report worsening depression scores than freshmen and white students, respectively. Asian students were significantly more likely than white students to report decreased PA. This study suggests that COVID-19 and its consequences may be contributing to reduced PA and greater depression symptoms in college students and that sub-groups have been affected differently. Targeted interventions to promote PA and support mental health may bolster the ability for resilience of college students.","author":[{"dropping-particle":"","family":"C","given":"Coughenour","non-dropping-particle":"","parse-names":false,"suffix":""},{"dropping-particle":"","family":"M","given":"Gakh","non-dropping-particle":"","parse-names":false,"suffix":""},{"dropping-particle":"","family":"JR","given":"Pharr","non-dropping-particle":"","parse-names":false,"suffix":""},{"dropping-particle":"","family":"T","given":"Bungum","non-dropping-particle":"","parse-names":false,"suffix":""},{"dropping-particle":"","family":"S","given":"Jalene","non-dropping-particle":"","parse-names":false,"suffix":""}],"container-title":"Journal of community health","id":"ITEM-11","issue":"4","issued":{"date-parts":[["2021","8","1"]]},"page":"758-766","publisher":"J Community Health","title":"Changes in Depression and Physical Activity Among College Students on a Diverse Campus After a COVID-19 Stay-at-Home Order","type":"article-journal","volume":"46"},"uris":["http://www.mendeley.com/documents/?uuid=ab208cea-e23e-3e4c-a8f7-3f13e72b75c0"]},{"id":"ITEM-12","itemData":{"DOI":"10.1371/JOURNAL.PONE.0236337","ISSN":"1932-6203","abstract":"This study investigates students' social networks and mental health before and at the time of the COVID-19 pandemic in April 2020, using longitudinal data collected since 2018. We analyze change on multiple dimensions of social networks (interaction, friendship, social support, co-studying) and mental health indicators (depression, anxiety, stress, loneliness) within two cohorts of Swiss undergraduate students experiencing the crisis (N = 212), and make additional comparisons to an earlier cohort which did not experience the crisis (N = 54). In within-person comparisons we find that interaction and co-studying networks had become sparser, and more students were studying alone. Furthermore, students' levels of stress, anxiety, loneliness, and depressive symptoms got worse, compared to measures before the crisis. Stressors shifted from fears of missing out on social life to worries about health, family, friends, and their future. Exploratory analyses suggest that COVID-19 specific worries, isolation in social networks, lack of interaction and emotional support, and physical isolation were associated with negative mental health trajectories. Female students appeared to have worse mental health trajectories when controlling for different levels of social integration and COVID-19 related stressors. As universities and researchers discuss future strategies on how to combine on-site teaching with online courses, our results indicate the importance of considering social contacts in students' mental health and offer starting points to identify and support students at higher risk of social isolation and negative psychological effects during the COVID-19 pandemic.","author":[{"dropping-particle":"","family":"Elmer","given":"Timon","non-dropping-particle":"","parse-names":false,"suffix":""},{"dropping-particle":"","family":"Mepham","given":"Kieran","non-dropping-particle":"","parse-names":false,"suffix":""},{"dropping-particle":"","family":"Stadtfeld","given":"Christoph","non-dropping-particle":"","parse-names":false,"suffix":""}],"container-title":"PLOS ONE","id":"ITEM-12","issue":"7","issued":{"date-parts":[["2020","7"]]},"page":"e0236337","publisher":"Public Library of Science","title":"Students under lockdown: Comparisons of students' social networks and mental health before and during the COVID-19 crisis in Switzerland","type":"article-journal","volume":"15"},"uris":["http://www.mendeley.com/documents/?uuid=37e1523f-892b-4e38-b1c6-dd63737fc53b"]},{"id":"ITEM-13","itemData":{"DOI":"10.1016/J.JPSYCHORES.2020.110186","ISSN":"1879-1360","PMID":"32682159","abstract":"Background: The impact of Coronavirus disease (COVID-19) and the governmental restrictions on mental health have been reported for different countries. This study evaluated mental health during COVID-19 lockdown in Austria and the effect of age, gender, income, work, and physical activity. Methods: An online survey was performed through Qualtrics® after four weeks of lockdown in Austria to recruit a representative sample regarding gender, age, education, and region. Indicators of mental health were quality of life (WHO-QOL BREF), well-being (WHO-5), depression (PHQ-9), anxiety (GAD-7), stress (PSS-10), and sleep quality (ISI). Results: In total, N = 1005 individuals were included (53% women). 21% scored above the cut off ≥10 points (PHQ-9) for moderate depressive symptoms, 119% scored above the cut-off ≥10 points (GAD-7) for moderate anxiety symptoms, and 16% above the cut-off ≥15 points (ISI) for clinical insomnia. ANOVAs, Bonferroni-corrected post-hoc tests, and t-tests showed highest mental health problems in adults under 35 years, women, people with no work, and low income (all p-values &lt;.05). Comparisons with a large Austrian sample recruited within the ATHIS 2014 study showed increases of depression and decreases of quality of life in times of COVID-19 as compared to before COVID-19. Conclusions: Depressive symptoms (21%) and anxiety symptoms (19%) are higher during COVID-19 compared to previous epidemiological data. 16% rated over the cut-off for moderate or severe clinical insomnia. The COVID-19 pandemic and lockdown seems particularly stressful for younger adults (&lt;35 years), women, people without work, and low income.","author":[{"dropping-particle":"","family":"C","given":"Pieh","non-dropping-particle":"","parse-names":false,"suffix":""},{"dropping-particle":"","family":"S","given":"Budimir","non-dropping-particle":"","parse-names":false,"suffix":""},{"dropping-particle":"","family":"T","given":"Probst","non-dropping-particle":"","parse-names":false,"suffix":""}],"container-title":"Journal of psychosomatic research","id":"ITEM-13","issued":{"date-parts":[["2020","9","1"]]},"publisher":"J Psychosom Res","title":"The effect of age, gender, income, work, and physical activity on mental health during coronavirus disease (COVID-19) lockdown in Austria","type":"article-journal","volume":"136"},"uris":["http://www.mendeley.com/documents/?uuid=c9010792-a358-3551-b1bc-b6f296a92e58"]},{"id":"ITEM-14","itemData":{"DOI":"10.1371/JOURNAL.PONE.0236688","ISSN":"1932-6203","abstract":"Background The current study aimed to assess prevalence of mental disorders during Covid-19 pandemic- and respective lockdown in Germany, and potential behaviors/states that can have protective functions on preventing severe mental problems. Assessing prevalence of mental disorders, as well as to find potential protective variables is very important in order to determine people’s psychological suffering. It provides the basis for teaching possible coping styles in order to prevent a major breakdown on mental health. Prevalence on mental disorders was expected to increase during the pandemic, especially depression, (general-/and health-) anxiety, panic attacks- and disorder, as well as obsessive-compulsive disorder. Additionally, potentially protective variables, such as resilience and coping, were included.   Methods N = 949 subjects completed an online-survey that asked for symptoms regarding depression, (health) anxiety, panic disorder, obsessive-compulsive disorder, and lock-down related behavior—starting 14 days after lockdown in Germany.   Results Prevalence of mental disorders in the current sample was much higher than usual prevalence of mental disorders, with 50.6% expressing at least one mental disorder. Resilience was associated with lower risks for any mental disorder (OR = 4.23, p &lt; .0001, 95%CI = 3.21–5.57), as well as with any other measured mental illness (all ORs between = 2.82 for obsessive-compulsive disorder and OR = 41.44 for panic disorder, all p &lt; .001). Similar results were obtained regarding coping (focus on positive).   Conclusion Results are highly relevant in order to provide a glance on what substantial influence the current pandemic- and lockdown situation has on mental health across the country, and possibly across the world. Possible ways in order to prevent deterioration and help coping with the current situation are being elaborated and discussed.","author":[{"dropping-particle":"","family":"Munk","given":"Aisha J. L.","non-dropping-particle":"","parse-names":false,"suffix":""},{"dropping-particle":"","family":"Schmidt","given":"Norina M.","non-dropping-particle":"","parse-names":false,"suffix":""},{"dropping-particle":"","family":"Alexander","given":"Nina","non-dropping-particle":"","parse-names":false,"suffix":""},{"dropping-particle":"","family":"Henkel","given":"Katrina","non-dropping-particle":"","parse-names":false,"suffix":""},{"dropping-particle":"","family":"Hennig","given":"Juergen","non-dropping-particle":"","parse-names":false,"suffix":""}],"container-title":"PLOS ONE","id":"ITEM-14","issue":"8","issued":{"date-parts":[["2020","8","1"]]},"page":"e0236688","publisher":"Public Library of Science","title":"Covid-19—Beyond virology: Potentials for maintaining mental health during lockdown","type":"article-journal","volume":"15"},"uris":["http://www.mendeley.com/documents/?uuid=2d2e124e-79ee-3e84-8e8c-bbbb8c2dbe1c"]},{"id":"ITEM-15","itemData":{"DOI":"10.1177/0706743720943812","ISSN":"1497-0015","PMID":"32700546","author":[{"dropping-particle":"","family":"N","given":"Schmitz","non-dropping-particle":"","parse-names":false,"suffix":""},{"dropping-particle":"","family":"P","given":"Holley","non-dropping-particle":"","parse-names":false,"suffix":""},{"dropping-particle":"","family":"X","given":"Meng","non-dropping-particle":"","parse-names":false,"suffix":""},{"dropping-particle":"","family":"L","given":"Fish","non-dropping-particle":"","parse-names":false,"suffix":""},{"dropping-particle":"","family":"J","given":"Jedwab","non-dropping-particle":"","parse-names":false,"suffix":""}],"container-title":"Canadian journal of psychiatry. Revue canadienne de psychiatrie","id":"ITEM-15","issue":"10","issued":{"date-parts":[["2020","10","1"]]},"page":"733-735","publisher":"Can J Psychiatry","title":"COVID-19 and Depressive Symptoms: A Community-based Study in Quebec, Canada","type":"article-journal","volume":"65"},"uris":["http://www.mendeley.com/documents/?uuid=609e5bfd-9153-3612-a576-2123db6241a3"]},{"id":"ITEM-16","itemData":{"DOI":"10.1001/JAMANETWORKOPEN.2020.10705","PMID":"32478846","author":[{"dropping-particle":"","family":"Li","given":"Weidong","non-dropping-particle":"","parse-names":false,"suffix":""},{"dropping-particle":"","family":"Frank","given":"Elena","non-dropping-particle":"","parse-names":false,"suffix":""},{"dropping-particle":"","family":"Zhao","given":"Zhuo","non-dropping-particle":"","parse-names":false,"suffix":""},{"dropping-particle":"","family":"Chen","given":"Lihong","non-dropping-particle":"","parse-names":false,"suffix":""},{"dropping-particle":"","family":"Wang","given":"Zhen","non-dropping-particle":"","parse-names":false,"suffix":""},{"dropping-particle":"","family":"Burmeister","given":"Margit","non-dropping-particle":"","parse-names":false,"suffix":""},{"dropping-particle":"","family":"Sen","given":"Srijan","non-dropping-particle":"","parse-names":false,"suffix":""}],"container-title":"JAMA Network Open","id":"ITEM-16","issue":"6","issued":{"date-parts":[["2020","6","1"]]},"page":"e2010705","publisher":"American Medical Association","title":"Mental Health of Young Physicians in China During the Novel Coronavirus Disease 2019 Outbreak","type":"article-journal","volume":"3"},"uris":["http://www.mendeley.com/documents/?uuid=f3abe2aa-9dd0-379b-b052-43f31c3b7bd3"]},{"id":"ITEM-17","itemData":{"DOI":"10.1007/S11606-020-05970-4","PMID":"32556877","author":[{"dropping-particle":"","family":"Flentje","given":"Annesa","non-dropping-particle":"","parse-names":false,"suffix":""},{"dropping-particle":"","family":"Obedin-Maliver","given":"Juno","non-dropping-particle":"","parse-names":false,"suffix":""},{"dropping-particle":"","family":"Lubensky","given":"Micah E.","non-dropping-particle":"","parse-names":false,"suffix":""},{"dropping-particle":"","family":"Dastur","given":"Zubin","non-dropping-particle":"","parse-names":false,"suffix":""},{"dropping-particle":"","family":"Neilands","given":"Torsten","non-dropping-particle":"","parse-names":false,"suffix":""},{"dropping-particle":"","family":"Lunn","given":"Mitchell R.","non-dropping-particle":"","parse-names":false,"suffix":""}],"container-title":"Journal of General Internal Medicine","id":"ITEM-17","issue":"9","issued":{"date-parts":[["2020","9","1"]]},"page":"2788","publisher":"Springer","title":"Depression and Anxiety Changes Among Sexual and Gender Minority People Coinciding with Onset of COVID-19 Pandemic","type":"article-journal","volume":"35"},"uris":["http://www.mendeley.com/documents/?uuid=80363ecb-fdd2-3e2b-845d-7ce86fac780f"]}],"mendeley":{"formattedCitation":"(57,85–100)","plainTextFormattedCitation":"(57,85–100)","previouslyFormattedCitation":"(57,85–100)"},"properties":{"noteIndex":0},"schema":"https://github.com/citation-style-language/schema/raw/master/csl-citation.json"}</w:instrText>
      </w:r>
      <w:r w:rsidR="00350D30">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7,85–100)</w:t>
      </w:r>
      <w:r w:rsidR="00350D30">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w:t>
      </w:r>
      <w:r w:rsidR="00C84C55" w:rsidRPr="00205201">
        <w:rPr>
          <w:rFonts w:ascii="Times New Roman" w:eastAsia="Times New Roman" w:hAnsi="Times New Roman" w:cs="Times New Roman"/>
          <w:sz w:val="24"/>
          <w:szCs w:val="24"/>
        </w:rPr>
        <w:t xml:space="preserve">None of the 87 studies investigated the link between the obesity risk factors and obesity itself. </w:t>
      </w:r>
      <w:r w:rsidRPr="00205201">
        <w:rPr>
          <w:rFonts w:ascii="Times New Roman" w:eastAsia="Times New Roman" w:hAnsi="Times New Roman" w:cs="Times New Roman"/>
          <w:sz w:val="24"/>
          <w:szCs w:val="24"/>
        </w:rPr>
        <w:t>The majority of studies were conducted in the USA (n=17), China (n=13), Spain (n=12), Poland (n=8) and Italy (n=8). The sample size ranged from 164,101</w:t>
      </w:r>
      <w:r w:rsidR="00034151">
        <w:rPr>
          <w:rFonts w:ascii="Times New Roman" w:eastAsia="Times New Roman" w:hAnsi="Times New Roman" w:cs="Times New Roman"/>
          <w:sz w:val="24"/>
          <w:szCs w:val="24"/>
        </w:rPr>
        <w:t xml:space="preserve"> </w:t>
      </w:r>
      <w:r w:rsidR="00302DF9">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6/J.JAD.2020.11.109","ISSN":"1573-2517","PMID":"33257043","abstract":"Background: Growing evidence supports a clear association between COVID-19 pandemic and mental health. However, little is known about the longitudinal course of psychopathology in young adults at different stages of the pandemic. Methods: This large-scale, longitudinal, population-based survey was conducted among college students in China. The rates of three mental health problems (acute stress, anxiety, and depressive symptoms), and their change patterns at two phases of the pandemic (early vs under-control) were measured. Predictors of changes in mental health symptoms were examined utilizing multivariate regression. Results: Among the 164,101 college students who participated in the first wave survey (T1=during onset of outbreak), 68,685 (41.9%) completed a follow-up survey (T2=during remission). In the follow-up survey, the prevalence of probable acute stress (T1: 34.6%; T2: 16.4%) decreased, while the rates of depressive (T1: 21.6%; T2: 26.3%) and anxiety symptoms (T1: 11.4%; T2: 14.7%) increased. Senior students, with suspected or conformed cases in their community and COVID-19 related worries (all AORs &gt; 1.20, ps &lt; 0.001) were found to have a higher risk of developing mental health problems in at least one wave. Less physical exercise, low perceived social support, and a dysfunctional family were found to negatively impact psychological symptoms. Conclusions: Acute stress, anxiety, and depressive symptoms have been prevalent among college students during the COVID-19 epidemic, and showed a significant increase after the initial stage of the outbreak. Some college students, especially those with the risk factors noted above, exhibited persistent or delayed symptoms.","author":[{"dropping-particle":"","family":"Y","given":"Li","non-dropping-particle":"","parse-names":false,"suffix":""},{"dropping-particle":"","family":"J","given":"Zhao","non-dropping-particle":"","parse-names":false,"suffix":""},{"dropping-particle":"","family":"Z","given":"Ma","non-dropping-particle":"","parse-names":false,"suffix":""},{"dropping-particle":"","family":"LS","given":"McReynolds","non-dropping-particle":"","parse-names":false,"suffix":""},{"dropping-particle":"","family":"D","given":"Lin","non-dropping-particle":"","parse-names":false,"suffix":""},{"dropping-particle":"","family":"Z","given":"Chen","non-dropping-particle":"","parse-names":false,"suffix":""},{"dropping-particle":"","family":"T","given":"Wang","non-dropping-particle":"","parse-names":false,"suffix":""},{"dropping-particle":"","family":"D","given":"Wang","non-dropping-particle":"","parse-names":false,"suffix":""},{"dropping-particle":"","family":"Y","given":"Zhang","non-dropping-particle":"","parse-names":false,"suffix":""},{"dropping-particle":"","family":"J","given":"Zhang","non-dropping-particle":"","parse-names":false,"suffix":""},{"dropping-particle":"","family":"F","given":"Fan","non-dropping-particle":"","parse-names":false,"suffix":""},{"dropping-particle":"","family":"X","given":"Liu","non-dropping-particle":"","parse-names":false,"suffix":""}],"container-title":"Journal of affective disorders","id":"ITEM-1","issued":{"date-parts":[["2021","2","15"]]},"page":"597-604","publisher":"J Affect Disord","title":"Mental Health Among College Students During the COVID-19 Pandemic in China: A 2-Wave Longitudinal Survey","type":"article-journal","volume":"281"},"uris":["http://www.mendeley.com/documents/?uuid=6dd35896-3b22-340c-aefd-aae93d775ca0"]}],"mendeley":{"formattedCitation":"(100)","plainTextFormattedCitation":"(100)","previouslyFormattedCitation":"(100)"},"properties":{"noteIndex":0},"schema":"https://github.com/citation-style-language/schema/raw/master/csl-citation.json"}</w:instrText>
      </w:r>
      <w:r w:rsidR="00302DF9">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100)</w:t>
      </w:r>
      <w:r w:rsidR="00302DF9">
        <w:rPr>
          <w:rFonts w:ascii="Times New Roman" w:eastAsia="Times New Roman" w:hAnsi="Times New Roman" w:cs="Times New Roman"/>
          <w:sz w:val="24"/>
          <w:szCs w:val="24"/>
          <w:vertAlign w:val="superscript"/>
        </w:rPr>
        <w:fldChar w:fldCharType="end"/>
      </w:r>
      <w:r w:rsidR="002228A4"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to 18</w:t>
      </w:r>
      <w:r w:rsidR="006E1E53"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participants</w:t>
      </w:r>
      <w:r w:rsidR="00034151">
        <w:rPr>
          <w:rFonts w:ascii="Times New Roman" w:eastAsia="Times New Roman" w:hAnsi="Times New Roman" w:cs="Times New Roman"/>
          <w:sz w:val="24"/>
          <w:szCs w:val="24"/>
        </w:rPr>
        <w:t xml:space="preserve"> </w:t>
      </w:r>
      <w:r w:rsidR="00302DF9">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123/IJSPP.2020-0501","ISSN":"1555-0273","PMID":"32820136","abstract":"Purpose: The COVID-19 outbreak has challenged professional athletes' training and competition routines in a way not seen before. This report aims to inform about the changes in training volume and intensity distribution and their effects on functional performance due to a 7-week home-confinement period in professional road cyclists from a Union Cycliste Internationale Pro Team. Methods: A total of 18 male professional cyclists (mean [SD] age = 24.9 [2.8] y, body mass = 66.5 [5.6] kg, maximal aerobic power = 449 [39] W; 6.8 [0.6] W/kg) were monitored during the 10 weeks before the lockdown (outdoor cycling) and the 7-week lockdown (indoor cycling turbo trainer). Data from the mean maximal power output (in watts per kilogram) produced during the best 5-minute and best 20-minute records and the training intensity distributions (weekly volumes at power-based training zones) were collected from WKO5 software. Results: Total training volume decreased 33.9% during the lockdown (P &lt; .01). Weekly volumes by standardized zones (Z1 to Z6) declined between 25.8% and 52.2% (effect size from 0.83 to 1.57), except for Z2 (P=.38). There were large reductions in best 5-minute and best 20-minute performance (effect size &gt; 1.36; P &lt; .001) with losses between 1% and 19% in all the cyclists. Conclusions: Total indoor volumes of 12 hours per week, with 6 hours per week at low intensity (Z1 and Z2) and 2 hours per week at high intensity over the threshold (Z5 and Z6), were insufficient to maintain performance in elite road cyclists during the COVID-19 lockdown. Such performance declines should be considered to enable a safe and effective return to competition.","author":[{"dropping-particle":"","family":"X","given":"Muriel","non-dropping-particle":"","parse-names":false,"suffix":""},{"dropping-particle":"","family":"J","given":"Courel-Ibáñez","non-dropping-particle":"","parse-names":false,"suffix":""},{"dropping-particle":"","family":"V","given":"Cerezuela-Espejo","non-dropping-particle":"","parse-names":false,"suffix":""},{"dropping-particle":"","family":"JG","given":"Pallarés","non-dropping-particle":"","parse-names":false,"suffix":""}],"container-title":"International journal of sports physiology and performance","id":"ITEM-1","issue":"5","issued":{"date-parts":[["2020","5","1"]]},"page":"735-738","publisher":"Int J Sports Physiol Perform","title":"Training Load and Performance Impairments in Professional Cyclists During COVID-19 Lockdown","type":"article-journal","volume":"16"},"uris":["http://www.mendeley.com/documents/?uuid=aed86ff5-beec-332e-8351-b68e36113d4b"]}],"mendeley":{"formattedCitation":"(40)","plainTextFormattedCitation":"(40)","previouslyFormattedCitation":"(40)"},"properties":{"noteIndex":0},"schema":"https://github.com/citation-style-language/schema/raw/master/csl-citation.json"}</w:instrText>
      </w:r>
      <w:r w:rsidR="00302DF9">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40)</w:t>
      </w:r>
      <w:r w:rsidR="00302DF9">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In terms of quality assessment there were a total </w:t>
      </w:r>
      <w:r w:rsidR="006D04CA">
        <w:rPr>
          <w:rFonts w:ascii="Times New Roman" w:eastAsia="Times New Roman" w:hAnsi="Times New Roman" w:cs="Times New Roman"/>
          <w:sz w:val="24"/>
          <w:szCs w:val="24"/>
        </w:rPr>
        <w:t>of two unsatisfactory studies (51,91)</w:t>
      </w:r>
      <w:r w:rsidR="007D7295">
        <w:rPr>
          <w:rFonts w:ascii="Times New Roman" w:eastAsia="Times New Roman" w:hAnsi="Times New Roman" w:cs="Times New Roman"/>
          <w:sz w:val="24"/>
          <w:szCs w:val="24"/>
        </w:rPr>
        <w:t>, thirty-</w:t>
      </w:r>
      <w:r w:rsidR="00AB00A3">
        <w:rPr>
          <w:rFonts w:ascii="Times New Roman" w:eastAsia="Times New Roman" w:hAnsi="Times New Roman" w:cs="Times New Roman"/>
          <w:sz w:val="24"/>
          <w:szCs w:val="24"/>
        </w:rPr>
        <w:t>six</w:t>
      </w:r>
      <w:r w:rsidR="007D7295">
        <w:rPr>
          <w:rFonts w:ascii="Times New Roman" w:eastAsia="Times New Roman" w:hAnsi="Times New Roman" w:cs="Times New Roman"/>
          <w:sz w:val="24"/>
          <w:szCs w:val="24"/>
        </w:rPr>
        <w:t xml:space="preserve"> satisfactory</w:t>
      </w:r>
      <w:r w:rsidR="00407862">
        <w:rPr>
          <w:rFonts w:ascii="Times New Roman" w:eastAsia="Times New Roman" w:hAnsi="Times New Roman" w:cs="Times New Roman"/>
          <w:sz w:val="24"/>
          <w:szCs w:val="24"/>
        </w:rPr>
        <w:t xml:space="preserve"> (</w:t>
      </w:r>
      <w:r w:rsidR="00163240">
        <w:rPr>
          <w:rFonts w:ascii="Times New Roman" w:eastAsia="Times New Roman" w:hAnsi="Times New Roman" w:cs="Times New Roman"/>
          <w:sz w:val="24"/>
          <w:szCs w:val="24"/>
        </w:rPr>
        <w:t>21,</w:t>
      </w:r>
      <w:r w:rsidR="00416693">
        <w:rPr>
          <w:rFonts w:ascii="Times New Roman" w:eastAsia="Times New Roman" w:hAnsi="Times New Roman" w:cs="Times New Roman"/>
          <w:sz w:val="24"/>
          <w:szCs w:val="24"/>
        </w:rPr>
        <w:t>23,</w:t>
      </w:r>
      <w:r w:rsidR="00163240">
        <w:rPr>
          <w:rFonts w:ascii="Times New Roman" w:eastAsia="Times New Roman" w:hAnsi="Times New Roman" w:cs="Times New Roman"/>
          <w:sz w:val="24"/>
          <w:szCs w:val="24"/>
        </w:rPr>
        <w:t>25,26,28,33,</w:t>
      </w:r>
      <w:r w:rsidR="00416693">
        <w:rPr>
          <w:rFonts w:ascii="Times New Roman" w:eastAsia="Times New Roman" w:hAnsi="Times New Roman" w:cs="Times New Roman"/>
          <w:sz w:val="24"/>
          <w:szCs w:val="24"/>
        </w:rPr>
        <w:t>36,37,38,40,41,</w:t>
      </w:r>
      <w:r w:rsidR="00163240">
        <w:rPr>
          <w:rFonts w:ascii="Times New Roman" w:eastAsia="Times New Roman" w:hAnsi="Times New Roman" w:cs="Times New Roman"/>
          <w:sz w:val="24"/>
          <w:szCs w:val="24"/>
        </w:rPr>
        <w:t>43,44,</w:t>
      </w:r>
      <w:r w:rsidR="00AB00A3">
        <w:rPr>
          <w:rFonts w:ascii="Times New Roman" w:eastAsia="Times New Roman" w:hAnsi="Times New Roman" w:cs="Times New Roman"/>
          <w:sz w:val="24"/>
          <w:szCs w:val="24"/>
        </w:rPr>
        <w:t>47</w:t>
      </w:r>
      <w:r w:rsidR="00686B8E">
        <w:rPr>
          <w:rFonts w:ascii="Times New Roman" w:eastAsia="Times New Roman" w:hAnsi="Times New Roman" w:cs="Times New Roman"/>
          <w:sz w:val="24"/>
          <w:szCs w:val="24"/>
        </w:rPr>
        <w:t>,</w:t>
      </w:r>
      <w:r w:rsidR="00163240">
        <w:rPr>
          <w:rFonts w:ascii="Times New Roman" w:eastAsia="Times New Roman" w:hAnsi="Times New Roman" w:cs="Times New Roman"/>
          <w:sz w:val="24"/>
          <w:szCs w:val="24"/>
        </w:rPr>
        <w:t>48,</w:t>
      </w:r>
      <w:r w:rsidR="00416693">
        <w:rPr>
          <w:rFonts w:ascii="Times New Roman" w:eastAsia="Times New Roman" w:hAnsi="Times New Roman" w:cs="Times New Roman"/>
          <w:sz w:val="24"/>
          <w:szCs w:val="24"/>
        </w:rPr>
        <w:t>52,</w:t>
      </w:r>
      <w:r w:rsidR="00163240">
        <w:rPr>
          <w:rFonts w:ascii="Times New Roman" w:eastAsia="Times New Roman" w:hAnsi="Times New Roman" w:cs="Times New Roman"/>
          <w:sz w:val="24"/>
          <w:szCs w:val="24"/>
        </w:rPr>
        <w:t>53</w:t>
      </w:r>
      <w:r w:rsidR="00407862">
        <w:rPr>
          <w:rFonts w:ascii="Times New Roman" w:eastAsia="Times New Roman" w:hAnsi="Times New Roman" w:cs="Times New Roman"/>
          <w:sz w:val="24"/>
          <w:szCs w:val="24"/>
        </w:rPr>
        <w:t xml:space="preserve"> </w:t>
      </w:r>
      <w:r w:rsidR="00F64560">
        <w:rPr>
          <w:rFonts w:ascii="Times New Roman" w:eastAsia="Times New Roman" w:hAnsi="Times New Roman" w:cs="Times New Roman"/>
          <w:sz w:val="24"/>
          <w:szCs w:val="24"/>
        </w:rPr>
        <w:t>54,</w:t>
      </w:r>
      <w:r w:rsidR="00163240">
        <w:rPr>
          <w:rFonts w:ascii="Times New Roman" w:eastAsia="Times New Roman" w:hAnsi="Times New Roman" w:cs="Times New Roman"/>
          <w:sz w:val="24"/>
          <w:szCs w:val="24"/>
        </w:rPr>
        <w:t>55,56,57,</w:t>
      </w:r>
      <w:r w:rsidR="00416693">
        <w:rPr>
          <w:rFonts w:ascii="Times New Roman" w:eastAsia="Times New Roman" w:hAnsi="Times New Roman" w:cs="Times New Roman"/>
          <w:sz w:val="24"/>
          <w:szCs w:val="24"/>
        </w:rPr>
        <w:t>59,60,</w:t>
      </w:r>
      <w:r w:rsidR="00163240">
        <w:rPr>
          <w:rFonts w:ascii="Times New Roman" w:eastAsia="Times New Roman" w:hAnsi="Times New Roman" w:cs="Times New Roman"/>
          <w:sz w:val="24"/>
          <w:szCs w:val="24"/>
        </w:rPr>
        <w:t>61,62,</w:t>
      </w:r>
      <w:r w:rsidR="00416693">
        <w:rPr>
          <w:rFonts w:ascii="Times New Roman" w:eastAsia="Times New Roman" w:hAnsi="Times New Roman" w:cs="Times New Roman"/>
          <w:sz w:val="24"/>
          <w:szCs w:val="24"/>
        </w:rPr>
        <w:t>63,</w:t>
      </w:r>
      <w:r w:rsidR="00BD6620">
        <w:rPr>
          <w:rFonts w:ascii="Times New Roman" w:eastAsia="Times New Roman" w:hAnsi="Times New Roman" w:cs="Times New Roman"/>
          <w:sz w:val="24"/>
          <w:szCs w:val="24"/>
        </w:rPr>
        <w:t>64,67,68,</w:t>
      </w:r>
      <w:r w:rsidR="00163240">
        <w:rPr>
          <w:rFonts w:ascii="Times New Roman" w:eastAsia="Times New Roman" w:hAnsi="Times New Roman" w:cs="Times New Roman"/>
          <w:sz w:val="24"/>
          <w:szCs w:val="24"/>
        </w:rPr>
        <w:t>71,</w:t>
      </w:r>
      <w:r w:rsidR="00BD6620">
        <w:rPr>
          <w:rFonts w:ascii="Times New Roman" w:eastAsia="Times New Roman" w:hAnsi="Times New Roman" w:cs="Times New Roman"/>
          <w:sz w:val="24"/>
          <w:szCs w:val="24"/>
        </w:rPr>
        <w:t>77,78,</w:t>
      </w:r>
      <w:r w:rsidR="00416693">
        <w:rPr>
          <w:rFonts w:ascii="Times New Roman" w:eastAsia="Times New Roman" w:hAnsi="Times New Roman" w:cs="Times New Roman"/>
          <w:sz w:val="24"/>
          <w:szCs w:val="24"/>
        </w:rPr>
        <w:t>81,82,</w:t>
      </w:r>
      <w:r w:rsidR="00686B8E">
        <w:rPr>
          <w:rFonts w:ascii="Times New Roman" w:eastAsia="Times New Roman" w:hAnsi="Times New Roman" w:cs="Times New Roman"/>
          <w:sz w:val="24"/>
          <w:szCs w:val="24"/>
        </w:rPr>
        <w:t>83,</w:t>
      </w:r>
      <w:r w:rsidR="00163240">
        <w:rPr>
          <w:rFonts w:ascii="Times New Roman" w:eastAsia="Times New Roman" w:hAnsi="Times New Roman" w:cs="Times New Roman"/>
          <w:sz w:val="24"/>
          <w:szCs w:val="24"/>
        </w:rPr>
        <w:t>92</w:t>
      </w:r>
      <w:r w:rsidR="006B738C">
        <w:rPr>
          <w:rFonts w:ascii="Times New Roman" w:eastAsia="Times New Roman" w:hAnsi="Times New Roman" w:cs="Times New Roman"/>
          <w:sz w:val="24"/>
          <w:szCs w:val="24"/>
        </w:rPr>
        <w:t xml:space="preserve">), </w:t>
      </w:r>
      <w:r w:rsidR="00EE4739">
        <w:rPr>
          <w:rFonts w:ascii="Times New Roman" w:eastAsia="Times New Roman" w:hAnsi="Times New Roman" w:cs="Times New Roman"/>
          <w:sz w:val="24"/>
          <w:szCs w:val="24"/>
        </w:rPr>
        <w:t>forty</w:t>
      </w:r>
      <w:r w:rsidR="004A0265">
        <w:rPr>
          <w:rFonts w:ascii="Times New Roman" w:eastAsia="Times New Roman" w:hAnsi="Times New Roman" w:cs="Times New Roman"/>
          <w:sz w:val="24"/>
          <w:szCs w:val="24"/>
        </w:rPr>
        <w:t>-</w:t>
      </w:r>
      <w:r w:rsidR="008C7F23">
        <w:rPr>
          <w:rFonts w:ascii="Times New Roman" w:eastAsia="Times New Roman" w:hAnsi="Times New Roman" w:cs="Times New Roman"/>
          <w:sz w:val="24"/>
          <w:szCs w:val="24"/>
        </w:rPr>
        <w:t>two</w:t>
      </w:r>
      <w:r w:rsidR="004A0265">
        <w:rPr>
          <w:rFonts w:ascii="Times New Roman" w:eastAsia="Times New Roman" w:hAnsi="Times New Roman" w:cs="Times New Roman"/>
          <w:sz w:val="24"/>
          <w:szCs w:val="24"/>
        </w:rPr>
        <w:t xml:space="preserve"> </w:t>
      </w:r>
      <w:r w:rsidR="006B738C">
        <w:rPr>
          <w:rFonts w:ascii="Times New Roman" w:eastAsia="Times New Roman" w:hAnsi="Times New Roman" w:cs="Times New Roman"/>
          <w:sz w:val="24"/>
          <w:szCs w:val="24"/>
        </w:rPr>
        <w:t>good quality (22,24,27,29,30,31,32,34,39,42,45,46,49,50,57,58,61,65,66,69,70,72,73,</w:t>
      </w:r>
      <w:r w:rsidR="004A0265">
        <w:rPr>
          <w:rFonts w:ascii="Times New Roman" w:eastAsia="Times New Roman" w:hAnsi="Times New Roman" w:cs="Times New Roman"/>
          <w:sz w:val="24"/>
          <w:szCs w:val="24"/>
        </w:rPr>
        <w:t>74,</w:t>
      </w:r>
      <w:r w:rsidR="006B738C">
        <w:rPr>
          <w:rFonts w:ascii="Times New Roman" w:eastAsia="Times New Roman" w:hAnsi="Times New Roman" w:cs="Times New Roman"/>
          <w:sz w:val="24"/>
          <w:szCs w:val="24"/>
        </w:rPr>
        <w:t>76,79,</w:t>
      </w:r>
      <w:r w:rsidR="004A0265">
        <w:rPr>
          <w:rFonts w:ascii="Times New Roman" w:eastAsia="Times New Roman" w:hAnsi="Times New Roman" w:cs="Times New Roman"/>
          <w:sz w:val="24"/>
          <w:szCs w:val="24"/>
        </w:rPr>
        <w:t>80,</w:t>
      </w:r>
      <w:r w:rsidR="006B738C">
        <w:rPr>
          <w:rFonts w:ascii="Times New Roman" w:eastAsia="Times New Roman" w:hAnsi="Times New Roman" w:cs="Times New Roman"/>
          <w:sz w:val="24"/>
          <w:szCs w:val="24"/>
        </w:rPr>
        <w:t>84,85,86,87,88,89,90,93,94,95,96,97,98,100</w:t>
      </w:r>
      <w:r w:rsidR="004A0265">
        <w:rPr>
          <w:rFonts w:ascii="Times New Roman" w:eastAsia="Times New Roman" w:hAnsi="Times New Roman" w:cs="Times New Roman"/>
          <w:sz w:val="24"/>
          <w:szCs w:val="24"/>
        </w:rPr>
        <w:t>), two very good quality (35,99)</w:t>
      </w:r>
    </w:p>
    <w:p w14:paraId="13D27CFB" w14:textId="08F73829" w:rsidR="00053395" w:rsidRDefault="00995FAF" w:rsidP="006D04CA">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Tables 1-5 sh</w:t>
      </w:r>
      <w:r w:rsidR="00015C30" w:rsidRPr="00205201">
        <w:rPr>
          <w:rFonts w:ascii="Times New Roman" w:eastAsia="Times New Roman" w:hAnsi="Times New Roman" w:cs="Times New Roman"/>
          <w:sz w:val="24"/>
          <w:szCs w:val="24"/>
        </w:rPr>
        <w:t>ows further</w:t>
      </w:r>
      <w:r w:rsidRPr="00205201">
        <w:rPr>
          <w:rFonts w:ascii="Times New Roman" w:eastAsia="Times New Roman" w:hAnsi="Times New Roman" w:cs="Times New Roman"/>
          <w:sz w:val="24"/>
          <w:szCs w:val="24"/>
        </w:rPr>
        <w:t xml:space="preserve"> </w:t>
      </w:r>
      <w:r w:rsidR="00D707BC" w:rsidRPr="00205201">
        <w:rPr>
          <w:rFonts w:ascii="Times New Roman" w:eastAsia="Times New Roman" w:hAnsi="Times New Roman" w:cs="Times New Roman"/>
          <w:sz w:val="24"/>
          <w:szCs w:val="24"/>
        </w:rPr>
        <w:t xml:space="preserve">details </w:t>
      </w:r>
      <w:r w:rsidR="007A6B16" w:rsidRPr="00205201">
        <w:rPr>
          <w:rFonts w:ascii="Times New Roman" w:eastAsia="Times New Roman" w:hAnsi="Times New Roman" w:cs="Times New Roman"/>
          <w:sz w:val="24"/>
          <w:szCs w:val="24"/>
        </w:rPr>
        <w:t>on the characteristics of</w:t>
      </w:r>
      <w:r w:rsidR="00015C30" w:rsidRPr="00205201">
        <w:rPr>
          <w:rFonts w:ascii="Times New Roman" w:eastAsia="Times New Roman" w:hAnsi="Times New Roman" w:cs="Times New Roman"/>
          <w:sz w:val="24"/>
          <w:szCs w:val="24"/>
        </w:rPr>
        <w:t xml:space="preserve"> the</w:t>
      </w:r>
      <w:r w:rsidR="007A6B16" w:rsidRPr="00205201">
        <w:rPr>
          <w:rFonts w:ascii="Times New Roman" w:eastAsia="Times New Roman" w:hAnsi="Times New Roman" w:cs="Times New Roman"/>
          <w:sz w:val="24"/>
          <w:szCs w:val="24"/>
        </w:rPr>
        <w:t xml:space="preserve"> included studies</w:t>
      </w:r>
      <w:r w:rsidR="005D0C08" w:rsidRPr="00205201">
        <w:rPr>
          <w:rFonts w:ascii="Times New Roman" w:eastAsia="Times New Roman" w:hAnsi="Times New Roman" w:cs="Times New Roman"/>
          <w:sz w:val="24"/>
          <w:szCs w:val="24"/>
        </w:rPr>
        <w:t>.</w:t>
      </w:r>
      <w:r w:rsidR="00D707BC" w:rsidRPr="00205201">
        <w:rPr>
          <w:rFonts w:ascii="Times New Roman" w:eastAsia="Times New Roman" w:hAnsi="Times New Roman" w:cs="Times New Roman"/>
          <w:sz w:val="24"/>
          <w:szCs w:val="24"/>
        </w:rPr>
        <w:t xml:space="preserve"> </w:t>
      </w:r>
    </w:p>
    <w:p w14:paraId="04060E07" w14:textId="77777777" w:rsidR="00AB00A3" w:rsidRPr="00205201" w:rsidRDefault="00AB00A3" w:rsidP="006D04CA">
      <w:pPr>
        <w:spacing w:before="240" w:after="240" w:line="480" w:lineRule="auto"/>
        <w:rPr>
          <w:rFonts w:ascii="Times New Roman" w:eastAsia="Times New Roman" w:hAnsi="Times New Roman" w:cs="Times New Roman"/>
          <w:sz w:val="24"/>
          <w:szCs w:val="24"/>
        </w:rPr>
      </w:pPr>
    </w:p>
    <w:p w14:paraId="64A7144B" w14:textId="77777777" w:rsidR="00015C30" w:rsidRPr="00205201" w:rsidRDefault="00015C30" w:rsidP="0089037D">
      <w:pPr>
        <w:spacing w:before="240" w:after="240" w:line="480" w:lineRule="auto"/>
        <w:rPr>
          <w:rFonts w:ascii="Times New Roman" w:eastAsia="Times New Roman" w:hAnsi="Times New Roman" w:cs="Times New Roman"/>
          <w:b/>
          <w:sz w:val="24"/>
          <w:szCs w:val="24"/>
          <w:u w:val="single"/>
        </w:rPr>
      </w:pPr>
    </w:p>
    <w:p w14:paraId="0D116B93" w14:textId="3BA5E26D" w:rsidR="00053395" w:rsidRPr="00205201" w:rsidRDefault="00D707BC" w:rsidP="0089037D">
      <w:pPr>
        <w:spacing w:before="240" w:after="240" w:line="480" w:lineRule="auto"/>
        <w:rPr>
          <w:rFonts w:ascii="Times New Roman" w:eastAsia="Times New Roman" w:hAnsi="Times New Roman" w:cs="Times New Roman"/>
          <w:b/>
          <w:sz w:val="24"/>
          <w:szCs w:val="24"/>
          <w:u w:val="single"/>
        </w:rPr>
      </w:pPr>
      <w:r w:rsidRPr="00205201">
        <w:rPr>
          <w:rFonts w:ascii="Times New Roman" w:eastAsia="Times New Roman" w:hAnsi="Times New Roman" w:cs="Times New Roman"/>
          <w:b/>
          <w:sz w:val="24"/>
          <w:szCs w:val="24"/>
          <w:u w:val="single"/>
        </w:rPr>
        <w:t>Relation between COVID-19 and</w:t>
      </w:r>
      <w:r w:rsidR="00BC2AF7">
        <w:rPr>
          <w:rFonts w:ascii="Times New Roman" w:eastAsia="Times New Roman" w:hAnsi="Times New Roman" w:cs="Times New Roman"/>
          <w:b/>
          <w:sz w:val="24"/>
          <w:szCs w:val="24"/>
          <w:u w:val="single"/>
        </w:rPr>
        <w:t xml:space="preserve"> weight</w:t>
      </w:r>
    </w:p>
    <w:p w14:paraId="70589754" w14:textId="03211E79" w:rsidR="00053395" w:rsidRPr="00205201" w:rsidRDefault="00BC2AF7" w:rsidP="0089037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ummary of the weight changes reported during COVID-19 is summarised in Table 1. </w:t>
      </w:r>
      <w:r w:rsidR="00D707BC" w:rsidRPr="00205201">
        <w:rPr>
          <w:rFonts w:ascii="Times New Roman" w:eastAsia="Times New Roman" w:hAnsi="Times New Roman" w:cs="Times New Roman"/>
          <w:sz w:val="24"/>
          <w:szCs w:val="24"/>
        </w:rPr>
        <w:t>A total of fourteen studies looking at the impact of COVID-19 on weight directly were included</w:t>
      </w:r>
      <w:r w:rsidR="00E0770C" w:rsidRPr="00E0770C">
        <w:rPr>
          <w:rFonts w:ascii="Times New Roman" w:eastAsia="Times New Roman" w:hAnsi="Times New Roman" w:cs="Times New Roman"/>
          <w:sz w:val="24"/>
          <w:szCs w:val="24"/>
          <w:vertAlign w:val="superscript"/>
        </w:rPr>
        <w:t xml:space="preserve"> </w:t>
      </w:r>
      <w:r w:rsidR="00302DF9">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6/J.ORCP.2020.07.006","ISSN":"1871-403X","PMID":"32763110","abstract":"Introduction: The goal was to assess individuals’ weight changes and their connections with depressive symptoms, optimism and physical activity. Method: 4379 Spanish citizens, 16–84 years, participated. Results: Most participants declared no weight changes. Males, young and obese individuals had greater weight variability. Depressive symptoms were linked to larger weight changes. Optimism and MVPA followed a descending pattern from ≥−3 kg. MVPA minutes/week and fulfilling physical activity recommendations were inversely associated to weight changes. Conclusion: The COVID-19 confinement impacted individuals’ weight, expanding depreobesity to include weight loss. Optimism and physical activity seemed to be “protective elements”.","author":[{"dropping-particle":"","family":"J","given":"Fernandez-Rio","non-dropping-particle":"","parse-names":false,"suffix":""},{"dropping-particle":"","family":"JA","given":"Cecchini","non-dropping-particle":"","parse-names":false,"suffix":""},{"dropping-particle":"","family":"A","given":"Mendez-Gimenez","non-dropping-particle":"","parse-names":false,"suffix":""},{"dropping-particle":"","family":"A","given":"Carriedo","non-dropping-particle":"","parse-names":false,"suffix":""}],"container-title":"Obesity research &amp; clinical practice","id":"ITEM-1","issue":"4","issued":{"date-parts":[["2020","7","1"]]},"page":"383-385","publisher":"Obes Res Clin Pract","title":"Weight changes during the COVID-19 home confinement. Effects on psychosocial variables","type":"article-journal","volume":"14"},"uris":["http://www.mendeley.com/documents/?uuid=62095150-661d-3f4f-872c-042eb19cef82"]},{"id":"ITEM-2","itemData":{"DOI":"10.1017/S0007114520004547","ISSN":"1475-2662","PMID":"33198840","abstract":"Coronavirus disease 2019 (COVID-19) has rapidly spread globally, forcing countries to apply lockdowns and strict social distancing measures. The aim of this study was to assess eating habits and lifestyle behaviours among residents of the Middle East and North Africa (MENA) region during the lockdown. A cross-sectional study among adult residents of the MENA region was conducted using an online questionnaire designed on Google Forms during April 2020. A total of 2970 participants from eighteen countries participated in the present study. During the pandemic, over 30 % reported weight gain, 6·2 % consumed five or more meals per d compared with 2·2 % before the pandemic (P &lt; 0·001) and 48·8 % did not consume fruits on a daily basis. Moreover, 39·1 % did not engage in physical activity, and over 35 % spent more than 5 h/d on screens. A significant association between the frequency of training during the pandemic and the reported change in weight was found (P &lt; 0·001). A significantly higher percentage of participants reported physical and emotional exhaustion, irritability and tension either all the time or a large part of the time during the pandemic (P &lt; 0·001). Although a high percentage of participants reported sleeping more hours per night during the pandemic, 63 % had sleep disturbances. The study highlights that the lockdown due to the COVID-19 pandemic caused a variety of lifestyle changes, physical inactivity and psychological problems among adults in the MENA region.","author":[{"dropping-particle":"","family":"L","given":"Cheikh Ismail","non-dropping-particle":"","parse-names":false,"suffix":""},{"dropping-particle":"","family":"TM","given":"Osaili","non-dropping-particle":"","parse-names":false,"suffix":""},{"dropping-particle":"","family":"MN","given":"Mohamad","non-dropping-particle":"","parse-names":false,"suffix":""},{"dropping-particle":"","family":"A","given":"Al Marzouqi","non-dropping-particle":"","parse-names":false,"suffix":""},{"dropping-particle":"","family":"AH","given":"Jarrar","non-dropping-particle":"","parse-names":false,"suffix":""},{"dropping-particle":"","family":"A","given":"Zampelas","non-dropping-particle":"","parse-names":false,"suffix":""},{"dropping-particle":"","family":"C","given":"Habib-Mourad","non-dropping-particle":"","parse-names":false,"suffix":""},{"dropping-particle":"","family":"D","given":"Omar Abu Jamous","non-dropping-particle":"","parse-names":false,"suffix":""},{"dropping-particle":"","family":"HI","given":"Ali","non-dropping-particle":"","parse-names":false,"suffix":""},{"dropping-particle":"","family":"H","given":"Al Sabbah","non-dropping-particle":"","parse-names":false,"suffix":""},{"dropping-particle":"","family":"H","given":"Hasan","non-dropping-particle":"","parse-names":false,"suffix":""},{"dropping-particle":"","family":"LMR","given":"AlMarzooqi","non-dropping-particle":"","parse-names":false,"suffix":""},{"dropping-particle":"","family":"L","given":"Stojanovska","non-dropping-particle":"","parse-names":false,"suffix":""},{"dropping-particle":"","family":"M","given":"Hashim","non-dropping-particle":"","parse-names":false,"suffix":""},{"dropping-particle":"","family":"RR","given":"Shaker Obaid","non-dropping-particle":"","parse-names":false,"suffix":""},{"dropping-particle":"","family":"S","given":"ElFeky","non-dropping-particle":"","parse-names":false,"suffix":""},{"dropping-particle":"","family":"ST","given":"Saleh","non-dropping-particle":"","parse-names":false,"suffix":""},{"dropping-particle":"","family":"ZAM","given":"Shawar","non-dropping-particle":"","parse-names":false,"suffix":""},{"dropping-particle":"","family":"AS","given":"Al Dhaheri","non-dropping-particle":"","parse-names":false,"suffix":""}],"container-title":"The British journal of nutrition","id":"ITEM-2","issue":"5","issued":{"date-parts":[["2021","9","14"]]},"page":"757-766","publisher":"Br J Nutr","title":"Assessment of eating habits and lifestyle during the coronavirus 2019 pandemic in the Middle East and North Africa region: a cross-sectional study","type":"article-journal","volume":"126"},"uris":["http://www.mendeley.com/documents/?uuid=6970248a-7405-32b7-826d-8aa832fcd396"]},{"id":"ITEM-3","itemData":{"DOI":"10.1093/EURPUB/CKAA157","abstract":"Background: The extreme social circumstances caused by declared COVID-19 pandemic deeply intervene people's everyday life and should not be neglected but seen through the view of social reality pinpointing the 'ordinary' people. In this article, authors explored basic segments of everyday and their subjective perception to what extent sleeping habits, physical inactivity, physical activity, nutritional habits and smoking have changed. Methods: The online survey was conducted in nine European countries (Bosnia and Herzegovina, Croatia, Greece, Kosovo</w:instrText>
      </w:r>
      <w:r w:rsidR="00851B65">
        <w:rPr>
          <w:rFonts w:ascii="Cambria Math" w:eastAsia="Times New Roman" w:hAnsi="Cambria Math" w:cs="Cambria Math"/>
          <w:sz w:val="24"/>
          <w:szCs w:val="24"/>
          <w:vertAlign w:val="superscript"/>
        </w:rPr>
        <w:instrText>∗</w:instrText>
      </w:r>
      <w:r w:rsidR="00851B65">
        <w:rPr>
          <w:rFonts w:ascii="Times New Roman" w:eastAsia="Times New Roman" w:hAnsi="Times New Roman" w:cs="Times New Roman"/>
          <w:sz w:val="24"/>
          <w:szCs w:val="24"/>
          <w:vertAlign w:val="superscript"/>
        </w:rPr>
        <w:instrText>, Italy, Serbia, Slovakia, Slovenia and Spain) in 4108 participants, aged 15-82 years. The survey took place 30-40 days after World Health Organization declared COVID-19 pandemic state, from 15 April to 3 May 2020. Results: The results have shown 30 min longer sleeping time, 50% longer physical inactivity time, 65% longer screen time, 43% shorter walking time, 24% shorter sport time and 37% longer physical work time. Additionally, body mass gains (0.3 kg) could be explained in 20.6% with meals sizes, unhealthy food consumption, screen time and sport time. Further, respondents reported more regular meals (44%) and healthier meals with less alcohol consumption and less smoking, which have been positive outcomes of home confinement. Conclusion: The findings draw attention to negative changes in everyday praxis (inactivity, body mass gain) after such a short period. Because of possible risk to population's health (especially of countries such as Italy and Spain with serious threat and more stringent measures), findings enable development of recommendations for maintaining healthy lifestyle habits with minimal negative health consequences in similar pandemic circumstances.","author":[{"dropping-particle":"","family":"Pišot","given":"Saša","non-dropping-particle":"","parse-names":false,"suffix":""},{"dropping-particle":"","family":"Milovanović","given":"Ivana","non-dropping-particle":"","parse-names":false,"suffix":""},{"dropping-particle":"","family":"Šimunič","given":"Boštjan","non-dropping-particle":"","parse-names":false,"suffix":""},{"dropping-particle":"","family":"Gentile","given":"Ambra","non-dropping-particle":"","parse-names":false,"suffix":""},{"dropping-particle":"","family":"Bosnar","given":"Ksenija","non-dropping-particle":"","parse-names":false,"suffix":""},{"dropping-particle":"","family":"Prot","given":"Franjo","non-dropping-particle":"","parse-names":false,"suffix":""},{"dropping-particle":"","family":"Bianco","given":"Antonino","non-dropping-particle":"","parse-names":false,"suffix":""},{"dropping-particle":"","family":"Coco","given":"Gianluca","non-dropping-particle":"Lo","parse-names":false,"suffix":""},{"dropping-particle":"","family":"Bartoluci","given":"Sunčica","non-dropping-particle":"","parse-names":false,"suffix":""},{"dropping-particle":"","family":"Katović","given":"Darko","non-dropping-particle":"","parse-names":false,"suffix":""},{"dropping-particle":"","family":"Bakalár","given":"Peter","non-dropping-particle":"","parse-names":false,"suffix":""},{"dropping-particle":"","family":"Kovalik Slančová","given":"Terézia","non-dropping-particle":"","parse-names":false,"suffix":""},{"dropping-particle":"","family":"Tlučáková","given":"Lenka","non-dropping-particle":"","parse-names":false,"suffix":""},{"dropping-particle":"","family":"Casals","given":"Cristina","non-dropping-particle":"","parse-names":false,"suffix":""},{"dropping-particle":"","family":"Feka","given":"Kaltrina","non-dropping-particle":"","parse-names":false,"suffix":""},{"dropping-particle":"","family":"Christogianni","given":"Aikaterini","non-dropping-particle":"","parse-names":false,"suffix":""},{"dropping-particle":"","family":"Drid","given":"Patrik","non-dropping-particle":"","parse-names":false,"suffix":""}],"container-title":"European Journal of Public Health","id":"ITEM-3","issue":"6","issued":{"date-parts":[["2020","12","1"]]},"page":"1181-1186","publisher":"Oxford University Press","title":"Maintaining everyday life praxis in the time of COVID-19 pandemic measures (ELP-COVID-19 survey)","type":"article-journal","volume":"30"},"uris":["http://www.mendeley.com/documents/?uuid=ad2e3c50-4892-3a96-ab9c-ea44c34f1267"]},{"id":"ITEM-4","itemData":{"DOI":"10.3390/NU12103013","PMID":"33008059","abstract":"COVID-19 related restrictions aimed at curbing the spread of the coronavirus result in changes in daily routines and physical activity which can have a negative effect on eating and health habits. The aim of the study was to assess the impact of the COVID-19 pandemic on patients with diabetes and their nutrition and health behaviours. A survey conducted in July 2020 included 124 individuals with type 1 (n = 90) and 2 (n = 34) diabetes mellitus from Poland. To assess nutritional and health behaviours, an online questionnaire covering basic information, anthropometric data, and details regarding physical activity, eating, and hygiene habits was used. Almost 40% of all respondents with type 1 and 2 diabetes mellitus (DM) stated that their disease self-management had significantly improved. Over 60% of all participants declared that they had started eating more nutritious and regular meals during the COVID-19 pandemic. Enhanced hygiene, in particular, during the period, a statistically significant increase in hand sanitiser use was reported by respondents (18% vs. 82%, p &lt; 0.001). The study demonstrated that the pandemic had a significant impact on the behaviour of patients with DM. Improved disease self-management and making healthy, informed food and hygiene choices were observed.","author":[{"dropping-particle":"","family":"Grabia","given":"Monika","non-dropping-particle":"","parse-names":false,"suffix":""},{"dropping-particle":"","family":"Markiewicz-Żukowska","given":"Renata","non-dropping-particle":"","parse-names":false,"suffix":""},{"dropping-particle":"","family":"Puścion-Jakubik","given":"Anna","non-dropping-particle":"","parse-names":false,"suffix":""},{"dropping-particle":"","family":"Bielecka","given":"Joanna","non-dropping-particle":"","parse-names":false,"suffix":""},{"dropping-particle":"","family":"Nowakowski","given":"Patryk","non-dropping-particle":"","parse-names":false,"suffix":""},{"dropping-particle":"","family":"Gromkowska-Kępka","given":"Krystyna","non-dropping-particle":"","parse-names":false,"suffix":""},{"dropping-particle":"","family":"Mielcarek","given":"Konrad","non-dropping-particle":"","parse-names":false,"suffix":""},{"dropping-particle":"","family":"Socha","given":"Katarzyna","non-dropping-particle":"","parse-names":false,"suffix":""}],"container-title":"Nutrients","id":"ITEM-4","issue":"10","issued":{"date-parts":[["2020","10","1"]]},"page":"1-15","publisher":"Multidisciplinary Digital Publishing Institute  (MDPI)","title":"The Nutritional and Health Effects of the COVID-19 Pandemic on Patients with Diabetes Mellitus","type":"article-journal","volume":"12"},"uris":["http://www.mendeley.com/documents/?uuid=a6d7e020-5b6a-340b-9839-c99e5b3de931"]},{"id":"ITEM-5","itemData":{"DOI":"10.1111/COB.12416","PMID":"33009706","abstract":"This study aim to assess changes in obesity and activity patterns among youths in China during the COVID-19 lockdown. We used the COVID-19 Impact on lifestyle change survey (COINLICS), a national retrospective survey distributed via social media platforms in early May 2020 where more than 10 000 youth participants in China have voluntarily reported their basic sociodemographic information, weight status, and routine lifestyles in the months before and during COVID-19 lockdown. The extended IOTF and WHO standards were used to define overweight and obesity of the participants. We used paired t-tests or &amp;#967;2 tests and non-parametric methods to evaluate the significance of differences in weight-related outcomes and lifestyles across education levels, between sexes, and before and during COVID-19 lockdown. The mean body mass index of all participating youths has significantly increased (21.8-22.6) and in all education subgroups during COVID-19 lockdown. Increases also occurred in the prevalence of overweight/obesity (21.3%-25.1%, P &lt; .001) and obesity (10.5% to 12.9%, P &lt; .001) in overall youths, especially in high school and undergraduate students. Their activity patterns had also significantly changed, including the decreased frequency of engaging in active transport, moderate-/vigorous-intensity housework, leisure-time moderate-/vigorous-intensity physical activity, and leisure-time walking, and the increased sedentary, sleeping, and screen time. Our findings would inform policy-makers and clinical practitioners of these changes in time, for better policy making and clinical practice. School administrators should also be informed of these changes, so in-class and/or extracurricular physical activity programs could be designed to counteract them.","author":[{"dropping-particle":"","family":"Yang","given":"Shujuan","non-dropping-particle":"","parse-names":false,"suffix":""},{"dropping-particle":"","family":"Guo","given":"Bing","non-dropping-particle":"","parse-names":false,"suffix":""},{"dropping-particle":"","family":"Ao","given":"Linjun","non-dropping-particle":"","parse-names":false,"suffix":""},{"dropping-particle":"","family":"Yang","given":"Chao","non-dropping-particle":"","parse-names":false,"suffix":""},{"dropping-particle":"","family":"Zhang","given":"Lei","non-dropping-particle":"","parse-names":false,"suffix":""},{"dropping-particle":"","family":"Zhou","given":"Junmin","non-dropping-particle":"","parse-names":false,"suffix":""},{"dropping-particle":"","family":"Jia","given":"Peng","non-dropping-particle":"","parse-names":false,"suffix":""}],"container-title":"Clinical Obesity","id":"ITEM-5","issue":"6","issued":{"date-parts":[["2020","12"]]},"publisher":"Wiley-Blackwell","title":"Obesity and activity patterns before and during COVID‐19 lockdown among youths in China","type":"article-journal","volume":"10"},"uris":["http://www.mendeley.com/documents/?uuid=f9dafb26-7775-3ce8-b400-32123e9a59eb"]},{"id":"ITEM-6","itemData":{"DOI":"10.20960/NH.03307","ISSN":"1699-5198","PMID":"33155477","abstract":"Objective: the COVID-19 pandemic, by restricting population mobility, may exacerbate the risk factors for weight gain associated with physical inactivity and increased consumption of calorie-dense foods. The aim of this cross-sectional study was to evaluate the risk factors related to self-reported body weight gain among obese subjects. Methods: the study involved a population of 284 adult obese subjects. After a 7-week confinement period starting on March 17, a telephone interview (May 4 through 7) was conducted. In this phone call, self-reported body weight gain and a number of factors were recorded. In order to obtain the baseline data of this population, biochemical and anthropometric parameters were collected from electronic medical records. Results: mean age was 60.4 ± 10.8 years (range: 23-71) and mean body mass index (BMI) was 35.4 ± 4.7 kg/m2 (range: 30.6-41.2). Gen-der distribution was 211 females (74.3 %) and 73 males (25.7 %). Self-reported body weight gain was 1.62 ± 0.2 kg. Among patients who reported doing a lot of exercise self-reported body weight gain was lower (1.62 ± 0.2 vs 1.12 ± 0.3 kg; p = 0.02). Regarding eating habits, patients recognized snacking in 17 % of the sample. Patients who reported snacking had higher self-reported body weight gains (2.60 ± 0.36 vs 1.30 ± 0.17 kg; p = 0.001). The remaining variables did not influence self-reported body weight gain. In the multiple regression analysis with self-reported body weight gain as dependent variable, adjusted for age, sex, and physical activity, the snaking habit remained a risk factor: beta = 1.21 (95 % CI: 1.11-2.13; p = 0.01). Conclusions: the lockdown decreed during SARS-CoV-2 pandemic has produced an increase in self-reported body weight among obese subjects, which was related to the habit of taking snacks.","author":[{"dropping-particle":"","family":"DA","given":"de Luis Román","non-dropping-particle":"","parse-names":false,"suffix":""},{"dropping-particle":"","family":"O","given":"Izaola","non-dropping-particle":"","parse-names":false,"suffix":""},{"dropping-particle":"","family":"D","given":"Primo Martín","non-dropping-particle":"","parse-names":false,"suffix":""},{"dropping-particle":"","family":"E","given":"Gómez Hoyos","non-dropping-particle":"","parse-names":false,"suffix":""},{"dropping-particle":"","family":"B","given":"Torres Torres","non-dropping-particle":"","parse-names":false,"suffix":""},{"dropping-particle":"","family":"JJ","given":"López Gómez","non-dropping-particle":"","parse-names":false,"suffix":""}],"container-title":"Nutricion hospitalaria","id":"ITEM-6","issue":"6","issued":{"date-parts":[["2020","11","1"]]},"page":"1232-1237","publisher":"Nutr Hosp","title":"Effect of lockdown for COVID-19 on self-reported body weight gain in a sample of obese patients","type":"article-journal","volume":"37"},"uris":["http://www.mendeley.com/documents/?uuid=d908ca20-d01f-3bf7-85cd-f216028e46b4"]},{"id":"ITEM-7","itemData":{"DOI":"10.11606/S1518-8787.2020054002950","ISSN":"1518-8787","PMID":"32901755","abstract":"OBJECTIVE: To describe the dietary characteristics of participants in the NutriNet Brasil cohort immediately before and during the covid-19 pandemic. METHODS: Our data stem from an adult cohort created to prospectively investigate the relationship between diet and morbidity and mortality from chronic non-communicable diseases in Brazil. For this study, we selected the first participants (n = 10,116) who answered twice to a simplified questionnaire on their diet the day before, the first time when entering the study, between January 26 and February 15, 2020, and the second between May 10 and 19, 2020. The questionnaire inquiries about the consumption of healthy (vegetables, fruits and legumes) and unhealthy (ultra-processed foods) eating markers. Comparisons of indicators based on the consumption of these markers before and during the pandemic are presented for the study population and according to gender, age group, macro-region of residence and schooling. Chi-square tests and t-tests were used to compare proportions and means, respectively, adopting p &lt; 0.05 to identify significant differences. RESULTS: For all participants, we found a modest but statistically significant increase in the consumption of healthy eating markers and stability in the consumption of unhealthy food markers. This favorable pattern of dietary changes during the pandemic occurred in most sociodemographic strata. We observed a less favorable changing pattern, with a tendency to increasing consumption of healthy and unhealthy food markers, in the Northeast and North macro-regions and among people with less schooling, suggesting social inequalities in the response to the pandemic. CONCLUSIONS: If confirmed, the trend of increased consumption of ultra-processed foods in underdeveloped regions and by people with less schooling is concerning, as eating these foods increases the risk of obesity, hypertension and diabetes, whose presence increases the severity and lethality of covid-19.","author":[{"dropping-particle":"","family":"EM","given":"Steele","non-dropping-particle":"","parse-names":false,"suffix":""},{"dropping-particle":"","family":"F","given":"Rauber","non-dropping-particle":"","parse-names":false,"suffix":""},{"dropping-particle":"","family":"CDS","given":"Costa","non-dropping-particle":"","parse-names":false,"suffix":""},{"dropping-particle":"","family":"MA","given":"Leite","non-dropping-particle":"","parse-names":false,"suffix":""},{"dropping-particle":"","family":"KT","given":"Gabe","non-dropping-particle":"","parse-names":false,"suffix":""},{"dropping-particle":"","family":"MLDC","given":"Louzada","non-dropping-particle":"","parse-names":false,"suffix":""},{"dropping-particle":"","family":"RB","given":"Levy","non-dropping-particle":"","parse-names":false,"suffix":""},{"dropping-particle":"","family":"CA","given":"Monteiro","non-dropping-particle":"","parse-names":false,"suffix":""}],"container-title":"Revista de saude publica","id":"ITEM-7","issued":{"date-parts":[["2020"]]},"page":"1-8","publisher":"Rev Saude Publica","title":"Dietary changes in the NutriNet Brasil cohort during the covid-19 pandemic","type":"article-journal","volume":"54"},"uris":["http://www.mendeley.com/documents/?uuid=4759da71-592d-3033-810b-1c31d3baf012"]},{"id":"ITEM-8","itemData":{"DOI":"10.1038/S41366-020-00710-4","ISSN":"1476-5497","PMID":"33277588","abstract":"Lockdown measures including school closures due to COVID-19 may affect youths’ activity patterns and obesity status. This will be for the first time examined in China in this study on the basis of a large national sample from the COVID-19 Impact on Lifestyle Change Survey (COINLICS). Through an online questionnaire, 10,082 participants from high schools, colleges, and graduate schools, aged 19.8 ± 2.3 years, voluntarily reported their lifestyles and weight status before (January 2020) and after lockdown (April–May 2020). The significance of these changes was assessed between sexes and across education levels. We found that the youths’ average body mass index significantly increased from 21.8 to 22.1 kg/m2, with the prevalences of overweight/obesity and obesity increasing from 21.4% to 24.6% and from 10.5% to 12.6%, respectively. Also, significant decreases were seen in the frequency of engaging in active transport, moderate-/vigorous-intensity housework, leisure-time moderate-/vigorous-intensity physical activity, and leisure-time walking, while significant increases were observed in the average sedentary time during workdays and weekends, the average sleeping time during workdays and weekends, and screen time. Our findings would serve as important evidence for shaping global strategies to counteract or reverse the lockdown effects on youths’ obesity.","author":[{"dropping-particle":"","family":"P","given":"Jia","non-dropping-particle":"","parse-names":false,"suffix":""},{"dropping-particle":"","family":"L","given":"Zhang","non-dropping-particle":"","parse-names":false,"suffix":""},{"dropping-particle":"","family":"W","given":"Yu","non-dropping-particle":"","parse-names":false,"suffix":""},{"dropping-particle":"","family":"B","given":"Yu","non-dropping-particle":"","parse-names":false,"suffix":""},{"dropping-particle":"","family":"M","given":"Liu","non-dropping-particle":"","parse-names":false,"suffix":""},{"dropping-particle":"","family":"D","given":"Zhang","non-dropping-particle":"","parse-names":false,"suffix":""},{"dropping-particle":"","family":"S","given":"Yang","non-dropping-particle":"","parse-names":false,"suffix":""}],"container-title":"International journal of obesity (2005)","id":"ITEM-8","issue":"3","issued":{"date-parts":[["2021","3","1"]]},"page":"695-699","publisher":"Int J Obes (Lond)","title":"Impact of COVID-19 lockdown on activity patterns and weight status among youths in China: the COVID-19 Impact on Lifestyle Change Survey (COINLICS)","type":"article-journal","volume":"45"},"uris":["http://www.mendeley.com/documents/?uuid=cc3e4d9d-0408-31ba-bb83-b3d9c4c40855"]},{"id":"ITEM-9","itemData":{"DOI":"10.3390/NU12113445","ISSN":"2072-6643","PMID":"33182816","abstract":"As a consequence of COVID-19, millions of households have suffered mobility restrictions and changes in their lifestyle over several months. The aim of this study is to evaluate the effects of COVID-19 home confinement on the food habits, lifestyle and emotional balance of the Spanish population. This cross-sectional study used data collected via an anonymous online questionnaire during the month before lockdown finished in Spain, with a total of 675 participants. 38.8% of the respondents experienced weight gain while 31.1% lost weight during confinement. The increase in body weight was positively correlated with age (Rs = 0.14, p &lt; 0.05) and BMI (Rs = 0.20, p &lt; 0.05). We also identified that 39.7% reported poorer quality sleep, positively correlated with BMI (Rs = −0.18, p &lt; 0.05) and with age (Rs = −0.21, p &lt; 0.05). 44.7% of the participants had not performed physical exercise during confinement with differences by sex (p &lt; 0.05), by age (p &lt; 0.05), by BMI (p &lt; 0.05) and by sleep quality (p &lt; 0.05). According to an emotional-eater questionnaire, 21.8% and 11% were classified as an emotional eater or a very emotional eater, respectively. We emphasize the importance of adopting a healthy lifestyle, as the COVID-19 pandemic is ongoing.","author":[{"dropping-particle":"","family":"M","given":"López-Moreno","non-dropping-particle":"","parse-names":false,"suffix":""},{"dropping-particle":"","family":"MTI","given":"López","non-dropping-particle":"","parse-names":false,"suffix":""},{"dropping-particle":"","family":"M","given":"Miguel","non-dropping-particle":"","parse-names":false,"suffix":""},{"dropping-particle":"","family":"M","given":"Garcés-Rimón","non-dropping-particle":"","parse-names":false,"suffix":""}],"container-title":"Nutrients","id":"ITEM-9","issue":"11","issued":{"date-parts":[["2020","11","1"]]},"page":"1-17","publisher":"Nutrients","title":"Physical and Psychological Effects Related to Food Habits and Lifestyle Changes Derived from Covid-19 Home Confinement in the Spanish Population","type":"article-journal","volume":"12"},"uris":["http://www.mendeley.com/documents/?uuid=efa3d0b2-4227-39e3-afa3-e778de17ee1b"]},{"id":"ITEM-10","itemData":{"DOI":"10.1016/J.JADOHEALTH.2020.11.011","ISSN":"1879-1972","PMID":"33288456","abstract":"Purpose: Life disruptions caused by the novel coronavirus (COVID-19) pandemic are particularly salient for young adults. Some young adults may engage in unhealthy eating practices to cope with social distancing and isolation during the pandemic, which could increase incidental weight gain. The purpose of this study was to examine the association of eating to cope with the pandemic with body weight change in young adults before versus after spread of COVID-19. Methods: Data included the baseline (October/2018–October/2019) and follow-up (May/2020–July/2020) assessments from an ongoing longitudinal cohort recruited from Southern California. A diverse sample of participants (54% Hispanic; age = 19.72[.47] years; N = 1,820) completed online self-report measures of weight at baseline and follow-up and were given a checklist of pandemic coping behaviors including overeating (yes/no) and eating high fat or sugary foods (yes/no) to cope with social distancing and isolation during the pandemic. Results: With and without adjusting for confounders, young adults who did versus did not report overeating to cope with the pandemic gained more weight from baseline to follow-up (5.55 vs. 2.54 lbs). Unhealthy food intake to cope with the pandemic was not associated with weight change. Baseline weight moderated the association of eating coping practices with weight change such that individuals with higher baseline weight gained more weight if they engaged in eating to cope behaviors versus not (p's≤.001). Conclusions: Unhealthy eating behavior to cope with the pandemic and corresponding body weight increases may be occurring in young adults. Interventions to promote healthy eating practices in young adults warrant consideration for weight gain prevention during the pandemic.","author":[{"dropping-particle":"","family":"TB","given":"Mason","non-dropping-particle":"","parse-names":false,"suffix":""},{"dropping-particle":"","family":"J","given":"Barrington-Trimis","non-dropping-particle":"","parse-names":false,"suffix":""},{"dropping-particle":"","family":"AM","given":"Leventhal","non-dropping-particle":"","parse-names":false,"suffix":""}],"container-title":"The Journal of adolescent health : official publication of the Society for Adolescent Medicine","id":"ITEM-10","issue":"2","issued":{"date-parts":[["2021","2","1"]]},"page":"277-283","publisher":"J Adolesc Health","title":"Eating to Cope With the COVID-19 Pandemic and Body Weight Change in Young Adults","type":"article-journal","volume":"68"},"uris":["http://www.mendeley.com/documents/?uuid=3b686c74-6577-3d69-a793-73ab0250f448"]},{"id":"ITEM-11","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11","issue":"6","issued":{"date-parts":[["2020","6","1"]]},"publisher":"Nutrients","title":"Dietary Choices and Habits during COVID-19 Lockdown: Experience from Poland","type":"article-journal","volume":"12"},"uris":["http://www.mendeley.com/documents/?uuid=c274f9c9-8b4c-3200-8fe1-b57f2c676c87"]},{"id":"ITEM-12","itemData":{"DOI":"10.3390/NU12072016","PMID":"32645970","abstract":"Our aim is evaluating the changes in weight and dietary habits in a sample of outpatients with obesity after 1 month of enforced lockdown during the COVID-19 pandemic in Northern Italy. In this observational retrospective study, the patients of our Obesity Unit were invited to answer to a 12-question multiple-choice questionnaire relative to weight changes, working activity, exercise, dietary habits, and conditions potentially impacting on nutritional choices. A multivariate regression analysis was performed to evaluate the associations among weight/BMI changes and the analyzed variables. A total of 150 subjects (91.5%) completed the questionnaire. Mean self-reported weight gain was≈1.5 kg (p &lt; 0.001). Lower exercise, self-reported boredom/solitude, anxiety/depression, enhanced eating, consumption of snacks, unhealthy foods, cereals, and sweets were correlated with a signiﬁcantly higher weight gain. Multiple regression analyses showed that increased education (inversely, β =−1.15; 95%CI−2.13,−0.17, p = 0.022), self-reported anxiety/depression (β = 1.61; 0.53, 2.69, p = 0.004), and not consuming healthy foods (β = 1.48; 0.19, 2.77, p = 0.026) were signiﬁcantly associated with increased weight gain. The estimated direct eﬀect of self-reported anxiety/depression on weight was 2.07 kg (1.07, 3.07, p &lt; 0.001). Individuals with obesity signiﬁcantly gained weight 1 month after the beginning of the quarantine. The adverse mental burden linked to the COVID-19 pandemic was greatly associated with increased weight gain.","author":[{"dropping-particle":"","family":"Pellegrini","given":"Marianna","non-dropping-particle":"","parse-names":false,"suffix":""},{"dropping-particle":"","family":"Ponzo","given":"Valentina","non-dropping-particle":"","parse-names":false,"suffix":""},{"dropping-particle":"","family":"Rosato","given":"Rosalba","non-dropping-particle":"","parse-names":false,"suffix":""},{"dropping-particle":"","family":"Scumaci","given":"Elena","non-dropping-particle":"","parse-names":false,"suffix":""},{"dropping-particle":"","family":"Goitre","given":"Ilaria","non-dropping-particle":"","parse-names":false,"suffix":""},{"dropping-particle":"","family":"Benso","given":"Andrea","non-dropping-particle":"","parse-names":false,"suffix":""},{"dropping-particle":"","family":"Belcastro","given":"Sara","non-dropping-particle":"","parse-names":false,"suffix":""},{"dropping-particle":"","family":"Crespi","given":"Chiara","non-dropping-particle":"","parse-names":false,"suffix":""},{"dropping-particle":"De","family":"Michieli","given":"Franco","non-dropping-particle":"","parse-names":false,"suffix":""},{"dropping-particle":"","family":"Ghigo","given":"Ezio","non-dropping-particle":"","parse-names":false,"suffix":""},{"dropping-particle":"","family":"Broglio","given":"Fabio","non-dropping-particle":"","parse-names":false,"suffix":""},{"dropping-particle":"","family":"Bo","given":"Simona","non-dropping-particle":"","parse-names":false,"suffix":""}],"container-title":"Nutrients","id":"ITEM-12","issue":"7","issued":{"date-parts":[["2020","7","1"]]},"page":"1-11","publisher":"Multidisciplinary Digital Publishing Institute  (MDPI)","title":"Changes in Weight and Nutritional Habits in Adults with Obesity during the “Lockdown” Period Caused by the COVID-19 Virus Emergency","type":"article-journal","volume":"12"},"uris":["http://www.mendeley.com/documents/?uuid=33ae1c70-4aa7-3ba6-8f1a-a770cdf2250e"]},{"id":"ITEM-13","itemData":{"DOI":"10.3390/IJERPH17176171","PMID":"32854414","abstract":"Background: From March to May 2020, lockdown measures were adopted in Italy to contain the epidemic of the novel Coronavirus. People were forced to restrict their movement and social contacts, therefore having a higher risk of inactivity. This study, carried out among Italian undergraduates, explored their sedentary and physical activities (PA) during the lockdown with respect to their previous habits. Methods: An electronic questionnaire was administered once to students attending three Italian universities after the end of lockdown. Results: A total of 1430 students (mean age 22.9 ± 3.5 years, 65.5% females) completed the questionnaire. All the sedentary behaviors increased significantly, and all the physical activities decreased significantly during the lockdown. Time spent using electronic devices showed the highest increase (+52.4 min/day), and walking the greatest decrease (−365.5 min/week). Being younger than 22 years old, female, and previously active, attending the universities of Naples and Rome and having at least one graduate parent were associated with the achievement of recommended levels of PA even during the lockdown. Conclusions: This study highlights the reduction of PA among Italian undergraduates in the course of home-confinement due to the CoViD-19 pandemic. The practice of adequate PA during the lockdown was mainly associated with the previous adoption of an active lifestyle. Promoting active lifestyles during the non-pandemic period may have had positive effects also in case of lockdown.","author":[{"dropping-particle":"","family":"Gallè","given":"Francesca","non-dropping-particle":"","parse-names":false,"suffix":""},{"dropping-particle":"","family":"Sabella","given":"Elita Anna","non-dropping-particle":"","parse-names":false,"suffix":""},{"dropping-particle":"","family":"Ferracuti","given":"Stefano","non-dropping-particle":"","parse-names":false,"suffix":""},{"dropping-particle":"De","family":"Giglio","given":"Osvalda","non-dropping-particle":"","parse-names":false,"suffix":""},{"dropping-particle":"","family":"Caggiano","given":"Giuseppina","non-dropping-particle":"","parse-names":false,"suffix":""},{"dropping-particle":"","family":"Protano","given":"Carmela","non-dropping-particle":"","parse-names":false,"suffix":""},{"dropping-particle":"","family":"Valeriani","given":"Federica","non-dropping-particle":"","parse-names":false,"suffix":""},{"dropping-particle":"","family":"Parisi","given":"Eduardo Alfonso","non-dropping-particle":"","parse-names":false,"suffix":""},{"dropping-particle":"","family":"Valerio","given":"Giuliana","non-dropping-particle":"","parse-names":false,"suffix":""},{"dropping-particle":"","family":"Liguori","given":"Giorgio","non-dropping-particle":"","parse-names":false,"suffix":""},{"dropping-particle":"","family":"Montagna","given":"Maria Teresa","non-dropping-particle":"","parse-names":false,"suffix":""},{"dropping-particle":"","family":"Spica","given":"Vincenzo Romano","non-dropping-particle":"","parse-names":false,"suffix":""},{"dropping-particle":"Da","family":"Molin","given":"Giovanna","non-dropping-particle":"","parse-names":false,"suffix":""},{"dropping-particle":"","family":"Orsi","given":"Giovanni Battista","non-dropping-particle":"","parse-names":false,"suffix":""},{"dropping-particle":"","family":"Napoli","given":"Christian","non-dropping-particle":"","parse-names":false,"suffix":""}],"container-title":"International Journal of Environmental Research and Public Health","id":"ITEM-13","issue":"17","issued":{"date-parts":[["2020","9","1"]]},"page":"1-11","publisher":"Multidisciplinary Digital Publishing Institute  (MDPI)","title":"Sedentary Behaviors and Physical Activity of Italian Undergraduate Students during Lockdown at the Time of CoViD−19 Pandemic","type":"article-journal","volume":"17"},"uris":["http://www.mendeley.com/documents/?uuid=5bb7d13b-e4ec-304c-bbae-584c7cd0cf90"]},{"id":"ITEM-14","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14","issue":"10","issued":{"date-parts":[["2020","10","1"]]},"page":"1-16","publisher":"Multidisciplinary Digital Publishing Institute  (MDPI)","title":"Nutrition Behaviors in Polish Adults before and during COVID-19 Lockdown","type":"article-journal","volume":"12"},"uris":["http://www.mendeley.com/documents/?uuid=86e09e42-4c75-3af6-9b01-feb154a94a49"]}],"mendeley":{"formattedCitation":"(21–30,32–34,75)","plainTextFormattedCitation":"(21–30,32–34,75)","previouslyFormattedCitation":"(21–30,32–34,75)"},"properties":{"noteIndex":0},"schema":"https://github.com/citation-style-language/schema/raw/master/csl-citation.json"}</w:instrText>
      </w:r>
      <w:r w:rsidR="00302DF9">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1–30,32–34,75)</w:t>
      </w:r>
      <w:r w:rsidR="00302DF9">
        <w:rPr>
          <w:rFonts w:ascii="Times New Roman" w:eastAsia="Times New Roman" w:hAnsi="Times New Roman" w:cs="Times New Roman"/>
          <w:sz w:val="24"/>
          <w:szCs w:val="24"/>
          <w:vertAlign w:val="superscript"/>
        </w:rPr>
        <w:fldChar w:fldCharType="end"/>
      </w:r>
      <w:r w:rsidR="00034151">
        <w:rPr>
          <w:rFonts w:ascii="Times New Roman" w:eastAsia="Times New Roman" w:hAnsi="Times New Roman" w:cs="Times New Roman"/>
          <w:sz w:val="24"/>
          <w:szCs w:val="24"/>
        </w:rPr>
        <w:t>. O</w:t>
      </w:r>
      <w:r w:rsidR="00A66566">
        <w:rPr>
          <w:rFonts w:ascii="Times New Roman" w:eastAsia="Times New Roman" w:hAnsi="Times New Roman" w:cs="Times New Roman"/>
          <w:sz w:val="24"/>
          <w:szCs w:val="24"/>
        </w:rPr>
        <w:t xml:space="preserve">verall there was a general trend of weight gain during the pandemic, with twelve studies reporting this. </w:t>
      </w:r>
      <w:r w:rsidR="00015C30" w:rsidRPr="00205201">
        <w:rPr>
          <w:rFonts w:ascii="Times New Roman" w:eastAsia="Times New Roman" w:hAnsi="Times New Roman" w:cs="Times New Roman"/>
          <w:sz w:val="24"/>
          <w:szCs w:val="24"/>
        </w:rPr>
        <w:t xml:space="preserve">While three studies included student populations </w:t>
      </w:r>
      <w:r w:rsidR="00302DF9">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111/COB.12416","PMID":"33009706","abstract":"This study aim to assess changes in obesity and activity patterns among youths in China during the COVID-19 lockdown. We used the COVID-19 Impact on lifestyle change survey (COINLICS), a national retrospective survey distributed via social media platforms in early May 2020 where more than 10 000 youth participants in China have voluntarily reported their basic sociodemographic information, weight status, and routine lifestyles in the months before and during COVID-19 lockdown. The extended IOTF and WHO standards were used to define overweight and obesity of the participants. We used paired t-tests or &amp;#967;2 tests and non-parametric methods to evaluate the significance of differences in weight-related outcomes and lifestyles across education levels, between sexes, and before and during COVID-19 lockdown. The mean body mass index of all participating youths has significantly increased (21.8-22.6) and in all education subgroups during COVID-19 lockdown. Increases also occurred in the prevalence of overweight/obesity (21.3%-25.1%, P &lt; .001) and obesity (10.5% to 12.9%, P &lt; .001) in overall youths, especially in high school and undergraduate students. Their activity patterns had also significantly changed, including the decreased frequency of engaging in active transport, moderate-/vigorous-intensity housework, leisure-time moderate-/vigorous-intensity physical activity, and leisure-time walking, and the increased sedentary, sleeping, and screen time. Our findings would inform policy-makers and clinical practitioners of these changes in time, for better policy making and clinical practice. School administrators should also be informed of these changes, so in-class and/or extracurricular physical activity programs could be designed to counteract them.","author":[{"dropping-particle":"","family":"Yang","given":"Shujuan","non-dropping-particle":"","parse-names":false,"suffix":""},{"dropping-particle":"","family":"Guo","given":"Bing","non-dropping-particle":"","parse-names":false,"suffix":""},{"dropping-particle":"","family":"Ao","given":"Linjun","non-dropping-particle":"","parse-names":false,"suffix":""},{"dropping-particle":"","family":"Yang","given":"Chao","non-dropping-particle":"","parse-names":false,"suffix":""},{"dropping-particle":"","family":"Zhang","given":"Lei","non-dropping-particle":"","parse-names":false,"suffix":""},{"dropping-particle":"","family":"Zhou","given":"Junmin","non-dropping-particle":"","parse-names":false,"suffix":""},{"dropping-particle":"","family":"Jia","given":"Peng","non-dropping-particle":"","parse-names":false,"suffix":""}],"container-title":"Clinical Obesity","id":"ITEM-1","issue":"6","issued":{"date-parts":[["2020","12"]]},"publisher":"Wiley-Blackwell","title":"Obesity and activity patterns before and during COVID‐19 lockdown among youths in China","type":"article-journal","volume":"10"},"uris":["http://www.mendeley.com/documents/?uuid=f9dafb26-7775-3ce8-b400-32123e9a59eb"]},{"id":"ITEM-2","itemData":{"DOI":"10.1038/S41366-020-00710-4","ISSN":"1476-5497","PMID":"33277588","abstract":"Lockdown measures including school closures due to COVID-19 may affect youths’ activity patterns and obesity status. This will be for the first time examined in China in this study on the basis of a large national sample from the COVID-19 Impact on Lifestyle Change Survey (COINLICS). Through an online questionnaire, 10,082 participants from high schools, colleges, and graduate schools, aged 19.8 ± 2.3 years, voluntarily reported their lifestyles and weight status before (January 2020) and after lockdown (April–May 2020). The significance of these changes was assessed between sexes and across education levels. We found that the youths’ average body mass index significantly increased from 21.8 to 22.1 kg/m2, with the prevalences of overweight/obesity and obesity increasing from 21.4% to 24.6% and from 10.5% to 12.6%, respectively. Also, significant decreases were seen in the frequency of engaging in active transport, moderate-/vigorous-intensity housework, leisure-time moderate-/vigorous-intensity physical activity, and leisure-time walking, while significant increases were observed in the average sedentary time during workdays and weekends, the average sleeping time during workdays and weekends, and screen time. Our findings would serve as important evidence for shaping global strategies to counteract or reverse the lockdown effects on youths’ obesity.","author":[{"dropping-particle":"","family":"P","given":"Jia","non-dropping-particle":"","parse-names":false,"suffix":""},{"dropping-particle":"","family":"L","given":"Zhang","non-dropping-particle":"","parse-names":false,"suffix":""},{"dropping-particle":"","family":"W","given":"Yu","non-dropping-particle":"","parse-names":false,"suffix":""},{"dropping-particle":"","family":"B","given":"Yu","non-dropping-particle":"","parse-names":false,"suffix":""},{"dropping-particle":"","family":"M","given":"Liu","non-dropping-particle":"","parse-names":false,"suffix":""},{"dropping-particle":"","family":"D","given":"Zhang","non-dropping-particle":"","parse-names":false,"suffix":""},{"dropping-particle":"","family":"S","given":"Yang","non-dropping-particle":"","parse-names":false,"suffix":""}],"container-title":"International journal of obesity (2005)","id":"ITEM-2","issue":"3","issued":{"date-parts":[["2021","3","1"]]},"page":"695-699","publisher":"Int J Obes (Lond)","title":"Impact of COVID-19 lockdown on activity patterns and weight status among youths in China: the COVID-19 Impact on Lifestyle Change Survey (COINLICS)","type":"article-journal","volume":"45"},"uris":["http://www.mendeley.com/documents/?uuid=cc3e4d9d-0408-31ba-bb83-b3d9c4c40855"]},{"id":"ITEM-3","itemData":{"DOI":"10.1016/J.JADOHEALTH.2020.11.011","ISSN":"1879-1972","PMID":"33288456","abstract":"Purpose: Life disruptions caused by the novel coronavirus (COVID-19) pandemic are particularly salient for young adults. Some young adults may engage in unhealthy eating practices to cope with social distancing and isolation during the pandemic, which could increase incidental weight gain. The purpose of this study was to examine the association of eating to cope with the pandemic with body weight change in young adults before versus after spread of COVID-19. Methods: Data included the baseline (October/2018–October/2019) and follow-up (May/2020–July/2020) assessments from an ongoing longitudinal cohort recruited from Southern California. A diverse sample of participants (54% Hispanic; age = 19.72[.47] years; N = 1,820) completed online self-report measures of weight at baseline and follow-up and were given a checklist of pandemic coping behaviors including overeating (yes/no) and eating high fat or sugary foods (yes/no) to cope with social distancing and isolation during the pandemic. Results: With and without adjusting for confounders, young adults who did versus did not report overeating to cope with the pandemic gained more weight from baseline to follow-up (5.55 vs. 2.54 lbs). Unhealthy food intake to cope with the pandemic was not associated with weight change. Baseline weight moderated the association of eating coping practices with weight change such that individuals with higher baseline weight gained more weight if they engaged in eating to cope behaviors versus not (p's≤.001). Conclusions: Unhealthy eating behavior to cope with the pandemic and corresponding body weight increases may be occurring in young adults. Interventions to promote healthy eating practices in young adults warrant consideration for weight gain prevention during the pandemic.","author":[{"dropping-particle":"","family":"TB","given":"Mason","non-dropping-particle":"","parse-names":false,"suffix":""},{"dropping-particle":"","family":"J","given":"Barrington-Trimis","non-dropping-particle":"","parse-names":false,"suffix":""},{"dropping-particle":"","family":"AM","given":"Leventhal","non-dropping-particle":"","parse-names":false,"suffix":""}],"container-title":"The Journal of adolescent health : official publication of the Society for Adolescent Medicine","id":"ITEM-3","issue":"2","issued":{"date-parts":[["2021","2","1"]]},"page":"277-283","publisher":"J Adolesc Health","title":"Eating to Cope With the COVID-19 Pandemic and Body Weight Change in Young Adults","type":"article-journal","volume":"68"},"uris":["http://www.mendeley.com/documents/?uuid=3b686c74-6577-3d69-a793-73ab0250f448"]}],"mendeley":{"formattedCitation":"(29,32,34)","plainTextFormattedCitation":"(29,32,34)","previouslyFormattedCitation":"(29,32,34)"},"properties":{"noteIndex":0},"schema":"https://github.com/citation-style-language/schema/raw/master/csl-citation.json"}</w:instrText>
      </w:r>
      <w:r w:rsidR="00302DF9">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9,32,34)</w:t>
      </w:r>
      <w:r w:rsidR="00302DF9">
        <w:rPr>
          <w:rFonts w:ascii="Times New Roman" w:eastAsia="Times New Roman" w:hAnsi="Times New Roman" w:cs="Times New Roman"/>
          <w:sz w:val="24"/>
          <w:szCs w:val="24"/>
          <w:vertAlign w:val="superscript"/>
        </w:rPr>
        <w:fldChar w:fldCharType="end"/>
      </w:r>
      <w:r w:rsidR="00015C30" w:rsidRPr="00205201">
        <w:rPr>
          <w:rFonts w:ascii="Times New Roman" w:eastAsia="Times New Roman" w:hAnsi="Times New Roman" w:cs="Times New Roman"/>
          <w:sz w:val="24"/>
          <w:szCs w:val="24"/>
        </w:rPr>
        <w:t xml:space="preserve"> and </w:t>
      </w:r>
      <w:r w:rsidR="00246DDA" w:rsidRPr="00205201">
        <w:rPr>
          <w:rFonts w:ascii="Times New Roman" w:eastAsia="Times New Roman" w:hAnsi="Times New Roman" w:cs="Times New Roman"/>
          <w:sz w:val="24"/>
          <w:szCs w:val="24"/>
        </w:rPr>
        <w:t>one study looked at diabetic patients</w:t>
      </w:r>
      <w:r w:rsidR="00034151">
        <w:rPr>
          <w:rFonts w:ascii="Times New Roman" w:eastAsia="Times New Roman" w:hAnsi="Times New Roman" w:cs="Times New Roman"/>
          <w:sz w:val="24"/>
          <w:szCs w:val="24"/>
        </w:rPr>
        <w:t xml:space="preserve"> </w:t>
      </w:r>
      <w:r w:rsidR="00302DF9">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103013","PMID":"33008059","abstract":"COVID-19 related restrictions aimed at curbing the spread of the coronavirus result in changes in daily routines and physical activity which can have a negative effect on eating and health habits. The aim of the study was to assess the impact of the COVID-19 pandemic on patients with diabetes and their nutrition and health behaviours. A survey conducted in July 2020 included 124 individuals with type 1 (n = 90) and 2 (n = 34) diabetes mellitus from Poland. To assess nutritional and health behaviours, an online questionnaire covering basic information, anthropometric data, and details regarding physical activity, eating, and hygiene habits was used. Almost 40% of all respondents with type 1 and 2 diabetes mellitus (DM) stated that their disease self-management had significantly improved. Over 60% of all participants declared that they had started eating more nutritious and regular meals during the COVID-19 pandemic. Enhanced hygiene, in particular, during the period, a statistically significant increase in hand sanitiser use was reported by respondents (18% vs. 82%, p &lt; 0.001). The study demonstrated that the pandemic had a significant impact on the behaviour of patients with DM. Improved disease self-management and making healthy, informed food and hygiene choices were observed.","author":[{"dropping-particle":"","family":"Grabia","given":"Monika","non-dropping-particle":"","parse-names":false,"suffix":""},{"dropping-particle":"","family":"Markiewicz-Żukowska","given":"Renata","non-dropping-particle":"","parse-names":false,"suffix":""},{"dropping-particle":"","family":"Puścion-Jakubik","given":"Anna","non-dropping-particle":"","parse-names":false,"suffix":""},{"dropping-particle":"","family":"Bielecka","given":"Joanna","non-dropping-particle":"","parse-names":false,"suffix":""},{"dropping-particle":"","family":"Nowakowski","given":"Patryk","non-dropping-particle":"","parse-names":false,"suffix":""},{"dropping-particle":"","family":"Gromkowska-Kępka","given":"Krystyna","non-dropping-particle":"","parse-names":false,"suffix":""},{"dropping-particle":"","family":"Mielcarek","given":"Konrad","non-dropping-particle":"","parse-names":false,"suffix":""},{"dropping-particle":"","family":"Socha","given":"Katarzyna","non-dropping-particle":"","parse-names":false,"suffix":""}],"container-title":"Nutrients","id":"ITEM-1","issue":"10","issued":{"date-parts":[["2020","10","1"]]},"page":"1-15","publisher":"Multidisciplinary Digital Publishing Institute  (MDPI)","title":"The Nutritional and Health Effects of the COVID-19 Pandemic on Patients with Diabetes Mellitus","type":"article-journal","volume":"12"},"uris":["http://www.mendeley.com/documents/?uuid=a6d7e020-5b6a-340b-9839-c99e5b3de931"]}],"mendeley":{"formattedCitation":"(28)","plainTextFormattedCitation":"(28)","previouslyFormattedCitation":"(28)"},"properties":{"noteIndex":0},"schema":"https://github.com/citation-style-language/schema/raw/master/csl-citation.json"}</w:instrText>
      </w:r>
      <w:r w:rsidR="00302DF9">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8)</w:t>
      </w:r>
      <w:r w:rsidR="00302DF9">
        <w:rPr>
          <w:rFonts w:ascii="Times New Roman" w:eastAsia="Times New Roman" w:hAnsi="Times New Roman" w:cs="Times New Roman"/>
          <w:sz w:val="24"/>
          <w:szCs w:val="24"/>
          <w:vertAlign w:val="superscript"/>
        </w:rPr>
        <w:fldChar w:fldCharType="end"/>
      </w:r>
      <w:r w:rsidR="00016081" w:rsidRPr="00205201">
        <w:rPr>
          <w:rFonts w:ascii="Times New Roman" w:eastAsia="Times New Roman" w:hAnsi="Times New Roman" w:cs="Times New Roman"/>
          <w:sz w:val="24"/>
          <w:szCs w:val="24"/>
        </w:rPr>
        <w:t>,</w:t>
      </w:r>
      <w:r w:rsidR="00E719A1" w:rsidRPr="00205201">
        <w:rPr>
          <w:rFonts w:ascii="Times New Roman" w:eastAsia="Times New Roman" w:hAnsi="Times New Roman" w:cs="Times New Roman"/>
          <w:sz w:val="24"/>
          <w:szCs w:val="24"/>
        </w:rPr>
        <w:t xml:space="preserve"> </w:t>
      </w:r>
      <w:r w:rsidR="00D707BC" w:rsidRPr="00205201">
        <w:rPr>
          <w:rFonts w:ascii="Times New Roman" w:eastAsia="Times New Roman" w:hAnsi="Times New Roman" w:cs="Times New Roman"/>
          <w:sz w:val="24"/>
          <w:szCs w:val="24"/>
        </w:rPr>
        <w:t xml:space="preserve"> the </w:t>
      </w:r>
      <w:r w:rsidR="00015C30" w:rsidRPr="00205201">
        <w:rPr>
          <w:rFonts w:ascii="Times New Roman" w:eastAsia="Times New Roman" w:hAnsi="Times New Roman" w:cs="Times New Roman"/>
          <w:sz w:val="24"/>
          <w:szCs w:val="24"/>
        </w:rPr>
        <w:t>majority of the studies focused on</w:t>
      </w:r>
      <w:r w:rsidR="00D707BC" w:rsidRPr="00205201">
        <w:rPr>
          <w:rFonts w:ascii="Times New Roman" w:eastAsia="Times New Roman" w:hAnsi="Times New Roman" w:cs="Times New Roman"/>
          <w:sz w:val="24"/>
          <w:szCs w:val="24"/>
        </w:rPr>
        <w:t xml:space="preserve"> the general population</w:t>
      </w:r>
      <w:r w:rsidR="00034151">
        <w:rPr>
          <w:rFonts w:ascii="Times New Roman" w:eastAsia="Times New Roman" w:hAnsi="Times New Roman" w:cs="Times New Roman"/>
          <w:sz w:val="24"/>
          <w:szCs w:val="24"/>
        </w:rPr>
        <w:t xml:space="preserve"> </w:t>
      </w:r>
      <w:r w:rsidR="00302DF9">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7/S0007114520004547","ISSN":"1475-2662","PMID":"33198840","abstract":"Coronavirus disease 2019 (COVID-19) has rapidly spread globally, forcing countries to apply lockdowns and strict social distancing measures. The aim of this study was to assess eating habits and lifestyle behaviours among residents of the Middle East and North Africa (MENA) region during the lockdown. A cross-sectional study among adult residents of the MENA region was conducted using an online questionnaire designed on Google Forms during April 2020. A total of 2970 participants from eighteen countries participated in the present study. During the pandemic, over 30 % reported weight gain, 6·2 % consumed five or more meals per d compared with 2·2 % before the pandemic (P &lt; 0·001) and 48·8 % did not consume fruits on a daily basis. Moreover, 39·1 % did not engage in physical activity, and over 35 % spent more than 5 h/d on screens. A significant association between the frequency of training during the pandemic and the reported change in weight was found (P &lt; 0·001). A significantly higher percentage of participants reported physical and emotional exhaustion, irritability and tension either all the time or a large part of the time during the pandemic (P &lt; 0·001). Although a high percentage of participants reported sleeping more hours per night during the pandemic, 63 % had sleep disturbances. The study highlights that the lockdown due to the COVID-19 pandemic caused a variety of lifestyle changes, physical inactivity and psychological problems among adults in the MENA region.","author":[{"dropping-particle":"","family":"L","given":"Cheikh Ismail","non-dropping-particle":"","parse-names":false,"suffix":""},{"dropping-particle":"","family":"TM","given":"Osaili","non-dropping-particle":"","parse-names":false,"suffix":""},{"dropping-particle":"","family":"MN","given":"Mohamad","non-dropping-particle":"","parse-names":false,"suffix":""},{"dropping-particle":"","family":"A","given":"Al Marzouqi","non-dropping-particle":"","parse-names":false,"suffix":""},{"dropping-particle":"","family":"AH","given":"Jarrar","non-dropping-particle":"","parse-names":false,"suffix":""},{"dropping-particle":"","family":"A","given":"Zampelas","non-dropping-particle":"","parse-names":false,"suffix":""},{"dropping-particle":"","family":"C","given":"Habib-Mourad","non-dropping-particle":"","parse-names":false,"suffix":""},{"dropping-particle":"","family":"D","given":"Omar Abu Jamous","non-dropping-particle":"","parse-names":false,"suffix":""},{"dropping-particle":"","family":"HI","given":"Ali","non-dropping-particle":"","parse-names":false,"suffix":""},{"dropping-particle":"","family":"H","given":"Al Sabbah","non-dropping-particle":"","parse-names":false,"suffix":""},{"dropping-particle":"","family":"H","given":"Hasan","non-dropping-particle":"","parse-names":false,"suffix":""},{"dropping-particle":"","family":"LMR","given":"AlMarzooqi","non-dropping-particle":"","parse-names":false,"suffix":""},{"dropping-particle":"","family":"L","given":"Stojanovska","non-dropping-particle":"","parse-names":false,"suffix":""},{"dropping-particle":"","family":"M","given":"Hashim","non-dropping-particle":"","parse-names":false,"suffix":""},{"dropping-particle":"","family":"RR","given":"Shaker Obaid","non-dropping-particle":"","parse-names":false,"suffix":""},{"dropping-particle":"","family":"S","given":"ElFeky","non-dropping-particle":"","parse-names":false,"suffix":""},{"dropping-particle":"","family":"ST","given":"Saleh","non-dropping-particle":"","parse-names":false,"suffix":""},{"dropping-particle":"","family":"ZAM","given":"Shawar","non-dropping-particle":"","parse-names":false,"suffix":""},{"dropping-particle":"","family":"AS","given":"Al Dhaheri","non-dropping-particle":"","parse-names":false,"suffix":""}],"container-title":"The British journal of nutrition","id":"ITEM-1","issue":"5","issued":{"date-parts":[["2021","9","14"]]},"page":"757-766","publisher":"Br J Nutr","title":"Assessment of eating habits and lifestyle during the coronavirus 2019 pandemic in the Middle East and North Africa region: a cross-sectional study","type":"article-journal","volume":"126"},"uris":["http://www.mendeley.com/documents/?uuid=6970248a-7405-32b7-826d-8aa832fcd396"]},{"id":"ITEM-2","itemData":{"DOI":"10.1093/EURPUB/CKAA157","abstract":"Background: The extreme social circumstances caused by declared COVID-19 pandemic deeply intervene people's everyday life and should not be neglected but seen through the view of social reality pinpointing the 'ordinary' people. In this article, authors explored basic segments of everyday and their subjective perception to what extent sleeping habits, physical inactivity, physical activity, nutritional habits and smoking have changed. Methods: The online survey was conducted in nine European countries (Bosnia and Herzegovina, Croatia, Greece, Kosovo</w:instrText>
      </w:r>
      <w:r w:rsidR="00851B65">
        <w:rPr>
          <w:rFonts w:ascii="Cambria Math" w:eastAsia="Times New Roman" w:hAnsi="Cambria Math" w:cs="Cambria Math"/>
          <w:sz w:val="24"/>
          <w:szCs w:val="24"/>
          <w:vertAlign w:val="superscript"/>
        </w:rPr>
        <w:instrText>∗</w:instrText>
      </w:r>
      <w:r w:rsidR="00851B65">
        <w:rPr>
          <w:rFonts w:ascii="Times New Roman" w:eastAsia="Times New Roman" w:hAnsi="Times New Roman" w:cs="Times New Roman"/>
          <w:sz w:val="24"/>
          <w:szCs w:val="24"/>
          <w:vertAlign w:val="superscript"/>
        </w:rPr>
        <w:instrText>, Italy, Serbia, Slovakia, Slovenia and Spain) in 4108 participants, aged 15-82 years. The survey took place 30-40 days after World Health Organization declared COVID-19 pandemic state, from 15 April to 3 May 2020. Results: The results have shown 30 min longer sleeping time, 50% longer physical inactivity time, 65% longer screen time, 43% shorter walking time, 24% shorter sport time and 37% longer physical work time. Additionally, body mass gains (0.3 kg) could be explained in 20.6% with meals sizes, unhealthy food consumption, screen time and sport time. Further, respondents reported more regular meals (44%) and healthier meals with less alcohol consumption and less smoking, which have been positive outcomes of home confinement. Conclusion: The findings draw attention to negative changes in everyday praxis (inactivity, body mass gain) after such a short period. Because of possible risk to population's health (especially of countries such as Italy and Spain with serious threat and more stringent measures), findings enable development of recommendations for maintaining healthy lifestyle habits with minimal negative health consequences in similar pandemic circumstances.","author":[{"dropping-particle":"","family":"Pišot","given":"Saša","non-dropping-particle":"","parse-names":false,"suffix":""},{"dropping-particle":"","family":"Milovanović","given":"Ivana","non-dropping-particle":"","parse-names":false,"suffix":""},{"dropping-particle":"","family":"Šimunič","given":"Boštjan","non-dropping-particle":"","parse-names":false,"suffix":""},{"dropping-particle":"","family":"Gentile","given":"Ambra","non-dropping-particle":"","parse-names":false,"suffix":""},{"dropping-particle":"","family":"Bosnar","given":"Ksenija","non-dropping-particle":"","parse-names":false,"suffix":""},{"dropping-particle":"","family":"Prot","given":"Franjo","non-dropping-particle":"","parse-names":false,"suffix":""},{"dropping-particle":"","family":"Bianco","given":"Antonino","non-dropping-particle":"","parse-names":false,"suffix":""},{"dropping-particle":"","family":"Coco","given":"Gianluca","non-dropping-particle":"Lo","parse-names":false,"suffix":""},{"dropping-particle":"","family":"Bartoluci","given":"Sunčica","non-dropping-particle":"","parse-names":false,"suffix":""},{"dropping-particle":"","family":"Katović","given":"Darko","non-dropping-particle":"","parse-names":false,"suffix":""},{"dropping-particle":"","family":"Bakalár","given":"Peter","non-dropping-particle":"","parse-names":false,"suffix":""},{"dropping-particle":"","family":"Kovalik Slančová","given":"Terézia","non-dropping-particle":"","parse-names":false,"suffix":""},{"dropping-particle":"","family":"Tlučáková","given":"Lenka","non-dropping-particle":"","parse-names":false,"suffix":""},{"dropping-particle":"","family":"Casals","given":"Cristina","non-dropping-particle":"","parse-names":false,"suffix":""},{"dropping-particle":"","family":"Feka","given":"Kaltrina","non-dropping-particle":"","parse-names":false,"suffix":""},{"dropping-particle":"","family":"Christogianni","given":"Aikaterini","non-dropping-particle":"","parse-names":false,"suffix":""},{"dropping-particle":"","family":"Drid","given":"Patrik","non-dropping-particle":"","parse-names":false,"suffix":""}],"container-title":"European Journal of Public Health","id":"ITEM-2","issue":"6","issued":{"date-parts":[["2020","12","1"]]},"page":"1181-1186","publisher":"Oxford University Press","title":"Maintaining everyday life praxis in the time of COVID-19 pandemic measures (ELP-COVID-19 survey)","type":"article-journal","volume":"30"},"uris":["http://www.mendeley.com/documents/?uuid=ad2e3c50-4892-3a96-ab9c-ea44c34f1267"]},{"id":"ITEM-3","itemData":{"DOI":"10.1016/J.APPET.2020.105019","ISSN":"1095-8304","PMID":"33161046","abstract":"The COVID-19 pandemic has forced the health public authorities to impose a lockdown as an epidemiological containment strategy. This study aimed to provide information regarding the impact of the mandatory confinement on the physical activity, eating disorders risk, sleep quality and well-being on a Spanish sample. An online survey that included the Minnesota Leisure Time Physical Activity Questionnaire, the Eating Attitude Test-26, and Pittsburgh Sleep Quality Index was administered two days after the state of alarm was stablished in Spain and five days after such measures began to be eased. Out of the 693 people who answered the first questionnaire, 161 completed the second one. These participants spent a total of 48 days locked at home, a period during which a significant worsening in all the variables assessed except for the risk of developing eating disorders, was observed: weight (kg), 67.3 ± 14.8 vs 67.7 ± 15.1, p = 0.012; physical activity (MET minutes per week), 8515.7 ± 10260.0 vs 5053.5 ± 5502.0, p &lt; 0.001; sleep problems (total score), 6.2 ± 3.5 vs 7.2 ± 3.9, p &lt; 0.001; self-perceived well-being (score), 4 (3–4) vs 3 (3–4), p &lt; 0.001. The confinement had a significant differential effect on physically active participants, who experienced a significant decline (p &lt; 0.05) on their physical activity levels, quality of sleep and well-being; whereas physically inactive participants did not experience significant changes. Findings from this longitudinal study indicate that a lockdown period due to COVID-19 had a negative impact on the physical activity levels, sleep quality and well-being in a group of physically active Spanish adults. Public health authorities should be aware that people who usually lead an active lifestyle, might be particularly susceptible to such disruptions.","author":[{"dropping-particle":"","family":"Ó","given":"Martínez-de-Quel","non-dropping-particle":"","parse-names":false,"suffix":""},{"dropping-particle":"","family":"D","given":"Suárez-Iglesias","non-dropping-particle":"","parse-names":false,"suffix":""},{"dropping-particle":"","family":"M","given":"López-Flores","non-dropping-particle":"","parse-names":false,"suffix":""},{"dropping-particle":"","family":"CA","given":"Pérez","non-dropping-particle":"","parse-names":false,"suffix":""}],"container-title":"Appetite","id":"ITEM-3","issued":{"date-parts":[["2021","3","1"]]},"publisher":"Appetite","title":"Physical activity, dietary habits and sleep quality before and during COVID-19 lockdown: A longitudinal study","type":"article-journal","volume":"158"},"uris":["http://www.mendeley.com/documents/?uuid=74c157ff-b85f-3485-94c0-9dcad1d6e0d3"]},{"id":"ITEM-4","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4","issue":"6","issued":{"date-parts":[["2020","6","1"]]},"publisher":"Nutrients","title":"Dietary Choices and Habits during COVID-19 Lockdown: Experience from Poland","type":"article-journal","volume":"12"},"uris":["http://www.mendeley.com/documents/?uuid=c274f9c9-8b4c-3200-8fe1-b57f2c676c87"]},{"id":"ITEM-5","itemData":{"DOI":"10.3390/NU12072016","PMID":"32645970","abstract":"Our aim is evaluating the changes in weight and dietary habits in a sample of outpatients with obesity after 1 month of enforced lockdown during the COVID-19 pandemic in Northern Italy. In this observational retrospective study, the patients of our Obesity Unit were invited to answer to a 12-question multiple-choice questionnaire relative to weight changes, working activity, exercise, dietary habits, and conditions potentially impacting on nutritional choices. A multivariate regression analysis was performed to evaluate the associations among weight/BMI changes and the analyzed variables. A total of 150 subjects (91.5%) completed the questionnaire. Mean self-reported weight gain was≈1.5 kg (p &lt; 0.001). Lower exercise, self-reported boredom/solitude, anxiety/depression, enhanced eating, consumption of snacks, unhealthy foods, cereals, and sweets were correlated with a signiﬁcantly higher weight gain. Multiple regression analyses showed that increased education (inversely, β =−1.15; 95%CI−2.13,−0.17, p = 0.022), self-reported anxiety/depression (β = 1.61; 0.53, 2.69, p = 0.004), and not consuming healthy foods (β = 1.48; 0.19, 2.77, p = 0.026) were signiﬁcantly associated with increased weight gain. The estimated direct eﬀect of self-reported anxiety/depression on weight was 2.07 kg (1.07, 3.07, p &lt; 0.001). Individuals with obesity signiﬁcantly gained weight 1 month after the beginning of the quarantine. The adverse mental burden linked to the COVID-19 pandemic was greatly associated with increased weight gain.","author":[{"dropping-particle":"","family":"Pellegrini","given":"Marianna","non-dropping-particle":"","parse-names":false,"suffix":""},{"dropping-particle":"","family":"Ponzo","given":"Valentina","non-dropping-particle":"","parse-names":false,"suffix":""},{"dropping-particle":"","family":"Rosato","given":"Rosalba","non-dropping-particle":"","parse-names":false,"suffix":""},{"dropping-particle":"","family":"Scumaci","given":"Elena","non-dropping-particle":"","parse-names":false,"suffix":""},{"dropping-particle":"","family":"Goitre","given":"Ilaria","non-dropping-particle":"","parse-names":false,"suffix":""},{"dropping-particle":"","family":"Benso","given":"Andrea","non-dropping-particle":"","parse-names":false,"suffix":""},{"dropping-particle":"","family":"Belcastro","given":"Sara","non-dropping-particle":"","parse-names":false,"suffix":""},{"dropping-particle":"","family":"Crespi","given":"Chiara","non-dropping-particle":"","parse-names":false,"suffix":""},{"dropping-particle":"De","family":"Michieli","given":"Franco","non-dropping-particle":"","parse-names":false,"suffix":""},{"dropping-particle":"","family":"Ghigo","given":"Ezio","non-dropping-particle":"","parse-names":false,"suffix":""},{"dropping-particle":"","family":"Broglio","given":"Fabio","non-dropping-particle":"","parse-names":false,"suffix":""},{"dropping-particle":"","family":"Bo","given":"Simona","non-dropping-particle":"","parse-names":false,"suffix":""}],"container-title":"Nutrients","id":"ITEM-5","issue":"7","issued":{"date-parts":[["2020","7","1"]]},"page":"1-11","publisher":"Multidisciplinary Digital Publishing Institute  (MDPI)","title":"Changes in Weight and Nutritional Habits in Adults with Obesity during the “Lockdown” Period Caused by the COVID-19 Virus Emergency","type":"article-journal","volume":"12"},"uris":["http://www.mendeley.com/documents/?uuid=33ae1c70-4aa7-3ba6-8f1a-a770cdf2250e"]},{"id":"ITEM-6","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6","issue":"10","issued":{"date-parts":[["2020","10","1"]]},"page":"1-16","publisher":"Multidisciplinary Digital Publishing Institute  (MDPI)","title":"Nutrition Behaviors in Polish Adults before and during COVID-19 Lockdown","type":"article-journal","volume":"12"},"uris":["http://www.mendeley.com/documents/?uuid=86e09e42-4c75-3af6-9b01-feb154a94a49"]}],"mendeley":{"formattedCitation":"(22–24,26,27,31)","plainTextFormattedCitation":"(22–24,26,27,31)","previouslyFormattedCitation":"(22–24,26,27,31)"},"properties":{"noteIndex":0},"schema":"https://github.com/citation-style-language/schema/raw/master/csl-citation.json"}</w:instrText>
      </w:r>
      <w:r w:rsidR="00302DF9">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2–24,26,27,31)</w:t>
      </w:r>
      <w:r w:rsidR="00302DF9">
        <w:rPr>
          <w:rFonts w:ascii="Times New Roman" w:eastAsia="Times New Roman" w:hAnsi="Times New Roman" w:cs="Times New Roman"/>
          <w:sz w:val="24"/>
          <w:szCs w:val="24"/>
          <w:vertAlign w:val="superscript"/>
        </w:rPr>
        <w:fldChar w:fldCharType="end"/>
      </w:r>
      <w:r w:rsidR="007A361A" w:rsidRPr="00205201">
        <w:rPr>
          <w:rFonts w:ascii="Times New Roman" w:eastAsia="Times New Roman" w:hAnsi="Times New Roman" w:cs="Times New Roman"/>
          <w:sz w:val="24"/>
          <w:szCs w:val="24"/>
        </w:rPr>
        <w:t>.</w:t>
      </w:r>
      <w:r w:rsidR="00BF7743">
        <w:rPr>
          <w:rFonts w:ascii="Times New Roman" w:eastAsia="Times New Roman" w:hAnsi="Times New Roman" w:cs="Times New Roman"/>
          <w:sz w:val="24"/>
          <w:szCs w:val="24"/>
        </w:rPr>
        <w:t xml:space="preserve"> Different results were seen in Spain, in which one study reported no change in weight in the Spanish </w:t>
      </w:r>
      <w:r w:rsidR="008B3168">
        <w:rPr>
          <w:rFonts w:ascii="Times New Roman" w:eastAsia="Times New Roman" w:hAnsi="Times New Roman" w:cs="Times New Roman"/>
          <w:sz w:val="24"/>
          <w:szCs w:val="24"/>
        </w:rPr>
        <w:t>general population</w:t>
      </w:r>
      <w:r w:rsidR="00034151">
        <w:rPr>
          <w:rFonts w:ascii="Times New Roman" w:eastAsia="Times New Roman" w:hAnsi="Times New Roman" w:cs="Times New Roman"/>
          <w:sz w:val="24"/>
          <w:szCs w:val="24"/>
        </w:rPr>
        <w:t xml:space="preserve"> </w:t>
      </w:r>
      <w:r w:rsidR="00AE5F1A">
        <w:rPr>
          <w:rFonts w:ascii="Times New Roman" w:eastAsia="Times New Roman" w:hAnsi="Times New Roman" w:cs="Times New Roman"/>
          <w:sz w:val="24"/>
          <w:szCs w:val="24"/>
        </w:rPr>
        <w:fldChar w:fldCharType="begin" w:fldLock="1"/>
      </w:r>
      <w:r w:rsidR="00851B65">
        <w:rPr>
          <w:rFonts w:ascii="Times New Roman" w:eastAsia="Times New Roman" w:hAnsi="Times New Roman" w:cs="Times New Roman"/>
          <w:sz w:val="24"/>
          <w:szCs w:val="24"/>
        </w:rPr>
        <w:instrText>ADDIN CSL_CITATION {"citationItems":[{"id":"ITEM-1","itemData":{"DOI":"10.3390/NU12113445","ISSN":"2072-6643","PMID":"33182816","abstract":"As a consequence of COVID-19, millions of households have suffered mobility restrictions and changes in their lifestyle over several months. The aim of this study is to evaluate the effects of COVID-19 home confinement on the food habits, lifestyle and emotional balance of the Spanish population. This cross-sectional study used data collected via an anonymous online questionnaire during the month before lockdown finished in Spain, with a total of 675 participants. 38.8% of the respondents experienced weight gain while 31.1% lost weight during confinement. The increase in body weight was positively correlated with age (Rs = 0.14, p &lt; 0.05) and BMI (Rs = 0.20, p &lt; 0.05). We also identified that 39.7% reported poorer quality sleep, positively correlated with BMI (Rs = −0.18, p &lt; 0.05) and with age (Rs = −0.21, p &lt; 0.05). 44.7% of the participants had not performed physical exercise during confinement with differences by sex (p &lt; 0.05), by age (p &lt; 0.05), by BMI (p &lt; 0.05) and by sleep quality (p &lt; 0.05). According to an emotional-eater questionnaire, 21.8% and 11% were classified as an emotional eater or a very emotional eater, respectively. We emphasize the importance of adopting a healthy lifestyle, as the COVID-19 pandemic is ongoing.","author":[{"dropping-particle":"","family":"M","given":"López-Moreno","non-dropping-particle":"","parse-names":false,"suffix":""},{"dropping-particle":"","family":"MTI","given":"López","non-dropping-particle":"","parse-names":false,"suffix":""},{"dropping-particle":"","family":"M","given":"Miguel","non-dropping-particle":"","parse-names":false,"suffix":""},{"dropping-particle":"","family":"M","given":"Garcés-Rimón","non-dropping-particle":"","parse-names":false,"suffix":""}],"container-title":"Nutrients","id":"ITEM-1","issue":"11","issued":{"date-parts":[["2020","11","1"]]},"page":"1-17","publisher":"Nutrients","title":"Physical and Psychological Effects Related to Food Habits and Lifestyle Changes Derived from Covid-19 Home Confinement in the Spanish Population","type":"article-journal","volume":"12"},"uris":["http://www.mendeley.com/documents/?uuid=efa3d0b2-4227-39e3-afa3-e778de17ee1b"]}],"mendeley":{"formattedCitation":"(33)","plainTextFormattedCitation":"(33)","previouslyFormattedCitation":"(33)"},"properties":{"noteIndex":0},"schema":"https://github.com/citation-style-language/schema/raw/master/csl-citation.json"}</w:instrText>
      </w:r>
      <w:r w:rsidR="00AE5F1A">
        <w:rPr>
          <w:rFonts w:ascii="Times New Roman" w:eastAsia="Times New Roman" w:hAnsi="Times New Roman" w:cs="Times New Roman"/>
          <w:sz w:val="24"/>
          <w:szCs w:val="24"/>
        </w:rPr>
        <w:fldChar w:fldCharType="separate"/>
      </w:r>
      <w:r w:rsidR="00304558" w:rsidRPr="00304558">
        <w:rPr>
          <w:rFonts w:ascii="Times New Roman" w:eastAsia="Times New Roman" w:hAnsi="Times New Roman" w:cs="Times New Roman"/>
          <w:noProof/>
          <w:sz w:val="24"/>
          <w:szCs w:val="24"/>
        </w:rPr>
        <w:t>(33)</w:t>
      </w:r>
      <w:r w:rsidR="00AE5F1A">
        <w:rPr>
          <w:rFonts w:ascii="Times New Roman" w:eastAsia="Times New Roman" w:hAnsi="Times New Roman" w:cs="Times New Roman"/>
          <w:sz w:val="24"/>
          <w:szCs w:val="24"/>
        </w:rPr>
        <w:fldChar w:fldCharType="end"/>
      </w:r>
      <w:r w:rsidR="008B3168">
        <w:rPr>
          <w:rFonts w:ascii="Times New Roman" w:eastAsia="Times New Roman" w:hAnsi="Times New Roman" w:cs="Times New Roman"/>
          <w:sz w:val="24"/>
          <w:szCs w:val="24"/>
        </w:rPr>
        <w:t xml:space="preserve">. </w:t>
      </w:r>
      <w:r w:rsidR="00C82F41">
        <w:rPr>
          <w:rFonts w:ascii="Times New Roman" w:eastAsia="Times New Roman" w:hAnsi="Times New Roman" w:cs="Times New Roman"/>
          <w:sz w:val="24"/>
          <w:szCs w:val="24"/>
        </w:rPr>
        <w:t xml:space="preserve">This study </w:t>
      </w:r>
      <w:r w:rsidR="00AE5F1A">
        <w:rPr>
          <w:rFonts w:ascii="Times New Roman" w:eastAsia="Times New Roman" w:hAnsi="Times New Roman" w:cs="Times New Roman"/>
          <w:sz w:val="24"/>
          <w:szCs w:val="24"/>
        </w:rPr>
        <w:t xml:space="preserve">by Lopez-Moreno et al., </w:t>
      </w:r>
      <w:r w:rsidR="00C82F41">
        <w:rPr>
          <w:rFonts w:ascii="Times New Roman" w:eastAsia="Times New Roman" w:hAnsi="Times New Roman" w:cs="Times New Roman"/>
          <w:sz w:val="24"/>
          <w:szCs w:val="24"/>
        </w:rPr>
        <w:t>focused on BMI change, whereas the other three studies</w:t>
      </w:r>
      <w:r w:rsidR="00034151">
        <w:rPr>
          <w:rFonts w:ascii="Times New Roman" w:eastAsia="Times New Roman" w:hAnsi="Times New Roman" w:cs="Times New Roman"/>
          <w:sz w:val="24"/>
          <w:szCs w:val="24"/>
        </w:rPr>
        <w:t xml:space="preserve"> </w:t>
      </w:r>
      <w:r w:rsidR="00AE5F1A">
        <w:rPr>
          <w:rFonts w:ascii="Times New Roman" w:eastAsia="Times New Roman" w:hAnsi="Times New Roman" w:cs="Times New Roman"/>
          <w:sz w:val="24"/>
          <w:szCs w:val="24"/>
        </w:rPr>
        <w:fldChar w:fldCharType="begin" w:fldLock="1"/>
      </w:r>
      <w:r w:rsidR="00851B65">
        <w:rPr>
          <w:rFonts w:ascii="Times New Roman" w:eastAsia="Times New Roman" w:hAnsi="Times New Roman" w:cs="Times New Roman"/>
          <w:sz w:val="24"/>
          <w:szCs w:val="24"/>
        </w:rPr>
        <w:instrText>ADDIN CSL_CITATION {"citationItems":[{"id":"ITEM-1","itemData":{"DOI":"10.1016/J.ORCP.2020.07.006","ISSN":"1871-403X","PMID":"32763110","abstract":"Introduction: The goal was to assess individuals’ weight changes and their connections with depressive symptoms, optimism and physical activity. Method: 4379 Spanish citizens, 16–84 years, participated. Results: Most participants declared no weight changes. Males, young and obese individuals had greater weight variability. Depressive symptoms were linked to larger weight changes. Optimism and MVPA followed a descending pattern from ≥−3 kg. MVPA minutes/week and fulfilling physical activity recommendations were inversely associated to weight changes. Conclusion: The COVID-19 confinement impacted individuals’ weight, expanding depreobesity to include weight loss. Optimism and physical activity seemed to be “protective elements”.","author":[{"dropping-particle":"","family":"J","given":"Fernandez-Rio","non-dropping-particle":"","parse-names":false,"suffix":""},{"dropping-particle":"","family":"JA","given":"Cecchini","non-dropping-particle":"","parse-names":false,"suffix":""},{"dropping-particle":"","family":"A","given":"Mendez-Gimenez","non-dropping-particle":"","parse-names":false,"suffix":""},{"dropping-particle":"","family":"A","given":"Carriedo","non-dropping-particle":"","parse-names":false,"suffix":""}],"container-title":"Obesity research &amp; clinical practice","id":"ITEM-1","issue":"4","issued":{"date-parts":[["2020","7","1"]]},"page":"383-385","publisher":"Obes Res Clin Pract","title":"Weight changes during the COVID-19 home confinement. Effects on psychosocial variables","type":"article-journal","volume":"14"},"uris":["http://www.mendeley.com/documents/?uuid=62095150-661d-3f4f-872c-042eb19cef82"]},{"id":"ITEM-2","itemData":{"DOI":"10.20960/NH.03307","ISSN":"1699-5198","PMID":"33155477","abstract":"Objective: the COVID-19 pandemic, by restricting population mobility, may exacerbate the risk factors for weight gain associated with physical inactivity and increased consumption of calorie-dense foods. The aim of this cross-sectional study was to evaluate the risk factors related to self-reported body weight gain among obese subjects. Methods: the study involved a population of 284 adult obese subjects. After a 7-week confinement period starting on March 17, a telephone interview (May 4 through 7) was conducted. In this phone call, self-reported body weight gain and a number of factors were recorded. In order to obtain the baseline data of this population, biochemical and anthropometric parameters were collected from electronic medical records. Results: mean age was 60.4 ± 10.8 years (range: 23-71) and mean body mass index (BMI) was 35.4 ± 4.7 kg/m2 (range: 30.6-41.2). Gen-der distribution was 211 females (74.3 %) and 73 males (25.7 %). Self-reported body weight gain was 1.62 ± 0.2 kg. Among patients who reported doing a lot of exercise self-reported body weight gain was lower (1.62 ± 0.2 vs 1.12 ± 0.3 kg; p = 0.02). Regarding eating habits, patients recognized snacking in 17 % of the sample. Patients who reported snacking had higher self-reported body weight gains (2.60 ± 0.36 vs 1.30 ± 0.17 kg; p = 0.001). The remaining variables did not influence self-reported body weight gain. In the multiple regression analysis with self-reported body weight gain as dependent variable, adjusted for age, sex, and physical activity, the snaking habit remained a risk factor: beta = 1.21 (95 % CI: 1.11-2.13; p = 0.01). Conclusions: the lockdown decreed during SARS-CoV-2 pandemic has produced an increase in self-reported body weight among obese subjects, which was related to the habit of taking snacks.","author":[{"dropping-particle":"","family":"DA","given":"de Luis Román","non-dropping-particle":"","parse-names":false,"suffix":""},{"dropping-particle":"","family":"O","given":"Izaola","non-dropping-particle":"","parse-names":false,"suffix":""},{"dropping-particle":"","family":"D","given":"Primo Martín","non-dropping-particle":"","parse-names":false,"suffix":""},{"dropping-particle":"","family":"E","given":"Gómez Hoyos","non-dropping-particle":"","parse-names":false,"suffix":""},{"dropping-particle":"","family":"B","given":"Torres Torres","non-dropping-particle":"","parse-names":false,"suffix":""},{"dropping-particle":"","family":"JJ","given":"López Gómez","non-dropping-particle":"","parse-names":false,"suffix":""}],"container-title":"Nutricion hospitalaria","id":"ITEM-2","issue":"6","issued":{"date-parts":[["2020","11","1"]]},"page":"1232-1237","publisher":"Nutr Hosp","title":"Effect of lockdown for COVID-19 on self-reported body weight gain in a sample of obese patients","type":"article-journal","volume":"37"},"uris":["http://www.mendeley.com/documents/?uuid=d908ca20-d01f-3bf7-85cd-f216028e46b4"]},{"id":"ITEM-3","itemData":{"DOI":"10.1016/J.APPET.2020.105019","ISSN":"1095-8304","PMID":"33161046","abstract":"The COVID-19 pandemic has forced the health public authorities to impose a lockdown as an epidemiological containment strategy. This study aimed to provide information regarding the impact of the mandatory confinement on the physical activity, eating disorders risk, sleep quality and well-being on a Spanish sample. An online survey that included the Minnesota Leisure Time Physical Activity Questionnaire, the Eating Attitude Test-26, and Pittsburgh Sleep Quality Index was administered two days after the state of alarm was stablished in Spain and five days after such measures began to be eased. Out of the 693 people who answered the first questionnaire, 161 completed the second one. These participants spent a total of 48 days locked at home, a period during which a significant worsening in all the variables assessed except for the risk of developing eating disorders, was observed: weight (kg), 67.3 ± 14.8 vs 67.7 ± 15.1, p = 0.012; physical activity (MET minutes per week), 8515.7 ± 10260.0 vs 5053.5 ± 5502.0, p &lt; 0.001; sleep problems (total score), 6.2 ± 3.5 vs 7.2 ± 3.9, p &lt; 0.001; self-perceived well-being (score), 4 (3–4) vs 3 (3–4), p &lt; 0.001. The confinement had a significant differential effect on physically active participants, who experienced a significant decline (p &lt; 0.05) on their physical activity levels, quality of sleep and well-being; whereas physically inactive participants did not experience significant changes. Findings from this longitudinal study indicate that a lockdown period due to COVID-19 had a negative impact on the physical activity levels, sleep quality and well-being in a group of physically active Spanish adults. Public health authorities should be aware that people who usually lead an active lifestyle, might be particularly susceptible to such disruptions.","author":[{"dropping-particle":"","family":"Ó","given":"Martínez-de-Quel","non-dropping-particle":"","parse-names":false,"suffix":""},{"dropping-particle":"","family":"D","given":"Suárez-Iglesias","non-dropping-particle":"","parse-names":false,"suffix":""},{"dropping-particle":"","family":"M","given":"López-Flores","non-dropping-particle":"","parse-names":false,"suffix":""},{"dropping-particle":"","family":"CA","given":"Pérez","non-dropping-particle":"","parse-names":false,"suffix":""}],"container-title":"Appetite","id":"ITEM-3","issued":{"date-parts":[["2021","3","1"]]},"publisher":"Appetite","title":"Physical activity, dietary habits and sleep quality before and during COVID-19 lockdown: A longitudinal study","type":"article-journal","volume":"158"},"uris":["http://www.mendeley.com/documents/?uuid=74c157ff-b85f-3485-94c0-9dcad1d6e0d3"]}],"mendeley":{"formattedCitation":"(21,30,31)","plainTextFormattedCitation":"(21,30,31)","previouslyFormattedCitation":"(21,30,31)"},"properties":{"noteIndex":0},"schema":"https://github.com/citation-style-language/schema/raw/master/csl-citation.json"}</w:instrText>
      </w:r>
      <w:r w:rsidR="00AE5F1A">
        <w:rPr>
          <w:rFonts w:ascii="Times New Roman" w:eastAsia="Times New Roman" w:hAnsi="Times New Roman" w:cs="Times New Roman"/>
          <w:sz w:val="24"/>
          <w:szCs w:val="24"/>
        </w:rPr>
        <w:fldChar w:fldCharType="separate"/>
      </w:r>
      <w:r w:rsidR="00304558" w:rsidRPr="00304558">
        <w:rPr>
          <w:rFonts w:ascii="Times New Roman" w:eastAsia="Times New Roman" w:hAnsi="Times New Roman" w:cs="Times New Roman"/>
          <w:noProof/>
          <w:sz w:val="24"/>
          <w:szCs w:val="24"/>
        </w:rPr>
        <w:t>(21,30,31)</w:t>
      </w:r>
      <w:r w:rsidR="00AE5F1A">
        <w:rPr>
          <w:rFonts w:ascii="Times New Roman" w:eastAsia="Times New Roman" w:hAnsi="Times New Roman" w:cs="Times New Roman"/>
          <w:sz w:val="24"/>
          <w:szCs w:val="24"/>
        </w:rPr>
        <w:fldChar w:fldCharType="end"/>
      </w:r>
      <w:r w:rsidR="00C82F41">
        <w:rPr>
          <w:rFonts w:ascii="Times New Roman" w:eastAsia="Times New Roman" w:hAnsi="Times New Roman" w:cs="Times New Roman"/>
          <w:sz w:val="24"/>
          <w:szCs w:val="24"/>
        </w:rPr>
        <w:t xml:space="preserve"> used </w:t>
      </w:r>
      <w:r w:rsidR="002C1432">
        <w:rPr>
          <w:rFonts w:ascii="Times New Roman" w:eastAsia="Times New Roman" w:hAnsi="Times New Roman" w:cs="Times New Roman"/>
          <w:sz w:val="24"/>
          <w:szCs w:val="24"/>
        </w:rPr>
        <w:t>self-</w:t>
      </w:r>
      <w:r w:rsidR="00C82F41">
        <w:rPr>
          <w:rFonts w:ascii="Times New Roman" w:eastAsia="Times New Roman" w:hAnsi="Times New Roman" w:cs="Times New Roman"/>
          <w:sz w:val="24"/>
          <w:szCs w:val="24"/>
        </w:rPr>
        <w:t>reported weight</w:t>
      </w:r>
      <w:r w:rsidR="003D6D9D">
        <w:rPr>
          <w:rFonts w:ascii="Times New Roman" w:eastAsia="Times New Roman" w:hAnsi="Times New Roman" w:cs="Times New Roman"/>
          <w:sz w:val="24"/>
          <w:szCs w:val="24"/>
        </w:rPr>
        <w:t xml:space="preserve">. </w:t>
      </w:r>
    </w:p>
    <w:p w14:paraId="03856B41" w14:textId="62CB9518" w:rsidR="00053395" w:rsidRPr="00205201" w:rsidRDefault="00D707BC" w:rsidP="0089037D">
      <w:pPr>
        <w:spacing w:before="240" w:after="240" w:line="480" w:lineRule="auto"/>
        <w:rPr>
          <w:rFonts w:ascii="Times New Roman" w:eastAsia="Times New Roman" w:hAnsi="Times New Roman" w:cs="Times New Roman"/>
          <w:b/>
          <w:sz w:val="24"/>
          <w:szCs w:val="24"/>
          <w:u w:val="single"/>
        </w:rPr>
      </w:pPr>
      <w:r w:rsidRPr="00205201">
        <w:rPr>
          <w:rFonts w:ascii="Times New Roman" w:eastAsia="Times New Roman" w:hAnsi="Times New Roman" w:cs="Times New Roman"/>
          <w:b/>
          <w:sz w:val="24"/>
          <w:szCs w:val="24"/>
          <w:u w:val="single"/>
        </w:rPr>
        <w:t>Obesity risk factors and COVID</w:t>
      </w:r>
      <w:r w:rsidR="00880D25" w:rsidRPr="00205201">
        <w:rPr>
          <w:rFonts w:ascii="Times New Roman" w:eastAsia="Times New Roman" w:hAnsi="Times New Roman" w:cs="Times New Roman"/>
          <w:b/>
          <w:sz w:val="24"/>
          <w:szCs w:val="24"/>
          <w:u w:val="single"/>
        </w:rPr>
        <w:t>-19</w:t>
      </w:r>
      <w:r w:rsidRPr="00205201">
        <w:rPr>
          <w:rFonts w:ascii="Times New Roman" w:eastAsia="Times New Roman" w:hAnsi="Times New Roman" w:cs="Times New Roman"/>
          <w:b/>
          <w:sz w:val="24"/>
          <w:szCs w:val="24"/>
          <w:u w:val="single"/>
        </w:rPr>
        <w:t xml:space="preserve">: </w:t>
      </w:r>
    </w:p>
    <w:p w14:paraId="30705E1A" w14:textId="77777777" w:rsidR="00053395" w:rsidRPr="00205201" w:rsidRDefault="00D707BC" w:rsidP="0089037D">
      <w:pPr>
        <w:spacing w:before="240" w:after="240" w:line="480" w:lineRule="auto"/>
        <w:rPr>
          <w:rFonts w:ascii="Times New Roman" w:eastAsia="Times New Roman" w:hAnsi="Times New Roman" w:cs="Times New Roman"/>
          <w:b/>
          <w:sz w:val="24"/>
          <w:szCs w:val="24"/>
          <w:u w:val="single"/>
        </w:rPr>
      </w:pPr>
      <w:r w:rsidRPr="00205201">
        <w:rPr>
          <w:rFonts w:ascii="Times New Roman" w:eastAsia="Times New Roman" w:hAnsi="Times New Roman" w:cs="Times New Roman"/>
          <w:b/>
          <w:sz w:val="24"/>
          <w:szCs w:val="24"/>
          <w:u w:val="single"/>
        </w:rPr>
        <w:t>Relation between COVID-19 and physical activity:</w:t>
      </w:r>
    </w:p>
    <w:p w14:paraId="6A1C447A" w14:textId="7E27AFD3" w:rsidR="00053395" w:rsidRPr="00205201" w:rsidRDefault="00AA3B1B" w:rsidP="0089037D">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ummary of the changes in physical activity during the first year of COVID-19 </w:t>
      </w:r>
      <w:r w:rsidR="00952219">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summarised in Table 2. </w:t>
      </w:r>
      <w:r w:rsidR="00D707BC" w:rsidRPr="00205201">
        <w:rPr>
          <w:rFonts w:ascii="Times New Roman" w:eastAsia="Times New Roman" w:hAnsi="Times New Roman" w:cs="Times New Roman"/>
          <w:sz w:val="24"/>
          <w:szCs w:val="24"/>
        </w:rPr>
        <w:t>A total of eighteen studies were included that looked at the relationship between COVID-19 and changes in physical activity and sedentary behaviour</w:t>
      </w:r>
      <w:r w:rsidR="00851B65">
        <w:rPr>
          <w:rFonts w:ascii="Times New Roman" w:eastAsia="Times New Roman" w:hAnsi="Times New Roman" w:cs="Times New Roman"/>
          <w:sz w:val="24"/>
          <w:szCs w:val="24"/>
        </w:rPr>
        <w:t xml:space="preserve"> </w:t>
      </w:r>
      <w:r w:rsidR="00304558">
        <w:rPr>
          <w:rFonts w:ascii="Times New Roman" w:eastAsia="Times New Roman" w:hAnsi="Times New Roman" w:cs="Times New Roman"/>
          <w:noProof/>
          <w:sz w:val="24"/>
          <w:szCs w:val="24"/>
          <w:vertAlign w:val="superscript"/>
        </w:rPr>
        <w:fldChar w:fldCharType="begin" w:fldLock="1"/>
      </w:r>
      <w:r w:rsidR="00851B65">
        <w:rPr>
          <w:rFonts w:ascii="Times New Roman" w:eastAsia="Times New Roman" w:hAnsi="Times New Roman" w:cs="Times New Roman"/>
          <w:noProof/>
          <w:sz w:val="24"/>
          <w:szCs w:val="24"/>
          <w:vertAlign w:val="superscript"/>
        </w:rPr>
        <w:instrText>ADDIN CSL_CITATION {"citationItems":[{"id":"ITEM-1","itemData":{"DOI":"10.3390/NU12072016","PMID":"32645970","abstract":"Our aim is evaluating the changes in weight and dietary habits in a sample of outpatients with obesity after 1 month of enforced lockdown during the COVID-19 pandemic in Northern Italy. In this observational retrospective study, the patients of our Obesity Unit were invited to answer to a 12-question multiple-choice questionnaire relative to weight changes, working activity, exercise, dietary habits, and conditions potentially impacting on nutritional choices. A multivariate regression analysis was performed to evaluate the associations among weight/BMI changes and the analyzed variables. A total of 150 subjects (91.5%) completed the questionnaire. Mean self-reported weight gain was≈1.5 kg (p &lt; 0.001). Lower exercise, self-reported boredom/solitude, anxiety/depression, enhanced eating, consumption of snacks, unhealthy foods, cereals, and sweets were correlated with a signiﬁcantly higher weight gain. Multiple regression analyses showed that increased education (inversely, β =−1.15; 95%CI−2.13,−0.17, p = 0.022), self-reported anxiety/depression (β = 1.61; 0.53, 2.69, p = 0.004), and not consuming healthy foods (β = 1.48; 0.19, 2.77, p = 0.026) were signiﬁcantly associated with increased weight gain. The estimated direct eﬀect of self-reported anxiety/depression on weight was 2.07 kg (1.07, 3.07, p &lt; 0.001). Individuals with obesity signiﬁcantly gained weight 1 month after the beginning of the quarantine. The adverse mental burden linked to the COVID-19 pandemic was greatly associated with increased weight gain.","author":[{"dropping-particle":"","family":"Pellegrini","given":"Marianna","non-dropping-particle":"","parse-names":false,"suffix":""},{"dropping-particle":"","family":"Ponzo","given":"Valentina","non-dropping-particle":"","parse-names":false,"suffix":""},{"dropping-particle":"","family":"Rosato","given":"Rosalba","non-dropping-particle":"","parse-names":false,"suffix":""},{"dropping-particle":"","family":"Scumaci","given":"Elena","non-dropping-particle":"","parse-names":false,"suffix":""},{"dropping-particle":"","family":"Goitre","given":"Ilaria","non-dropping-particle":"","parse-names":false,"suffix":""},{"dropping-particle":"","family":"Benso","given":"Andrea","non-dropping-particle":"","parse-names":false,"suffix":""},{"dropping-particle":"","family":"Belcastro","given":"Sara","non-dropping-particle":"","parse-names":false,"suffix":""},{"dropping-particle":"","family":"Crespi","given":"Chiara","non-dropping-particle":"","parse-names":false,"suffix":""},{"dropping-particle":"De","family":"Michieli","given":"Franco","non-dropping-particle":"","parse-names":false,"suffix":""},{"dropping-particle":"","family":"Ghigo","given":"Ezio","non-dropping-particle":"","parse-names":false,"suffix":""},{"dropping-particle":"","family":"Broglio","given":"Fabio","non-dropping-particle":"","parse-names":false,"suffix":""},{"dropping-particle":"","family":"Bo","given":"Simona","non-dropping-particle":"","parse-names":false,"suffix":""}],"container-title":"Nutrients","id":"ITEM-1","issue":"7","issued":{"date-parts":[["2020","7","1"]]},"page":"1-11","publisher":"Multidisciplinary Digital Publishing Institute  (MDPI)","title":"Changes in Weight and Nutritional Habits in Adults with Obesity during the “Lockdown” Period Caused by the COVID-19 Virus Emergency","type":"article-journal","volume":"12"},"uris":["http://www.mendeley.com/documents/?uuid=33ae1c70-4aa7-3ba6-8f1a-a770cdf2250e"]},{"id":"ITEM-2","itemData":{"DOI":"10.1097/HCR.0000000000000539","ISSN":"1932-751X","PMID":"32804796","abstract":"Purpose: The coronavirus disease-2019 (COVID-19) pandemic has been spreading rapidly worldwide since late January 2020. The strict lockdown strategy prompted by the Italian government, to hamper severe acute respiratory syndrome coronavirus 2 (SARS-CoV2) spreading, has reduced the possibility of performing either outdoor or gym physical activity (PA). This study investigated and quantified the reduction of PA in patients with automatic implantable cardioverter-defibrillators (ICDs) for primary prevention of sudden death. Methods: Daily PA of 24 patients was estimated by processing recorded data from ICD-embedded accelerometric sensors used by the rate-responsive pacing systems. Results: During the forced 40-d in-home confinement, a mean 25% reduction of PA was observed as compared with the 40-d confinement-free period (1.2 ± 0.3 vs 1.6 ± 0.5 hr/d, respectively, P =.0001). Conclusions: This objective quantification of the impact of the COVID-19 pandemic on PA determined by an ICD device showed an abrupt and statistically significant reduction of PA in primary prevention ICD patients, during the in-home confinement quarantine. To counteract the deleterious effects of physical inactivity during the COVID-19 outbreak, patients should be encouraged to perform indoor exercise-based personalized rehabilitative programs.","author":[{"dropping-particle":"","family":"B","given":"Sassone","non-dropping-particle":"","parse-names":false,"suffix":""},{"dropping-particle":"","family":"S","given":"Mandini","non-dropping-particle":"","parse-names":false,"suffix":""},{"dropping-particle":"","family":"G","given":"Grazzi","non-dropping-particle":"","parse-names":false,"suffix":""},{"dropping-particle":"","family":"G","given":"Mazzoni","non-dropping-particle":"","parse-names":false,"suffix":""},{"dropping-particle":"","family":"J","given":"Myers","non-dropping-particle":"","parse-names":false,"suffix":""},{"dropping-particle":"","family":"G","given":"Pasanisi","non-dropping-particle":"","parse-names":false,"suffix":""}],"container-title":"Journal of cardiopulmonary rehabilitation and prevention","id":"ITEM-2","issue":"5","issued":{"date-parts":[["2020","9","1"]]},"page":"285-286","publisher":"J Cardiopulm Rehabil Prev","title":"Impact of COVID-19 Pandemic on Physical Activity in Patients With Implantable Cardioverter-Defibrillators","type":"article-journal","volume":"40"},"uris":["http://www.mendeley.com/documents/?uuid=6a2096bd-61ca-30ce-9038-bfc601c1adee"]},{"id":"ITEM-3","itemData":{"DOI":"10.3390/IJERPH17176035","ISSN":"1660-4601","PMID":"32825092","abstract":"The coronavirus disease 2019 (COVID-19) pandemic continues to pose profound challenges to society. Its spread has been mitigated through strategies including social distancing; however, this may result in the adoption of a sedentary lifestyle. This study aimed to investigate: 1) physical activity (PA) levels, sedentary behavior (SB), and sleep in young adults during the COVID-19 epidemic, and 2) the change in these behaviors before and during the pandemic. A total of 631 young adults (38.8% males) aged between 18 and 35 participated in the cross-sectional study and completed a one-off online survey relating to general information, PA, SB, and sleep. For the longitudinal study, PA, SB, and sleep data, obtained from 70 participants before and during the COVID-19 pandemic, were analyzed. Participants engaged in low PA, high SB, and long sleep duration during the COVID-19 pandemic. Moreover, a significant decline in PA while an increase in time spent in both SB and sleep was observed during the COVID-19 outbreak. The results of this study demonstrated a sedentary lifestyle in young adults during the COVID-19 pandemic, which will assist health policymakers and practitioners in the development of population specific health education and behavior interventions during this pandemic and for other future events.","author":[{"dropping-particle":"","family":"C","given":"Zheng","non-dropping-particle":"","parse-names":false,"suffix":""},{"dropping-particle":"","family":"WY","given":"Huang","non-dropping-particle":"","parse-names":false,"suffix":""},{"dropping-particle":"","family":"S","given":"Sheridan","non-dropping-particle":"","parse-names":false,"suffix":""},{"dropping-particle":"","family":"CH","given":"Sit","non-dropping-particle":"","parse-names":false,"suffix":""},{"dropping-particle":"","family":"XK","given":"Chen","non-dropping-particle":"","parse-names":false,"suffix":""},{"dropping-particle":"","family":"SH","given":"Wong","non-dropping-particle":"","parse-names":false,"suffix":""}],"container-title":"International journal of environmental research and public health","id":"ITEM-3","issue":"17","issued":{"date-parts":[["2020","9","1"]]},"page":"1-11","publisher":"Int J Environ Res Public Health","title":"COVID-19 Pandemic Brings a Sedentary Lifestyle in Young Adults: A Cross-Sectional and Longitudinal Study","type":"article-journal","volume":"17"},"uris":["http://www.mendeley.com/documents/?uuid=a38d37d3-56e1-3489-8884-ccc5b267c355"]},{"id":"ITEM-4","itemData":{"DOI":"10.1038/S41598-020-78438-4","ISSN":"2045-2322","PMID":"33311526","abstract":"The impact of COVID-19 on social life has been drastic and global. However, the different numbers of cases and different actions in different countries have been leading to various interesting yet unexplored effects on human behavior. In the present study, we compare the physical activity and recreational screen time of a representative sample of 1711 4- to 17-year-olds before and during the strictest time of the first COVID-19 lockdown in Germany. We found that sports activity declined whereas recreational screen time increased. However, a substantial increase in habitual physical activities leads to an overall increase in physical activity among children and adolescents in Germany. The effects differ in size but not in their direction between age groups and are stable for boys and girls. We conclude from this natural experiment that physical activity among children and adolescents is highly context-driven and mutual and does not act as a functional opposite to recreational screen time.","author":[{"dropping-particle":"","family":"SCE","given":"Schmidt","non-dropping-particle":"","parse-names":false,"suffix":""},{"dropping-particle":"","family":"B","given":"Anedda","non-dropping-particle":"","parse-names":false,"suffix":""},{"dropping-particle":"","family":"A","given":"Burchartz","non-dropping-particle":"","parse-names":false,"suffix":""},{"dropping-particle":"","family":"A","given":"Eichsteller","non-dropping-particle":"","parse-names":false,"suffix":""},{"dropping-particle":"","family":"S","given":"Kolb","non-dropping-particle":"","parse-names":false,"suffix":""},{"dropping-particle":"","family":"C","given":"Nigg","non-dropping-particle":"","parse-names":false,"suffix":""},{"dropping-particle":"","family":"C","given":"Niessner","non-dropping-particle":"","parse-names":false,"suffix":""},{"dropping-particle":"","family":"D","given":"Oriwol","non-dropping-particle":"","parse-names":false,"suffix":""},{"dropping-particle":"","family":"A","given":"Worth","non-dropping-particle":"","parse-names":false,"suffix":""},{"dropping-particle":"","family":"A","given":"Woll","non-dropping-particle":"","parse-names":false,"suffix":""}],"container-title":"Scientific reports","id":"ITEM-4","issue":"1","issued":{"date-parts":[["2020","12","1"]]},"publisher":"Sci Rep","title":"Physical activity and screen time of children and adolescents before and during the COVID-19 lockdown in Germany: a natural experiment","type":"article-journal","volume":"10"},"uris":["http://www.mendeley.com/documents/?uuid=ae4b655f-63b7-332f-a1e9-e6833eca01ba"]},{"id":"ITEM-5","itemData":{"DOI":"10.23736/S0022-4707.20.11600-1","ISSN":"1827-1928","PMID":"33269881","abstract":"BACKGROUND: Italy early experienced one of the most suffering impact of the COVID-19 outbreak in terms of number of cases and death toll. Progressively, more compelling national restrictions hardened citizens' lifestyle and habits, including limiting mobility and outdoor physical activity (PA ). In a second phase, people were allowed to perform outdoor activities close to their houses and thereafter motor or sports activity were gradually reintroduced. These drastic changes raised the question on how to cope and exploit the residual oppor tunities of PA under circumstances of home confinement. METHODS: International Physical Activity Questionnaires were administered to 1568 youngsters from North-western Italian high schools, before, during, and after lockdown enacted by Italian Government to contrast the COVID-19 pandemic. RESULTS: Student's PA levels were significantly different before (1676.37±20.6 MET-min/week) and after (1774.50±33.93 MET-min/week) the governmental restrictions (TIME effect: F=3.49; ηp2=0.005 P=0.03). There was a significant TIME</w:instrText>
      </w:r>
      <w:r w:rsidR="00851B65">
        <w:rPr>
          <w:rFonts w:ascii="Cambria Math" w:eastAsia="Times New Roman" w:hAnsi="Cambria Math" w:cs="Cambria Math"/>
          <w:noProof/>
          <w:sz w:val="24"/>
          <w:szCs w:val="24"/>
          <w:vertAlign w:val="superscript"/>
        </w:rPr>
        <w:instrText>∗</w:instrText>
      </w:r>
      <w:r w:rsidR="00851B65">
        <w:rPr>
          <w:rFonts w:ascii="Times New Roman" w:eastAsia="Times New Roman" w:hAnsi="Times New Roman" w:cs="Times New Roman"/>
          <w:noProof/>
          <w:sz w:val="24"/>
          <w:szCs w:val="24"/>
          <w:vertAlign w:val="superscript"/>
        </w:rPr>
        <w:instrText>CATEGORY interaction effect (F=8.37; ηp2=0.021; P&lt;0.001). In particular, only highly active students (&gt;2520 MET-min/week) increased their PA during (3467.48±55.85 MET-min/ week) and after (3515.73±65.75 MET-min/week) the lockdown measures with respect to their baseline levels (3151.43±42.41 MET-min/week). CONCLUSIONS: Lockdown measures, including isolation, impacted negatively on the PA levels of the already inactive or moderately active young population. Government actions should enhance strategies to control physical inactivity during pandemics like COVID-19.","author":[{"dropping-particle":"","family":"M","given":"Tornaghi","non-dropping-particle":"","parse-names":false,"suffix":""},{"dropping-particle":"","family":"N","given":"Lovecchio","non-dropping-particle":"","parse-names":false,"suffix":""},{"dropping-particle":"","family":"M","given":"Vandoni","non-dropping-particle":"","parse-names":false,"suffix":""},{"dropping-particle":"","family":"A","given":"Chirico","non-dropping-particle":"","parse-names":false,"suffix":""},{"dropping-particle":"","family":"R","given":"Codella","non-dropping-particle":"","parse-names":false,"suffix":""}],"container-title":"The Journal of sports medicine and physical fitness","id":"ITEM-5","issue":"7","issued":{"date-parts":[["2021","7","1"]]},"page":"971-976","publisher":"J Sports Med Phys Fitness","title":"Physical activity levels across COVID-19 outbreak in youngsters of Northwestern Lombardy","type":"article-journal","volume":"61"},"uris":["http://www.mendeley.com/documents/?uuid=9d1bd5a2-3175-30a6-89dc-d383d6c02729"]},{"id":"ITEM-6","itemData":{"DOI":"10.3390/IJERPH17239144","ISSN":"1660-4601","PMID":"33297529","abstract":"Guidelines recommend a healthy lifestyle and regularly physical activity (PA) after kidney transplantation (KTx). The KTx360° program is a multicenter, multisectoral, multimodal, telemedicine-based follow-up care program. Effects of the first COVID-19 wave restrictions on health-related quality of life and PA of supervised KTx360° patients were evaluated using an online questionnaire. Six hundred and fifty-two KTx360° patients were contacted via email and were asked to complete the Freiburg questionnaire of physical activity and the Short form 12 Health Survey (SF12) online. Pre-pandemic and lockdown data were compared in 248 data sets. While sporting activity decreased during the COVID-19 pandemic, basic and leisure activity increased, resulting in increased overall activity. The physical component scale of the SF-12 was in the low normal range before as well as during the pandemic, with a small but significant increase during the pandemic. The mental component scale showed normal values before and during pandemic with a small but statistically significant decrease. Our study supports the effectiveness of a telemedicine based program for KTx patient care in maintaining PA and quality of life during the first peak of the COVID-19 pandemic. However, further research and observation during the ongoing pandemic are required.","author":[{"dropping-particle":"","family":"AA","given":"Hanke","non-dropping-particle":"","parse-names":false,"suffix":""},{"dropping-particle":"","family":"T","given":"Sundermeier","non-dropping-particle":"","parse-names":false,"suffix":""},{"dropping-particle":"","family":"HT","given":"Boeck","non-dropping-particle":"","parse-names":false,"suffix":""},{"dropping-particle":"","family":"E","given":"Schieffer","non-dropping-particle":"","parse-names":false,"suffix":""},{"dropping-particle":"","family":"J","given":"Boyen","non-dropping-particle":"","parse-names":false,"suffix":""},{"dropping-particle":"","family":"AC","given":"Braun","non-dropping-particle":"","parse-names":false,"suffix":""},{"dropping-particle":"","family":"S","given":"Rolff","non-dropping-particle":"","parse-names":false,"suffix":""},{"dropping-particle":"","family":"L","given":"Stein","non-dropping-particle":"","parse-names":false,"suffix":""},{"dropping-particle":"","family":"M","given":"Kück","non-dropping-particle":"","parse-names":false,"suffix":""},{"dropping-particle":"","family":"M","given":"Schiffer","non-dropping-particle":"","parse-names":false,"suffix":""},{"dropping-particle":"","family":"L","given":"Pape","non-dropping-particle":"","parse-names":false,"suffix":""},{"dropping-particle":"","family":"M","given":"de Zwaan","non-dropping-particle":"","parse-names":false,"suffix":""},{"dropping-particle":"","family":"S","given":"Haufe","non-dropping-particle":"","parse-names":false,"suffix":""},{"dropping-particle":"","family":"A","given":"Kerling","non-dropping-particle":"","parse-names":false,"suffix":""},{"dropping-particle":"","family":"U","given":"Tegtbur","non-dropping-particle":"","parse-names":false,"suffix":""},{"dropping-particle":"","family":"M","given":"Nöhre","non-dropping-particle":"","parse-names":false,"suffix":""}],"container-title":"International journal of environmental research and public health","id":"ITEM-6","issue":"23","issued":{"date-parts":[["2020","12","1"]]},"page":"1-9","publisher":"Int J Environ Res Public Health","title":"Influence of Officially Ordered Restrictions During the First Wave of COVID-19 Pandemic on Physical Activity and Quality of Life in Patients after Kidney Transplantation in a Telemedicine Based Aftercare Program-A KTx360° Sub Study","type":"article-journal","volume":"17"},"uris":["http://www.mendeley.com/documents/?uuid=f45b07e8-21b0-3387-baad-5040112bf533"]},{"id":"ITEM-7","itemData":{"DOI":"10.1093/TBM/IBAA086","ISSN":"1613-9860","PMID":"32926160","abstract":"There are various health benefits of regular physical activity (PA) and health risks of sedentariness. The Covid-19 pandemic may have decreased PA and increased sedentariness for several reasons (e.g., closure of gyms, family-related time constraints, and reduced outdoor mobility). Yet, to date, there are no longitudinal studies that examined whether the pandemic affects PA levels and what factors help people remain physically active during lockdown. This study aims to investigate changes in U.S. residents' PA during (vs. before) the Covid-19 pandemic and predictors of changes, with a focus on PA smartphone applications (apps) and their features (i.e., motivational, educational, or gamification related). The study utilized a two-wave longitudinal survey design with an online panel. Healthy adults (N = 431) from 45 U.S. states self-reported their PA levels before and during lockdown. PA app use and app feature ratings were assessed. t-tests and regression analyses were conducted. Moderate PA, vigorous PA, and PA measured in metabolic equivalent of task (MET) minutes per week decreased during lockdown (all p &lt;. 01). Controlling for PA before lockdown and individuals' PA intentions, PA app use was positively related to overall change in PA, measured in MET minutes per week (β = 15.68, standard error = 7.84, p &lt;. 05). PA decreased less with increasing app use frequency. When app features were added to the model, a buffering effect for gamification features was identified. The Covid-19-caused lockdown decreased U.S. residents' PA levels by 18.2%. The use of PA apps may help buffer the decline, and gamification-related app features may be particularly helpful in this context.","author":[{"dropping-particle":"","family":"Y","given":"Yang","non-dropping-particle":"","parse-names":false,"suffix":""},{"dropping-particle":"","family":"J","given":"Koenigstorfer","non-dropping-particle":"","parse-names":false,"suffix":""}],"container-title":"Translational behavioral medicine","id":"ITEM-7","issue":"4","issued":{"date-parts":[["2020","8","1"]]},"page":"835-842","publisher":"Transl Behav Med","title":"Determinants of physical activity maintenance during the Covid-19 pandemic: a focus on fitness apps","type":"article-journal","volume":"10"},"uris":["http://www.mendeley.com/documents/?uuid=d878f7a9-46bb-350b-8d19-4484fd2e45ea"]},{"id":"ITEM-8","itemData":{"DOI":"10.3390/NU12061865","PMID":"32585830","abstract":"The coronavirus disease 2019 (COVID-19) pandemic resulted in physical isolation measures in many parts of the world. In Australia, nationwide restrictions included staying at home, unless seeking medical care, providing care, purchasing food, undertaking exercise, or attending work in an essential service. All undergraduate university classes transitioned to online, mostly home-based learning. We, therefore, examined the effect of isolation measures during the early phase of the COVID-19 pandemic in Australia (March/April) on diet (24-h recall) and physical activity (Active Australia Survey) patterns in third-year biomedical students. Findings were compared with students enrolled in the same course in the previous two years. In females, but not males, energy intake was ~20% greater during the pandemic, and snacking frequency and energy density of consumed snacks also increased compared with 2018 and 2019. Physical activity was impacted for both sexes during the pandemic with ~30% fewer students achieving “sufficient” levels of activity, defined by at least 150 min over at least five sessions, compared with the previous two years. In a follow-up study six to eight weeks later (14–18% response rate), during gradual easing of nationwide restrictions albeit continued gym closures and online learning, higher energy intake in females and reduced physical activity levels in both sexes persisted. These data demonstrate the health impacts of isolation measures, with the potential to affect long-term diet and activity behaviours.","author":[{"dropping-particle":"","family":"Gallo","given":"Linda A.","non-dropping-particle":"","parse-names":false,"suffix":""},{"dropping-particle":"","family":"Gallo","given":"Tania F.","non-dropping-particle":"","parse-names":false,"suffix":""},{"dropping-particle":"","family":"Young","given":"Sophia L.","non-dropping-particle":"","parse-names":false,"suffix":""},{"dropping-particle":"","family":"Moritz","given":"Karen M.","non-dropping-particle":"","parse-names":false,"suffix":""},{"dropping-particle":"","family":"Akison","given":"Lisa K.","non-dropping-particle":"","parse-names":false,"suffix":""}],"container-title":"Nutrients","id":"ITEM-8","issue":"6","issued":{"date-parts":[["2020"]]},"page":"1-14","publisher":"Multidisciplinary Digital Publishing Institute  (MDPI)","title":"The Impact of Isolation Measures Due to COVID-19 on Energy Intake and Physical Activity Levels in Australian University Students","type":"article-journal","volume":"12"},"uris":["http://www.mendeley.com/documents/?uuid=f0200e1e-19c9-3eb6-9148-246208b308ff"]},{"id":"ITEM-9","itemData":{"DOI":"10.1016/J.PCAD.2020.04.013","ISSN":"1873-1740","PMID":"32360513","author":[{"dropping-particle":"","family":"M","given":"Xiang","non-dropping-particle":"","parse-names":false,"suffix":""},{"dropping-particle":"","family":"Z","given":"Zhang","non-dropping-particle":"","parse-names":false,"suffix":""},{"dropping-particle":"","family":"K","given":"Kuwahara","non-dropping-particle":"","parse-names":false,"suffix":""}],"container-title":"Progress in cardiovascular diseases","id":"ITEM-9","issue":"4","issued":{"date-parts":[["2020","7","1"]]},"page":"531-532","publisher":"Prog Cardiovasc Dis","title":"Impact of COVID-19 pandemic on children and adolescents' lifestyle behavior larger than expected","type":"article-journal","volume":"63"},"uris":["http://www.mendeley.com/documents/?uuid=f58370a0-07b0-38b7-b5c1-2990d74adb60"]},{"id":"ITEM-10","itemData":{"DOI":"10.1016/J.CJCA.2020.04.038","ISSN":"1916-7075","PMID":"32387502","abstract":"Children with congenital heart disease (CHD) are at risk for both COVID-19 and secondary cardiovascular outcomes. Their increased cardiovascular risk may be mitigated through physical activity, but public health measures implemented for COVID-19 can make physical activity challenging. We objectively measured the impact of the COVID-19 pandemic on physical activity, continuously measured by Fitbit step counts, in children with CHD. Step counts were markedly lower in late March and early April 2020, compared with 2019 and early March 2020. It is vital to understand how precautions for COVID-19 will affect the health of children with CHD, especially if they persist long term.","author":[{"dropping-particle":"","family":"NM","given":"Hemphill","non-dropping-particle":"","parse-names":false,"suffix":""},{"dropping-particle":"","family":"MTY","given":"Kuan","non-dropping-particle":"","parse-names":false,"suffix":""},{"dropping-particle":"","family":"KC","given":"Harris","non-dropping-particle":"","parse-names":false,"suffix":""}],"container-title":"The Canadian journal of cardiology","id":"ITEM-10","issue":"7","issued":{"date-parts":[["2020","7","1"]]},"page":"1130-1134","publisher":"Can J Cardiol","title":"Reduced Physical Activity During COVID-19 Pandemic in Children With Congenital Heart Disease","type":"article-journal","volume":"36"},"uris":["http://www.mendeley.com/documents/?uuid=05b9d821-f514-3764-b49a-1045e9b91e9f"]},{"id":"ITEM-11","itemData":{"DOI":"10.2196/20185","PMID":"32519963","abstract":"Background: The vast majority of people worldwide have been impacted by coronavirus disease (COVID-19). In addition to the millions of individuals who have been infected with the disease, billions of individuals have been asked or required by local and national governments to change their behavioral patterns. Previous research on epidemics or traumatic events suggests that this can lead to profound behavioral and mental health changes; however, researchers are rarely able to track these changes with frequent, near-real-time sampling or compare their findings to previous years of data for the same individuals. Objective: By combining mobile phone sensing and self-reported mental health data among college students who have been participating in a longitudinal study for the past 2 years, we sought to answer two overarching questions. First, have the behaviors and mental health of the participants changed in response to the COVID-19 pandemic compared to previous time periods? Second, are these behavior and mental health changes associated with the relative news coverage of COVID-19 in the US media? Methods: Behaviors such as the number of locations visited, distance traveled, duration of phone usage, number of phone unlocks, sleep duration, and sedentary time were measured using the StudentLife smartphone sensing app. Depression and anxiety were assessed using weekly self-reported ecological momentary assessments of the Patient Health Questionnaire-4. The participants were 217 undergraduate students, with 178 (82.0%) students providing data during the Winter 2020 term. Differences in behaviors and self-reported mental health collected during the Winter 2020 term compared to previous terms in the same cohort were modeled using mixed linear models. Results: During the first academic term impacted by COVID-19 (Winter 2020), individuals were more sedentary and reported increased anxiety and depression symptoms (P&lt;.001) relative to previous academic terms and subsequent academic breaks. Interactions between the Winter 2020 term and the week of the academic term (linear and quadratic) were significant. In a mixed linear model, phone usage, number of locations visited, and week of the term were strongly associated with increased amount of COVID-19-related news. When mental health metrics (eg, depression and anxiety) were added to the previous measures (week of term, number of locations visited, and phone usage), both anxiety (P&lt;.001) and depression (P=.03) were si…","author":[{"dropping-particle":"","family":"Huckins","given":"Jeremy F","non-dropping-particle":"","parse-names":false,"suffix":""},{"dropping-particle":"","family":"daSilva","given":"Alex W","non-dropping-particle":"","parse-names":false,"suffix":""},{"dropping-particle":"","family":"Wang","given":"Weichen","non-dropping-particle":"","parse-names":false,"suffix":""},{"dropping-particle":"","family":"Hedlund","given":"Elin","non-dropping-particle":"","parse-names":false,"suffix":""},{"dropping-particle":"","family":"Rogers","given":"Courtney","non-dropping-particle":"","parse-names":false,"suffix":""},{"dropping-particle":"","family":"Nepal","given":"Subigya K","non-dropping-particle":"","parse-names":false,"suffix":""},{"dropping-particle":"","family":"Wu","given":"Jialing","non-dropping-particle":"","parse-names":false,"suffix":""},{"dropping-particle":"","family":"Obuchi","given":"Mikio","non-dropping-particle":"","parse-names":false,"suffix":""},{"dropping-particle":"","family":"Murphy","given":"Eilis I","non-dropping-particle":"","parse-names":false,"suffix":""},{"dropping-particle":"","family":"Meyer","given":"Meghan L","non-dropping-particle":"","parse-names":false,"suffix":""},{"dropping-particle":"","family":"Wagner","given":"Dylan D","non-dropping-particle":"","parse-names":false,"suffix":""},{"dropping-particle":"","family":"Holtzheimer","given":"Paul E","non-dropping-particle":"","parse-names":false,"suffix":""},{"dropping-particle":"","family":"Campbell","given":"Andrew T","non-dropping-particle":"","parse-names":false,"suffix":""}],"container-title":"Journal of Medical Internet Research","id":"ITEM-11","issue":"6","issued":{"date-parts":[["2020","6","1"]]},"publisher":"JMIR Publications Inc.","title":"Mental Health and Behavior of College Students During the Early Phases of the COVID-19 Pandemic: Longitudinal Smartphone and Ecological Momentary Assessment Study","type":"article-journal","volume":"22"},"uris":["http://www.mendeley.com/documents/?uuid=74200454-635b-32c7-a6a2-955c58281ee8"]},{"id":"ITEM-12","itemData":{"DOI":"10.3390/SPORTS8100139","PMID":"33096721","abstract":"It is well known that physical inactivity increases the risk of global death; however, the impact of the coronavirus disease 2019 (COVID-19) lockdown strategy on physical activity (PA) remains unclear. This study compared PA—i.e., daily occupation, transportation to and from daily occupation, leisure time activities, and regular sporting activities—prior (PRE) and during (POST) the on-going COVID-19 outbreak in the Greece lockdown environment. A Greek version of the web-based Active-Q questionnaire was used to access PA. The questionnaire was filled out twice (once each for the PRE and POST conditions) by 8495 participants (age = 37.2 ± 0.2 years (95% confidence interval (CI), 36.9–37.5); males = 38.3% (95%CI, 36.7–40.0); females = 61.7% (95%CI, 60.4–63.0). The relative frequency of overall sporting activities, which, prior to lockdown, occurred at least once per month, and overall participation in competitive sports was significantly reduced (8.6% (95%CI, 7.9–9.3) and 84.7% (95%CI, 82.9–86.6) respectively). With the exception of overall leisure time activities, which were significantly increased in the POST condition, daily occupational, transportation, and sporting activities significant reduced (p &lt; 0.05). Overall PA was reduced in all genders, age, body mass index (BMI) and PAlevel subgroups in the POST condition, and an interaction between the males and High PA subgroups was observed. The change in overall PA (from PRE to POST conditions) was –16.3% (95%CI, –17.3 to –15.4), while in daily occupational, transportation, and sporting activities, it was –52.9% (95%CI, –54.8–51.0), –41.1% (95%CI, –42.8–39.5) and –23.9% (95%CI, –25.1–22.8), respectively. Thus, the lockdown period is highly associated with a negative change in overall PA. During lockdown, inactivity increased dramatically, with males and the high PA population affected significantly more. The decline in PA is a great concern due to possible long-term consequences on public health and healthcare system.","author":[{"dropping-particle":"","family":"Bourdas","given":"Dimitrios I.","non-dropping-particle":"","parse-names":false,"suffix":""},{"dropping-particle":"","family":"Zacharakis","given":"Emmanouil D.","non-dropping-particle":"","parse-names":false,"suffix":""}],"container-title":"Sports","id":"ITEM-12","issue":"10","issued":{"date-parts":[["2020","10","1"]]},"page":"1-13","publisher":"Multidisciplinary Digital Publishing Institute  (MDPI)","title":"Impact of COVID-19 Lockdown on Physical Activity in a Sample of Greek Adults","type":"article-journal","volume":"8"},"uris":["http://www.mendeley.com/documents/?uuid=9d3bfcc4-100a-3741-953f-9f8635aab050"]},{"id":"ITEM-13","itemData":{"DOI":"10.1016/J.JADOHEALTH.2020.08.008","PMID":"33099413","abstract":"Purpose: Physical distancing policies in the state of New South Wales (Australia) were implemented on March 23, 2020, because of the COVID-19 pandemic. This study investigated changes in physical activity, dietary behaviors, and well-being during the early period of this policy. Methods: A cohort of young people aged 13–19 years from Sydney (N = 582) were prospectively followed for 22 weeks (November 18, 2019, to April 19, 2020). Daily, weekly, and monthly trajectories of diet, physical activity, sedentary behavior, well-being, and psychological distress were collected via smartphone, using a series of ecological momentary assessments and smartphone sensors. Differences in health and well-being outcomes were compared pre- and post-implementation of physical distancing guidelines. Results: After the implementation of physical distancing measures in NSW, there were significant decreases in physical activity (odds ratio [OR] = .53, 95% confidence interval [CI] = .34–.83), increases in social media and Internet use (OR = 1.86, 95% CI = 1.15–3.00), and increased screen time based on participants' smartphone screen state. Physical distancing measures were also associated with being alone in the previous hour (OR = 2.09, 95% CI: 1.33–3.28), decreases in happiness (OR = .38, 95% CI = .18–.82), and fast food consumption (OR = .46, 95% CI = .29–.73). Conclusions: Physical distancing and social restrictions had a contemporaneous impact on health and well-being outcomes associated with chronic disease among young people. As the pandemic evolves, it will be important to consider how to mitigate against any longer term health impacts of physical distancing restrictions.","author":[{"dropping-particle":"","family":"Munasinghe","given":"Sithum","non-dropping-particle":"","parse-names":false,"suffix":""},{"dropping-particle":"","family":"Sperandei","given":"Sandro","non-dropping-particle":"","parse-names":false,"suffix":""},{"dropping-particle":"","family":"Freebairn","given":"Louise","non-dropping-particle":"","parse-names":false,"suffix":""},{"dropping-particle":"","family":"Conroy","given":"Elizabeth","non-dropping-particle":"","parse-names":false,"suffix":""},{"dropping-particle":"","family":"Jani","given":"Hir","non-dropping-particle":"","parse-names":false,"suffix":""},{"dropping-particle":"","family":"Marjanovic","given":"Sandra","non-dropping-particle":"","parse-names":false,"suffix":""},{"dropping-particle":"","family":"Page","given":"Andrew","non-dropping-particle":"","parse-names":false,"suffix":""}],"container-title":"The Journal of Adolescent Health","id":"ITEM-13","issue":"5","issued":{"date-parts":[["2020","11","1"]]},"page":"653","publisher":"Elsevier","title":"The Impact of Physical Distancing Policies During the COVID-19 Pandemic on Health and Well-Being Among Australian Adolescents","type":"article-journal","volume":"67"},"uris":["http://www.mendeley.com/documents/?uuid=749738f1-1055-3c8a-9b44-cf97ea16de47"]},{"id":"ITEM-14","itemData":{"DOI":"10.1123/IJSPP.2020-0501","ISSN":"1555-0273","PMID":"32820136","abstract":"Purpose: The COVID-19 outbreak has challenged professional athletes' training and competition routines in a way not seen before. This report aims to inform about the changes in training volume and intensity distribution and their effects on functional performance due to a 7-week home-confinement period in professional road cyclists from a Union Cycliste Internationale Pro Team. Methods: A total of 18 male professional cyclists (mean [SD] age = 24.9 [2.8] y, body mass = 66.5 [5.6] kg, maximal aerobic power = 449 [39] W; 6.8 [0.6] W/kg) were monitored during the 10 weeks before the lockdown (outdoor cycling) and the 7-week lockdown (indoor cycling turbo trainer). Data from the mean maximal power output (in watts per kilogram) produced during the best 5-minute and best 20-minute records and the training intensity distributions (weekly volumes at power-based training zones) were collected from WKO5 software. Results: Total training volume decreased 33.9% during the lockdown (P &lt; .01). Weekly volumes by standardized zones (Z1 to Z6) declined between 25.8% and 52.2% (effect size from 0.83 to 1.57), except for Z2 (P=.38). There were large reductions in best 5-minute and best 20-minute performance (effect size &gt; 1.36; P &lt; .001) with losses between 1% and 19% in all the cyclists. Conclusions: Total indoor volumes of 12 hours per week, with 6 hours per week at low intensity (Z1 and Z2) and 2 hours per week at high intensity over the threshold (Z5 and Z6), were insufficient to maintain performance in elite road cyclists during the COVID-19 lockdown. Such performance declines should be considered to enable a safe and effective return to competition.","author":[{"dropping-particle":"","family":"X","given":"Muriel","non-dropping-particle":"","parse-names":false,"suffix":""},{"dropping-particle":"","family":"J","given":"Courel-Ibáñez","non-dropping-particle":"","parse-names":false,"suffix":""},{"dropping-particle":"","family":"V","given":"Cerezuela-Espejo","non-dropping-particle":"","parse-names":false,"suffix":""},{"dropping-particle":"","family":"JG","given":"Pallarés","non-dropping-particle":"","parse-names":false,"suffix":""}],"container-title":"International journal of sports physiology and performance","id":"ITEM-14","issue":"5","issued":{"date-parts":[["2020","5","1"]]},"page":"735-738","publisher":"Int J Sports Physiol Perform","title":"Training Load and Performance Impairments in Professional Cyclists During COVID-19 Lockdown","type":"article-journal","volume":"16"},"uris":["http://www.mendeley.com/documents/?uuid=aed86ff5-beec-332e-8351-b68e36113d4b"]},{"id":"ITEM-15","itemData":{"DOI":"10.1016/J.MHPA.2020.100357","abstract":"Statement of problem: The COVID-19 pandemic is expected to negatively impact the mental health of university students, yet there is lack of prospective longitudinal data quantifying such changes. The purpose of this study was to examine the mental health and movement behaviours, and the associations between the changes in mental health and movement behaviours, of UK university students during the COVID-19 pandemic. Methods: 214 students enrolled in a longitudinal cohort study (mean age = 20.0 years; males = 28.0%, females = 72.0%) at an East Midlands UK University. Participants completed a self-report, online survey twice before (14/10/2019; T1 and 28/01/2020; T2) and twice during the UK ‘lockdown’ (20/03/2020; T3 and 27/04/2020; T4). Mental wellbeing, perceived stress, physical activity and sedentary behaviour were assessed at each time point. Repeated measures ANCOVA was used to assess changes in variables over time, whilst Pearson's correlation analysis tested for associations. Results: During the first 5 weeks of ‘lockdown’ mental wellbeing and physical activity decreased ((F (2.2, 465.0) = 6.6, P &lt; .0010 and (F (2.7, 591.0) = 4.8, P &lt; .010 respectively)). Meanwhile, perceived stress and time spent sedentary increased ((F (2.5, 536.2) = 94.0, P &lt; .0050 and (F (2.7, 578.9) = 41.2, P &lt; .0001 respectively)). A positive association was found between Δ perceived stress and Δ sedentary behaviour (r = .18, P &lt; .010). Conclusion: The COVID-19 pandemic is negatively impacting the mental health and movement behaviour of UK university students, though no association between these constructs was identified.","author":[{"dropping-particle":"","family":"Savage","given":"Matthew J.","non-dropping-particle":"","parse-names":false,"suffix":""},{"dropping-particle":"","family":"James","given":"Ruth","non-dropping-particle":"","parse-names":false,"suffix":""},{"dropping-particle":"","family":"Magistro","given":"Daniele","non-dropping-particle":"","parse-names":false,"suffix":""},{"dropping-particle":"","family":"Donaldson","given":"James","non-dropping-particle":"","parse-names":false,"suffix":""},{"dropping-particle":"","family":"Healy","given":"Laura C.","non-dropping-particle":"","parse-names":false,"suffix":""},{"dropping-particle":"","family":"Nevill","given":"Mary","non-dropping-particle":"","parse-names":false,"suffix":""},{"dropping-particle":"","family":"Hennis","given":"Philip J.","non-dropping-particle":"","parse-names":false,"suffix":""}],"container-title":"Mental Health and Physical Activity","id":"ITEM-15","issued":{"date-parts":[["2020","10","1"]]},"publisher":"Elsevier Ltd","title":"Mental health and movement behaviour during the COVID-19 pandemic in UK university students: Prospective cohort study","type":"article-journal","volume":"19"},"uris":["http://www.mendeley.com/documents/?uuid=1d3f76c7-fb46-3ebe-9342-a8f065d5bbaa"]},{"id":"ITEM-16","itemData":{"DOI":"10.1002/EHF2.12916","PMID":"32696600","abstract":"Aims: A reduction of habitual physical activity due to prolonged COVID-19 quarantine can have serious consequences for patients with cardiovascular diseases, such as heart failure. This study aimed to explore the effect of COVID-19 nationwide quarantine on accelerometer-assessed physical activity of heart failure patients. Methods and results: We analysed the daily number of steps in 26 heart failure patients during a 6-week period that included 3 weeks immediately preceding the onset of the quarantine and the first 3 weeks of the quarantine. The daily number of steps was assessed using a wrist-worn accelerometer worn by the patients as part of an ongoing randomized controlled trial. Multilevel modelling was used to explore the effect of the quarantine on the daily step count adjusted for weather conditions. As compared with the 3 weeks before the onset of the quarantine, the step count was significantly lower during each of the first 3 weeks of the quarantine (P &lt; 0.05). When the daily step count was averaged across the 3 weeks before and during the quarantine, the decrease amounted to 1134 (SE 189) steps per day (P &lt; 0.001), which translated to a 16.2% decrease. Conclusions: The introduction of the nationwide quarantine due to COVID-19 had a detrimental effect on the level of habitual physical activity in heart failure patients, leading to an abrupt decrease of daily step count that lasted for at least the 3-week study period. Staying active and maintaining sufficient levels of physical activity during the COVID-19 pandemic are essential despite the unfavourable circumstances of quarantine.","author":[{"dropping-particle":"","family":"Vetrovsky","given":"Tomas","non-dropping-particle":"","parse-names":false,"suffix":""},{"dropping-particle":"","family":"Frybova","given":"Tereza","non-dropping-particle":"","parse-names":false,"suffix":""},{"dropping-particle":"","family":"Gant","given":"Iulian","non-dropping-particle":"","parse-names":false,"suffix":""},{"dropping-particle":"","family":"Semerad","given":"Miroslav","non-dropping-particle":"","parse-names":false,"suffix":""},{"dropping-particle":"","family":"Cimler","given":"Richard","non-dropping-particle":"","parse-names":false,"suffix":""},{"dropping-particle":"","family":"Bunc","given":"Vaclav","non-dropping-particle":"","parse-names":false,"suffix":""},{"dropping-particle":"","family":"Siranec","given":"Michal","non-dropping-particle":"","parse-names":false,"suffix":""},{"dropping-particle":"","family":"Miklikova","given":"Marie","non-dropping-particle":"","parse-names":false,"suffix":""},{"dropping-particle":"","family":"Vesely","given":"Jiri","non-dropping-particle":"","parse-names":false,"suffix":""},{"dropping-particle":"","family":"Griva","given":"Martin","non-dropping-particle":"","parse-names":false,"suffix":""},{"dropping-particle":"","family":"Precek","given":"Jan","non-dropping-particle":"","parse-names":false,"suffix":""},{"dropping-particle":"","family":"Pelouch","given":"Radek","non-dropping-particle":"","parse-names":false,"suffix":""},{"dropping-particle":"","family":"Parenica","given":"Jiri","non-dropping-particle":"","parse-names":false,"suffix":""},{"dropping-particle":"","family":"Belohlavek","given":"Jan","non-dropping-particle":"","parse-names":false,"suffix":""}],"container-title":"ESC Heart Failure","id":"ITEM-16","issue":"5","issued":{"date-parts":[["2020","10","1"]]},"page":"2093","publisher":"Wiley-Blackwell","title":"The detrimental effect of COVID‐19 nationwide quarantine on accelerometer‐assessed physical activity of heart failure patients","type":"article-journal","volume":"7"},"uris":["http://www.mendeley.com/documents/?uuid=fad447e4-b8ab-37de-837f-44846c2751f1"]},{"id":"ITEM-17","itemData":{"DOI":"10.3390/APP10113997","abstract":"The COVID-19 pandemic and the social distancing implemented shortly after influence physical activity levels (PALs). The purpose of this investigation was to evaluate the changes in PAL and factors associated with PALs among Croatian adolescents while considering the impact of community (urban vs. rural living environment). The sample included 823 adolescents (mean age: 16.5 &amp;plusmn; 2.1 years) who were tested on baseline (from October 2019 to March 2020; before COVID-19 pandemic in Croatia) and follow-up (in April 2020; during the COVID-19 pandemic and imposed rules of social distancing). Baseline testing included anthropometrics, physical fitness status, and evaluation of PALs, while follow-up included only PALs (evaluated by a standardized questionnaire through an internet application). The results showed a significant influence of the living environment on the decrease of PAL, with a larger decrease in urban adolescents. Logistic regression showed a higher likelihood for normal PALs at baseline in adolescents who had better fitness status, with no strong confounding effect of the urban/rural environment. The fitness status of urban adolescents predicted their PALs at follow-up. The differences between urban and rural adolescents with regard to the established changes in PALs and relationships between the predictors and PALs are explained by the characteristics of the living communities (lack of organized sports in rural areas), and the level of social distancing in the studied period and region/country.","author":[{"dropping-particle":"","family":"Zenic","given":"Natasa","non-dropping-particle":"","parse-names":false,"suffix":""},{"dropping-particle":"","family":"Taiar","given":"Redha","non-dropping-particle":"","parse-names":false,"suffix":""},{"dropping-particle":"","family":"Gilic","given":"Barbara","non-dropping-particle":"","parse-names":false,"suffix":""},{"dropping-particle":"","family":"Blazevic","given":"Mateo","non-dropping-particle":"","parse-names":false,"suffix":""},{"dropping-particle":"","family":"Maric","given":"Dora","non-dropping-particle":"","parse-names":false,"suffix":""},{"dropping-particle":"","family":"Pojskic","given":"Haris","non-dropping-particle":"","parse-names":false,"suffix":""},{"dropping-particle":"","family":"Sekulic","given":"Damir","non-dropping-particle":"","parse-names":false,"suffix":""}],"container-title":"Applied Sciences 2020, Vol. 10, Page 3997","id":"ITEM-17","issue":"11","issued":{"date-parts":[["2020","6","9"]]},"page":"3997","publisher":"Multidisciplinary Digital Publishing Institute","title":"Levels and Changes of Physical Activity in Adolescents during the COVID-19 Pandemic: Contextualizing Urban vs. Rural Living Environment","type":"article-journal","volume":"10"},"uris":["http://www.mendeley.com/documents/?uuid=cce856d9-fcdb-337a-aecc-8300dd4f6f08"]},{"id":"ITEM-18","itemData":{"DOI":"10.2196/21366","PMID":"32763891","abstract":"Background: The response to the severe acute respiratory syndrome coronavirus 2 (SARS-CoV-2) pandemic has created an unprecedented disruption in work conditions. This study describes the mental health and well-being of workers both with and without clinical exposure to patients with coronavirus disease (COVID-19). Objective: The aim of this study is to measure the prevalence of stress, anxiety, depression, work exhaustion, burnout, and decreased well-being among faculty and staff at a university and academic medical center during the SARS-CoV-2 pandemic and describe work-related and personal factors associated with their mental health and well-being. Methods: All faculty, staff, and postdoctoral fellows of a university, including its medical school, were invited in April 2020 to complete an online questionnaire measuring stress, anxiety, depression, work exhaustion, burnout, and decreased well-being. We examined associations between these outcomes and factors including work in high-risk clinical settings and family/home stressors. Results: There were 5550 respondents (overall response rate of 34.3%). Overall, 34% of faculty and 14% of staff (n=915) were providing clinical care, while 61% of faculty and 77% of staff were working from home. Among all workers, anxiety (prevalence ratio 1.37, 95% CI 1.09-1.73), depression (prevalence ratio 1.28, 95% CI 1.03-1.59), and high work exhaustion (prevalence ratio 1.24, 95% CI 1.13-1.36) were independently associated with community or clinical exposure to COVID-19. Poor family-supportive behaviors by supervisors were also associated with these outcomes (prevalence ratio 1.40, 95% CI 1.21-1.62; prevalence ratio 1.69, 95% CI 1.48-1.92; and prevalence ratio 1.54, 95% CI 1.44-1.64, respectively). Age &lt;40 years and a greater number of family/home stressors were also associated with these poorer outcomes. Among the subset of clinicians, caring for patients with COVID-19 and working in high-risk clinical settings were additional risk factors. Conclusions: Our findings suggest that the pandemic has had negative effects on the mental health and well-being of both clinical and nonclinical employees. Mitigating exposure to COVID-19 and increasing supervisor support are modifiable risk factors that may protect mental health and well-being for all workers.","author":[{"dropping-particle":"","family":"Evanoff","given":"Bradley A","non-dropping-particle":"","parse-names":false,"suffix":""},{"dropping-particle":"","family":"Strickland","given":"Jaime R","non-dropping-particle":"","parse-names":false,"suffix":""},{"dropping-particle":"","family":"Dale","given":"Ann Marie","non-dropping-particle":"","parse-names":false,"suffix":""},{"dropping-particle":"","family":"Hayibor","given":"Lisa","non-dropping-particle":"","parse-names":false,"suffix":""},{"dropping-particle":"","family":"Page","given":"Emily","non-dropping-particle":"","parse-names":false,"suffix":""},{"dropping-particle":"","family":"Duncan","given":"Jennifer G","non-dropping-particle":"","parse-names":false,"suffix":""},{"dropping-particle":"","family":"Kannampallil","given":"Thomas","non-dropping-particle":"","parse-names":false,"suffix":""},{"dropping-particle":"","family":"Gray","given":"Diana L","non-dropping-particle":"","parse-names":false,"suffix":""}],"container-title":"Journal of Medical Internet Research","id":"ITEM-18","issue":"8","issued":{"date-parts":[["2020","8","1"]]},"publisher":"JMIR Publications Inc.","title":"Work-Related and Personal Factors Associated With Mental Well-Being During the COVID-19 Response: Survey of Health Care and Other Workers","type":"article-journal","volume":"22"},"uris":["http://www.mendeley.com/documents/?uuid=fdd149cb-567f-33f9-8d1f-1144425427a2"]}],"mendeley":{"formattedCitation":"(24,36,45–52,37–44)","plainTextFormattedCitation":"(24,36,45–52,37–44)","previouslyFormattedCitation":"(24,36,45–52,37–44)"},"properties":{"noteIndex":0},"schema":"https://github.com/citation-style-language/schema/raw/master/csl-citation.json"}</w:instrText>
      </w:r>
      <w:r w:rsidR="00304558">
        <w:rPr>
          <w:rFonts w:ascii="Times New Roman" w:eastAsia="Times New Roman" w:hAnsi="Times New Roman" w:cs="Times New Roman"/>
          <w:noProof/>
          <w:sz w:val="24"/>
          <w:szCs w:val="24"/>
          <w:vertAlign w:val="superscript"/>
        </w:rPr>
        <w:fldChar w:fldCharType="separate"/>
      </w:r>
      <w:r w:rsidR="00304558" w:rsidRPr="00304558">
        <w:rPr>
          <w:rFonts w:ascii="Times New Roman" w:eastAsia="Times New Roman" w:hAnsi="Times New Roman" w:cs="Times New Roman"/>
          <w:noProof/>
          <w:sz w:val="24"/>
          <w:szCs w:val="24"/>
        </w:rPr>
        <w:t>(24,36,45–52,37–44)</w:t>
      </w:r>
      <w:r w:rsidR="00304558">
        <w:rPr>
          <w:rFonts w:ascii="Times New Roman" w:eastAsia="Times New Roman" w:hAnsi="Times New Roman" w:cs="Times New Roman"/>
          <w:noProof/>
          <w:sz w:val="24"/>
          <w:szCs w:val="24"/>
          <w:vertAlign w:val="superscript"/>
        </w:rPr>
        <w:fldChar w:fldCharType="end"/>
      </w:r>
      <w:r w:rsidR="00D707BC" w:rsidRPr="00205201">
        <w:rPr>
          <w:rFonts w:ascii="Times New Roman" w:eastAsia="Times New Roman" w:hAnsi="Times New Roman" w:cs="Times New Roman"/>
          <w:sz w:val="24"/>
          <w:szCs w:val="24"/>
        </w:rPr>
        <w:t xml:space="preserve">. All </w:t>
      </w:r>
      <w:r w:rsidR="00F95AC5" w:rsidRPr="00205201">
        <w:rPr>
          <w:rFonts w:ascii="Times New Roman" w:eastAsia="Times New Roman" w:hAnsi="Times New Roman" w:cs="Times New Roman"/>
          <w:sz w:val="24"/>
          <w:szCs w:val="24"/>
        </w:rPr>
        <w:t xml:space="preserve">the </w:t>
      </w:r>
      <w:r w:rsidR="00DF08CD" w:rsidRPr="00205201">
        <w:rPr>
          <w:rFonts w:ascii="Times New Roman" w:eastAsia="Times New Roman" w:hAnsi="Times New Roman" w:cs="Times New Roman"/>
          <w:sz w:val="24"/>
          <w:szCs w:val="24"/>
        </w:rPr>
        <w:t>eighteen</w:t>
      </w:r>
      <w:r w:rsidR="00F95AC5" w:rsidRPr="00205201">
        <w:rPr>
          <w:rFonts w:ascii="Times New Roman" w:eastAsia="Times New Roman" w:hAnsi="Times New Roman" w:cs="Times New Roman"/>
          <w:sz w:val="24"/>
          <w:szCs w:val="24"/>
        </w:rPr>
        <w:t xml:space="preserve"> studies </w:t>
      </w:r>
      <w:r w:rsidR="00D707BC" w:rsidRPr="00205201">
        <w:rPr>
          <w:rFonts w:ascii="Times New Roman" w:eastAsia="Times New Roman" w:hAnsi="Times New Roman" w:cs="Times New Roman"/>
          <w:sz w:val="24"/>
          <w:szCs w:val="24"/>
        </w:rPr>
        <w:t xml:space="preserve">were longitudinal </w:t>
      </w:r>
      <w:r w:rsidR="00F95AC5" w:rsidRPr="00205201">
        <w:rPr>
          <w:rFonts w:ascii="Times New Roman" w:eastAsia="Times New Roman" w:hAnsi="Times New Roman" w:cs="Times New Roman"/>
          <w:sz w:val="24"/>
          <w:szCs w:val="24"/>
        </w:rPr>
        <w:t xml:space="preserve">and used self-reported measurements except for </w:t>
      </w:r>
      <w:r w:rsidR="00D707BC" w:rsidRPr="00205201">
        <w:rPr>
          <w:rFonts w:ascii="Times New Roman" w:eastAsia="Times New Roman" w:hAnsi="Times New Roman" w:cs="Times New Roman"/>
          <w:sz w:val="24"/>
          <w:szCs w:val="24"/>
        </w:rPr>
        <w:t xml:space="preserve">Wang </w:t>
      </w:r>
      <w:r w:rsidR="00590E2C">
        <w:rPr>
          <w:rFonts w:ascii="Times New Roman" w:eastAsia="Times New Roman" w:hAnsi="Times New Roman" w:cs="Times New Roman"/>
          <w:sz w:val="24"/>
          <w:szCs w:val="24"/>
        </w:rPr>
        <w:t>et al.</w:t>
      </w:r>
      <w:r w:rsidR="00F95AC5" w:rsidRPr="00205201">
        <w:rPr>
          <w:rFonts w:ascii="Times New Roman" w:eastAsia="Times New Roman" w:hAnsi="Times New Roman" w:cs="Times New Roman"/>
          <w:sz w:val="24"/>
          <w:szCs w:val="24"/>
        </w:rPr>
        <w:t xml:space="preserve"> who</w:t>
      </w:r>
      <w:r w:rsidR="00D707BC" w:rsidRPr="00205201">
        <w:rPr>
          <w:rFonts w:ascii="Times New Roman" w:eastAsia="Times New Roman" w:hAnsi="Times New Roman" w:cs="Times New Roman"/>
          <w:sz w:val="24"/>
          <w:szCs w:val="24"/>
        </w:rPr>
        <w:t xml:space="preserve"> used an accelerometer sensor to record daily step</w:t>
      </w:r>
      <w:r w:rsidR="003506F6">
        <w:rPr>
          <w:rFonts w:ascii="Times New Roman" w:eastAsia="Times New Roman" w:hAnsi="Times New Roman" w:cs="Times New Roman"/>
          <w:sz w:val="24"/>
          <w:szCs w:val="24"/>
        </w:rPr>
        <w:t xml:space="preserve"> counts</w:t>
      </w:r>
      <w:r w:rsidR="00034151">
        <w:rPr>
          <w:rFonts w:ascii="Times New Roman" w:eastAsia="Times New Roman" w:hAnsi="Times New Roman" w:cs="Times New Roman"/>
          <w:sz w:val="24"/>
          <w:szCs w:val="24"/>
        </w:rPr>
        <w:t xml:space="preserve"> </w:t>
      </w:r>
      <w:r w:rsidR="00AE5F1A">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2196/21632","ISSN":"1438-8871","PMID":"33027035","abstract":"Background: Physical distancing measures taken to contain COVID-19 transmission may substantially reduce physical activity levels and cause individuals to adopt a more sedentary lifestyle. Objective: The objective of this study is to determine if there was any change in daily steps, an important component of daily physical activity, and examine risk factors for frequent low daily steps during the COVID-19 epidemic. Methods: We used data collected from the Step Study, a population-based longitudinal study of walking activity among residents aged ≥40 years in Changsha, China. Daily steps were collected via a smartphone linked to WeChat, a social networking platform. We plotted mean daily steps and the prevalence of low daily steps (≤1500 steps/day) 30 days before (reference period) and 30 days after (epidemic period) January 21, 2020 (date of the first COVID-19 case diagnosed in Changsha), and compared it with the same corresponding period from 2019. We examined the association of risk factors with the prevalence of frequent low daily steps (≤1500 steps/day for ≥14 days) using logistic regression. Results: Among 3544 participants (mean age 51.6 years; n=1226 females, 34.6%), mean daily steps dropped from 8097 to 5440 and the prevalence of low daily steps increased from 3% (2287/76,136 person-day) to 18.5% (12,951/70,183 person-day) during the reference and epidemic periods, respectively. No such phenomenon was observed during the corresponding period in 2019. Older age (P for interaction=.001) and female sex (P for interaction&lt;.001) were both associated with a higher prevalence of frequent low daily steps and were more pronounced during the epidemic period. More education was associated with a lower prevalence of frequent low daily steps during the reference period but not the epidemic period (P for interaction=.34). Body mass index or comorbidity were not associated with frequent low daily steps during either period. Conclusions: Daily steps of Changsha residents aged ≥40 years dropped significantly during the COVID-19 period, especially among older adults and females. Although successful physical distancing, measured by the rapid downward trend in daily step counts of residents, played a critical role in the containment of the COVID-19 epidemic, our findings of an increase in the prevalence of frequent low daily steps raise concerns about unintended effects on physical activity.","author":[{"dropping-particle":"","family":"Y","given":"Wang","non-dropping-particle":"","parse-names":false,"suffix":""},{"dropping-particle":"","family":"Y","given":"Zhang","non-dropping-particle":"","parse-names":false,"suffix":""},{"dropping-particle":"","family":"K","given":"Bennell","non-dropping-particle":"","parse-names":false,"suffix":""},{"dropping-particle":"","family":"DK","given":"White","non-dropping-particle":"","parse-names":false,"suffix":""},{"dropping-particle":"","family":"J","given":"Wei","non-dropping-particle":"","parse-names":false,"suffix":""},{"dropping-particle":"","family":"Z","given":"Wu","non-dropping-particle":"","parse-names":false,"suffix":""},{"dropping-particle":"","family":"H","given":"He","non-dropping-particle":"","parse-names":false,"suffix":""},{"dropping-particle":"","family":"S","given":"Liu","non-dropping-particle":"","parse-names":false,"suffix":""},{"dropping-particle":"","family":"X","given":"Luo","non-dropping-particle":"","parse-names":false,"suffix":""},{"dropping-particle":"","family":"S","given":"Hu","non-dropping-particle":"","parse-names":false,"suffix":""},{"dropping-particle":"","family":"C","given":"Zeng","non-dropping-particle":"","parse-names":false,"suffix":""},{"dropping-particle":"","family":"G","given":"Lei","non-dropping-particle":"","parse-names":false,"suffix":""}],"container-title":"Journal of medical Internet research","id":"ITEM-1","issue":"10","issued":{"date-parts":[["2020","10","1"]]},"publisher":"J Med Internet Res","title":"Physical Distancing Measures and Walking Activity in Middle-aged and Older Residents in Changsha, China, During the COVID-19 Epidemic Period: Longitudinal Observational Study","type":"article-journal","volume":"22"},"uris":["http://www.mendeley.com/documents/?uuid=e6dee5ab-6d86-35c7-9cd4-db318a51c9f5"]}],"mendeley":{"formattedCitation":"(35)","plainTextFormattedCitation":"(35)","previouslyFormattedCitation":"(35)"},"properties":{"noteIndex":0},"schema":"https://github.com/citation-style-language/schema/raw/master/csl-citation.json"}</w:instrText>
      </w:r>
      <w:r w:rsidR="00AE5F1A">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35)</w:t>
      </w:r>
      <w:r w:rsidR="00AE5F1A">
        <w:rPr>
          <w:rFonts w:ascii="Times New Roman" w:eastAsia="Times New Roman" w:hAnsi="Times New Roman" w:cs="Times New Roman"/>
          <w:sz w:val="24"/>
          <w:szCs w:val="24"/>
          <w:vertAlign w:val="superscript"/>
        </w:rPr>
        <w:fldChar w:fldCharType="end"/>
      </w:r>
      <w:r w:rsidR="006C5CF0" w:rsidRPr="00205201">
        <w:rPr>
          <w:rFonts w:ascii="Times New Roman" w:eastAsia="Times New Roman" w:hAnsi="Times New Roman" w:cs="Times New Roman"/>
          <w:sz w:val="24"/>
          <w:szCs w:val="24"/>
        </w:rPr>
        <w:t xml:space="preserve">. </w:t>
      </w:r>
      <w:r w:rsidR="00BB76E1">
        <w:rPr>
          <w:rFonts w:ascii="Times New Roman" w:eastAsia="Times New Roman" w:hAnsi="Times New Roman" w:cs="Times New Roman"/>
          <w:sz w:val="24"/>
          <w:szCs w:val="24"/>
        </w:rPr>
        <w:t>A total of sixteen studies reported a reduction in physical activity during COVID-19</w:t>
      </w:r>
      <w:r w:rsidR="000D013E">
        <w:rPr>
          <w:rFonts w:ascii="Times New Roman" w:eastAsia="Times New Roman" w:hAnsi="Times New Roman" w:cs="Times New Roman"/>
          <w:sz w:val="24"/>
          <w:szCs w:val="24"/>
        </w:rPr>
        <w:t>, with one study showing an increase in activity</w:t>
      </w:r>
      <w:r w:rsidR="00851B65">
        <w:rPr>
          <w:rFonts w:ascii="Times New Roman" w:eastAsia="Times New Roman" w:hAnsi="Times New Roman" w:cs="Times New Roman"/>
          <w:sz w:val="24"/>
          <w:szCs w:val="24"/>
        </w:rPr>
        <w:t xml:space="preserve"> </w:t>
      </w:r>
      <w:r w:rsidR="000D013E">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38/S41598-020-78438-4","ISSN":"2045-2322","PMID":"33311526","abstract":"The impact of COVID-19 on social life has been drastic and global. However, the different numbers of cases and different actions in different countries have been leading to various interesting yet unexplored effects on human behavior. In the present study, we compare the physical activity and recreational screen time of a representative sample of 1711 4- to 17-year-olds before and during the strictest time of the first COVID-19 lockdown in Germany. We found that sports activity declined whereas recreational screen time increased. However, a substantial increase in habitual physical activities leads to an overall increase in physical activity among children and adolescents in Germany. The effects differ in size but not in their direction between age groups and are stable for boys and girls. We conclude from this natural experiment that physical activity among children and adolescents is highly context-driven and mutual and does not act as a functional opposite to recreational screen time.","author":[{"dropping-particle":"","family":"SCE","given":"Schmidt","non-dropping-particle":"","parse-names":false,"suffix":""},{"dropping-particle":"","family":"B","given":"Anedda","non-dropping-particle":"","parse-names":false,"suffix":""},{"dropping-particle":"","family":"A","given":"Burchartz","non-dropping-particle":"","parse-names":false,"suffix":""},{"dropping-particle":"","family":"A","given":"Eichsteller","non-dropping-particle":"","parse-names":false,"suffix":""},{"dropping-particle":"","family":"S","given":"Kolb","non-dropping-particle":"","parse-names":false,"suffix":""},{"dropping-particle":"","family":"C","given":"Nigg","non-dropping-particle":"","parse-names":false,"suffix":""},{"dropping-particle":"","family":"C","given":"Niessner","non-dropping-particle":"","parse-names":false,"suffix":""},{"dropping-particle":"","family":"D","given":"Oriwol","non-dropping-particle":"","parse-names":false,"suffix":""},{"dropping-particle":"","family":"A","given":"Worth","non-dropping-particle":"","parse-names":false,"suffix":""},{"dropping-particle":"","family":"A","given":"Woll","non-dropping-particle":"","parse-names":false,"suffix":""}],"container-title":"Scientific reports","id":"ITEM-1","issue":"1","issued":{"date-parts":[["2020","12","1"]]},"publisher":"Sci Rep","title":"Physical activity and screen time of children and adolescents before and during the COVID-19 lockdown in Germany: a natural experiment","type":"article-journal","volume":"10"},"uris":["http://www.mendeley.com/documents/?uuid=ae4b655f-63b7-332f-a1e9-e6833eca01ba"]}],"mendeley":{"formattedCitation":"(46)","plainTextFormattedCitation":"(46)","previouslyFormattedCitation":"(46)"},"properties":{"noteIndex":0},"schema":"https://github.com/citation-style-language/schema/raw/master/csl-citation.json"}</w:instrText>
      </w:r>
      <w:r w:rsidR="000D013E">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46)</w:t>
      </w:r>
      <w:r w:rsidR="000D013E">
        <w:rPr>
          <w:rFonts w:ascii="Times New Roman" w:eastAsia="Times New Roman" w:hAnsi="Times New Roman" w:cs="Times New Roman"/>
          <w:sz w:val="24"/>
          <w:szCs w:val="24"/>
          <w:vertAlign w:val="superscript"/>
        </w:rPr>
        <w:fldChar w:fldCharType="end"/>
      </w:r>
      <w:r w:rsidR="000D013E">
        <w:rPr>
          <w:rFonts w:ascii="Times New Roman" w:eastAsia="Times New Roman" w:hAnsi="Times New Roman" w:cs="Times New Roman"/>
          <w:sz w:val="24"/>
          <w:szCs w:val="24"/>
        </w:rPr>
        <w:t xml:space="preserve"> and one showing no change at all</w:t>
      </w:r>
      <w:r w:rsidR="00851B65">
        <w:rPr>
          <w:rFonts w:ascii="Times New Roman" w:eastAsia="Times New Roman" w:hAnsi="Times New Roman" w:cs="Times New Roman"/>
          <w:sz w:val="24"/>
          <w:szCs w:val="24"/>
        </w:rPr>
        <w:t xml:space="preserve"> </w:t>
      </w:r>
      <w:r w:rsidR="00851B65">
        <w:rPr>
          <w:rFonts w:ascii="Times New Roman" w:eastAsia="Times New Roman" w:hAnsi="Times New Roman" w:cs="Times New Roman"/>
          <w:sz w:val="24"/>
          <w:szCs w:val="24"/>
          <w:vertAlign w:val="superscript"/>
        </w:rPr>
        <w:fldChar w:fldCharType="begin" w:fldLock="1"/>
      </w:r>
      <w:r w:rsidR="00A53912">
        <w:rPr>
          <w:rFonts w:ascii="Times New Roman" w:eastAsia="Times New Roman" w:hAnsi="Times New Roman" w:cs="Times New Roman"/>
          <w:sz w:val="24"/>
          <w:szCs w:val="24"/>
          <w:vertAlign w:val="superscript"/>
        </w:rPr>
        <w:instrText>ADDIN CSL_CITATION {"citationItems":[{"id":"ITEM-1","itemData":{"DOI":"10.1123/IJSPP.2020-0501","ISSN":"1555-0273","PMID":"32820136","abstract":"Purpose: The COVID-19 outbreak has challenged professional athletes' training and competition routines in a way not seen before. This report aims to inform about the changes in training volume and intensity distribution and their effects on functional performance due to a 7-week home-confinement period in professional road cyclists from a Union Cycliste Internationale Pro Team. Methods: A total of 18 male professional cyclists (mean [SD] age = 24.9 [2.8] y, body mass = 66.5 [5.6] kg, maximal aerobic power = 449 [39] W; 6.8 [0.6] W/kg) were monitored during the 10 weeks before the lockdown (outdoor cycling) and the 7-week lockdown (indoor cycling turbo trainer). Data from the mean maximal power output (in watts per kilogram) produced during the best 5-minute and best 20-minute records and the training intensity distributions (weekly volumes at power-based training zones) were collected from WKO5 software. Results: Total training volume decreased 33.9% during the lockdown (P &lt; .01). Weekly volumes by standardized zones (Z1 to Z6) declined between 25.8% and 52.2% (effect size from 0.83 to 1.57), except for Z2 (P=.38). There were large reductions in best 5-minute and best 20-minute performance (effect size &gt; 1.36; P &lt; .001) with losses between 1% and 19% in all the cyclists. Conclusions: Total indoor volumes of 12 hours per week, with 6 hours per week at low intensity (Z1 and Z2) and 2 hours per week at high intensity over the threshold (Z5 and Z6), were insufficient to maintain performance in elite road cyclists during the COVID-19 lockdown. Such performance declines should be considered to enable a safe and effective return to competition.","author":[{"dropping-particle":"","family":"X","given":"Muriel","non-dropping-particle":"","parse-names":false,"suffix":""},{"dropping-particle":"","family":"J","given":"Courel-Ibáñez","non-dropping-particle":"","parse-names":false,"suffix":""},{"dropping-particle":"","family":"V","given":"Cerezuela-Espejo","non-dropping-particle":"","parse-names":false,"suffix":""},{"dropping-particle":"","family":"JG","given":"Pallarés","non-dropping-particle":"","parse-names":false,"suffix":""}],"container-title":"International journal of sports physiology and performance","id":"ITEM-1","issue":"5","issued":{"date-parts":[["2020","5","1"]]},"page":"735-738","publisher":"Int J Sports Physiol Perform","title":"Training Load and Performance Impairments in Professional Cyclists During COVID-19 Lockdown","type":"article-journal","volume":"16"},"uris":["http://www.mendeley.com/documents/?uuid=aed86ff5-beec-332e-8351-b68e36113d4b"]}],"mendeley":{"formattedCitation":"(40)","plainTextFormattedCitation":"(40)","previouslyFormattedCitation":"(40)"},"properties":{"noteIndex":0},"schema":"https://github.com/citation-style-language/schema/raw/master/csl-citation.json"}</w:instrText>
      </w:r>
      <w:r w:rsidR="00851B65">
        <w:rPr>
          <w:rFonts w:ascii="Times New Roman" w:eastAsia="Times New Roman" w:hAnsi="Times New Roman" w:cs="Times New Roman"/>
          <w:sz w:val="24"/>
          <w:szCs w:val="24"/>
          <w:vertAlign w:val="superscript"/>
        </w:rPr>
        <w:fldChar w:fldCharType="separate"/>
      </w:r>
      <w:r w:rsidR="00851B65" w:rsidRPr="00851B65">
        <w:rPr>
          <w:rFonts w:ascii="Times New Roman" w:eastAsia="Times New Roman" w:hAnsi="Times New Roman" w:cs="Times New Roman"/>
          <w:noProof/>
          <w:sz w:val="24"/>
          <w:szCs w:val="24"/>
        </w:rPr>
        <w:t>(40)</w:t>
      </w:r>
      <w:r w:rsidR="00851B65">
        <w:rPr>
          <w:rFonts w:ascii="Times New Roman" w:eastAsia="Times New Roman" w:hAnsi="Times New Roman" w:cs="Times New Roman"/>
          <w:sz w:val="24"/>
          <w:szCs w:val="24"/>
          <w:vertAlign w:val="superscript"/>
        </w:rPr>
        <w:fldChar w:fldCharType="end"/>
      </w:r>
      <w:r w:rsidR="000D013E">
        <w:rPr>
          <w:rFonts w:ascii="Times New Roman" w:eastAsia="Times New Roman" w:hAnsi="Times New Roman" w:cs="Times New Roman"/>
          <w:sz w:val="24"/>
          <w:szCs w:val="24"/>
        </w:rPr>
        <w:t xml:space="preserve">. A study of German schoolchildren </w:t>
      </w:r>
      <w:r w:rsidR="0021022A" w:rsidRPr="00205201">
        <w:rPr>
          <w:rFonts w:ascii="Times New Roman" w:eastAsia="Times New Roman" w:hAnsi="Times New Roman" w:cs="Times New Roman"/>
          <w:sz w:val="24"/>
          <w:szCs w:val="24"/>
        </w:rPr>
        <w:t xml:space="preserve">aged between </w:t>
      </w:r>
      <w:r w:rsidR="00D707BC" w:rsidRPr="00205201">
        <w:rPr>
          <w:rFonts w:ascii="Times New Roman" w:eastAsia="Times New Roman" w:hAnsi="Times New Roman" w:cs="Times New Roman"/>
          <w:sz w:val="24"/>
          <w:szCs w:val="24"/>
        </w:rPr>
        <w:t>4</w:t>
      </w:r>
      <w:r w:rsidR="0021022A" w:rsidRPr="00205201">
        <w:rPr>
          <w:rFonts w:ascii="Times New Roman" w:eastAsia="Times New Roman" w:hAnsi="Times New Roman" w:cs="Times New Roman"/>
          <w:sz w:val="24"/>
          <w:szCs w:val="24"/>
        </w:rPr>
        <w:t xml:space="preserve"> and </w:t>
      </w:r>
      <w:r w:rsidR="00D707BC" w:rsidRPr="00205201">
        <w:rPr>
          <w:rFonts w:ascii="Times New Roman" w:eastAsia="Times New Roman" w:hAnsi="Times New Roman" w:cs="Times New Roman"/>
          <w:sz w:val="24"/>
          <w:szCs w:val="24"/>
        </w:rPr>
        <w:t>17 year</w:t>
      </w:r>
      <w:r w:rsidR="001D6DDC" w:rsidRPr="00205201">
        <w:rPr>
          <w:rFonts w:ascii="Times New Roman" w:eastAsia="Times New Roman" w:hAnsi="Times New Roman" w:cs="Times New Roman"/>
          <w:sz w:val="24"/>
          <w:szCs w:val="24"/>
        </w:rPr>
        <w:t>s</w:t>
      </w:r>
      <w:r w:rsidR="00D707BC" w:rsidRPr="00205201">
        <w:rPr>
          <w:rFonts w:ascii="Times New Roman" w:eastAsia="Times New Roman" w:hAnsi="Times New Roman" w:cs="Times New Roman"/>
          <w:sz w:val="24"/>
          <w:szCs w:val="24"/>
        </w:rPr>
        <w:t xml:space="preserve"> found an increase in active days per week, with an 11.1% increase in adherence to WHO physical activity guidelines</w:t>
      </w:r>
      <w:r w:rsidR="00851B65">
        <w:rPr>
          <w:rFonts w:ascii="Times New Roman" w:eastAsia="Times New Roman" w:hAnsi="Times New Roman" w:cs="Times New Roman"/>
          <w:sz w:val="24"/>
          <w:szCs w:val="24"/>
        </w:rPr>
        <w:t xml:space="preserve"> </w:t>
      </w:r>
      <w:r w:rsidR="00AE5F1A">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38/S41598-020-78438-4","ISSN":"2045-2322","PMID":"33311526","abstract":"The impact of COVID-19 on social life has been drastic and global. However, the different numbers of cases and different actions in different countries have been leading to various interesting yet unexplored effects on human behavior. In the present study, we compare the physical activity and recreational screen time of a representative sample of 1711 4- to 17-year-olds before and during the strictest time of the first COVID-19 lockdown in Germany. We found that sports activity declined whereas recreational screen time increased. However, a substantial increase in habitual physical activities leads to an overall increase in physical activity among children and adolescents in Germany. The effects differ in size but not in their direction between age groups and are stable for boys and girls. We conclude from this natural experiment that physical activity among children and adolescents is highly context-driven and mutual and does not act as a functional opposite to recreational screen time.","author":[{"dropping-particle":"","family":"SCE","given":"Schmidt","non-dropping-particle":"","parse-names":false,"suffix":""},{"dropping-particle":"","family":"B","given":"Anedda","non-dropping-particle":"","parse-names":false,"suffix":""},{"dropping-particle":"","family":"A","given":"Burchartz","non-dropping-particle":"","parse-names":false,"suffix":""},{"dropping-particle":"","family":"A","given":"Eichsteller","non-dropping-particle":"","parse-names":false,"suffix":""},{"dropping-particle":"","family":"S","given":"Kolb","non-dropping-particle":"","parse-names":false,"suffix":""},{"dropping-particle":"","family":"C","given":"Nigg","non-dropping-particle":"","parse-names":false,"suffix":""},{"dropping-particle":"","family":"C","given":"Niessner","non-dropping-particle":"","parse-names":false,"suffix":""},{"dropping-particle":"","family":"D","given":"Oriwol","non-dropping-particle":"","parse-names":false,"suffix":""},{"dropping-particle":"","family":"A","given":"Worth","non-dropping-particle":"","parse-names":false,"suffix":""},{"dropping-particle":"","family":"A","given":"Woll","non-dropping-particle":"","parse-names":false,"suffix":""}],"container-title":"Scientific reports","id":"ITEM-1","issue":"1","issued":{"date-parts":[["2020","12","1"]]},"publisher":"Sci Rep","title":"Physical activity and screen time of children and adolescents before and during the COVID-19 lockdown in Germany: a natural experiment","type":"article-journal","volume":"10"},"uris":["http://www.mendeley.com/documents/?uuid=ae4b655f-63b7-332f-a1e9-e6833eca01ba"]}],"mendeley":{"formattedCitation":"(46)","plainTextFormattedCitation":"(46)","previouslyFormattedCitation":"(46)"},"properties":{"noteIndex":0},"schema":"https://github.com/citation-style-language/schema/raw/master/csl-citation.json"}</w:instrText>
      </w:r>
      <w:r w:rsidR="00AE5F1A">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46)</w:t>
      </w:r>
      <w:r w:rsidR="00AE5F1A">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xml:space="preserve">. A study of high school students found no significant </w:t>
      </w:r>
      <w:r w:rsidR="00D14036" w:rsidRPr="00205201">
        <w:rPr>
          <w:rFonts w:ascii="Times New Roman" w:eastAsia="Times New Roman" w:hAnsi="Times New Roman" w:cs="Times New Roman"/>
          <w:sz w:val="24"/>
          <w:szCs w:val="24"/>
        </w:rPr>
        <w:t xml:space="preserve">increment </w:t>
      </w:r>
      <w:r w:rsidR="00D707BC" w:rsidRPr="00205201">
        <w:rPr>
          <w:rFonts w:ascii="Times New Roman" w:eastAsia="Times New Roman" w:hAnsi="Times New Roman" w:cs="Times New Roman"/>
          <w:sz w:val="24"/>
          <w:szCs w:val="24"/>
        </w:rPr>
        <w:t>in physical activity between during COVID-19 and pre-restriction baseline, however highly active students increased their activity levels relative to baseline</w:t>
      </w:r>
      <w:r w:rsidR="00A53912">
        <w:rPr>
          <w:rFonts w:ascii="Times New Roman" w:eastAsia="Times New Roman" w:hAnsi="Times New Roman" w:cs="Times New Roman"/>
          <w:sz w:val="24"/>
          <w:szCs w:val="24"/>
        </w:rPr>
        <w:t xml:space="preserve"> </w:t>
      </w:r>
      <w:r w:rsidR="00AE5F1A">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23736/S0022-4707.20.11600-1","ISSN":"1827-1928","PMID":"33269881","abstract":"BACKGROUND: Italy early experienced one of the most suffering impact of the COVID-19 outbreak in terms of number of cases and death toll. Progressively, more compelling national restrictions hardened citizens' lifestyle and habits, including limiting mobility and outdoor physical activity (PA ). In a second phase, people were allowed to perform outdoor activities close to their houses and thereafter motor or sports activity were gradually reintroduced. These drastic changes raised the question on how to cope and exploit the residual oppor tunities of PA under circumstances of home confinement. METHODS: International Physical Activity Questionnaires were administered to 1568 youngsters from North-western Italian high schools, before, during, and after lockdown enacted by Italian Government to contrast the COVID-19 pandemic. RESULTS: Student's PA levels were significantly different before (1676.37±20.6 MET-min/week) and after (1774.50±33.93 MET-min/week) the governmental restrictions (TIME effect: F=3.49; ηp2=0.005 P=0.03). There was a significant TIME</w:instrText>
      </w:r>
      <w:r w:rsidR="00851B65">
        <w:rPr>
          <w:rFonts w:ascii="Cambria Math" w:eastAsia="Times New Roman" w:hAnsi="Cambria Math" w:cs="Cambria Math"/>
          <w:sz w:val="24"/>
          <w:szCs w:val="24"/>
          <w:vertAlign w:val="superscript"/>
        </w:rPr>
        <w:instrText>∗</w:instrText>
      </w:r>
      <w:r w:rsidR="00851B65">
        <w:rPr>
          <w:rFonts w:ascii="Times New Roman" w:eastAsia="Times New Roman" w:hAnsi="Times New Roman" w:cs="Times New Roman"/>
          <w:sz w:val="24"/>
          <w:szCs w:val="24"/>
          <w:vertAlign w:val="superscript"/>
        </w:rPr>
        <w:instrText>CATEGORY interaction effect (F=8.37; ηp2=0.021; P&lt;0.001). In particular, only highly active students (&gt;2520 MET-min/week) increased their PA during (3467.48±55.85 MET-min/ week) and after (3515.73±65.75 MET-min/week) the lockdown measures with respect to their baseline levels (3151.43±42.41 MET-min/week). CONCLUSIONS: Lockdown measures, including isolation, impacted negatively on the PA levels of the already inactive or moderately active young population. Government actions should enhance strategies to control physical inactivity during pandemics like COVID-19.","author":[{"dropping-particle":"","family":"M","given":"Tornaghi","non-dropping-particle":"","parse-names":false,"suffix":""},{"dropping-particle":"","family":"N","given":"Lovecchio","non-dropping-particle":"","parse-names":false,"suffix":""},{"dropping-particle":"","family":"M","given":"Vandoni","non-dropping-particle":"","parse-names":false,"suffix":""},{"dropping-particle":"","family":"A","given":"Chirico","non-dropping-particle":"","parse-names":false,"suffix":""},{"dropping-particle":"","family":"R","given":"Codella","non-dropping-particle":"","parse-names":false,"suffix":""}],"container-title":"The Journal of sports medicine and physical fitness","id":"ITEM-1","issue":"7","issued":{"date-parts":[["2021","7","1"]]},"page":"971-976","publisher":"J Sports Med Phys Fitness","title":"Physical activity levels across COVID-19 outbreak in youngsters of Northwestern Lombardy","type":"article-journal","volume":"61"},"uris":["http://www.mendeley.com/documents/?uuid=9d1bd5a2-3175-30a6-89dc-d383d6c02729"]}],"mendeley":{"formattedCitation":"(47)","plainTextFormattedCitation":"(47)","previouslyFormattedCitation":"(47)"},"properties":{"noteIndex":0},"schema":"https://github.com/citation-style-language/schema/raw/master/csl-citation.json"}</w:instrText>
      </w:r>
      <w:r w:rsidR="00AE5F1A">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47)</w:t>
      </w:r>
      <w:r w:rsidR="00AE5F1A">
        <w:rPr>
          <w:rFonts w:ascii="Times New Roman" w:eastAsia="Times New Roman" w:hAnsi="Times New Roman" w:cs="Times New Roman"/>
          <w:sz w:val="24"/>
          <w:szCs w:val="24"/>
          <w:vertAlign w:val="superscript"/>
        </w:rPr>
        <w:fldChar w:fldCharType="end"/>
      </w:r>
      <w:r w:rsidR="005605C1" w:rsidRPr="00205201">
        <w:rPr>
          <w:rFonts w:ascii="Times New Roman" w:eastAsia="Times New Roman" w:hAnsi="Times New Roman" w:cs="Times New Roman"/>
          <w:sz w:val="24"/>
          <w:szCs w:val="24"/>
        </w:rPr>
        <w:t xml:space="preserve">. </w:t>
      </w:r>
    </w:p>
    <w:p w14:paraId="00761BE0" w14:textId="77777777" w:rsidR="00E602DD" w:rsidRPr="00205201" w:rsidRDefault="00E602DD" w:rsidP="0089037D">
      <w:pPr>
        <w:spacing w:before="240" w:after="240" w:line="480" w:lineRule="auto"/>
        <w:rPr>
          <w:rFonts w:ascii="Times New Roman" w:eastAsia="Times New Roman" w:hAnsi="Times New Roman" w:cs="Times New Roman"/>
          <w:sz w:val="24"/>
          <w:szCs w:val="24"/>
        </w:rPr>
      </w:pPr>
    </w:p>
    <w:p w14:paraId="7D99EFF1" w14:textId="77777777" w:rsidR="00053395" w:rsidRPr="00205201" w:rsidRDefault="00D707BC" w:rsidP="0089037D">
      <w:pPr>
        <w:spacing w:before="240" w:after="240" w:line="480" w:lineRule="auto"/>
        <w:rPr>
          <w:rFonts w:ascii="Times New Roman" w:eastAsia="Times New Roman" w:hAnsi="Times New Roman" w:cs="Times New Roman"/>
          <w:b/>
          <w:sz w:val="24"/>
          <w:szCs w:val="24"/>
          <w:u w:val="single"/>
        </w:rPr>
      </w:pPr>
      <w:r w:rsidRPr="00205201">
        <w:rPr>
          <w:rFonts w:ascii="Times New Roman" w:eastAsia="Times New Roman" w:hAnsi="Times New Roman" w:cs="Times New Roman"/>
          <w:b/>
          <w:sz w:val="24"/>
          <w:szCs w:val="24"/>
          <w:u w:val="single"/>
        </w:rPr>
        <w:t>Relation between COVID-19 and Diet</w:t>
      </w:r>
    </w:p>
    <w:p w14:paraId="1596E238" w14:textId="68DF5BD4" w:rsidR="00053395" w:rsidRPr="00205201" w:rsidRDefault="004C1674" w:rsidP="0089037D">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 xml:space="preserve">Twenty-seven </w:t>
      </w:r>
      <w:r w:rsidR="00D707BC" w:rsidRPr="00205201">
        <w:rPr>
          <w:rFonts w:ascii="Times New Roman" w:eastAsia="Times New Roman" w:hAnsi="Times New Roman" w:cs="Times New Roman"/>
          <w:sz w:val="24"/>
          <w:szCs w:val="24"/>
        </w:rPr>
        <w:t>studies were included that investigated the impact of COVID-19 on dietary patterns</w:t>
      </w:r>
      <w:r w:rsidR="008505F1">
        <w:rPr>
          <w:rFonts w:ascii="Times New Roman" w:eastAsia="Times New Roman" w:hAnsi="Times New Roman" w:cs="Times New Roman"/>
          <w:sz w:val="24"/>
          <w:szCs w:val="24"/>
        </w:rPr>
        <w:t>, summarised in Table 4</w:t>
      </w:r>
      <w:r w:rsidR="00D707BC" w:rsidRPr="00205201">
        <w:rPr>
          <w:rFonts w:ascii="Times New Roman" w:eastAsia="Times New Roman" w:hAnsi="Times New Roman" w:cs="Times New Roman"/>
          <w:sz w:val="24"/>
          <w:szCs w:val="24"/>
        </w:rPr>
        <w:t xml:space="preserve">. </w:t>
      </w:r>
    </w:p>
    <w:p w14:paraId="587146F3" w14:textId="3D71B4D8" w:rsidR="00053395" w:rsidRPr="00205201" w:rsidRDefault="00D707BC" w:rsidP="0089037D">
      <w:pPr>
        <w:spacing w:before="240" w:after="240" w:line="480" w:lineRule="auto"/>
        <w:rPr>
          <w:rFonts w:ascii="Times New Roman" w:eastAsia="Times New Roman" w:hAnsi="Times New Roman" w:cs="Times New Roman"/>
          <w:sz w:val="24"/>
          <w:szCs w:val="24"/>
          <w:u w:val="single"/>
        </w:rPr>
      </w:pPr>
      <w:r w:rsidRPr="00205201">
        <w:rPr>
          <w:rFonts w:ascii="Times New Roman" w:eastAsia="Times New Roman" w:hAnsi="Times New Roman" w:cs="Times New Roman"/>
          <w:sz w:val="24"/>
          <w:szCs w:val="24"/>
          <w:u w:val="single"/>
        </w:rPr>
        <w:t>Favourable changes</w:t>
      </w:r>
      <w:r w:rsidR="00216181" w:rsidRPr="00205201">
        <w:rPr>
          <w:rFonts w:ascii="Times New Roman" w:eastAsia="Times New Roman" w:hAnsi="Times New Roman" w:cs="Times New Roman"/>
          <w:sz w:val="24"/>
          <w:szCs w:val="24"/>
          <w:u w:val="single"/>
        </w:rPr>
        <w:t xml:space="preserve"> in dietary behavio</w:t>
      </w:r>
      <w:r w:rsidR="001D6DDC" w:rsidRPr="00205201">
        <w:rPr>
          <w:rFonts w:ascii="Times New Roman" w:eastAsia="Times New Roman" w:hAnsi="Times New Roman" w:cs="Times New Roman"/>
          <w:sz w:val="24"/>
          <w:szCs w:val="24"/>
          <w:u w:val="single"/>
        </w:rPr>
        <w:t>u</w:t>
      </w:r>
      <w:r w:rsidR="00216181" w:rsidRPr="00205201">
        <w:rPr>
          <w:rFonts w:ascii="Times New Roman" w:eastAsia="Times New Roman" w:hAnsi="Times New Roman" w:cs="Times New Roman"/>
          <w:sz w:val="24"/>
          <w:szCs w:val="24"/>
          <w:u w:val="single"/>
        </w:rPr>
        <w:t>r</w:t>
      </w:r>
    </w:p>
    <w:p w14:paraId="2542D587" w14:textId="77777777" w:rsidR="00EC1226" w:rsidRDefault="00D707BC" w:rsidP="00EC1226">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A total of five studies reported an increase in home-cooked meals during the pandemic</w:t>
      </w:r>
      <w:r w:rsidR="00A53912">
        <w:rPr>
          <w:rFonts w:ascii="Times New Roman" w:eastAsia="Times New Roman" w:hAnsi="Times New Roman" w:cs="Times New Roman"/>
          <w:sz w:val="24"/>
          <w:szCs w:val="24"/>
        </w:rPr>
        <w:t xml:space="preserve"> </w:t>
      </w:r>
      <w:r w:rsidR="00F150A8">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1","issue":"6","issued":{"date-parts":[["2020","6","1"]]},"publisher":"Nutrients","title":"Dietary Choices and Habits during COVID-19 Lockdown: Experience from Poland","type":"article-journal","volume":"12"},"uris":["http://www.mendeley.com/documents/?uuid=c274f9c9-8b4c-3200-8fe1-b57f2c676c87"]},{"id":"ITEM-2","itemData":{"DOI":"10.1111/COB.12386","ISSN":"1758-8111","PMID":"32515555","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JP","given":"Almandoz","non-dropping-particle":"","parse-names":false,"suffix":""},{"dropping-particle":"","family":"L","given":"Xie","non-dropping-particle":"","parse-names":false,"suffix":""},{"dropping-particle":"","family":"JN","given":"Schellinger","non-dropping-particle":"","parse-names":false,"suffix":""},{"dropping-particle":"","family":"MS","given":"Mathew","non-dropping-particle":"","parse-names":false,"suffix":""},{"dropping-particle":"","family":"C","given":"Gazda","non-dropping-particle":"","parse-names":false,"suffix":""},{"dropping-particle":"","family":"A","given":"Ofori","non-dropping-particle":"","parse-names":false,"suffix":""},{"dropping-particle":"","family":"S","given":"Kukreja","non-dropping-particle":"","parse-names":false,"suffix":""},{"dropping-particle":"","family":"SE","given":"Messiah","non-dropping-particle":"","parse-names":false,"suffix":""}],"container-title":"Clinical obesity","id":"ITEM-2","issue":"5","issued":{"date-parts":[["2020","10"]]},"publisher":"Clin Obes","title":"Impact of COVID-19 stay-at-home orders on weight-related behaviours among patients with obesity","type":"article-journal","volume":"10"},"uris":["http://www.mendeley.com/documents/?uuid=00a793da-4723-3100-8af2-04b6c660e936"]},{"id":"ITEM-3","itemData":{"DOI":"10.4081/JPHR.2020.1868","PMID":"33024727","abstract":"Background: COVID-19 virus has been reported as a pandemic in March 2020 by the WHO. Having a balanced and healthy diet routine can help boost the immune system, which is essential in fighting viruses. Public Health officials enforced lockdown for residents resulting in dietary habits change to combat sudden changes. Design and Methods: A cross-sectional study was conducted through an online survey to describe the impact of the COVID-19 pandemic on the eating habits, quality and quantity of food intake among adults in Saudi Arabia. SPSS version 24 was used to analyze the data. Comparison between general dietary habits before and during COVID-19 for ordinal variables was performed by Wilcoxon Signed Rank test, while McNemar test was performed for nominal variables. The paired samples t-test was used to compare the total scores for food quality and quantity before and during COVID-19 periods. Results: 2706 adults residing in Riyadh completed the survey. The majority (85.6%) of the respondents reported eating homecooked meals on a daily basis during COVID-19 as compared to 35.6% before (p&lt;0.001). The mean score for the quality of food intake was slightly higher (p=0.002) before the COVID-19 period (16.46±2.84) as compared to the during period (16.39±2.79). The quantity of food mean score was higher (p&lt;0.001) during the COVID-19 period (15.70±2.66) as compared to the before period (14.62±2.71). Conclusion: Dietary habits have changed significantly during the COVID-19 pandemic among Riyadh residents. Although some good habits increased, the quality and the quantity of the food was compromised. Public Health officials must focus on increased awareness on healthy eating during pandemics to avoid negative consequences. Future research is recommended to better understand the change in dietary habits during pandemics using a detailed food frequency questionnaire.","author":[{"dropping-particle":"","family":"Alhusseini","given":"Noara","non-dropping-particle":"","parse-names":false,"suffix":""},{"dropping-particle":"","family":"Alqahtani","given":"Abdulrahman","non-dropping-particle":"","parse-names":false,"suffix":""}],"container-title":"Journal of Public Health Research","id":"ITEM-3","issue":"3","issued":{"date-parts":[["2020"]]},"page":"354-360","publisher":"PAGEPress","title":"COVID-19 pandemic's impact on eating habits in Saudi Arabia","type":"article-journal","volume":"9"},"uris":["http://www.mendeley.com/documents/?uuid=17a77889-ebcd-4e15-a6e5-ff8d5a22e379"]},{"id":"ITEM-4","itemData":{"DOI":"10.3390/NU12082324","ISSN":"2072-6643","PMID":"32756458","abstract":"The present study aimed to identify patterns of dietary changes during the COVID-19 pandemic and their associations with sociodemographics, body mass index (BMI) before pandemic, and lifestyle changes in Polish adults and to examine the effects of lockdowns on dietary–lifestyle changes. This study used a cross-sectional online survey to collect data. The k-means algorithm was used to determine of patterns of dietary changes, and logistic regression analyses were performed. During the study period, 43% of respondents decreased physical activity (PA), 49%—increased screen time, and 34%—increased food consumption. Among the three dietary changes patterns, two opposite patterns were found: Prohealthy (28% participants) and Unhealthy (19% participants).The adherence to the Prohealthy pattern was negatively associated with age, but positively with being overweight (aOR 1.31) or obese before pandemic (aOR 1.64). Residing in a macroeconomic region with GDP &gt; 100% decreased adherence to the Prohealthy (aOR 0.73) but increased adherence to the Unhealthy pattern (aOR 1.47). Adults over 40 years old, those living with children, unemployed, those living in a region with a higher GDP, and those not consuming homemade meals could be more exposed to unhealthy behaviors. From a public health perspective, enhancing the message “to be active” during the compulsory isolation period should be prioritized.","author":[{"dropping-particle":"","family":"M","given":"Górnicka","non-dropping-particle":"","parse-names":false,"suffix":""},{"dropping-particle":"","family":"ME","given":"Drywień","non-dropping-particle":"","parse-names":false,"suffix":""},{"dropping-particle":"","family":"MA","given":"Zielinska","non-dropping-particle":"","parse-names":false,"suffix":""},{"dropping-particle":"","family":"J","given":"Hamułka","non-dropping-particle":"","parse-names":false,"suffix":""}],"container-title":"Nutrients","id":"ITEM-4","issue":"8","issued":{"date-parts":[["2020","8","1"]]},"page":"1-23","publisher":"Nutrients","title":"Dietary and Lifestyle Changes During COVID-19 and the Subsequent Lockdowns among Polish Adults: A Cross-Sectional Online Survey PLifeCOVID-19 Study","type":"article-journal","volume":"12"},"uris":["http://www.mendeley.com/documents/?uuid=90f6dc04-ed82-3a79-a856-29efef9f84a0"]},{"id":"ITEM-5","itemData":{"DOI":"10.1186/S12199-020-00901-5","ISSN":"1347-4715","abstract":"The coronavirus pandemic has transformed and continues to transform and affect the daily lives of communities worldwide, particularly due to the lockdown restrictions. Therefore, this study was designed to understand the changes in dietary and lifestyle behaviours that are major determinants of health during the COVID-19 outbreak. A cross-sectional study was conducted through an online questionnaire using a convenience sample of 415 adults living in Kuwait (age range 18–73 years). The rate of skipping breakfast remained consistent, with a slight increase during the pandemic. Lunch remained the main reported meal before and during COVID-19. Compared to before COVID-19, people were much more likely have a late-night snack or meal during COVID-19 (OR = 3.57 (95% CI 1.79–7.26), p &lt; 0.001). Moreover, there was a drastic decrease in the frequency of fast-food consumption during COVID-19, up to 82% reported not consuming fast food (p &lt; 0.001). There was a significant increase in the percentage of participants who had their main meal freshly made (OR = 59.18 (95% CI 6.55–1400.76), p = 0.001). Regarding food group patterns, no significant differences were found before and during the pandemic in terms of the weekly frequency of consumption, except in the case of fish and seafood. There were no remarkable changes in beverage consumption habits among participants before and during the pandemic, except for Americano coffee and fresh juice. Furthermore, there was a great reduction in physical activity and an increase in the amount of screen time and sedentary behaviours. A notable increase was detected in day-time sleep and a decrease in night-time sleep among participants. In general, this study indicates some changes in daily life, including changes in some eating practices, physical activity and sleeping habits during the pandemic. It is important that the government considers the need for nutrition education programmes and campaigns, particularly during this critical period of the pandemic in Kuwait.","author":[{"dropping-particle":"","family":"Husain","given":"Wafaa","non-dropping-particle":"","parse-names":false,"suffix":""},{"dropping-particle":"","family":"Ashkanani","given":"Fatemah","non-dropping-particle":"","parse-names":false,"suffix":""}],"container-title":"Environmental Health and Preventive Medicine 2020 25:1","id":"ITEM-5","issue":"1","issued":{"date-parts":[["2020","10","12"]]},"page":"1-13","publisher":"BioMed Central","title":"Does COVID-19 change dietary habits and lifestyle behaviours in Kuwait: a community-based cross-sectional study","type":"article-journal","volume":"25"},"uris":["http://www.mendeley.com/documents/?uuid=0321d2dd-49d2-3830-9a0e-02c14ff592b8"]}],"mendeley":{"formattedCitation":"(23,61,68,74,80)","plainTextFormattedCitation":"(23,61,68,74,80)","previouslyFormattedCitation":"(23,61,68,74,80)"},"properties":{"noteIndex":0},"schema":"https://github.com/citation-style-language/schema/raw/master/csl-citation.json"}</w:instrText>
      </w:r>
      <w:r w:rsidR="00F150A8">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3,61,68,74,80)</w:t>
      </w:r>
      <w:r w:rsidR="00F150A8">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w:t>
      </w:r>
      <w:r w:rsidR="00A9795A">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 xml:space="preserve">Three studies reported an overall reduction in </w:t>
      </w:r>
      <w:r w:rsidR="00192C75" w:rsidRPr="00205201">
        <w:rPr>
          <w:rFonts w:ascii="Times New Roman" w:eastAsia="Times New Roman" w:hAnsi="Times New Roman" w:cs="Times New Roman"/>
          <w:sz w:val="24"/>
          <w:szCs w:val="24"/>
        </w:rPr>
        <w:t xml:space="preserve">the </w:t>
      </w:r>
      <w:r w:rsidRPr="00205201">
        <w:rPr>
          <w:rFonts w:ascii="Times New Roman" w:eastAsia="Times New Roman" w:hAnsi="Times New Roman" w:cs="Times New Roman"/>
          <w:sz w:val="24"/>
          <w:szCs w:val="24"/>
        </w:rPr>
        <w:t xml:space="preserve">frequency of </w:t>
      </w:r>
      <w:r w:rsidR="00572600" w:rsidRPr="00205201">
        <w:rPr>
          <w:rFonts w:ascii="Times New Roman" w:eastAsia="Times New Roman" w:hAnsi="Times New Roman" w:cs="Times New Roman"/>
          <w:sz w:val="24"/>
          <w:szCs w:val="24"/>
        </w:rPr>
        <w:t>fast</w:t>
      </w:r>
      <w:r w:rsidR="001D6DDC" w:rsidRPr="00205201">
        <w:rPr>
          <w:rFonts w:ascii="Times New Roman" w:eastAsia="Times New Roman" w:hAnsi="Times New Roman" w:cs="Times New Roman"/>
          <w:sz w:val="24"/>
          <w:szCs w:val="24"/>
        </w:rPr>
        <w:t xml:space="preserve"> </w:t>
      </w:r>
      <w:r w:rsidR="00572600" w:rsidRPr="00205201">
        <w:rPr>
          <w:rFonts w:ascii="Times New Roman" w:eastAsia="Times New Roman" w:hAnsi="Times New Roman" w:cs="Times New Roman"/>
          <w:sz w:val="24"/>
          <w:szCs w:val="24"/>
        </w:rPr>
        <w:t>food</w:t>
      </w:r>
      <w:r w:rsidR="00A53912">
        <w:rPr>
          <w:rFonts w:ascii="Times New Roman" w:eastAsia="Times New Roman" w:hAnsi="Times New Roman" w:cs="Times New Roman"/>
          <w:sz w:val="24"/>
          <w:szCs w:val="24"/>
        </w:rPr>
        <w:t xml:space="preserve"> </w:t>
      </w:r>
      <w:r w:rsidR="00F150A8">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1","issue":"10","issued":{"date-parts":[["2020","10","1"]]},"page":"1-16","publisher":"Multidisciplinary Digital Publishing Institute  (MDPI)","title":"Nutrition Behaviors in Polish Adults before and during COVID-19 Lockdown","type":"article-journal","volume":"12"},"uris":["http://www.mendeley.com/documents/?uuid=86e09e42-4c75-3af6-9b01-feb154a94a49"]},{"id":"ITEM-2","itemData":{"DOI":"10.1186/S12199-020-00901-5","ISSN":"1347-4715","abstract":"The coronavirus pandemic has transformed and continues to transform and affect the daily lives of communities worldwide, particularly due to the lockdown restrictions. Therefore, this study was designed to understand the changes in dietary and lifestyle behaviours that are major determinants of health during the COVID-19 outbreak. A cross-sectional study was conducted through an online questionnaire using a convenience sample of 415 adults living in Kuwait (age range 18–73 years). The rate of skipping breakfast remained consistent, with a slight increase during the pandemic. Lunch remained the main reported meal before and during COVID-19. Compared to before COVID-19, people were much more likely have a late-night snack or meal during COVID-19 (OR = 3.57 (95% CI 1.79–7.26), p &lt; 0.001). Moreover, there was a drastic decrease in the frequency of fast-food consumption during COVID-19, up to 82% reported not consuming fast food (p &lt; 0.001). There was a significant increase in the percentage of participants who had their main meal freshly made (OR = 59.18 (95% CI 6.55–1400.76), p = 0.001). Regarding food group patterns, no significant differences were found before and during the pandemic in terms of the weekly frequency of consumption, except in the case of fish and seafood. There were no remarkable changes in beverage consumption habits among participants before and during the pandemic, except for Americano coffee and fresh juice. Furthermore, there was a great reduction in physical activity and an increase in the amount of screen time and sedentary behaviours. A notable increase was detected in day-time sleep and a decrease in night-time sleep among participants. In general, this study indicates some changes in daily life, including changes in some eating practices, physical activity and sleeping habits during the pandemic. It is important that the government considers the need for nutrition education programmes and campaigns, particularly during this critical period of the pandemic in Kuwait.","author":[{"dropping-particle":"","family":"Husain","given":"Wafaa","non-dropping-particle":"","parse-names":false,"suffix":""},{"dropping-particle":"","family":"Ashkanani","given":"Fatemah","non-dropping-particle":"","parse-names":false,"suffix":""}],"container-title":"Environmental Health and Preventive Medicine 2020 25:1","id":"ITEM-2","issue":"1","issued":{"date-parts":[["2020","10","12"]]},"page":"1-13","publisher":"BioMed Central","title":"Does COVID-19 change dietary habits and lifestyle behaviours in Kuwait: a community-based cross-sectional study","type":"article-journal","volume":"25"},"uris":["http://www.mendeley.com/documents/?uuid=0321d2dd-49d2-3830-9a0e-02c14ff592b8"]},{"id":"ITEM-3","itemData":{"DOI":"10.3390/NU12061807","abstract":"Confinement due to the COVID-19 pandemic can influence dietary profiles, especially those of adolescents, who are highly susceptible to acquiring bad eating habits. Adolescents&amp;rsquo; poor dietary habits increase their subsequent risk of degenerative diseases such as obesity, diabetes, cardiovascular pathologies, etc. Our aim was to study nutritional modifications during COVID-19 confinement in adolescents aged 10 to 19 years, compare them with their usual diet and dietary guidelines, and identify variables that may have influenced changes. Data were collected by an anonymous online questionnaire on food intake among 820 adolescents from Spain, Italy, Brazil, Colombia, and Chile. The results show that COVID-19 confinement did influence their dietary habits. In particular, we recorded modified consumption of fried food, sweet food, legumes, vegetables, and fruits. Moreover, gender, family members at home, watching TV during mealtime, country of residence, and maternal education were diversely correlated with adequate nutrition during COVID-19 confinement. Understanding the adolescents&amp;rsquo; nutrition behavior during COVID-19 lockdown will help public health authorities reshape future policies on their nutritional recommendations, in preparation for future pandemics.","author":[{"dropping-particle":"","family":"Ruiz-Roso","given":"María Belén","non-dropping-particle":"","parse-names":false,"suffix":""},{"dropping-particle":"","family":"Padilha","given":"Patricia de Carvalho","non-dropping-particle":"","parse-names":false,"suffix":""},{"dropping-particle":"","family":"Mantilla-Escalante","given":"Diana C.","non-dropping-particle":"","parse-names":false,"suffix":""},{"dropping-particle":"","family":"Ulloa","given":"Natalia","non-dropping-particle":"","parse-names":false,"suffix":""},{"dropping-particle":"","family":"Brun","given":"Paola","non-dropping-particle":"","parse-names":false,"suffix":""},{"dropping-particle":"","family":"Acevedo-Correa","given":"Diofanor","non-dropping-particle":"","parse-names":false,"suffix":""},{"dropping-particle":"","family":"Peres","given":"Wilza Arantes Ferreira","non-dropping-particle":"","parse-names":false,"suffix":""},{"dropping-particle":"","family":"Martorell","given":"Miquel","non-dropping-particle":"","parse-names":false,"suffix":""},{"dropping-particle":"","family":"Aires","given":"Mariana Tschoepke","non-dropping-particle":"","parse-names":false,"suffix":""},{"dropping-particle":"","family":"Cardoso","given":"Letícia de Oliveira","non-dropping-particle":"","parse-names":false,"suffix":""},{"dropping-particle":"","family":"Carrasco-Marín","given":"Fernanda","non-dropping-particle":"","parse-names":false,"suffix":""},{"dropping-particle":"","family":"Paternina-Sierra","given":"Katherine","non-dropping-particle":"","parse-names":false,"suffix":""},{"dropping-particle":"","family":"Rodriguez-Meza","given":"Jhon E.","non-dropping-particle":"","parse-names":false,"suffix":""},{"dropping-particle":"","family":"Montero","given":"Piedad M.","non-dropping-particle":"","parse-names":false,"suffix":""},{"dropping-particle":"","family":"Bernabè","given":"Giulia","non-dropping-particle":"","parse-names":false,"suffix":""},{"dropping-particle":"","family":"Pauletto","given":"Anthony","non-dropping-particle":"","parse-names":false,"suffix":""},{"dropping-particle":"","family":"Taci","given":"Xhoajda","non-dropping-particle":"","parse-names":false,"suffix":""},{"dropping-particle":"","family":"Visioli","given":"Francesco","non-dropping-particle":"","parse-names":false,"suffix":""},{"dropping-particle":"","family":"Dávalos","given":"Alberto","non-dropping-particle":"","parse-names":false,"suffix":""}],"container-title":"Nutrients 2020, Vol. 12, Page 1807","id":"ITEM-3","issue":"6","issued":{"date-parts":[["2020","6","17"]]},"page":"1807","publisher":"Multidisciplinary Digital Publishing Institute","title":"Covid-19 Confinement and Changes of Adolescent’s Dietary Trends in Italy, Spain, Chile, Colombia and Brazil","type":"article-journal","volume":"12"},"uris":["http://www.mendeley.com/documents/?uuid=aafd2762-946d-3a12-9ea2-ce4a7cc2c205"]}],"mendeley":{"formattedCitation":"(26,74,79)","plainTextFormattedCitation":"(26,74,79)","previouslyFormattedCitation":"(26,74,79)"},"properties":{"noteIndex":0},"schema":"https://github.com/citation-style-language/schema/raw/master/csl-citation.json"}</w:instrText>
      </w:r>
      <w:r w:rsidR="00F150A8">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6,74,79)</w:t>
      </w:r>
      <w:r w:rsidR="00F150A8">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w:t>
      </w:r>
      <w:r w:rsidR="00A9795A">
        <w:rPr>
          <w:rFonts w:ascii="Times New Roman" w:eastAsia="Times New Roman" w:hAnsi="Times New Roman" w:cs="Times New Roman"/>
          <w:sz w:val="24"/>
          <w:szCs w:val="24"/>
        </w:rPr>
        <w:t xml:space="preserve"> </w:t>
      </w:r>
      <w:r w:rsidR="0016368B" w:rsidRPr="00205201">
        <w:rPr>
          <w:rFonts w:ascii="Times New Roman" w:eastAsia="Times New Roman" w:hAnsi="Times New Roman" w:cs="Times New Roman"/>
          <w:sz w:val="24"/>
          <w:szCs w:val="24"/>
        </w:rPr>
        <w:t>Of the studies looking at alcohol consumption, o</w:t>
      </w:r>
      <w:r w:rsidRPr="00205201">
        <w:rPr>
          <w:rFonts w:ascii="Times New Roman" w:eastAsia="Times New Roman" w:hAnsi="Times New Roman" w:cs="Times New Roman"/>
          <w:sz w:val="24"/>
          <w:szCs w:val="24"/>
        </w:rPr>
        <w:t>nly one study</w:t>
      </w:r>
      <w:r w:rsidR="0052269D" w:rsidRPr="00205201">
        <w:rPr>
          <w:rFonts w:ascii="Times New Roman" w:eastAsia="Times New Roman" w:hAnsi="Times New Roman" w:cs="Times New Roman"/>
          <w:sz w:val="24"/>
          <w:szCs w:val="24"/>
        </w:rPr>
        <w:t xml:space="preserve"> found</w:t>
      </w:r>
      <w:r w:rsidRPr="00205201">
        <w:rPr>
          <w:rFonts w:ascii="Times New Roman" w:eastAsia="Times New Roman" w:hAnsi="Times New Roman" w:cs="Times New Roman"/>
          <w:sz w:val="24"/>
          <w:szCs w:val="24"/>
        </w:rPr>
        <w:t xml:space="preserve"> a decrease in alcohol consumption during the pandemic in the Spanish general population</w:t>
      </w:r>
      <w:r w:rsidR="00A53912">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061730","PMID":"32531892","abstract":"The aim of this study was to evaluate whether dietary behaviours of the Spanish adult population were changed during the COVID-19 outbreak confinement. For that purpose, an online questionnaire, based on 44 items including socio-demographic data, Mediterranean diet (MedDiet) Adherence Screener (MEDAS) as a reference of a healthy diet, processed foods intake, changes in their usual food choices and weight gain was distributed using social media and snowball sampling. A total of 7514 participants (37% aged below 35 years, 70.6% female, 77.9% university-level education or higher) from all the Spanish territory completed the questionnaire. Results outlined healthier dietary behaviours during the confinement when compared to previous habits. Overall, the MEDAS score (ranging from 0 to 14, whereby higher a scoring reflects greater adherence to the MedDiet) increased significantly from 6.53 ± 2 to 7.34 ± 1.93 during the confinement. Multivariate logistic regression models, adjusted for age, gender, region and other variables, showed a statistically significant higher likelihood of changing the adherence to the MedDiet (towards an increase in adherence) in those persons who decreased the intake of fried foods, snacks, fast foods, red meat, pastries or sweet beverages, but increased MedDiet-related foods such as olive oil, vegetables, fruits or legumes during the confinement. COVID-19 confinement in Spain has led to the adoption of healthier dietary habits/behaviours in the studied population, as reflected by a higher adherence to the MedDiet. This improvement, if sustained in the long-term, could have a positive impact on the prevention of chronic diseases and COVID-19-related complications.","author":[{"dropping-particle":"","family":"Rodríguez-Pérez","given":"Celia","non-dropping-particle":"","parse-names":false,"suffix":""},{"dropping-particle":"","family":"Molina-Montes","given":"Esther","non-dropping-particle":"","parse-names":false,"suffix":""},{"dropping-particle":"","family":"Verardo","given":"Vito","non-dropping-particle":"","parse-names":false,"suffix":""},{"dropping-particle":"","family":"Artacho","given":"Reyes","non-dropping-particle":"","parse-names":false,"suffix":""},{"dropping-particle":"","family":"García-Villanova","given":"Belén","non-dropping-particle":"","parse-names":false,"suffix":""},{"dropping-particle":"","family":"Guerra-Hernández","given":"Eduardo Jesús","non-dropping-particle":"","parse-names":false,"suffix":""},{"dropping-particle":"","family":"Ruíz-López","given":"María Dolores","non-dropping-particle":"","parse-names":false,"suffix":""}],"container-title":"Nutrients","id":"ITEM-1","issue":"6","issued":{"date-parts":[["2020","6","1"]]},"page":"1-19","publisher":"Multidisciplinary Digital Publishing Institute  (MDPI)","title":"Changes in Dietary Behaviours during the COVID-19 Outbreak Confinement in the Spanish COVIDiet Study","type":"article-journal","volume":"12"},"uris":["http://www.mendeley.com/documents/?uuid=7ac40ca5-f753-306c-9682-55abe410c7ac"]}],"mendeley":{"formattedCitation":"(77)","plainTextFormattedCitation":"(77)","previouslyFormattedCitation":"(77)"},"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77)</w:t>
      </w:r>
      <w:r w:rsidR="00EA42F4">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This decline in alcohol was correlated with higher adherence to the Mediter</w:t>
      </w:r>
      <w:r w:rsidR="008714DE" w:rsidRPr="00205201">
        <w:rPr>
          <w:rFonts w:ascii="Times New Roman" w:eastAsia="Times New Roman" w:hAnsi="Times New Roman" w:cs="Times New Roman"/>
          <w:sz w:val="24"/>
          <w:szCs w:val="24"/>
        </w:rPr>
        <w:t>r</w:t>
      </w:r>
      <w:r w:rsidRPr="00205201">
        <w:rPr>
          <w:rFonts w:ascii="Times New Roman" w:eastAsia="Times New Roman" w:hAnsi="Times New Roman" w:cs="Times New Roman"/>
          <w:sz w:val="24"/>
          <w:szCs w:val="24"/>
        </w:rPr>
        <w:t xml:space="preserve">anean diet. </w:t>
      </w:r>
    </w:p>
    <w:p w14:paraId="0036B734" w14:textId="68CF0573" w:rsidR="00053395" w:rsidRPr="00205201" w:rsidRDefault="00EC1226" w:rsidP="00EC1226">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D707BC" w:rsidRPr="00205201">
        <w:rPr>
          <w:rFonts w:ascii="Times New Roman" w:eastAsia="Times New Roman" w:hAnsi="Times New Roman" w:cs="Times New Roman"/>
          <w:sz w:val="24"/>
          <w:szCs w:val="24"/>
        </w:rPr>
        <w:t xml:space="preserve"> cross</w:t>
      </w:r>
      <w:r w:rsidR="00192C75" w:rsidRPr="00205201">
        <w:rPr>
          <w:rFonts w:ascii="Times New Roman" w:eastAsia="Times New Roman" w:hAnsi="Times New Roman" w:cs="Times New Roman"/>
          <w:sz w:val="24"/>
          <w:szCs w:val="24"/>
        </w:rPr>
        <w:t>-</w:t>
      </w:r>
      <w:r w:rsidR="00D707BC" w:rsidRPr="00205201">
        <w:rPr>
          <w:rFonts w:ascii="Times New Roman" w:eastAsia="Times New Roman" w:hAnsi="Times New Roman" w:cs="Times New Roman"/>
          <w:sz w:val="24"/>
          <w:szCs w:val="24"/>
        </w:rPr>
        <w:t>sectional study of the general population</w:t>
      </w:r>
      <w:r w:rsidR="008A172D" w:rsidRPr="00205201">
        <w:rPr>
          <w:rFonts w:ascii="Times New Roman" w:eastAsia="Times New Roman" w:hAnsi="Times New Roman" w:cs="Times New Roman"/>
          <w:sz w:val="24"/>
          <w:szCs w:val="24"/>
        </w:rPr>
        <w:t xml:space="preserve"> in Italy</w:t>
      </w:r>
      <w:r w:rsidR="00E5605D">
        <w:rPr>
          <w:rFonts w:ascii="Times New Roman" w:eastAsia="Times New Roman" w:hAnsi="Times New Roman" w:cs="Times New Roman"/>
          <w:sz w:val="24"/>
          <w:szCs w:val="24"/>
        </w:rPr>
        <w:t xml:space="preserve"> </w:t>
      </w:r>
      <w:r w:rsidR="00D707BC" w:rsidRPr="00205201">
        <w:rPr>
          <w:rFonts w:ascii="Times New Roman" w:eastAsia="Times New Roman" w:hAnsi="Times New Roman" w:cs="Times New Roman"/>
          <w:sz w:val="24"/>
          <w:szCs w:val="24"/>
        </w:rPr>
        <w:t>found an increase in the consumption of fruit, vegetables, nuts</w:t>
      </w:r>
      <w:r w:rsidR="00996735" w:rsidRPr="00205201">
        <w:rPr>
          <w:rFonts w:ascii="Times New Roman" w:eastAsia="Times New Roman" w:hAnsi="Times New Roman" w:cs="Times New Roman"/>
          <w:sz w:val="24"/>
          <w:szCs w:val="24"/>
        </w:rPr>
        <w:t>,</w:t>
      </w:r>
      <w:r w:rsidR="00D707BC" w:rsidRPr="00205201">
        <w:rPr>
          <w:rFonts w:ascii="Times New Roman" w:eastAsia="Times New Roman" w:hAnsi="Times New Roman" w:cs="Times New Roman"/>
          <w:sz w:val="24"/>
          <w:szCs w:val="24"/>
        </w:rPr>
        <w:t xml:space="preserve"> legumes </w:t>
      </w:r>
      <w:r w:rsidR="002D6412" w:rsidRPr="00205201">
        <w:rPr>
          <w:rFonts w:ascii="Times New Roman" w:eastAsia="Times New Roman" w:hAnsi="Times New Roman" w:cs="Times New Roman"/>
          <w:sz w:val="24"/>
          <w:szCs w:val="24"/>
        </w:rPr>
        <w:t xml:space="preserve">and </w:t>
      </w:r>
      <w:r w:rsidR="00D707BC" w:rsidRPr="00205201">
        <w:rPr>
          <w:rFonts w:ascii="Times New Roman" w:eastAsia="Times New Roman" w:hAnsi="Times New Roman" w:cs="Times New Roman"/>
          <w:sz w:val="24"/>
          <w:szCs w:val="24"/>
        </w:rPr>
        <w:t>a significant decrease in junk food consumption</w:t>
      </w:r>
      <w:r w:rsidR="00A53912">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 Our study aimed to investigate the immediate impact of the COVID-19 pandemic on eating habits and lifestyle changes among the Italian population aged ≥ 12 years. The study comprised a structured questionnaire packet that inquired demographic information (age, gender, place of residence, current employment); anthropometric data (reported weight and height); dietary habits information (adherence to the Mediterranean diet, daily intake of certain foods, food frequency, and number of meals/day); lifestyle habits information (grocery shopping, habit of smoking, sleep quality and physical activity). The survey was conducted from the 5th to the 24th of April 2020. A total of 3533 respondents have been included in the study, aged between 12 and 86 years (76.1% females). The perception of weight gain was observed in 48.6% of the population; 3.3% of smokers decided to quit smoking; a slight increased physical activity has been reported, especially for bodyweight training, in 38.3% of respondents; the population group aged 18–30 years resulted in having a higher adherence to the Mediterranean diet when compared to the younger and the elderly population (p &lt; 0.001; p &lt; 0.001, respectively); 15% of respondents turned to farmers or organic, purchasing fruits and vegetables, especially in the North and Center of Italy, where BMI values were lower. In this study, we have provided for the first time data on the Italian population lifestyle, eating habits and adherence to the Mediterranean Diet pattern during the COVID-19 lockdown. However, as the COVID-19 pandemic is ongoing, our data need to be confirmed and investigated in future more extensive population studies.","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 2020 18:1","id":"ITEM-1","issue":"1","issued":{"date-parts":[["2020","6","8"]]},"page":"1-15","publisher":"BioMed Central","title":"Eating habits and lifestyle changes during COVID-19 lockdown: an Italian survey","type":"article-journal","volume":"18"},"uris":["http://www.mendeley.com/documents/?uuid=a1f52ca8-a305-35b8-8cf8-837b64d741a1"]}],"mendeley":{"formattedCitation":"(66)","plainTextFormattedCitation":"(66)","previouslyFormattedCitation":"(66)"},"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66)</w:t>
      </w:r>
      <w:r w:rsidR="00EA42F4">
        <w:rPr>
          <w:rFonts w:ascii="Times New Roman" w:eastAsia="Times New Roman" w:hAnsi="Times New Roman" w:cs="Times New Roman"/>
          <w:sz w:val="24"/>
          <w:szCs w:val="24"/>
          <w:vertAlign w:val="superscript"/>
        </w:rPr>
        <w:fldChar w:fldCharType="end"/>
      </w:r>
      <w:r w:rsidR="0030075E" w:rsidRPr="00205201">
        <w:rPr>
          <w:rFonts w:ascii="Times New Roman" w:eastAsia="Times New Roman" w:hAnsi="Times New Roman" w:cs="Times New Roman"/>
          <w:sz w:val="24"/>
          <w:szCs w:val="24"/>
        </w:rPr>
        <w:t>.</w:t>
      </w:r>
      <w:r w:rsidR="00D707BC"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Second</w:t>
      </w:r>
      <w:r>
        <w:rPr>
          <w:rFonts w:ascii="Times New Roman" w:eastAsia="Times New Roman" w:hAnsi="Times New Roman" w:cs="Times New Roman"/>
          <w:sz w:val="24"/>
          <w:szCs w:val="24"/>
        </w:rPr>
        <w:t>ly</w:t>
      </w:r>
      <w:r w:rsidR="00996735" w:rsidRPr="00205201">
        <w:rPr>
          <w:rFonts w:ascii="Times New Roman" w:eastAsia="Times New Roman" w:hAnsi="Times New Roman" w:cs="Times New Roman"/>
          <w:sz w:val="24"/>
          <w:szCs w:val="24"/>
        </w:rPr>
        <w:t xml:space="preserve">, a </w:t>
      </w:r>
      <w:r w:rsidR="00192C75" w:rsidRPr="00205201">
        <w:rPr>
          <w:rFonts w:ascii="Times New Roman" w:eastAsia="Times New Roman" w:hAnsi="Times New Roman" w:cs="Times New Roman"/>
          <w:sz w:val="24"/>
          <w:szCs w:val="24"/>
        </w:rPr>
        <w:t>S</w:t>
      </w:r>
      <w:r w:rsidR="00D707BC" w:rsidRPr="00205201">
        <w:rPr>
          <w:rFonts w:ascii="Times New Roman" w:eastAsia="Times New Roman" w:hAnsi="Times New Roman" w:cs="Times New Roman"/>
          <w:sz w:val="24"/>
          <w:szCs w:val="24"/>
        </w:rPr>
        <w:t>panish cross</w:t>
      </w:r>
      <w:r w:rsidR="00192C75" w:rsidRPr="00205201">
        <w:rPr>
          <w:rFonts w:ascii="Times New Roman" w:eastAsia="Times New Roman" w:hAnsi="Times New Roman" w:cs="Times New Roman"/>
          <w:sz w:val="24"/>
          <w:szCs w:val="24"/>
        </w:rPr>
        <w:t>-</w:t>
      </w:r>
      <w:r w:rsidR="00D707BC" w:rsidRPr="00205201">
        <w:rPr>
          <w:rFonts w:ascii="Times New Roman" w:eastAsia="Times New Roman" w:hAnsi="Times New Roman" w:cs="Times New Roman"/>
          <w:sz w:val="24"/>
          <w:szCs w:val="24"/>
        </w:rPr>
        <w:t xml:space="preserve">sectional study focusing on patients with Type 2 diabetes </w:t>
      </w:r>
      <w:r w:rsidR="00850163">
        <w:rPr>
          <w:rFonts w:ascii="Times New Roman" w:eastAsia="Times New Roman" w:hAnsi="Times New Roman" w:cs="Times New Roman"/>
          <w:sz w:val="24"/>
          <w:szCs w:val="24"/>
        </w:rPr>
        <w:t>m</w:t>
      </w:r>
      <w:r w:rsidR="00D707BC" w:rsidRPr="00205201">
        <w:rPr>
          <w:rFonts w:ascii="Times New Roman" w:eastAsia="Times New Roman" w:hAnsi="Times New Roman" w:cs="Times New Roman"/>
          <w:sz w:val="24"/>
          <w:szCs w:val="24"/>
        </w:rPr>
        <w:t>ellitus found a significant increase in vegetable consumption during the pandemic</w:t>
      </w:r>
      <w:r w:rsidR="00A53912">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082327","ISSN":"2072-6643","PMID":"32759636","abstract":"The COVID-19 lockdown clearly affected the lifestyle of the population and entailed changes in their daily habits, which involved potential health consequences, especially on patients with Type 2 Diabetes Mellitus (T2DM). We aimed to examine the impact of the lockdown caused by COVID-19 pandemic on both nutrition and exercise habits, as well as the psychological effects in patients with T2DM, compared to their usual diet and physical activity level previous to the complete home confinement. We also intended to analyse any potential variables that may have influenced these lifestyle modifications. A Food Frequency Questionnaire (FFQ), Physical Activity Questionnaire (IPAQ), Food Craving Questionnaire-State (FCQ-S) and Food Craving Questionnaire-Trait (FCQ-T) were used. Our results showed an increase in vegetable, sugary food and snack consumption. An association between levels of foods cravings and snack consumption was also found. Data also showed a high percentage of physical inactivity before the COVID-19 lockdown, which was exacerbated during the home confinement. These findings emphasise the great importance to do further research with larger study samples to analyse and explore dietary habits and to develop public health policies to promote a healthy lifestyle in terms of diet and physical activity in these patients, especially after this strict period of lockdown.","author":[{"dropping-particle":"","family":"MB","given":"Ruiz-Roso","non-dropping-particle":"","parse-names":false,"suffix":""},{"dropping-particle":"","family":"C","given":"Knott-Torcal","non-dropping-particle":"","parse-names":false,"suffix":""},{"dropping-particle":"","family":"DC","given":"Matilla-Escalante","non-dropping-particle":"","parse-names":false,"suffix":""},{"dropping-particle":"","family":"A","given":"Garcimartín","non-dropping-particle":"","parse-names":false,"suffix":""},{"dropping-particle":"","family":"MA","given":"Sampedro-Nuñez","non-dropping-particle":"","parse-names":false,"suffix":""},{"dropping-particle":"","family":"A","given":"Dávalos","non-dropping-particle":"","parse-names":false,"suffix":""},{"dropping-particle":"","family":"M","given":"Marazuela","non-dropping-particle":"","parse-names":false,"suffix":""}],"container-title":"Nutrients","id":"ITEM-1","issue":"8","issued":{"date-parts":[["2020","8","1"]]},"page":"1-16","publisher":"Nutrients","title":"COVID-19 Lockdown and Changes of the Dietary Pattern and Physical Activity Habits in a Cohort of Patients with Type 2 Diabetes Mellitus","type":"article-journal","volume":"12"},"uris":["http://www.mendeley.com/documents/?uuid=cd7e17af-3e84-3e0d-942b-afe349928e4d"]}],"mendeley":{"formattedCitation":"(69)","plainTextFormattedCitation":"(69)","previouslyFormattedCitation":"(69)"},"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69)</w:t>
      </w:r>
      <w:r w:rsidR="00EA42F4">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xml:space="preserve">. </w:t>
      </w:r>
      <w:r w:rsidR="00D14036" w:rsidRPr="00205201">
        <w:rPr>
          <w:rFonts w:ascii="Times New Roman" w:eastAsia="Times New Roman" w:hAnsi="Times New Roman" w:cs="Times New Roman"/>
          <w:sz w:val="24"/>
          <w:szCs w:val="24"/>
        </w:rPr>
        <w:t>Third</w:t>
      </w:r>
      <w:r w:rsidR="00D707BC" w:rsidRPr="00205201">
        <w:rPr>
          <w:rFonts w:ascii="Times New Roman" w:eastAsia="Times New Roman" w:hAnsi="Times New Roman" w:cs="Times New Roman"/>
          <w:sz w:val="24"/>
          <w:szCs w:val="24"/>
        </w:rPr>
        <w:t>, a study looking at healthy Chinese adults found an increase in vegetable, fruit and milk consumption</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IJERPH17155575","ISSN":"1660-4601","PMID":"32748825","abstract":"Background: The coronavirus disease 2019 (COVID-19) pandemic has created challenges that have caused profound changes in health behaviors. This study aimed to explore how COVID-19 is affecting the health-related quality of life (QoL) among Chinese adults. Methods: The data of health-related behaviors and QoL were collected via online surveys from 2289 adults (mean age = 27.8 ± 12 years) who had been isolated at home for an average of 77 days. Results: More than 50% of the respondents reported that their time engaged in daily physical activity (PA) decreased, while sedentary behavior (SB) time increased compared with that before the lockdown. Only 20% of the respondents reported engaging in moderate-to-vigorous PA, 23% of adults reported changed their diets to be healthier, and 30% reported consuming more vegetables, fruits, and milk products than before home-isolation. During home-isolation, 75.2% of the adults rated their sleep quality as very good, and 65% reported that they were satisfied with their QoL. Sleep quality mediated the relationship between PA and QoL. Conclusion: The two-to-three-month home-isolation has had mixed effects on adult health behaviors in China. The participants were found to have focused more on their eating quality and patterns, which had a positive influence on their QoL. However, people should be encouraged to exercise at home with limited space to maintain a generally healthy lifestyle during a prolonged quarantine.","author":[{"dropping-particle":"","family":"X","given":"Wang","non-dropping-particle":"","parse-names":false,"suffix":""},{"dropping-particle":"","family":"SM","given":"Lei","non-dropping-particle":"","parse-names":false,"suffix":""},{"dropping-particle":"","family":"S","given":"Le","non-dropping-particle":"","parse-names":false,"suffix":""},{"dropping-particle":"","family":"Y","given":"Yang","non-dropping-particle":"","parse-names":false,"suffix":""},{"dropping-particle":"","family":"B","given":"Zhang","non-dropping-particle":"","parse-names":false,"suffix":""},{"dropping-particle":"","family":"W","given":"Yao","non-dropping-particle":"","parse-names":false,"suffix":""},{"dropping-particle":"","family":"Z","given":"Gao","non-dropping-particle":"","parse-names":false,"suffix":""},{"dropping-particle":"","family":"S","given":"Cheng","non-dropping-particle":"","parse-names":false,"suffix":""}],"container-title":"International journal of environmental research and public health","id":"ITEM-1","issue":"15","issued":{"date-parts":[["2020","8","1"]]},"page":"1-17","publisher":"Int J Environ Res Public Health","title":"Bidirectional Influence of the COVID-19 Pandemic Lockdowns on Health Behaviors and Quality of Life among Chinese Adults","type":"article-journal","volume":"17"},"uris":["http://www.mendeley.com/documents/?uuid=a4d58025-2075-3b40-8060-a807d83a7fe0"]}],"mendeley":{"formattedCitation":"(70)","plainTextFormattedCitation":"(70)","previouslyFormattedCitation":"(70)"},"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70)</w:t>
      </w:r>
      <w:r w:rsidR="00EA42F4">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xml:space="preserve"> </w:t>
      </w:r>
      <w:r w:rsidR="00E10C3A" w:rsidRPr="00205201">
        <w:rPr>
          <w:rFonts w:ascii="Times New Roman" w:eastAsia="Times New Roman" w:hAnsi="Times New Roman" w:cs="Times New Roman"/>
          <w:sz w:val="24"/>
          <w:szCs w:val="24"/>
        </w:rPr>
        <w:t>relative to before</w:t>
      </w:r>
      <w:r w:rsidR="00996735" w:rsidRPr="00205201">
        <w:rPr>
          <w:rFonts w:ascii="Times New Roman" w:eastAsia="Times New Roman" w:hAnsi="Times New Roman" w:cs="Times New Roman"/>
          <w:sz w:val="24"/>
          <w:szCs w:val="24"/>
        </w:rPr>
        <w:t xml:space="preserve"> the pandemic</w:t>
      </w:r>
      <w:r w:rsidR="00D707BC" w:rsidRPr="00205201">
        <w:rPr>
          <w:rFonts w:ascii="Times New Roman" w:eastAsia="Times New Roman" w:hAnsi="Times New Roman" w:cs="Times New Roman"/>
          <w:sz w:val="24"/>
          <w:szCs w:val="24"/>
        </w:rPr>
        <w:t>. The last change reported by the studies was a reduction in overall food consumption during the pandemic</w:t>
      </w:r>
      <w:r w:rsidR="00A53912">
        <w:rPr>
          <w:rFonts w:ascii="Times New Roman" w:eastAsia="Times New Roman" w:hAnsi="Times New Roman" w:cs="Times New Roman"/>
          <w:sz w:val="24"/>
          <w:szCs w:val="24"/>
        </w:rPr>
        <w:t xml:space="preserve"> </w:t>
      </w:r>
      <w:r w:rsidR="00A53912">
        <w:rPr>
          <w:rFonts w:ascii="Times New Roman" w:eastAsia="Times New Roman" w:hAnsi="Times New Roman" w:cs="Times New Roman"/>
          <w:sz w:val="24"/>
          <w:szCs w:val="24"/>
          <w:vertAlign w:val="superscript"/>
        </w:rPr>
        <w:fldChar w:fldCharType="begin" w:fldLock="1"/>
      </w:r>
      <w:r w:rsidR="000C46D6">
        <w:rPr>
          <w:rFonts w:ascii="Times New Roman" w:eastAsia="Times New Roman" w:hAnsi="Times New Roman" w:cs="Times New Roman"/>
          <w:sz w:val="24"/>
          <w:szCs w:val="24"/>
          <w:vertAlign w:val="superscript"/>
        </w:rPr>
        <w:instrText>ADDIN CSL_CITATION {"citationItems":[{"id":"ITEM-1","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1","issue":"10","issued":{"date-parts":[["2020","10","1"]]},"page":"1-16","publisher":"Multidisciplinary Digital Publishing Institute  (MDPI)","title":"Nutrition Behaviors in Polish Adults before and during COVID-19 Lockdown","type":"article-journal","volume":"12"},"uris":["http://www.mendeley.com/documents/?uuid=86e09e42-4c75-3af6-9b01-feb154a94a49"]},{"id":"ITEM-2","itemData":{"DOI":"10.2196/22894","ISSN":"1438-8871","PMID":"33122164","abstract":"Background: The COVID-19 pandemic has imposed a heavy burden on health care systems and governments. Health literacy (HL) and eHealth literacy (as measured by the eHealth Literacy Scale [eHEALS]) are recognized as strategic public health elements but they have been underestimated during the pandemic. HL, eHEALS score, practices, lifestyles, and the health status of health care workers (HCWs) play crucial roles in containing the COVID-19 pandemic. Objective: The aim of this study is to evaluate the psychometric properties of the eHEALS and examine associations of HL and eHEALS scores with adherence to infection prevention and control (IPC) procedures, lifestyle changes, and suspected COVID-19 symptoms among HCWs during lockdown. Methods: We conducted an online survey of 5209 HCWs from 15 hospitals and health centers across Vietnam from April 6 to April 19, 2020. Participants answered questions related to sociodemographics, HL, eHEALS, adherence to IPC procedures, behavior changes in eating, smoking, drinking, and physical activity, and suspected COVID-19 symptoms. Principal component analysis, correlation analysis, and bivariate and multivariate linear and logistic regression models were used to validate the eHEALS and examine associations. Results: The eHEALS had a satisfactory construct validity with 8 items highly loaded on one component, with factor loadings ranked from 0.78 to 0.92 explaining 76.34% of variance; satisfactory criterion validity as correlated with HL (ρ=0.42); satisfactory convergent validity with high item-scale correlations (ρ=0.80-0.84); and high internal consistency (Cronbach α=.95). HL and eHEALS scores were significantly higher in men (unstandardized coefficient [B]=1.01, 95% CI 0.57-1.45, P&lt;.001; B=0.72, 95% CI 0.43-1.00, P&lt;.001), those with a better ability to pay for medication (B=1.65, 95% CI 1.25-2.05, P&lt;.001; B=0.60, 95% CI 0.34-0.86, P&lt;.001), doctors (B=1.29, 95% CI 0.73-1.84, P&lt;.001; B 0.56, 95% CI 0.20-0.93, P=.003), and those with epidemic containment experience (B=1.96, 95% CI 1.56-2.37, P&lt;.001; B=0.64, 95% CI 0.38-0.91, P&lt;.001), as compared to their counterparts, respectively. HCWs with higher HL or eHEALS scores had better adherence to IPC procedures (B=0.13, 95% CI 0.10-0.15, P&lt;.001; B=0.22, 95% CI 0.19-0.26, P&lt;.001), had a higher likelihood of healthy eating (odds ratio [OR] 1.04, 95% CI 1.01-1.06, P=.001; OR 1.04, 95% CI 1.02-1.07, P=.002), were more physically active (OR 1.03, 95% CI 1.02-1.03, P&lt;.001; OR 1.04, …","author":[{"dropping-particle":"","family":"BN","given":"Do","non-dropping-particle":"","parse-names":false,"suffix":""},{"dropping-particle":"","family":"TV","given":"Tran","non-dropping-particle":"","parse-names":false,"suffix":""},{"dropping-particle":"","family":"DT","given":"Phan","non-dropping-particle":"","parse-names":false,"suffix":""},{"dropping-particle":"","family":"HC","given":"Nguyen","non-dropping-particle":"","parse-names":false,"suffix":""},{"dropping-particle":"","family":"TTP","given":"Nguyen","non-dropping-particle":"","parse-names":false,"suffix":""},{"dropping-particle":"","family":"HC","given":"Nguyen","non-dropping-particle":"","parse-names":false,"suffix":""},{"dropping-particle":"","family":"TH","given":"Ha","non-dropping-particle":"","parse-names":false,"suffix":""},{"dropping-particle":"","family":"HK","given":"Dao","non-dropping-particle":"","parse-names":false,"suffix":""},{"dropping-particle":"","family":"MV","given":"Trinh","non-dropping-particle":"","parse-names":false,"suffix":""},{"dropping-particle":"","family":"TV","given":"Do","non-dropping-particle":"","parse-names":false,"suffix":""},{"dropping-particle":"","family":"HQ","given":"Nguyen","non-dropping-particle":"","parse-names":false,"suffix":""},{"dropping-particle":"","family":"TT","given":"Vo","non-dropping-particle":"","parse-names":false,"suffix":""},{"dropping-particle":"","family":"NPT","given":"Nguyen","non-dropping-particle":"","parse-names":false,"suffix":""},{"dropping-particle":"","family":"CQ","given":"Tran","non-dropping-particle":"","parse-names":false,"suffix":""},{"dropping-particle":"","family":"KV","given":"Tran","non-dropping-particle":"","parse-names":false,"suffix":""},{"dropping-particle":"","family":"TT","given":"Duong","non-dropping-particle":"","parse-names":false,"suffix":""},{"dropping-particle":"","family":"HX","given":"Pham","non-dropping-particle":"","parse-names":false,"suffix":""},{"dropping-particle":"","family":"LV","given":"Nguyen","non-dropping-particle":"","parse-names":false,"suffix":""},{"dropping-particle":"","family":"KT","given":"Nguyen","non-dropping-particle":"","parse-names":false,"suffix":""},{"dropping-particle":"","family":"PWS","given":"Chang","non-dropping-particle":"","parse-names":false,"suffix":""},{"dropping-particle":"","family":"TV","given":"Duong","non-dropping-particle":"","parse-names":false,"suffix":""}],"container-title":"Journal of medical Internet research","id":"ITEM-2","issue":"11","issued":{"date-parts":[["2020","11","1"]]},"publisher":"J Med Internet Res","title":"Health Literacy, eHealth Literacy, Adherence to Infection Prevention and Control Procedures, Lifestyle Changes, and Suspected COVID-19 Symptoms Among Health Care Workers During Lockdown: Online Survey","type":"article-journal","volume":"22"},"uris":["http://www.mendeley.com/documents/?uuid=49c93431-13d0-3d3e-bee9-fcbaefbc20bb"]}],"mendeley":{"formattedCitation":"(26,82)","plainTextFormattedCitation":"(26,82)","previouslyFormattedCitation":"(26,82)"},"properties":{"noteIndex":0},"schema":"https://github.com/citation-style-language/schema/raw/master/csl-citation.json"}</w:instrText>
      </w:r>
      <w:r w:rsidR="00A53912">
        <w:rPr>
          <w:rFonts w:ascii="Times New Roman" w:eastAsia="Times New Roman" w:hAnsi="Times New Roman" w:cs="Times New Roman"/>
          <w:sz w:val="24"/>
          <w:szCs w:val="24"/>
          <w:vertAlign w:val="superscript"/>
        </w:rPr>
        <w:fldChar w:fldCharType="separate"/>
      </w:r>
      <w:r w:rsidR="00A53912" w:rsidRPr="00A53912">
        <w:rPr>
          <w:rFonts w:ascii="Times New Roman" w:eastAsia="Times New Roman" w:hAnsi="Times New Roman" w:cs="Times New Roman"/>
          <w:noProof/>
          <w:sz w:val="24"/>
          <w:szCs w:val="24"/>
        </w:rPr>
        <w:t>(26,82)</w:t>
      </w:r>
      <w:r w:rsidR="00A53912">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 xml:space="preserve">. A longitudinal study of </w:t>
      </w:r>
      <w:r w:rsidR="00216181" w:rsidRPr="00205201">
        <w:rPr>
          <w:rFonts w:ascii="Times New Roman" w:eastAsia="Times New Roman" w:hAnsi="Times New Roman" w:cs="Times New Roman"/>
          <w:sz w:val="24"/>
          <w:szCs w:val="24"/>
        </w:rPr>
        <w:t xml:space="preserve">adults </w:t>
      </w:r>
      <w:r w:rsidR="00D707BC" w:rsidRPr="00205201">
        <w:rPr>
          <w:rFonts w:ascii="Times New Roman" w:eastAsia="Times New Roman" w:hAnsi="Times New Roman" w:cs="Times New Roman"/>
          <w:sz w:val="24"/>
          <w:szCs w:val="24"/>
        </w:rPr>
        <w:t xml:space="preserve">older </w:t>
      </w:r>
      <w:r w:rsidR="00216181" w:rsidRPr="00205201">
        <w:rPr>
          <w:rFonts w:ascii="Times New Roman" w:eastAsia="Times New Roman" w:hAnsi="Times New Roman" w:cs="Times New Roman"/>
          <w:sz w:val="24"/>
          <w:szCs w:val="24"/>
        </w:rPr>
        <w:t xml:space="preserve">than </w:t>
      </w:r>
      <w:r w:rsidR="008A172D" w:rsidRPr="00205201">
        <w:rPr>
          <w:rFonts w:ascii="Times New Roman" w:eastAsia="Times New Roman" w:hAnsi="Times New Roman" w:cs="Times New Roman"/>
          <w:sz w:val="24"/>
          <w:szCs w:val="24"/>
        </w:rPr>
        <w:t xml:space="preserve">62 </w:t>
      </w:r>
      <w:r w:rsidR="00216181" w:rsidRPr="00205201">
        <w:rPr>
          <w:rFonts w:ascii="Times New Roman" w:eastAsia="Times New Roman" w:hAnsi="Times New Roman" w:cs="Times New Roman"/>
          <w:sz w:val="24"/>
          <w:szCs w:val="24"/>
        </w:rPr>
        <w:t xml:space="preserve">years </w:t>
      </w:r>
      <w:r w:rsidR="00D707BC" w:rsidRPr="00205201">
        <w:rPr>
          <w:rFonts w:ascii="Times New Roman" w:eastAsia="Times New Roman" w:hAnsi="Times New Roman" w:cs="Times New Roman"/>
          <w:sz w:val="24"/>
          <w:szCs w:val="24"/>
        </w:rPr>
        <w:t>in the Netherlands found that 12% of the sample were eating less than usual</w:t>
      </w:r>
      <w:r w:rsidR="00216181" w:rsidRPr="00205201">
        <w:rPr>
          <w:rFonts w:ascii="Times New Roman" w:eastAsia="Times New Roman" w:hAnsi="Times New Roman" w:cs="Times New Roman"/>
          <w:sz w:val="24"/>
          <w:szCs w:val="24"/>
        </w:rPr>
        <w:t>.</w:t>
      </w:r>
      <w:r w:rsidR="00D707BC" w:rsidRPr="00205201">
        <w:rPr>
          <w:rFonts w:ascii="Times New Roman" w:eastAsia="Times New Roman" w:hAnsi="Times New Roman" w:cs="Times New Roman"/>
          <w:sz w:val="24"/>
          <w:szCs w:val="24"/>
        </w:rPr>
        <w:t xml:space="preserve"> </w:t>
      </w:r>
      <w:r w:rsidR="00216181" w:rsidRPr="00205201">
        <w:rPr>
          <w:rFonts w:ascii="Times New Roman" w:eastAsia="Times New Roman" w:hAnsi="Times New Roman" w:cs="Times New Roman"/>
          <w:sz w:val="24"/>
          <w:szCs w:val="24"/>
        </w:rPr>
        <w:t>However</w:t>
      </w:r>
      <w:r w:rsidR="00192C75" w:rsidRPr="00205201">
        <w:rPr>
          <w:rFonts w:ascii="Times New Roman" w:eastAsia="Times New Roman" w:hAnsi="Times New Roman" w:cs="Times New Roman"/>
          <w:sz w:val="24"/>
          <w:szCs w:val="24"/>
        </w:rPr>
        <w:t>,</w:t>
      </w:r>
      <w:r w:rsidR="00D707BC" w:rsidRPr="00205201">
        <w:rPr>
          <w:rFonts w:ascii="Times New Roman" w:eastAsia="Times New Roman" w:hAnsi="Times New Roman" w:cs="Times New Roman"/>
          <w:sz w:val="24"/>
          <w:szCs w:val="24"/>
        </w:rPr>
        <w:t xml:space="preserve"> this </w:t>
      </w:r>
      <w:r w:rsidR="00216181" w:rsidRPr="00205201">
        <w:rPr>
          <w:rFonts w:ascii="Times New Roman" w:eastAsia="Times New Roman" w:hAnsi="Times New Roman" w:cs="Times New Roman"/>
          <w:sz w:val="24"/>
          <w:szCs w:val="24"/>
        </w:rPr>
        <w:t xml:space="preserve">change in dietary habits was not reflected by a </w:t>
      </w:r>
      <w:r w:rsidR="008A172D" w:rsidRPr="00205201">
        <w:rPr>
          <w:rFonts w:ascii="Times New Roman" w:eastAsia="Times New Roman" w:hAnsi="Times New Roman" w:cs="Times New Roman"/>
          <w:sz w:val="24"/>
          <w:szCs w:val="24"/>
        </w:rPr>
        <w:t xml:space="preserve">statistically </w:t>
      </w:r>
      <w:r w:rsidR="00D707BC" w:rsidRPr="00205201">
        <w:rPr>
          <w:rFonts w:ascii="Times New Roman" w:eastAsia="Times New Roman" w:hAnsi="Times New Roman" w:cs="Times New Roman"/>
          <w:sz w:val="24"/>
          <w:szCs w:val="24"/>
        </w:rPr>
        <w:t>significant</w:t>
      </w:r>
      <w:r w:rsidR="00E10C3A" w:rsidRPr="00205201">
        <w:rPr>
          <w:rFonts w:ascii="Times New Roman" w:eastAsia="Times New Roman" w:hAnsi="Times New Roman" w:cs="Times New Roman"/>
          <w:sz w:val="24"/>
          <w:szCs w:val="24"/>
        </w:rPr>
        <w:t xml:space="preserve"> reduction in</w:t>
      </w:r>
      <w:r w:rsidR="00D707BC" w:rsidRPr="00205201">
        <w:rPr>
          <w:rFonts w:ascii="Times New Roman" w:eastAsia="Times New Roman" w:hAnsi="Times New Roman" w:cs="Times New Roman"/>
          <w:sz w:val="24"/>
          <w:szCs w:val="24"/>
        </w:rPr>
        <w:t xml:space="preserve"> weight</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123708","ISSN":"2072-6643","PMID":"33266217","abstract":"The aim was to explore the self-reported impact of the COVID-19 pandemic on nutrition and physical activity behaviour in Dutch older adults and to identify subgroups most susceptible to this impact. Participants (N = 1119, aged 62–98 y, 52.8% female) of the Longitudinal Aging Study Amsterdam living independently completed a COVID-19 questionnaire. Questions on diagnosis, quarantine and hospitalization were asked, as well as impact of the pandemic on ten nutrition and physical activity behaviours. Associations of pre-COVID-19 assessed characteristics (age, sex, region, household composition, self-rated health, BMI, physical activity, functional limitations) with reported impact were tested using logistic regression analyses. About half of the sample (48.3–54.3%) reported a decrease in physical activity and exercise due to the pandemic. An impact on nutritional behaviour predisposing to overnutrition (e.g., snacking more) was reported by 20.3–32.4%. In contrast, 6.9–15.1% reported an impact on behaviour predisposing to undernutrition (e.g., skipping warm meals). Those who had been in quarantine (n = 123) more often reported a negative impact. Subgroups with higher risk of impact could be identified. This study shows a negative impact of the COVID-19 pandemic on nutrition and physical activity behaviour of many older adults, which may increase their risk of malnutrition, frailty, sarcopenia and disability.","author":[{"dropping-particle":"","family":"M","given":"Visser","non-dropping-particle":"","parse-names":false,"suffix":""},{"dropping-particle":"","family":"LA","given":"Schaap","non-dropping-particle":"","parse-names":false,"suffix":""},{"dropping-particle":"","family":"HAH","given":"Wijnhoven","non-dropping-particle":"","parse-names":false,"suffix":""}],"container-title":"Nutrients","id":"ITEM-1","issue":"12","issued":{"date-parts":[["2020","12","1"]]},"page":"1-11","publisher":"Nutrients","title":"Self-Reported Impact of the COVID-19 Pandemic on Nutrition and Physical Activity Behaviour in Dutch Older Adults Living Independently","type":"article-journal","volume":"12"},"uris":["http://www.mendeley.com/documents/?uuid=719d80b2-5708-3988-bbb4-223fde4c5c61"]}],"mendeley":{"formattedCitation":"(64)","plainTextFormattedCitation":"(64)","previouslyFormattedCitation":"(64)"},"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64)</w:t>
      </w:r>
      <w:r w:rsidR="00EA42F4">
        <w:rPr>
          <w:rFonts w:ascii="Times New Roman" w:eastAsia="Times New Roman" w:hAnsi="Times New Roman" w:cs="Times New Roman"/>
          <w:sz w:val="24"/>
          <w:szCs w:val="24"/>
          <w:vertAlign w:val="superscript"/>
        </w:rPr>
        <w:fldChar w:fldCharType="end"/>
      </w:r>
      <w:r w:rsidR="00D707BC" w:rsidRPr="00205201">
        <w:rPr>
          <w:rFonts w:ascii="Times New Roman" w:eastAsia="Times New Roman" w:hAnsi="Times New Roman" w:cs="Times New Roman"/>
          <w:sz w:val="24"/>
          <w:szCs w:val="24"/>
        </w:rPr>
        <w:t>.</w:t>
      </w:r>
    </w:p>
    <w:p w14:paraId="4E1F0009" w14:textId="79ABCC19" w:rsidR="00053395" w:rsidRPr="00205201" w:rsidRDefault="00D707BC" w:rsidP="0089037D">
      <w:pPr>
        <w:spacing w:before="240" w:after="240" w:line="480" w:lineRule="auto"/>
        <w:rPr>
          <w:rFonts w:ascii="Times New Roman" w:eastAsia="Times New Roman" w:hAnsi="Times New Roman" w:cs="Times New Roman"/>
          <w:sz w:val="24"/>
          <w:szCs w:val="24"/>
          <w:u w:val="single"/>
        </w:rPr>
      </w:pPr>
      <w:r w:rsidRPr="00205201">
        <w:rPr>
          <w:rFonts w:ascii="Times New Roman" w:eastAsia="Times New Roman" w:hAnsi="Times New Roman" w:cs="Times New Roman"/>
          <w:sz w:val="24"/>
          <w:szCs w:val="24"/>
          <w:u w:val="single"/>
        </w:rPr>
        <w:t>Unfavourable changes</w:t>
      </w:r>
      <w:r w:rsidR="00216181" w:rsidRPr="00205201">
        <w:rPr>
          <w:rFonts w:ascii="Times New Roman" w:eastAsia="Times New Roman" w:hAnsi="Times New Roman" w:cs="Times New Roman"/>
          <w:sz w:val="24"/>
          <w:szCs w:val="24"/>
          <w:u w:val="single"/>
        </w:rPr>
        <w:t xml:space="preserve"> in dietary behavio</w:t>
      </w:r>
      <w:r w:rsidR="001D6DDC" w:rsidRPr="00205201">
        <w:rPr>
          <w:rFonts w:ascii="Times New Roman" w:eastAsia="Times New Roman" w:hAnsi="Times New Roman" w:cs="Times New Roman"/>
          <w:sz w:val="24"/>
          <w:szCs w:val="24"/>
          <w:u w:val="single"/>
        </w:rPr>
        <w:t>u</w:t>
      </w:r>
      <w:r w:rsidR="00216181" w:rsidRPr="00205201">
        <w:rPr>
          <w:rFonts w:ascii="Times New Roman" w:eastAsia="Times New Roman" w:hAnsi="Times New Roman" w:cs="Times New Roman"/>
          <w:sz w:val="24"/>
          <w:szCs w:val="24"/>
          <w:u w:val="single"/>
        </w:rPr>
        <w:t>r</w:t>
      </w:r>
    </w:p>
    <w:p w14:paraId="44B9DB8C" w14:textId="0E26F349" w:rsidR="00523561" w:rsidRPr="003A1F88" w:rsidRDefault="00D707BC" w:rsidP="0089037D">
      <w:pPr>
        <w:spacing w:before="240" w:after="240" w:line="480" w:lineRule="auto"/>
        <w:rPr>
          <w:rFonts w:ascii="Times New Roman" w:eastAsia="Times New Roman" w:hAnsi="Times New Roman" w:cs="Times New Roman"/>
          <w:sz w:val="24"/>
          <w:szCs w:val="24"/>
          <w:u w:val="single"/>
        </w:rPr>
      </w:pPr>
      <w:r w:rsidRPr="00205201">
        <w:rPr>
          <w:rFonts w:ascii="Times New Roman" w:eastAsia="Times New Roman" w:hAnsi="Times New Roman" w:cs="Times New Roman"/>
          <w:sz w:val="24"/>
          <w:szCs w:val="24"/>
        </w:rPr>
        <w:t>A total of seven studies reported an increase in alcohol consumption</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1","issue":"6","issued":{"date-parts":[["2020","6","1"]]},"publisher":"Nutrients","title":"Dietary Choices and Habits during COVID-19 Lockdown: Experience from Poland","type":"article-journal","volume":"12"},"uris":["http://www.mendeley.com/documents/?uuid=c274f9c9-8b4c-3200-8fe1-b57f2c676c87"]},{"id":"ITEM-2","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2","issue":"10","issued":{"date-parts":[["2020","10","1"]]},"page":"1-16","publisher":"Multidisciplinary Digital Publishing Institute  (MDPI)","title":"Nutrition Behaviors in Polish Adults before and during COVID-19 Lockdown","type":"article-journal","volume":"12"},"uris":["http://www.mendeley.com/documents/?uuid=86e09e42-4c75-3af6-9b01-feb154a94a49"]},{"id":"ITEM-3","itemData":{"DOI":"10.3390/NU12082324","ISSN":"2072-6643","PMID":"32756458","abstract":"The present study aimed to identify patterns of dietary changes during the COVID-19 pandemic and their associations with sociodemographics, body mass index (BMI) before pandemic, and lifestyle changes in Polish adults and to examine the effects of lockdowns on dietary–lifestyle changes. This study used a cross-sectional online survey to collect data. The k-means algorithm was used to determine of patterns of dietary changes, and logistic regression analyses were performed. During the study period, 43% of respondents decreased physical activity (PA), 49%—increased screen time, and 34%—increased food consumption. Among the three dietary changes patterns, two opposite patterns were found: Prohealthy (28% participants) and Unhealthy (19% participants).The adherence to the Prohealthy pattern was negatively associated with age, but positively with being overweight (aOR 1.31) or obese before pandemic (aOR 1.64). Residing in a macroeconomic region with GDP &gt; 100% decreased adherence to the Prohealthy (aOR 0.73) but increased adherence to the Unhealthy pattern (aOR 1.47). Adults over 40 years old, those living with children, unemployed, those living in a region with a higher GDP, and those not consuming homemade meals could be more exposed to unhealthy behaviors. From a public health perspective, enhancing the message “to be active” during the compulsory isolation period should be prioritized.","author":[{"dropping-particle":"","family":"M","given":"Górnicka","non-dropping-particle":"","parse-names":false,"suffix":""},{"dropping-particle":"","family":"ME","given":"Drywień","non-dropping-particle":"","parse-names":false,"suffix":""},{"dropping-particle":"","family":"MA","given":"Zielinska","non-dropping-particle":"","parse-names":false,"suffix":""},{"dropping-particle":"","family":"J","given":"Hamułka","non-dropping-particle":"","parse-names":false,"suffix":""}],"container-title":"Nutrients","id":"ITEM-3","issue":"8","issued":{"date-parts":[["2020","8","1"]]},"page":"1-23","publisher":"Nutrients","title":"Dietary and Lifestyle Changes During COVID-19 and the Subsequent Lockdowns among Polish Adults: A Cross-Sectional Online Survey PLifeCOVID-19 Study","type":"article-journal","volume":"12"},"uris":["http://www.mendeley.com/documents/?uuid=90f6dc04-ed82-3a79-a856-29efef9f84a0"]},{"id":"ITEM-4","itemData":{"DOI":"10.3390/NU12092826","abstract":"Due to the pandemic situation caused by the COVID-19 infection, some governments have implemented house confinement measures. The objective of our study is to learn the dietary patterns, consumption, and physical activity of the Spanish population before and during the period of confinement by COVID-19. A cross-sectional descriptive study based on a questionnaire during May 2020, coinciding with the period of confinement and the step forward into Phase 1, is carried out. During confinement, the adherence to the Mediterranean Diet increases (8.0% versus 4.7%; p &amp;lt; 0.001). No socio-demographic variables show statistical significance (p &amp;lt; 0.05) regarding good adherence to the Mediterranean Diet (MD) before and during confinement. During confinement, consumption of homemade baking shows a higher increase (0.28% versus 4.60%; p = 0.004). During confinement, the number of subjects that practice exercise decreases (29.4% versus 28.8%; p = 0.004), as well as the time spent exercising (more than an hour, 26.6% versus 14.7%, p = 0.001). Mediterranean Diet adherence slightly increases during confinement, although consumption of &amp;lsquo;unhealthy&amp;rsquo; food also increases. Moreover, the number of subjects that practice physical activity, as well as the time spent on it weekly, decreases.","author":[{"dropping-particle":"","family":"Sánchez-Sánchez","given":"Eduardo","non-dropping-particle":"","parse-names":false,"suffix":""},{"dropping-particle":"","family":"Ramírez-Vargas","given":"Guillermo","non-dropping-particle":"","parse-names":false,"suffix":""},{"dropping-particle":"","family":"Avellaneda-López","given":"Ylenia","non-dropping-particle":"","parse-names":false,"suffix":""},{"dropping-particle":"","family":"Orellana-Pecino","given":"J. Ignacio","non-dropping-particle":"","parse-names":false,"suffix":""},{"dropping-particle":"","family":"García-Marín","given":"Esperanza","non-dropping-particle":"","parse-names":false,"suffix":""},{"dropping-particle":"","family":"Díaz-Jimenez","given":"Jara","non-dropping-particle":"","parse-names":false,"suffix":""}],"container-title":"Nutrients 2020, Vol. 12, Page 2826","id":"ITEM-4","issue":"9","issued":{"date-parts":[["2020","9","15"]]},"page":"2826","publisher":"Multidisciplinary Digital Publishing Institute","title":"Eating Habits and Physical Activity of the Spanish Population during the COVID-19 Pandemic Period","type":"article-journal","volume":"12"},"uris":["http://www.mendeley.com/documents/?uuid=23206fa1-0e92-3f06-a961-b6f4ddd7e12a"]},{"id":"ITEM-5","itemData":{"DOI":"10.3390/IJERPH17176268","PMID":"32872179","abstract":"The COVID-19 pandemic, and resultant “Stay-at-Home” orders, may have impacted adults’ positive health behaviors (sleep, physical activity) and negative health behaviors (alcohol consumption, drug use, and tobacco use). The purpose of this study was to investigate how these health behaviors changed (increased/improved or decreased/worsened) at the early stages of the pandemic, what participant characteristics were associated with health behavior changes, and why these behavioral changes may have occurred. A convenience sample of 1809 adults residing in the United States completed a 15-min self-report questionnaire in April and May 2020. Multinomial logistic regressions and descriptive statistics were used to evaluate how, for whom, and why these health behaviors changed. Participants were primarily female (67.4%), aged 35–49 years (39.8%), college graduates (83.3%), non-tobacco users (74.7%), and had previously used marijuana (48.6%). Overall, participants primarily reported a decrease in physical activity, while sleep and all of the negative health behaviors remained the same. Changes in negative health behaviors were related (p &lt; 0.05) to sex, age, parental status, educational status, job status, BMI, and depression scores. Changes in positive health behaviors were related (p &lt; 0.05) to sex, parental status, job status, and depression scores. Having more time available during the pandemic was the most commonly cited reason for changing health behaviors (negative and positive). Public health efforts should address the potential for long-term health consequences due to behavior change during COVID-19.","author":[{"dropping-particle":"","family":"Knell","given":"Gregory","non-dropping-particle":"","parse-names":false,"suffix":""},{"dropping-particle":"","family":"Robertson","given":"Michael C.","non-dropping-particle":"","parse-names":false,"suffix":""},{"dropping-particle":"","family":"Dooley","given":"Erin E.","non-dropping-particle":"","parse-names":false,"suffix":""},{"dropping-particle":"","family":"Burford","given":"Katie","non-dropping-particle":"","parse-names":false,"suffix":""},{"dropping-particle":"","family":"Mendez","given":"Karla S.","non-dropping-particle":"","parse-names":false,"suffix":""}],"container-title":"International Journal of Environmental Research and Public Health","id":"ITEM-5","issue":"17","issued":{"date-parts":[["2020","9","1"]]},"page":"1-16","publisher":"Multidisciplinary Digital Publishing Institute  (MDPI)","title":"Health Behavior Changes During COVID-19 Pandemic and Subsequent “Stay-at-Home” Orders","type":"article-journal","volume":"17"},"uris":["http://www.mendeley.com/documents/?uuid=b04ee689-9024-3e9a-b5c2-e877f2b47803"]},{"id":"ITEM-6","itemData":{"DOI":"10.1590/S1679-49742020000400026","ISSN":"2237-9622","PMID":"32997069","author":[{"dropping-particle":"","family":"DC","given":"Malta","non-dropping-particle":"","parse-names":false,"suffix":""},{"dropping-particle":"","family":"CL","given":"Szwarcwald","non-dropping-particle":"","parse-names":false,"suffix":""},{"dropping-particle":"","family":"MBA","given":"Barros","non-dropping-particle":"","parse-names":false,"suffix":""},{"dropping-particle":"","family":"CS","given":"Gomes","non-dropping-particle":"","parse-names":false,"suffix":""},{"dropping-particle":"","family":"ÍE","given":"Machado","non-dropping-particle":"","parse-names":false,"suffix":""},{"dropping-particle":"","family":"PRB","given":"Souza Júnior","non-dropping-particle":"","parse-names":false,"suffix":""},{"dropping-particle":"","family":"DE","given":"Romero","non-dropping-particle":"","parse-names":false,"suffix":""},{"dropping-particle":"","family":"MG","given":"Lima","non-dropping-particle":"","parse-names":false,"suffix":""},{"dropping-particle":"","family":"GN","given":"Damacena","non-dropping-particle":"","parse-names":false,"suffix":""},{"dropping-particle":"","family":"MF","given":"Pina","non-dropping-particle":"","parse-names":false,"suffix":""},{"dropping-particle":"","family":"MIF","given":"Freitas","non-dropping-particle":"","parse-names":false,"suffix":""},{"dropping-particle":"","family":"AO","given":"Werneck","non-dropping-particle":"","parse-names":false,"suffix":""},{"dropping-particle":"","family":"DRPD","given":"Silva","non-dropping-particle":"","parse-names":false,"suffix":""},{"dropping-particle":"","family":"LO","given":"Azevedo","non-dropping-particle":"","parse-names":false,"suffix":""},{"dropping-particle":"","family":"R","given":"Gracie","non-dropping-particle":"","parse-names":false,"suffix":""}],"container-title":"Epidemiologia e servicos de saude : revista do Sistema Unico de Saude do Brasil","id":"ITEM-6","issue":"4","issued":{"date-parts":[["2020","1","1"]]},"page":"e2020407","publisher":"Epidemiol Serv Saude","title":"The COVID-19 Pandemic and changes in adult Brazilian lifestyles: a cross-sectional study, 2020","type":"article-journal","volume":"29"},"uris":["http://www.mendeley.com/documents/?uuid=b812de3f-2772-3b40-9d24-fefb9e12c03c"]},{"id":"ITEM-7","itemData":{"DOI":"10.1016/J.DIABRES.2020.108350","PMID":"32710996","abstract":"Aims: To examine perceived infection risk of COVID-19 and the health and related behavior changes among people with diabetes, compared with people without diabetes, and to examine factors associated with self-reported health during the national quarantine period in China. Methods: The 2020 China COVID-19 Survey is an anonymous 74-item survey administered via social media across China. A national sample of 10,545 adults in all 31 provinces in mainland China provided data on sociodemographic characteristics, awareness, attitudes towards COVID-19, lifestyle factors, and health outcomes during the quarantine. Regression models tested associations among study variables adjusting for covariates. Results: Among the 9,016 total participants (42.6% men and 57.4% women), 585 reported having diagnosed diabetes and 8,431 had no diabetes. Participants with diabetes perceived themselves to be at higher risk and were more worried about being infected with COVID-19 when compared to non-diabetic individuals (p &lt; 0.001). During the COVID-19 pandemic, participants with diabetes were more likely to experience food and drug shortages and to increase their physical activity, compared to their counterparts. Among diabetic respondents, a high proportion of current smokers (74.1%) and drinkers (68.5%) reported increased amounts of smoking and drinking. People with diabetes were 11% less likely to report excellent or very good health. Having 150 min/week physical activity was positively associated with excellent or very good health (prevalence ratio, PR = 1.14, 95%CI 1.11–1.16). Conclusions: A high proportion of people with diabetes perceived risk of COVID-19 infection and increased their smoking and drinking during the pandemic.","author":[{"dropping-particle":"","family":"Yan","given":"Alice F.","non-dropping-particle":"","parse-names":false,"suffix":""},{"dropping-particle":"","family":"Sun","given":"Xiaomin","non-dropping-particle":"","parse-names":false,"suffix":""},{"dropping-particle":"","family":"Zheng","given":"Jinge","non-dropping-particle":"","parse-names":false,"suffix":""},{"dropping-particle":"","family":"Mi","given":"Baibing","non-dropping-particle":"","parse-names":false,"suffix":""},{"dropping-particle":"","family":"Zuo","given":"Hui","non-dropping-particle":"","parse-names":false,"suffix":""},{"dropping-particle":"","family":"Ruan","given":"Guorui","non-dropping-particle":"","parse-names":false,"suffix":""},{"dropping-particle":"","family":"Hussain","given":"Akhtar","non-dropping-particle":"","parse-names":false,"suffix":""},{"dropping-particle":"","family":"Wang","given":"Youfa","non-dropping-particle":"","parse-names":false,"suffix":""},{"dropping-particle":"","family":"Shi","given":"Zumin","non-dropping-particle":"","parse-names":false,"suffix":""}],"container-title":"Diabetes Research and Clinical Practice","id":"ITEM-7","issued":{"date-parts":[["2020","9","1"]]},"page":"108350","publisher":"Elsevier","title":"Perceived risk, behavior changes and Health-related outcomes during COVID-19 pandemic: Findings among adults with and without diabetes in China","type":"article-journal","volume":"167"},"uris":["http://www.mendeley.com/documents/?uuid=e1796f43-1474-3f32-a83b-1b30b8aad302"]}],"mendeley":{"formattedCitation":"(23,26,68,72,73,76,78)","plainTextFormattedCitation":"(23,26,68,72,73,76,78)","previouslyFormattedCitation":"(23,26,68,72,73,76,78)"},"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3,26,68,72,73,76,78)</w:t>
      </w:r>
      <w:r w:rsidR="00EA42F4">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Three of the studies were of the Polish general population</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1","issue":"6","issued":{"date-parts":[["2020","6","1"]]},"publisher":"Nutrients","title":"Dietary Choices and Habits during COVID-19 Lockdown: Experience from Poland","type":"article-journal","volume":"12"},"uris":["http://www.mendeley.com/documents/?uuid=c274f9c9-8b4c-3200-8fe1-b57f2c676c87"]},{"id":"ITEM-2","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2","issue":"10","issued":{"date-parts":[["2020","10","1"]]},"page":"1-16","publisher":"Multidisciplinary Digital Publishing Institute  (MDPI)","title":"Nutrition Behaviors in Polish Adults before and during COVID-19 Lockdown","type":"article-journal","volume":"12"},"uris":["http://www.mendeley.com/documents/?uuid=86e09e42-4c75-3af6-9b01-feb154a94a49"]},{"id":"ITEM-3","itemData":{"DOI":"10.3390/NU12082324","ISSN":"2072-6643","PMID":"32756458","abstract":"The present study aimed to identify patterns of dietary changes during the COVID-19 pandemic and their associations with sociodemographics, body mass index (BMI) before pandemic, and lifestyle changes in Polish adults and to examine the effects of lockdowns on dietary–lifestyle changes. This study used a cross-sectional online survey to collect data. The k-means algorithm was used to determine of patterns of dietary changes, and logistic regression analyses were performed. During the study period, 43% of respondents decreased physical activity (PA), 49%—increased screen time, and 34%—increased food consumption. Among the three dietary changes patterns, two opposite patterns were found: Prohealthy (28% participants) and Unhealthy (19% participants).The adherence to the Prohealthy pattern was negatively associated with age, but positively with being overweight (aOR 1.31) or obese before pandemic (aOR 1.64). Residing in a macroeconomic region with GDP &gt; 100% decreased adherence to the Prohealthy (aOR 0.73) but increased adherence to the Unhealthy pattern (aOR 1.47). Adults over 40 years old, those living with children, unemployed, those living in a region with a higher GDP, and those not consuming homemade meals could be more exposed to unhealthy behaviors. From a public health perspective, enhancing the message “to be active” during the compulsory isolation period should be prioritized.","author":[{"dropping-particle":"","family":"M","given":"Górnicka","non-dropping-particle":"","parse-names":false,"suffix":""},{"dropping-particle":"","family":"ME","given":"Drywień","non-dropping-particle":"","parse-names":false,"suffix":""},{"dropping-particle":"","family":"MA","given":"Zielinska","non-dropping-particle":"","parse-names":false,"suffix":""},{"dropping-particle":"","family":"J","given":"Hamułka","non-dropping-particle":"","parse-names":false,"suffix":""}],"container-title":"Nutrients","id":"ITEM-3","issue":"8","issued":{"date-parts":[["2020","8","1"]]},"page":"1-23","publisher":"Nutrients","title":"Dietary and Lifestyle Changes During COVID-19 and the Subsequent Lockdowns among Polish Adults: A Cross-Sectional Online Survey PLifeCOVID-19 Study","type":"article-journal","volume":"12"},"uris":["http://www.mendeley.com/documents/?uuid=90f6dc04-ed82-3a79-a856-29efef9f84a0"]}],"mendeley":{"formattedCitation":"(23,26,68)","plainTextFormattedCitation":"(23,26,68)","previouslyFormattedCitation":"(23,26,68)"},"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3,26,68)</w:t>
      </w:r>
      <w:r w:rsidR="00EA42F4">
        <w:rPr>
          <w:rFonts w:ascii="Times New Roman" w:eastAsia="Times New Roman" w:hAnsi="Times New Roman" w:cs="Times New Roman"/>
          <w:sz w:val="24"/>
          <w:szCs w:val="24"/>
          <w:vertAlign w:val="superscript"/>
        </w:rPr>
        <w:fldChar w:fldCharType="end"/>
      </w:r>
      <w:r w:rsidR="00615339">
        <w:rPr>
          <w:rFonts w:ascii="Times New Roman" w:eastAsia="Times New Roman" w:hAnsi="Times New Roman" w:cs="Times New Roman"/>
          <w:sz w:val="24"/>
          <w:szCs w:val="24"/>
        </w:rPr>
        <w:t>, with the remainder reporting from Spain</w:t>
      </w:r>
      <w:r w:rsidR="000C46D6">
        <w:rPr>
          <w:rFonts w:ascii="Times New Roman" w:eastAsia="Times New Roman" w:hAnsi="Times New Roman" w:cs="Times New Roman"/>
          <w:sz w:val="24"/>
          <w:szCs w:val="24"/>
        </w:rPr>
        <w:t xml:space="preserve"> </w:t>
      </w:r>
      <w:r w:rsidR="00EA42F4">
        <w:rPr>
          <w:rFonts w:ascii="Times New Roman" w:eastAsia="Gungsuh" w:hAnsi="Times New Roman" w:cs="Times New Roman"/>
          <w:sz w:val="24"/>
          <w:szCs w:val="24"/>
          <w:vertAlign w:val="superscript"/>
        </w:rPr>
        <w:fldChar w:fldCharType="begin" w:fldLock="1"/>
      </w:r>
      <w:r w:rsidR="00851B65">
        <w:rPr>
          <w:rFonts w:ascii="Times New Roman" w:eastAsia="Gungsuh" w:hAnsi="Times New Roman" w:cs="Times New Roman"/>
          <w:sz w:val="24"/>
          <w:szCs w:val="24"/>
          <w:vertAlign w:val="superscript"/>
        </w:rPr>
        <w:instrText>ADDIN CSL_CITATION {"citationItems":[{"id":"ITEM-1","itemData":{"DOI":"10.3390/NU12092826","abstract":"Due to the pandemic situation caused by the COVID-19 infection, some governments have implemented house confinement measures. The objective of our study is to learn the dietary patterns, consumption, and physical activity of the Spanish population before and during the period of confinement by COVID-19. A cross-sectional descriptive study based on a questionnaire during May 2020, coinciding with the period of confinement and the step forward into Phase 1, is carried out. During confinement, the adherence to the Mediterranean Diet increases (8.0% versus 4.7%; p &amp;lt; 0.001). No socio-demographic variables show statistical significance (p &amp;lt; 0.05) regarding good adherence to the Mediterranean Diet (MD) before and during confinement. During confinement, consumption of homemade baking shows a higher increase (0.28% versus 4.60%; p = 0.004). During confinement, the number of subjects that practice exercise decreases (29.4% versus 28.8%; p = 0.004), as well as the time spent exercising (more than an hour, 26.6% versus 14.7%, p = 0.001). Mediterranean Diet adherence slightly increases during confinement, although consumption of &amp;lsquo;unhealthy&amp;rsquo; food also increases. Moreover, the number of subjects that practice physical activity, as well as the time spent on it weekly, decreases.","author":[{"dropping-particle":"","family":"Sánchez-Sánchez","given":"Eduardo","non-dropping-particle":"","parse-names":false,"suffix":""},{"dropping-particle":"","family":"Ramírez-Vargas","given":"Guillermo","non-dropping-particle":"","parse-names":false,"suffix":""},{"dropping-particle":"","family":"Avellaneda-López","given":"Ylenia","non-dropping-particle":"","parse-names":false,"suffix":""},{"dropping-particle":"","family":"Orellana-Pecino","given":"J. Ignacio","non-dropping-particle":"","parse-names":false,"suffix":""},{"dropping-particle":"","family":"García-Marín","given":"Esperanza","non-dropping-particle":"","parse-names":false,"suffix":""},{"dropping-particle":"","family":"Díaz-Jimenez","given":"Jara","non-dropping-particle":"","parse-names":false,"suffix":""}],"container-title":"Nutrients 2020, Vol. 12, Page 2826","id":"ITEM-1","issue":"9","issued":{"date-parts":[["2020","9","15"]]},"page":"2826","publisher":"Multidisciplinary Digital Publishing Institute","title":"Eating Habits and Physical Activity of the Spanish Population during the COVID-19 Pandemic Period","type":"article-journal","volume":"12"},"uris":["http://www.mendeley.com/documents/?uuid=23206fa1-0e92-3f06-a961-b6f4ddd7e12a"]}],"mendeley":{"formattedCitation":"(72)","plainTextFormattedCitation":"(72)","previouslyFormattedCitation":"(72)"},"properties":{"noteIndex":0},"schema":"https://github.com/citation-style-language/schema/raw/master/csl-citation.json"}</w:instrText>
      </w:r>
      <w:r w:rsidR="00EA42F4">
        <w:rPr>
          <w:rFonts w:ascii="Times New Roman" w:eastAsia="Gungsuh" w:hAnsi="Times New Roman" w:cs="Times New Roman"/>
          <w:sz w:val="24"/>
          <w:szCs w:val="24"/>
          <w:vertAlign w:val="superscript"/>
        </w:rPr>
        <w:fldChar w:fldCharType="separate"/>
      </w:r>
      <w:r w:rsidR="00304558" w:rsidRPr="00304558">
        <w:rPr>
          <w:rFonts w:ascii="Times New Roman" w:eastAsia="Gungsuh" w:hAnsi="Times New Roman" w:cs="Times New Roman"/>
          <w:noProof/>
          <w:sz w:val="24"/>
          <w:szCs w:val="24"/>
        </w:rPr>
        <w:t>(72)</w:t>
      </w:r>
      <w:r w:rsidR="00EA42F4">
        <w:rPr>
          <w:rFonts w:ascii="Times New Roman" w:eastAsia="Gungsuh" w:hAnsi="Times New Roman" w:cs="Times New Roman"/>
          <w:sz w:val="24"/>
          <w:szCs w:val="24"/>
          <w:vertAlign w:val="superscript"/>
        </w:rPr>
        <w:fldChar w:fldCharType="end"/>
      </w:r>
      <w:r w:rsidR="00615339">
        <w:rPr>
          <w:rFonts w:ascii="Times New Roman" w:eastAsia="Gungsuh" w:hAnsi="Times New Roman" w:cs="Times New Roman"/>
          <w:sz w:val="24"/>
          <w:szCs w:val="24"/>
        </w:rPr>
        <w:t xml:space="preserve">, </w:t>
      </w:r>
      <w:r w:rsidRPr="00205201">
        <w:rPr>
          <w:rFonts w:ascii="Times New Roman" w:eastAsia="Gungsuh" w:hAnsi="Times New Roman" w:cs="Times New Roman"/>
          <w:sz w:val="24"/>
          <w:szCs w:val="24"/>
        </w:rPr>
        <w:t>the USA</w:t>
      </w:r>
      <w:r w:rsidR="000C46D6">
        <w:rPr>
          <w:rFonts w:ascii="Times New Roman" w:eastAsia="Gungsuh" w:hAnsi="Times New Roman" w:cs="Times New Roman"/>
          <w:sz w:val="24"/>
          <w:szCs w:val="24"/>
        </w:rPr>
        <w:t xml:space="preserve"> </w:t>
      </w:r>
      <w:r w:rsidR="00EA42F4">
        <w:rPr>
          <w:rFonts w:ascii="Times New Roman" w:eastAsia="Gungsuh" w:hAnsi="Times New Roman" w:cs="Times New Roman"/>
          <w:sz w:val="24"/>
          <w:szCs w:val="24"/>
          <w:vertAlign w:val="superscript"/>
        </w:rPr>
        <w:fldChar w:fldCharType="begin" w:fldLock="1"/>
      </w:r>
      <w:r w:rsidR="00851B65">
        <w:rPr>
          <w:rFonts w:ascii="Times New Roman" w:eastAsia="Gungsuh" w:hAnsi="Times New Roman" w:cs="Times New Roman"/>
          <w:sz w:val="24"/>
          <w:szCs w:val="24"/>
          <w:vertAlign w:val="superscript"/>
        </w:rPr>
        <w:instrText>ADDIN CSL_CITATION {"citationItems":[{"id":"ITEM-1","itemData":{"DOI":"10.3390/IJERPH17176268","PMID":"32872179","abstract":"The COVID-19 pandemic, and resultant “Stay-at-Home” orders, may have impacted adults’ positive health behaviors (sleep, physical activity) and negative health behaviors (alcohol consumption, drug use, and tobacco use). The purpose of this study was to investigate how these health behaviors changed (increased/improved or decreased/worsened) at the early stages of the pandemic, what participant characteristics were associated with health behavior changes, and why these behavioral changes may have occurred. A convenience sample of 1809 adults residing in the United States completed a 15-min self-report questionnaire in April and May 2020. Multinomial logistic regressions and descriptive statistics were used to evaluate how, for whom, and why these health behaviors changed. Participants were primarily female (67.4%), aged 35–49 years (39.8%), college graduates (83.3%), non-tobacco users (74.7%), and had previously used marijuana (48.6%). Overall, participants primarily reported a decrease in physical activity, while sleep and all of the negative health behaviors remained the same. Changes in negative health behaviors were related (p &lt; 0.05) to sex, age, parental status, educational status, job status, BMI, and depression scores. Changes in positive health behaviors were related (p &lt; 0.05) to sex, parental status, job status, and depression scores. Having more time available during the pandemic was the most commonly cited reason for changing health behaviors (negative and positive). Public health efforts should address the potential for long-term health consequences due to behavior change during COVID-19.","author":[{"dropping-particle":"","family":"Knell","given":"Gregory","non-dropping-particle":"","parse-names":false,"suffix":""},{"dropping-particle":"","family":"Robertson","given":"Michael C.","non-dropping-particle":"","parse-names":false,"suffix":""},{"dropping-particle":"","family":"Dooley","given":"Erin E.","non-dropping-particle":"","parse-names":false,"suffix":""},{"dropping-particle":"","family":"Burford","given":"Katie","non-dropping-particle":"","parse-names":false,"suffix":""},{"dropping-particle":"","family":"Mendez","given":"Karla S.","non-dropping-particle":"","parse-names":false,"suffix":""}],"container-title":"International Journal of Environmental Research and Public Health","id":"ITEM-1","issue":"17","issued":{"date-parts":[["2020","9","1"]]},"page":"1-16","publisher":"Multidisciplinary Digital Publishing Institute  (MDPI)","title":"Health Behavior Changes During COVID-19 Pandemic and Subsequent “Stay-at-Home” Orders","type":"article-journal","volume":"17"},"uris":["http://www.mendeley.com/documents/?uuid=b04ee689-9024-3e9a-b5c2-e877f2b47803"]}],"mendeley":{"formattedCitation":"(73)","plainTextFormattedCitation":"(73)","previouslyFormattedCitation":"(73)"},"properties":{"noteIndex":0},"schema":"https://github.com/citation-style-language/schema/raw/master/csl-citation.json"}</w:instrText>
      </w:r>
      <w:r w:rsidR="00EA42F4">
        <w:rPr>
          <w:rFonts w:ascii="Times New Roman" w:eastAsia="Gungsuh" w:hAnsi="Times New Roman" w:cs="Times New Roman"/>
          <w:sz w:val="24"/>
          <w:szCs w:val="24"/>
          <w:vertAlign w:val="superscript"/>
        </w:rPr>
        <w:fldChar w:fldCharType="separate"/>
      </w:r>
      <w:r w:rsidR="00304558" w:rsidRPr="00304558">
        <w:rPr>
          <w:rFonts w:ascii="Times New Roman" w:eastAsia="Gungsuh" w:hAnsi="Times New Roman" w:cs="Times New Roman"/>
          <w:noProof/>
          <w:sz w:val="24"/>
          <w:szCs w:val="24"/>
        </w:rPr>
        <w:t>(73)</w:t>
      </w:r>
      <w:r w:rsidR="00EA42F4">
        <w:rPr>
          <w:rFonts w:ascii="Times New Roman" w:eastAsia="Gungsuh" w:hAnsi="Times New Roman" w:cs="Times New Roman"/>
          <w:sz w:val="24"/>
          <w:szCs w:val="24"/>
          <w:vertAlign w:val="superscript"/>
        </w:rPr>
        <w:fldChar w:fldCharType="end"/>
      </w:r>
      <w:r w:rsidR="00615339">
        <w:rPr>
          <w:rFonts w:ascii="Times New Roman" w:eastAsia="Gungsuh" w:hAnsi="Times New Roman" w:cs="Times New Roman"/>
          <w:sz w:val="24"/>
          <w:szCs w:val="24"/>
        </w:rPr>
        <w:t>,</w:t>
      </w:r>
      <w:r w:rsidRPr="00205201">
        <w:rPr>
          <w:rFonts w:ascii="Times New Roman" w:eastAsia="Gungsuh" w:hAnsi="Times New Roman" w:cs="Times New Roman"/>
          <w:sz w:val="24"/>
          <w:szCs w:val="24"/>
        </w:rPr>
        <w:t xml:space="preserve"> China</w:t>
      </w:r>
      <w:r w:rsidR="000C46D6">
        <w:rPr>
          <w:rFonts w:ascii="Times New Roman" w:eastAsia="Gungsuh" w:hAnsi="Times New Roman" w:cs="Times New Roman"/>
          <w:sz w:val="24"/>
          <w:szCs w:val="24"/>
        </w:rPr>
        <w:t xml:space="preserve"> </w:t>
      </w:r>
      <w:r w:rsidR="00EA42F4">
        <w:rPr>
          <w:rFonts w:ascii="Times New Roman" w:eastAsia="Gungsuh" w:hAnsi="Times New Roman" w:cs="Times New Roman"/>
          <w:sz w:val="24"/>
          <w:szCs w:val="24"/>
          <w:vertAlign w:val="superscript"/>
        </w:rPr>
        <w:fldChar w:fldCharType="begin" w:fldLock="1"/>
      </w:r>
      <w:r w:rsidR="00851B65">
        <w:rPr>
          <w:rFonts w:ascii="Times New Roman" w:eastAsia="Gungsuh" w:hAnsi="Times New Roman" w:cs="Times New Roman"/>
          <w:sz w:val="24"/>
          <w:szCs w:val="24"/>
          <w:vertAlign w:val="superscript"/>
        </w:rPr>
        <w:instrText>ADDIN CSL_CITATION {"citationItems":[{"id":"ITEM-1","itemData":{"DOI":"10.1016/J.DIABRES.2020.108350","PMID":"32710996","abstract":"Aims: To examine perceived infection risk of COVID-19 and the health and related behavior changes among people with diabetes, compared with people without diabetes, and to examine factors associated with self-reported health during the national quarantine period in China. Methods: The 2020 China COVID-19 Survey is an anonymous 74-item survey administered via social media across China. A national sample of 10,545 adults in all 31 provinces in mainland China provided data on sociodemographic characteristics, awareness, attitudes towards COVID-19, lifestyle factors, and health outcomes during the quarantine. Regression models tested associations among study variables adjusting for covariates. Results: Among the 9,016 total participants (42.6% men and 57.4% women), 585 reported having diagnosed diabetes and 8,431 had no diabetes. Participants with diabetes perceived themselves to be at higher risk and were more worried about being infected with COVID-19 when compared to non-diabetic individuals (p &lt; 0.001). During the COVID-19 pandemic, participants with diabetes were more likely to experience food and drug shortages and to increase their physical activity, compared to their counterparts. Among diabetic respondents, a high proportion of current smokers (74.1%) and drinkers (68.5%) reported increased amounts of smoking and drinking. People with diabetes were 11% less likely to report excellent or very good health. Having 150 min/week physical activity was positively associated with excellent or very good health (prevalence ratio, PR = 1.14, 95%CI 1.11–1.16). Conclusions: A high proportion of people with diabetes perceived risk of COVID-19 infection and increased their smoking and drinking during the pandemic.","author":[{"dropping-particle":"","family":"Yan","given":"Alice F.","non-dropping-particle":"","parse-names":false,"suffix":""},{"dropping-particle":"","family":"Sun","given":"Xiaomin","non-dropping-particle":"","parse-names":false,"suffix":""},{"dropping-particle":"","family":"Zheng","given":"Jinge","non-dropping-particle":"","parse-names":false,"suffix":""},{"dropping-particle":"","family":"Mi","given":"Baibing","non-dropping-particle":"","parse-names":false,"suffix":""},{"dropping-particle":"","family":"Zuo","given":"Hui","non-dropping-particle":"","parse-names":false,"suffix":""},{"dropping-particle":"","family":"Ruan","given":"Guorui","non-dropping-particle":"","parse-names":false,"suffix":""},{"dropping-particle":"","family":"Hussain","given":"Akhtar","non-dropping-particle":"","parse-names":false,"suffix":""},{"dropping-particle":"","family":"Wang","given":"Youfa","non-dropping-particle":"","parse-names":false,"suffix":""},{"dropping-particle":"","family":"Shi","given":"Zumin","non-dropping-particle":"","parse-names":false,"suffix":""}],"container-title":"Diabetes Research and Clinical Practice","id":"ITEM-1","issued":{"date-parts":[["2020","9","1"]]},"page":"108350","publisher":"Elsevier","title":"Perceived risk, behavior changes and Health-related outcomes during COVID-19 pandemic: Findings among adults with and without diabetes in China","type":"article-journal","volume":"167"},"uris":["http://www.mendeley.com/documents/?uuid=e1796f43-1474-3f32-a83b-1b30b8aad302"]}],"mendeley":{"formattedCitation":"(78)","plainTextFormattedCitation":"(78)","previouslyFormattedCitation":"(78)"},"properties":{"noteIndex":0},"schema":"https://github.com/citation-style-language/schema/raw/master/csl-citation.json"}</w:instrText>
      </w:r>
      <w:r w:rsidR="00EA42F4">
        <w:rPr>
          <w:rFonts w:ascii="Times New Roman" w:eastAsia="Gungsuh" w:hAnsi="Times New Roman" w:cs="Times New Roman"/>
          <w:sz w:val="24"/>
          <w:szCs w:val="24"/>
          <w:vertAlign w:val="superscript"/>
        </w:rPr>
        <w:fldChar w:fldCharType="separate"/>
      </w:r>
      <w:r w:rsidR="00304558" w:rsidRPr="00304558">
        <w:rPr>
          <w:rFonts w:ascii="Times New Roman" w:eastAsia="Gungsuh" w:hAnsi="Times New Roman" w:cs="Times New Roman"/>
          <w:noProof/>
          <w:sz w:val="24"/>
          <w:szCs w:val="24"/>
        </w:rPr>
        <w:t>(78)</w:t>
      </w:r>
      <w:r w:rsidR="00EA42F4">
        <w:rPr>
          <w:rFonts w:ascii="Times New Roman" w:eastAsia="Gungsuh" w:hAnsi="Times New Roman" w:cs="Times New Roman"/>
          <w:sz w:val="24"/>
          <w:szCs w:val="24"/>
          <w:vertAlign w:val="superscript"/>
        </w:rPr>
        <w:fldChar w:fldCharType="end"/>
      </w:r>
      <w:r w:rsidR="00615339">
        <w:rPr>
          <w:rFonts w:ascii="Times New Roman" w:eastAsia="Gungsuh" w:hAnsi="Times New Roman" w:cs="Times New Roman"/>
          <w:sz w:val="24"/>
          <w:szCs w:val="24"/>
        </w:rPr>
        <w:t xml:space="preserve"> and Brazil</w:t>
      </w:r>
      <w:r w:rsidR="000C46D6">
        <w:rPr>
          <w:rFonts w:ascii="Times New Roman" w:eastAsia="Gungsuh" w:hAnsi="Times New Roman" w:cs="Times New Roman"/>
          <w:sz w:val="24"/>
          <w:szCs w:val="24"/>
        </w:rPr>
        <w:t xml:space="preserve"> </w:t>
      </w:r>
      <w:r w:rsidR="00EA42F4">
        <w:rPr>
          <w:rFonts w:ascii="Times New Roman" w:eastAsia="Gungsuh" w:hAnsi="Times New Roman" w:cs="Times New Roman"/>
          <w:sz w:val="24"/>
          <w:szCs w:val="24"/>
          <w:vertAlign w:val="superscript"/>
        </w:rPr>
        <w:fldChar w:fldCharType="begin" w:fldLock="1"/>
      </w:r>
      <w:r w:rsidR="00851B65">
        <w:rPr>
          <w:rFonts w:ascii="Times New Roman" w:eastAsia="Gungsuh" w:hAnsi="Times New Roman" w:cs="Times New Roman"/>
          <w:sz w:val="24"/>
          <w:szCs w:val="24"/>
          <w:vertAlign w:val="superscript"/>
        </w:rPr>
        <w:instrText>ADDIN CSL_CITATION {"citationItems":[{"id":"ITEM-1","itemData":{"DOI":"10.1590/S1679-49742020000400026","ISSN":"2237-9622","PMID":"32997069","author":[{"dropping-particle":"","family":"DC","given":"Malta","non-dropping-particle":"","parse-names":false,"suffix":""},{"dropping-particle":"","family":"CL","given":"Szwarcwald","non-dropping-particle":"","parse-names":false,"suffix":""},{"dropping-particle":"","family":"MBA","given":"Barros","non-dropping-particle":"","parse-names":false,"suffix":""},{"dropping-particle":"","family":"CS","given":"Gomes","non-dropping-particle":"","parse-names":false,"suffix":""},{"dropping-particle":"","family":"ÍE","given":"Machado","non-dropping-particle":"","parse-names":false,"suffix":""},{"dropping-particle":"","family":"PRB","given":"Souza Júnior","non-dropping-particle":"","parse-names":false,"suffix":""},{"dropping-particle":"","family":"DE","given":"Romero","non-dropping-particle":"","parse-names":false,"suffix":""},{"dropping-particle":"","family":"MG","given":"Lima","non-dropping-particle":"","parse-names":false,"suffix":""},{"dropping-particle":"","family":"GN","given":"Damacena","non-dropping-particle":"","parse-names":false,"suffix":""},{"dropping-particle":"","family":"MF","given":"Pina","non-dropping-particle":"","parse-names":false,"suffix":""},{"dropping-particle":"","family":"MIF","given":"Freitas","non-dropping-particle":"","parse-names":false,"suffix":""},{"dropping-particle":"","family":"AO","given":"Werneck","non-dropping-particle":"","parse-names":false,"suffix":""},{"dropping-particle":"","family":"DRPD","given":"Silva","non-dropping-particle":"","parse-names":false,"suffix":""},{"dropping-particle":"","family":"LO","given":"Azevedo","non-dropping-particle":"","parse-names":false,"suffix":""},{"dropping-particle":"","family":"R","given":"Gracie","non-dropping-particle":"","parse-names":false,"suffix":""}],"container-title":"Epidemiologia e servicos de saude : revista do Sistema Unico de Saude do Brasil","id":"ITEM-1","issue":"4","issued":{"date-parts":[["2020","1","1"]]},"page":"e2020407","publisher":"Epidemiol Serv Saude","title":"The COVID-19 Pandemic and changes in adult Brazilian lifestyles: a cross-sectional study, 2020","type":"article-journal","volume":"29"},"uris":["http://www.mendeley.com/documents/?uuid=b812de3f-2772-3b40-9d24-fefb9e12c03c"]}],"mendeley":{"formattedCitation":"(76)","plainTextFormattedCitation":"(76)","previouslyFormattedCitation":"(76)"},"properties":{"noteIndex":0},"schema":"https://github.com/citation-style-language/schema/raw/master/csl-citation.json"}</w:instrText>
      </w:r>
      <w:r w:rsidR="00EA42F4">
        <w:rPr>
          <w:rFonts w:ascii="Times New Roman" w:eastAsia="Gungsuh" w:hAnsi="Times New Roman" w:cs="Times New Roman"/>
          <w:sz w:val="24"/>
          <w:szCs w:val="24"/>
          <w:vertAlign w:val="superscript"/>
        </w:rPr>
        <w:fldChar w:fldCharType="separate"/>
      </w:r>
      <w:r w:rsidR="00304558" w:rsidRPr="00304558">
        <w:rPr>
          <w:rFonts w:ascii="Times New Roman" w:eastAsia="Gungsuh" w:hAnsi="Times New Roman" w:cs="Times New Roman"/>
          <w:noProof/>
          <w:sz w:val="24"/>
          <w:szCs w:val="24"/>
        </w:rPr>
        <w:t>(76)</w:t>
      </w:r>
      <w:r w:rsidR="00EA42F4">
        <w:rPr>
          <w:rFonts w:ascii="Times New Roman" w:eastAsia="Gungsuh" w:hAnsi="Times New Roman" w:cs="Times New Roman"/>
          <w:sz w:val="24"/>
          <w:szCs w:val="24"/>
          <w:vertAlign w:val="superscript"/>
        </w:rPr>
        <w:fldChar w:fldCharType="end"/>
      </w:r>
      <w:r w:rsidRPr="00205201">
        <w:rPr>
          <w:rFonts w:ascii="Times New Roman" w:eastAsia="Gungsuh" w:hAnsi="Times New Roman" w:cs="Times New Roman"/>
          <w:sz w:val="24"/>
          <w:szCs w:val="24"/>
        </w:rPr>
        <w:t xml:space="preserve">. </w:t>
      </w:r>
      <w:r w:rsidRPr="00205201">
        <w:rPr>
          <w:rFonts w:ascii="Times New Roman" w:eastAsia="Times New Roman" w:hAnsi="Times New Roman" w:cs="Times New Roman"/>
          <w:sz w:val="24"/>
          <w:szCs w:val="24"/>
        </w:rPr>
        <w:t>A total of ten studies found an increase</w:t>
      </w:r>
      <w:r w:rsidR="003A1F88">
        <w:rPr>
          <w:rFonts w:ascii="Times New Roman" w:eastAsia="Times New Roman" w:hAnsi="Times New Roman" w:cs="Times New Roman"/>
          <w:sz w:val="24"/>
          <w:szCs w:val="24"/>
        </w:rPr>
        <w:t xml:space="preserve"> in</w:t>
      </w:r>
      <w:r w:rsidRPr="00205201">
        <w:rPr>
          <w:rFonts w:ascii="Times New Roman" w:eastAsia="Times New Roman" w:hAnsi="Times New Roman" w:cs="Times New Roman"/>
          <w:sz w:val="24"/>
          <w:szCs w:val="24"/>
        </w:rPr>
        <w:t xml:space="preserve"> quantity of food consumption during COVID</w:t>
      </w:r>
      <w:r w:rsidR="00880D25" w:rsidRPr="00205201">
        <w:rPr>
          <w:rFonts w:ascii="Times New Roman" w:eastAsia="Times New Roman" w:hAnsi="Times New Roman" w:cs="Times New Roman"/>
          <w:sz w:val="24"/>
          <w:szCs w:val="24"/>
        </w:rPr>
        <w:t>-19</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1","issue":"6","issued":{"date-parts":[["2020","6","1"]]},"publisher":"Nutrients","title":"Dietary Choices and Habits during COVID-19 Lockdown: Experience from Poland","type":"article-journal","volume":"12"},"uris":["http://www.mendeley.com/documents/?uuid=c274f9c9-8b4c-3200-8fe1-b57f2c676c87"]},{"id":"ITEM-2","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2","issue":"10","issued":{"date-parts":[["2020","10","1"]]},"page":"1-16","publisher":"Multidisciplinary Digital Publishing Institute  (MDPI)","title":"Nutrition Behaviors in Polish Adults before and during COVID-19 Lockdown","type":"article-journal","volume":"12"},"uris":["http://www.mendeley.com/documents/?uuid=86e09e42-4c75-3af6-9b01-feb154a94a49"]},{"id":"ITEM-3","itemData":{"DOI":"10.3390/NU12061865","PMID":"32585830","abstract":"The coronavirus disease 2019 (COVID-19) pandemic resulted in physical isolation measures in many parts of the world. In Australia, nationwide restrictions included staying at home, unless seeking medical care, providing care, purchasing food, undertaking exercise, or attending work in an essential service. All undergraduate university classes transitioned to online, mostly home-based learning. We, therefore, examined the effect of isolation measures during the early phase of the COVID-19 pandemic in Australia (March/April) on diet (24-h recall) and physical activity (Active Australia Survey) patterns in third-year biomedical students. Findings were compared with students enrolled in the same course in the previous two years. In females, but not males, energy intake was ~20% greater during the pandemic, and snacking frequency and energy density of consumed snacks also increased compared with 2018 and 2019. Physical activity was impacted for both sexes during the pandemic with ~30% fewer students achieving “sufficient” levels of activity, defined by at least 150 min over at least five sessions, compared with the previous two years. In a follow-up study six to eight weeks later (14–18% response rate), during gradual easing of nationwide restrictions albeit continued gym closures and online learning, higher energy intake in females and reduced physical activity levels in both sexes persisted. These data demonstrate the health impacts of isolation measures, with the potential to affect long-term diet and activity behaviours.","author":[{"dropping-particle":"","family":"Gallo","given":"Linda A.","non-dropping-particle":"","parse-names":false,"suffix":""},{"dropping-particle":"","family":"Gallo","given":"Tania F.","non-dropping-particle":"","parse-names":false,"suffix":""},{"dropping-particle":"","family":"Young","given":"Sophia L.","non-dropping-particle":"","parse-names":false,"suffix":""},{"dropping-particle":"","family":"Moritz","given":"Karen M.","non-dropping-particle":"","parse-names":false,"suffix":""},{"dropping-particle":"","family":"Akison","given":"Lisa K.","non-dropping-particle":"","parse-names":false,"suffix":""}],"container-title":"Nutrients","id":"ITEM-3","issue":"6","issued":{"date-parts":[["2020"]]},"page":"1-14","publisher":"Multidisciplinary Digital Publishing Institute  (MDPI)","title":"The Impact of Isolation Measures Due to COVID-19 on Energy Intake and Physical Activity Levels in Australian University Students","type":"article-journal","volume":"12"},"uris":["http://www.mendeley.com/documents/?uuid=f0200e1e-19c9-3eb6-9148-246208b308ff"]},{"id":"ITEM-4","itemData":{"DOI":"10.4081/JPHR.2020.1868","PMID":"33024727","abstract":"Background: COVID-19 virus has been reported as a pandemic in March 2020 by the WHO. Having a balanced and healthy diet routine can help boost the immune system, which is essential in fighting viruses. Public Health officials enforced lockdown for residents resulting in dietary habits change to combat sudden changes. Design and Methods: A cross-sectional study was conducted through an online survey to describe the impact of the COVID-19 pandemic on the eating habits, quality and quantity of food intake among adults in Saudi Arabia. SPSS version 24 was used to analyze the data. Comparison between general dietary habits before and during COVID-19 for ordinal variables was performed by Wilcoxon Signed Rank test, while McNemar test was performed for nominal variables. The paired samples t-test was used to compare the total scores for food quality and quantity before and during COVID-19 periods. Results: 2706 adults residing in Riyadh completed the survey. The majority (85.6%) of the respondents reported eating homecooked meals on a daily basis during COVID-19 as compared to 35.6% before (p&lt;0.001). The mean score for the quality of food intake was slightly higher (p=0.002) before the COVID-19 period (16.46±2.84) as compared to the during period (16.39±2.79). The quantity of food mean score was higher (p&lt;0.001) during the COVID-19 period (15.70±2.66) as compared to the before period (14.62±2.71). Conclusion: Dietary habits have changed significantly during the COVID-19 pandemic among Riyadh residents. Although some good habits increased, the quality and the quantity of the food was compromised. Public Health officials must focus on increased awareness on healthy eating during pandemics to avoid negative consequences. Future research is recommended to better understand the change in dietary habits during pandemics using a detailed food frequency questionnaire.","author":[{"dropping-particle":"","family":"Alhusseini","given":"Noara","non-dropping-particle":"","parse-names":false,"suffix":""},{"dropping-particle":"","family":"Alqahtani","given":"Abdulrahman","non-dropping-particle":"","parse-names":false,"suffix":""}],"container-title":"Journal of Public Health Research","id":"ITEM-4","issue":"3","issued":{"date-parts":[["2020"]]},"page":"354-360","publisher":"PAGEPress","title":"COVID-19 pandemic's impact on eating habits in Saudi Arabia","type":"article-journal","volume":"9"},"uris":["http://www.mendeley.com/documents/?uuid=17a77889-ebcd-4e15-a6e5-ff8d5a22e379"]},{"id":"ITEM-5","itemData":{"DOI":"10.3390/NU12061583","PMID":"32481594","abstract":"Background: Public health recommendations and governmental measures during the COVID-19 pandemic have resulted in numerous restrictions on daily living including social distancing, isolation and home confinement. While these measures are imperative to abate the spreading of COVID-19, the impact of these restrictions on health behaviours and lifestyles at home is undefined. Therefore, an international online survey was launched in April 2020, in seven languages, to elucidate the behavioural and lifestyle consequences of COVID-19 restrictions. This report presents the results from the first thousand responders on physical activity (PA) and nutrition behaviours. Methods: Following a structured review of the literature, the “Effects of home Confinement on multiple Lifestyle Behaviours during the COVID-19 outbreak (ECLB-COVID19)” Electronic survey was designed by a steering group of multidisciplinary scientists and academics. The survey was uploaded and shared on the Google online survey platform. Thirty-five research organisations from Europe, North-Africa, Western Asia and the Americas promoted the survey in English, German, French, Arabic, Spanish, Portuguese and Slovenian languages. Questions were presented in a differential format, with questions related to responses “before” and “during” confinement conditions. Results: 1047 replies (54% women) from Asia (36%), Africa (40%), Europe (21%) and other (3%) were included in the analysis. The COVID-19 home confinement had a negative effect on all PA intensity levels (vigorous, moderate, walking and overall). Additionally, daily sitting time increased from 5 to 8 h per day. Food consumption and meal patterns (the type of food, eating out of control, snacks between meals, number of main meals) were more unhealthy during confinement, with only alcohol binge drinking decreasing significantly. Conclusion: While isolation is a necessary measure to protect public health, results indicate that it alters physical activity and eating behaviours in a health compromising direction. A more detailed analysis of survey data will allow for a segregation of these responses in different age groups, countries and other subgroups, which will help develop interventions to mitigate the negative lifestyle behaviours that have manifested during the COVID-19 confinement.","author":[{"dropping-particle":"","family":"Ammar","given":"Achraf","non-dropping-particle":"","parse-names":false,"suffix":""},{"dropping-particle":"","family":"Brach","given":"Michael","non-dropping-particle":"","parse-names":false,"suffix":""},{"dropping-particle":"","family":"Trabelsi","given":"Khaled","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dropping-particle":"","family":"Bentlage","given":"Ellen","non-dropping-particle":"","parse-names":false,"suffix":""},{"dropping-particle":"","family":"How","given":"Daniella","non-dropping-particle":"","parse-names":false,"suffix":""},{"dropping-particle":"","family":"Ahmed","given":"Mona","non-dropping-particle":"","parse-names":false,"suffix":""},{"dropping-particle":"","family":"Müller","given":"Patrick","non-dropping-particle":"","parse-names":false,"suffix":""},{"dropping-particle":"","family":"Müller","given":"Notger","non-dropping-particle":"","parse-names":false,"suffix":""},{"dropping-particle":"","family":"Aloui","given":"Asma","non-dropping-particle":"","parse-names":false,"suffix":""},{"dropping-particle":"","family":"Hammouda","given":"Omar","non-dropping-particle":"","parse-names":false,"suffix":""},{"dropping-particle":"","family":"Paineiras-Domingos","given":"Laisa Liane","non-dropping-particle":"","parse-names":false,"suffix":""},{"dropping-particle":"","family":"Braakman-Jansen","given":"Annemarie","non-dropping-particle":"","parse-names":false,"suffix":""},{"dropping-particle":"","family":"Wrede","given":"Christian","non-dropping-particle":"","parse-names":false,"suffix":""},{"dropping-particle":"","family":"Bastoni","given":"Sofia","non-dropping-particle":"","parse-names":false,"suffix":""},{"dropping-particle":"","family":"Pernambuco","given":"Carlos Soares","non-dropping-particle":"","parse-names":false,"suffix":""},{"dropping-particle":"","family":"Mataruna","given":"Leonardo","non-dropping-particle":"","parse-names":false,"suffix":""},{"dropping-particle":"","family":"Taheri","given":"Morteza","non-dropping-particle":"","parse-names":false,"suffix":""},{"dropping-particle":"","family":"Irandoust","given":"Khadijeh","non-dropping-particle":"","parse-names":false,"suffix":""},{"dropping-particle":"","family":"Khacharem","given":"Aïmen","non-dropping-particle":"","parse-names":false,"suffix":""},{"dropping-particle":"","family":"Bragazzi","given":"Nicola L.","non-dropping-particle":"","parse-names":false,"suffix":""},{"dropping-particle":"","family":"Chamari","given":"Karim","non-dropping-particle":"","parse-names":false,"suffix":""},{"dropping-particle":"","family":"Glenn","given":"Jordan M.","non-dropping-particle":"","parse-names":false,"suffix":""},{"dropping-particle":"","family":"Bott","given":"Nicholas T.","non-dropping-particle":"","parse-names":false,"suffix":""},{"dropping-particle":"","family":"Gargouri","given":"Faiez","non-dropping-particle":"","parse-names":false,"suffix":""},{"dropping-particle":"","family":"Chaari","given":"Lotfi","non-dropping-particle":"","parse-names":false,"suffix":""},{"dropping-particle":"","family":"Batatia","given":"Hadj","non-dropping-particle":"","parse-names":false,"suffix":""},{"dropping-particle":"","family":"Ali","given":"Gamal Mohamed","non-dropping-particle":"","parse-names":false,"suffix":""},{"dropping-particle":"","family":"Abdelkarim","given":"Osama","non-dropping-particle":"","parse-names":false,"suffix":""},{"dropping-particle":"","family":"Jarraya","given":"Mohamed","non-dropping-particle":"","parse-names":false,"suffix":""},{"dropping-particle":"El","family":"Abed","given":"Kais","non-dropping-particle":"","parse-names":false,"suffix":""},{"dropping-particle":"","family":"Souissi","given":"Nizar","non-dropping-particle":"","parse-names":false,"suffix":""},{"dropping-particle":"Van","family":"Gemert-Pijnen","given":"Lisette","non-dropping-particle":"","parse-names":false,"suffix":""},{"dropping-particle":"","family":"Riemann","given":"Bryan L.","non-dropping-particle":"","parse-names":false,"suffix":""},{"dropping-particle":"","family":"Riemann","given":"Laurel","non-dropping-particle":"","parse-names":false,"suffix":""},{"dropping-particle":"","family":"Moalla","given":"Wassim","non-dropping-particle":"","parse-names":false,"suffix":""},{"dropping-particle":"","family":"Gómez-Raja","given":"Jonathan","non-dropping-particle":"","parse-names":false,"suffix":""},{"dropping-particle":"","family":"Epstein","given":"Monique","non-dropping-particle":"","parse-names":false,"suffix":""},{"dropping-particle":"","family":"Sanderman","given":"Robbert","non-dropping-particle":"","parse-names":false,"suffix":""},{"dropping-particle":"","family":"Schulz","given":"Sebastian V. W.","non-dropping-particle":"","parse-names":false,"suffix":""},{"dropping-particle":"","family":"Jerg","given":"Achim","non-dropping-particle":"","parse-names":false,"suffix":""},{"dropping-particle":"","family":"Al-Horani","given":"Ramzi","non-dropping-particle":"","parse-names":false,"suffix":""},{"dropping-particle":"","family":"Mansi","given":"Taiysir","non-dropping-particle":"","parse-names":false,"suffix":""},{"dropping-particle":"","family":"Jmail","given":"Mohamed","non-dropping-particle":"","parse-names":false,"suffix":""},{"dropping-particle":"","family":"Barbosa","given":"Fernando","non-dropping-particle":"","parse-names":false,"suffix":""},{"dropping-particle":"","family":"Ferreira-Santos","given":"Fernando","non-dropping-particle":"","parse-names":false,"suffix":""},{"dropping-particle":"","family":"Šimunič","given":"Boštjan","non-dropping-particle":"","parse-names":false,"suffix":""},{"dropping-particle":"","family":"Pišot","given":"Rado","non-dropping-particle":"","parse-names":false,"suffix":""},{"dropping-particle":"","family":"Gaggioli","given":"Andrea","non-dropping-particle":"","parse-names":false,"suffix":""},{"dropping-particle":"","family":"Bailey","given":"Stephen J.","non-dropping-particle":"","parse-names":false,"suffix":""},{"dropping-particle":"","family":"Steinacker","given":"Jürgen M.","non-dropping-particle":"","parse-names":false,"suffix":""},{"dropping-particle":"","family":"Driss","given":"Tarak","non-dropping-particle":"","parse-names":false,"suffix":""},{"dropping-particle":"","family":"Hoekelmann","given":"Anita","non-dropping-particle":"","parse-names":false,"suffix":""},{"dropping-particle":"","family":"Consortium","given":"On Behalf of the ECLB-COVID19","non-dropping-particle":"","parse-names":false,"suffix":""}],"container-title":"Nutrients","id":"ITEM-5","issue":"6","issued":{"date-parts":[["2020","6","1"]]},"publisher":"Multidisciplinary Digital Publishing Institute  (MDPI)","title":"Effects of COVID-19 Home Confinement on Eating Behaviour and Physical Activity: Results of the ECLB-COVID19 International Online Survey","type":"article-journal","volume":"12"},"uris":["http://www.mendeley.com/documents/?uuid=b4940332-6628-38b4-adb8-be464f2af4c8"]},{"id":"ITEM-6","itemData":{"DOI":"10.3390/NU12082352","PMID":"32784530","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author":[{"dropping-particle":"","family":"Carroll","given":"Nicholas","non-dropping-particle":"","parse-names":false,"suffix":""},{"dropping-particle":"","family":"Sadowski","given":"Adam","non-dropping-particle":"","parse-names":false,"suffix":""},{"dropping-particle":"","family":"Laila","given":"Amar","non-dropping-particle":"","parse-names":false,"suffix":""},{"dropping-particle":"","family":"Hruska","given":"Valerie","non-dropping-particle":"","parse-names":false,"suffix":""},{"dropping-particle":"","family":"Nixon","given":"Madeline","non-dropping-particle":"","parse-names":false,"suffix":""},{"dropping-particle":"","family":"Ma","given":"David W.L.","non-dropping-particle":"","parse-names":false,"suffix":""},{"dropping-particle":"","family":"Haines","given":"Jess","non-dropping-particle":"","parse-names":false,"suffix":""},{"dropping-particle":"","family":"Study","given":"on behalf of the Guelph Family Health","non-dropping-particle":"","parse-names":false,"suffix":""}],"container-title":"Nutrients","id":"ITEM-6","issue":"8","issued":{"date-parts":[["2020","8","1"]]},"page":"1-14","publisher":"Multidisciplinary Digital Publishing Institute  (MDPI)","title":"The Impact of COVID-19 on Health Behavior, Stress, Financial and Food Security among Middle to High Income Canadian Families with Young Children","type":"article-journal","volume":"12"},"uris":["http://www.mendeley.com/documents/?uuid=339d7d81-7d5a-3745-a440-171ee49d1dd2"]},{"id":"ITEM-7","itemData":{"DOI":"10.1007/S00394-020-02435-6","ISSN":"1436-6215","PMID":"33258996","abstract":"Purpose: The COVID-19 pandemic and the implemented lockdown strongly impact on everyone’s daily life. Stressful situations are known to alter eating habits and increase the risk for obesity. In our study, we aimed to investigate the effect of the lockdown measures on nutrition behavior among young adults. Methods: In this cross-sectional study, we enrolled 1964 voluntary participants from Bavarian universities. All participants were asked to complete an online questionnaire, semi-quantitatively evaluating the amount and type of food before and during pandemic lockdown. Study subjects were inquired to give information about acquisition and food procurement. The primary outcome was the change in food amount, secondary outcomes included alterations of food composition and procurement. Results: Our study cohort (mean age 23.3 ± 4.0 years, 28.5% male) had a mean body mass index of 22.1 ± 4.5 kg/m2. The overall food amount increased in 31.2% of participants (n = 610) during lockdown and decreased in 16.8% (n = 328). A multinominal regression model revealed that an increased food intake was less likely in male participants (OR, 0.7 [CI 0.6–0.9]) and more likely with increasing BMI (OR, 1.4 [CI 1.3–2.0]), increased sports activity (OR, 1.3 [CI 1.2–1.8]), augmented mental stress (OR 1.4 [1.1–1.7]), and an alteration of alcohol consumption (reduced alcohol amount, OR, 1.4 [CI 1.1–1.7], increased alcohol, OR, 1.9 [CI 1.4–2.5]). Increase in food intake was mainly triggered by consumption of bread (increased in 46.8%, n = 284) and confectionary (increased in 64.4%, n = 389). Conclusion: The COVID-19 pandemic lockdown significantly affected eating habits in young adults. Further investigation to evaluate long-term effects on weight change and comorbidities are warranted.","author":[{"dropping-particle":"","family":"BC","given":"Huber","non-dropping-particle":"","parse-names":false,"suffix":""},{"dropping-particle":"","family":"J","given":"Steffen","non-dropping-particle":"","parse-names":false,"suffix":""},{"dropping-particle":"","family":"J","given":"Schlichtiger","non-dropping-particle":"","parse-names":false,"suffix":""},{"dropping-particle":"","family":"S","given":"Brunner","non-dropping-particle":"","parse-names":false,"suffix":""}],"container-title":"European journal of nutrition","id":"ITEM-7","issue":"5","issued":{"date-parts":[["2021","8","1"]]},"page":"2593-2602","publisher":"Eur J Nutr","title":"Altered nutrition behavior during COVID-19 pandemic lockdown in young adults","type":"article-journal","volume":"60"},"uris":["http://www.mendeley.com/documents/?uuid=54f6e7fa-2368-3b01-bd8c-52e9bb8eeb78"]},{"id":"ITEM-8","itemData":{"DOI":"10.1016/J.APPET.2020.105017","ISSN":"1095-8304","PMID":"33161044","abstract":"Emerging evidence indicates that for some people, the COVID-19 lockdowns are a time of high risk for increased food intake. A clearer understanding of which individuals are most at risk of over-eating during the lockdown period is needed to inform interventions that promote healthy diets and prevent weight gain during lockdowns. An online survey collected during the COVID-19 lockdown (total n = 875; analysed n = 588; 33.4 ± 12.6 years; 82% UK-based; mostly white, educated, and not home schooling) investigated reported changes to the amount consumed and changes to intake of high energy dense (HED) sweet and savoury foods. The study also assessed which eating behaviour traits predicted a reported increase of HED sweet and savoury foods and tested whether coping responses moderated this relationship. Results showed that 48% of participants reported increased food intake in response to the COVID-19 lockdown. There was large individual variability in reported changes and lower craving control was the strongest predictor of increased HED sweet and savoury food intake. Low cognitive restraint also predicted greater increases in HED sweet snacks and HED savoury meal foods. Food responsiveness, enjoyment of food, emotional undereating, emotional overeating and satiety responsiveness were not significant predictors of changes to HED sweet and savoury food intake. High scores on acceptance coping responses attenuated the conditional effects of craving control on HED sweet snack intake. Consistent with previous findings, the current research suggests that low craving control is a risk factor for increased snack food intake during lockdown and may therefore represent a target for intervention.","author":[{"dropping-particle":"","family":"NJ","given":"Buckland","non-dropping-particle":"","parse-names":false,"suffix":""},{"dropping-particle":"","family":"LF","given":"Swinnerton","non-dropping-particle":"","parse-names":false,"suffix":""},{"dropping-particle":"","family":"K","given":"Ng","non-dropping-particle":"","parse-names":false,"suffix":""},{"dropping-particle":"","family":"M","given":"Price","non-dropping-particle":"","parse-names":false,"suffix":""},{"dropping-particle":"","family":"LL","given":"Wilkinson","non-dropping-particle":"","parse-names":false,"suffix":""},{"dropping-particle":"","family":"A","given":"Myers","non-dropping-particle":"","parse-names":false,"suffix":""},{"dropping-particle":"","family":"M","given":"Dalton","non-dropping-particle":"","parse-names":false,"suffix":""}],"container-title":"Appetite","id":"ITEM-8","issued":{"date-parts":[["2021","3","1"]]},"publisher":"Appetite","title":"Susceptibility to increased high energy dense sweet and savoury food intake in response to the COVID-19 lockdown: The role of craving control and acceptance coping strategies","type":"article-journal","volume":"158"},"uris":["http://www.mendeley.com/documents/?uuid=bd31c0af-fc53-31e5-8663-d6962b12c880"]},{"id":"ITEM-9","itemData":{"DOI":"10.1002/OBY.22861","ISSN":"1930-739X","PMID":"32352652","abstract":"Objective: The aim of this study was to test the hypothesis that youths with obesity, when removed from structured school activities and confined to their homes during the coronavirus disease 2019 pandemic, will display unfavorable trends in lifestyle behaviors. Methods: The sample included 41 children and adolescents with obesity participating in a longitudinal observational study located in Verona, Italy. Lifestyle information including diet, activity, and sleep behaviors was collected at baseline and 3 weeks into the national lockdown during which home confinement was mandatory. Changes in outcomes over the two study time points were evaluated for significance using paired t tests. Results: There were no changes in reported vegetable intake; fruit intake increased (P = 0.055) during the lockdown. By contrast, potato chip, red meat, and sugary drink intakes increased significantly during the lockdown (P value range, 0.005 to &lt; 0.001). Time spent in sports activities decreased by 2.30 (SD 4.60) h/wk (P = 0.003), and sleep time increased by 0.65 (SD 1.29) h/d (P = 0.003). Screen time increased by 4.85 (SD 2.40) h/d (P &lt; 0.001). Conclusions: Recognizing these adverse collateral effects of the coronavirus disease 2019 pandemic lockdown is critical in avoiding depreciation of weight control efforts among youths afflicted with excess adiposity. Depending on duration, these untoward lockdown effects may have a lasting impact on a child’s or adolescent’s adult adiposity level.","author":[{"dropping-particle":"","family":"A","given":"Pietrobelli","non-dropping-particle":"","parse-names":false,"suffix":""},{"dropping-particle":"","family":"L","given":"Pecoraro","non-dropping-particle":"","parse-names":false,"suffix":""},{"dropping-particle":"","family":"A","given":"Ferruzzi","non-dropping-particle":"","parse-names":false,"suffix":""},{"dropping-particle":"","family":"M","given":"Heo","non-dropping-particle":"","parse-names":false,"suffix":""},{"dropping-particle":"","family":"M","given":"Faith","non-dropping-particle":"","parse-names":false,"suffix":""},{"dropping-particle":"","family":"T","given":"Zoller","non-dropping-particle":"","parse-names":false,"suffix":""},{"dropping-particle":"","family":"F","given":"Antoniazzi","non-dropping-particle":"","parse-names":false,"suffix":""},{"dropping-particle":"","family":"G","given":"Piacentini","non-dropping-particle":"","parse-names":false,"suffix":""},{"dropping-particle":"","family":"SN","given":"Fearnbach","non-dropping-particle":"","parse-names":false,"suffix":""},{"dropping-particle":"","family":"SB","given":"Heymsfield","non-dropping-particle":"","parse-names":false,"suffix":""}],"container-title":"Obesity (Silver Spring, Md.)","id":"ITEM-9","issue":"8","issued":{"date-parts":[["2020","8","1"]]},"page":"1382-1385","publisher":"Obesity (Silver Spring)","title":"Effects of COVID-19 Lockdown on Lifestyle Behaviors in Children with Obesity Living in Verona, Italy: A Longitudinal Study","type":"article-journal","volume":"28"},"uris":["http://www.mendeley.com/documents/?uuid=718c86fa-e8ae-392f-bea1-45e82ac17d12"]},{"id":"ITEM-10","itemData":{"DOI":"10.3390/IJERPH17155403","ISSN":"1660-4601","PMID":"32727103","abstract":"We sought to examine how the near-lockdown measures, announced by the Israeli government in an effort to contain the COVID-19 outbreak, impacted the self-rated health (SRH), health behaviors, and loneliness of people with chronic illnesses. An online cross-sectional survey was carried out about one month (April 20–22, 2020) after the Israeli government reinforced the severe social distancing regulations, among a convenience sample of 315 participants (60% women) with chronic conditions (27% metabolic, 17% cardiovascular, 21% cancer/autoimmune, 18% orthopedic/pain, 12% mental-health). Results suggested that about half of the participants reported a decline in physical or mental SRH, and as many as two-thirds reported feeling lonely. A significant deterioration in health behaviors was reported, including a decrease in vegetable consumption (p = 0.008) and physical activity (p &lt; 0.001), an increase in time spent on social media (p &lt; 0.001), and a perception among about half of the participants that they were eating more than before. Ordinal regression suggested that a decline in general SRH was linked with female gender (p = 0.016), lack of higher education (p = 0.015), crowded housing conditions (p = 0.001), longer illness duration (p = 0.010), and loneliness (p = 0.008). Findings highlight the important role of loneliness in SRH during the COVID-19 lockdown period. Future studies are warranted to clarify the long-term effects of social-distancing and loneliness on people with chronic illnesses.","author":[{"dropping-particle":"","family":"R","given":"Elran-Barak","non-dropping-particle":"","parse-names":false,"suffix":""},{"dropping-particle":"","family":"M","given":"Mozeikov","non-dropping-particle":"","parse-names":false,"suffix":""}],"container-title":"International journal of environmental research and public health","id":"ITEM-10","issue":"15","issued":{"date-parts":[["2020","8","1"]]},"page":"1-16","publisher":"Int J Environ Res Public Health","title":"One Month into the Reinforcement of Social Distancing due to the COVID-19 Outbreak: Subjective Health, Health Behaviors, and Loneliness among People with Chronic Medical Conditions","type":"article-journal","volume":"17"},"uris":["http://www.mendeley.com/documents/?uuid=74df383f-6ca0-3cf7-b446-22ca923cdffe"]}],"mendeley":{"formattedCitation":"(23,26,50,63,65,67,71,80,83,84)","plainTextFormattedCitation":"(23,26,50,63,65,67,71,80,83,84)","previouslyFormattedCitation":"(23,26,50,63,65,67,71,80,83,84)"},"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23,26,50,63,65,67,71,80,83,84)</w:t>
      </w:r>
      <w:r w:rsidR="00EA42F4">
        <w:rPr>
          <w:rFonts w:ascii="Times New Roman" w:eastAsia="Times New Roman" w:hAnsi="Times New Roman" w:cs="Times New Roman"/>
          <w:sz w:val="24"/>
          <w:szCs w:val="24"/>
          <w:vertAlign w:val="superscript"/>
        </w:rPr>
        <w:fldChar w:fldCharType="end"/>
      </w:r>
      <w:r w:rsidR="00971284" w:rsidRPr="00205201">
        <w:rPr>
          <w:rFonts w:ascii="Times New Roman" w:eastAsia="Times New Roman" w:hAnsi="Times New Roman" w:cs="Times New Roman"/>
          <w:sz w:val="24"/>
          <w:szCs w:val="24"/>
        </w:rPr>
        <w:t xml:space="preserve">. </w:t>
      </w:r>
      <w:r w:rsidR="00695199" w:rsidRPr="00205201">
        <w:rPr>
          <w:rFonts w:ascii="Times New Roman" w:eastAsia="Times New Roman" w:hAnsi="Times New Roman" w:cs="Times New Roman"/>
          <w:sz w:val="24"/>
          <w:szCs w:val="24"/>
        </w:rPr>
        <w:t>In particular, t</w:t>
      </w:r>
      <w:r w:rsidRPr="00205201">
        <w:rPr>
          <w:rFonts w:ascii="Times New Roman" w:eastAsia="Times New Roman" w:hAnsi="Times New Roman" w:cs="Times New Roman"/>
          <w:sz w:val="24"/>
          <w:szCs w:val="24"/>
        </w:rPr>
        <w:t>he most common change during the pandemic was an increase in snacking frequency, which was reported in eleven studies</w:t>
      </w:r>
      <w:r w:rsidR="00523561" w:rsidRPr="00205201">
        <w:rPr>
          <w:rFonts w:ascii="Times New Roman" w:eastAsia="Times New Roman" w:hAnsi="Times New Roman" w:cs="Times New Roman"/>
          <w:sz w:val="24"/>
          <w:szCs w:val="24"/>
        </w:rPr>
        <w:t xml:space="preserve"> that included patients from a wide range of geographical areas ranging from Europe to Asia and including North America</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rPr>
        <w:fldChar w:fldCharType="begin" w:fldLock="1"/>
      </w:r>
      <w:r w:rsidR="00851B65">
        <w:rPr>
          <w:rFonts w:ascii="Times New Roman" w:eastAsia="Times New Roman" w:hAnsi="Times New Roman" w:cs="Times New Roman"/>
          <w:sz w:val="24"/>
          <w:szCs w:val="24"/>
        </w:rPr>
        <w:instrText>ADDIN CSL_CITATION {"citationItems":[{"id":"ITEM-1","itemData":{"DOI":"10.3390/NU12113445","ISSN":"2072-6643","PMID":"33182816","abstract":"As a consequence of COVID-19, millions of households have suffered mobility restrictions and changes in their lifestyle over several months. The aim of this study is to evaluate the effects of COVID-19 home confinement on the food habits, lifestyle and emotional balance of the Spanish population. This cross-sectional study used data collected via an anonymous online questionnaire during the month before lockdown finished in Spain, with a total of 675 participants. 38.8% of the respondents experienced weight gain while 31.1% lost weight during confinement. The increase in body weight was positively correlated with age (Rs = 0.14, p &lt; 0.05) and BMI (Rs = 0.20, p &lt; 0.05). We also identified that 39.7% reported poorer quality sleep, positively correlated with BMI (Rs = −0.18, p &lt; 0.05) and with age (Rs = −0.21, p &lt; 0.05). 44.7% of the participants had not performed physical exercise during confinement with differences by sex (p &lt; 0.05), by age (p &lt; 0.05), by BMI (p &lt; 0.05) and by sleep quality (p &lt; 0.05). According to an emotional-eater questionnaire, 21.8% and 11% were classified as an emotional eater or a very emotional eater, respectively. We emphasize the importance of adopting a healthy lifestyle, as the COVID-19 pandemic is ongoing.","author":[{"dropping-particle":"","family":"M","given":"López-Moreno","non-dropping-particle":"","parse-names":false,"suffix":""},{"dropping-particle":"","family":"MTI","given":"López","non-dropping-particle":"","parse-names":false,"suffix":""},{"dropping-particle":"","family":"M","given":"Miguel","non-dropping-particle":"","parse-names":false,"suffix":""},{"dropping-particle":"","family":"M","given":"Garcés-Rimón","non-dropping-particle":"","parse-names":false,"suffix":""}],"container-title":"Nutrients","id":"ITEM-1","issue":"11","issued":{"date-parts":[["2020","11","1"]]},"page":"1-17","publisher":"Nutrients","title":"Physical and Psychological Effects Related to Food Habits and Lifestyle Changes Derived from Covid-19 Home Confinement in the Spanish Population","type":"article-journal","volume":"12"},"uris":["http://www.mendeley.com/documents/?uuid=efa3d0b2-4227-39e3-afa3-e778de17ee1b"]},{"id":"ITEM-2","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2","issue":"6","issued":{"date-parts":[["2020","6","1"]]},"publisher":"Nutrients","title":"Dietary Choices and Habits during COVID-19 Lockdown: Experience from Poland","type":"article-journal","volume":"12"},"uris":["http://www.mendeley.com/documents/?uuid=c274f9c9-8b4c-3200-8fe1-b57f2c676c87"]},{"id":"ITEM-3","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3","issue":"10","issued":{"date-parts":[["2020","10","1"]]},"page":"1-16","publisher":"Multidisciplinary Digital Publishing Institute  (MDPI)","title":"Nutrition Behaviors in Polish Adults before and during COVID-19 Lockdown","type":"article-journal","volume":"12"},"uris":["http://www.mendeley.com/documents/?uuid=86e09e42-4c75-3af6-9b01-feb154a94a49"]},{"id":"ITEM-4","itemData":{"DOI":"10.1111/COB.12386","ISSN":"1758-8111","PMID":"32515555","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JP","given":"Almandoz","non-dropping-particle":"","parse-names":false,"suffix":""},{"dropping-particle":"","family":"L","given":"Xie","non-dropping-particle":"","parse-names":false,"suffix":""},{"dropping-particle":"","family":"JN","given":"Schellinger","non-dropping-particle":"","parse-names":false,"suffix":""},{"dropping-particle":"","family":"MS","given":"Mathew","non-dropping-particle":"","parse-names":false,"suffix":""},{"dropping-particle":"","family":"C","given":"Gazda","non-dropping-particle":"","parse-names":false,"suffix":""},{"dropping-particle":"","family":"A","given":"Ofori","non-dropping-particle":"","parse-names":false,"suffix":""},{"dropping-particle":"","family":"S","given":"Kukreja","non-dropping-particle":"","parse-names":false,"suffix":""},{"dropping-particle":"","family":"SE","given":"Messiah","non-dropping-particle":"","parse-names":false,"suffix":""}],"container-title":"Clinical obesity","id":"ITEM-4","issue":"5","issued":{"date-parts":[["2020","10"]]},"publisher":"Clin Obes","title":"Impact of COVID-19 stay-at-home orders on weight-related behaviours among patients with obesity","type":"article-journal","volume":"10"},"uris":["http://www.mendeley.com/documents/?uuid=00a793da-4723-3100-8af2-04b6c660e936"]},{"id":"ITEM-5","itemData":{"DOI":"10.1016/J.APPET.2020.104853","PMID":"33038479","abstract":"Eating, physical activity and other weight-related lifestyle behaviors may have been impacted by the COVID-19 crisis and people with obesity may be disproportionately affected. We examined weight-related behaviors and weight management barriers among UK adults during the COVID-19 social lockdown. During April–May of the 2020 COVID-19 social lockdown, UK adults (N = 2002) completed an online survey including measures relating to physical activity, diet quality, overeating and how mental/physical health had been affected by lockdown. Participants also reported on perceived changes in weight-related behaviors and whether they had experienced barriers to weight management, compared to before the lockdown. A large number of participants reported negative changes in eating and physical activity behavior (e.g. 56% reported snacking more frequently) and experiencing barriers to weight management (e.g. problems with motivation and control around food) compared to before lockdown. These trends were particularly pronounced among participants with higher BMI. During lockdown, higher BMI was associated with lower levels of physical activity and diet quality, and a greater reported frequency of overeating. Reporting a decline in mental health because of the COVID-19 crisis was not associated with higher BMI, but was predictive of greater overeating and lower physical activity in lockdown. The COVID-19 crisis may have had a disproportionately large and negative influence on weight-related behaviors among adults with higher BMI.","author":[{"dropping-particle":"","family":"Robinson","given":"Eric","non-dropping-particle":"","parse-names":false,"suffix":""},{"dropping-particle":"","family":"Boyland","given":"Emma","non-dropping-particle":"","parse-names":false,"suffix":""},{"dropping-particle":"","family":"Chisholm","given":"Anna","non-dropping-particle":"","parse-names":false,"suffix":""},{"dropping-particle":"","family":"Harrold","given":"Joanne","non-dropping-particle":"","parse-names":false,"suffix":""},{"dropping-particle":"","family":"Maloney","given":"Niamh G.","non-dropping-particle":"","parse-names":false,"suffix":""},{"dropping-particle":"","family":"Marty","given":"Lucile","non-dropping-particle":"","parse-names":false,"suffix":""},{"dropping-particle":"","family":"Mead","given":"Bethan R.","non-dropping-particle":"","parse-names":false,"suffix":""},{"dropping-particle":"","family":"Noonan","given":"Rob","non-dropping-particle":"","parse-names":false,"suffix":""},{"dropping-particle":"","family":"Hardman","given":"Charlotte A.","non-dropping-particle":"","parse-names":false,"suffix":""}],"container-title":"Appetite","id":"ITEM-5","issued":{"date-parts":[["2021","1","1"]]},"page":"104853","publisher":"Elsevier","title":"Obesity, eating behavior and physical activity during COVID-19 lockdown: A study of UK adults","type":"article-journal","volume":"156"},"uris":["http://www.mendeley.com/documents/?uuid=d63c897f-bf81-34e1-8541-623dbd18719a"]},{"id":"ITEM-6","itemData":{"DOI":"10.3390/NU12061583","PMID":"32481594","abstract":"Background: Public health recommendations and governmental measures during the COVID-19 pandemic have resulted in numerous restrictions on daily living including social distancing, isolation and home confinement. While these measures are imperative to abate the spreading of COVID-19, the impact of these restrictions on health behaviours and lifestyles at home is undefined. Therefore, an international online survey was launched in April 2020, in seven languages, to elucidate the behavioural and lifestyle consequences of COVID-19 restrictions. This report presents the results from the first thousand responders on physical activity (PA) and nutrition behaviours. Methods: Following a structured review of the literature, the “Effects of home Confinement on multiple Lifestyle Behaviours during the COVID-19 outbreak (ECLB-COVID19)” Electronic survey was designed by a steering group of multidisciplinary scientists and academics. The survey was uploaded and shared on the Google online survey platform. Thirty-five research organisations from Europe, North-Africa, Western Asia and the Americas promoted the survey in English, German, French, Arabic, Spanish, Portuguese and Slovenian languages. Questions were presented in a differential format, with questions related to responses “before” and “during” confinement conditions. Results: 1047 replies (54% women) from Asia (36%), Africa (40%), Europe (21%) and other (3%) were included in the analysis. The COVID-19 home confinement had a negative effect on all PA intensity levels (vigorous, moderate, walking and overall). Additionally, daily sitting time increased from 5 to 8 h per day. Food consumption and meal patterns (the type of food, eating out of control, snacks between meals, number of main meals) were more unhealthy during confinement, with only alcohol binge drinking decreasing significantly. Conclusion: While isolation is a necessary measure to protect public health, results indicate that it alters physical activity and eating behaviours in a health compromising direction. A more detailed analysis of survey data will allow for a segregation of these responses in different age groups, countries and other subgroups, which will help develop interventions to mitigate the negative lifestyle behaviours that have manifested during the COVID-19 confinement.","author":[{"dropping-particle":"","family":"Ammar","given":"Achraf","non-dropping-particle":"","parse-names":false,"suffix":""},{"dropping-particle":"","family":"Brach","given":"Michael","non-dropping-particle":"","parse-names":false,"suffix":""},{"dropping-particle":"","family":"Trabelsi","given":"Khaled","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dropping-particle":"","family":"Bentlage","given":"Ellen","non-dropping-particle":"","parse-names":false,"suffix":""},{"dropping-particle":"","family":"How","given":"Daniella","non-dropping-particle":"","parse-names":false,"suffix":""},{"dropping-particle":"","family":"Ahmed","given":"Mona","non-dropping-particle":"","parse-names":false,"suffix":""},{"dropping-particle":"","family":"Müller","given":"Patrick","non-dropping-particle":"","parse-names":false,"suffix":""},{"dropping-particle":"","family":"Müller","given":"Notger","non-dropping-particle":"","parse-names":false,"suffix":""},{"dropping-particle":"","family":"Aloui","given":"Asma","non-dropping-particle":"","parse-names":false,"suffix":""},{"dropping-particle":"","family":"Hammouda","given":"Omar","non-dropping-particle":"","parse-names":false,"suffix":""},{"dropping-particle":"","family":"Paineiras-Domingos","given":"Laisa Liane","non-dropping-particle":"","parse-names":false,"suffix":""},{"dropping-particle":"","family":"Braakman-Jansen","given":"Annemarie","non-dropping-particle":"","parse-names":false,"suffix":""},{"dropping-particle":"","family":"Wrede","given":"Christian","non-dropping-particle":"","parse-names":false,"suffix":""},{"dropping-particle":"","family":"Bastoni","given":"Sofia","non-dropping-particle":"","parse-names":false,"suffix":""},{"dropping-particle":"","family":"Pernambuco","given":"Carlos Soares","non-dropping-particle":"","parse-names":false,"suffix":""},{"dropping-particle":"","family":"Mataruna","given":"Leonardo","non-dropping-particle":"","parse-names":false,"suffix":""},{"dropping-particle":"","family":"Taheri","given":"Morteza","non-dropping-particle":"","parse-names":false,"suffix":""},{"dropping-particle":"","family":"Irandoust","given":"Khadijeh","non-dropping-particle":"","parse-names":false,"suffix":""},{"dropping-particle":"","family":"Khacharem","given":"Aïmen","non-dropping-particle":"","parse-names":false,"suffix":""},{"dropping-particle":"","family":"Bragazzi","given":"Nicola L.","non-dropping-particle":"","parse-names":false,"suffix":""},{"dropping-particle":"","family":"Chamari","given":"Karim","non-dropping-particle":"","parse-names":false,"suffix":""},{"dropping-particle":"","family":"Glenn","given":"Jordan M.","non-dropping-particle":"","parse-names":false,"suffix":""},{"dropping-particle":"","family":"Bott","given":"Nicholas T.","non-dropping-particle":"","parse-names":false,"suffix":""},{"dropping-particle":"","family":"Gargouri","given":"Faiez","non-dropping-particle":"","parse-names":false,"suffix":""},{"dropping-particle":"","family":"Chaari","given":"Lotfi","non-dropping-particle":"","parse-names":false,"suffix":""},{"dropping-particle":"","family":"Batatia","given":"Hadj","non-dropping-particle":"","parse-names":false,"suffix":""},{"dropping-particle":"","family":"Ali","given":"Gamal Mohamed","non-dropping-particle":"","parse-names":false,"suffix":""},{"dropping-particle":"","family":"Abdelkarim","given":"Osama","non-dropping-particle":"","parse-names":false,"suffix":""},{"dropping-particle":"","family":"Jarraya","given":"Mohamed","non-dropping-particle":"","parse-names":false,"suffix":""},{"dropping-particle":"El","family":"Abed","given":"Kais","non-dropping-particle":"","parse-names":false,"suffix":""},{"dropping-particle":"","family":"Souissi","given":"Nizar","non-dropping-particle":"","parse-names":false,"suffix":""},{"dropping-particle":"Van","family":"Gemert-Pijnen","given":"Lisette","non-dropping-particle":"","parse-names":false,"suffix":""},{"dropping-particle":"","family":"Riemann","given":"Bryan L.","non-dropping-particle":"","parse-names":false,"suffix":""},{"dropping-particle":"","family":"Riemann","given":"Laurel","non-dropping-particle":"","parse-names":false,"suffix":""},{"dropping-particle":"","family":"Moalla","given":"Wassim","non-dropping-particle":"","parse-names":false,"suffix":""},{"dropping-particle":"","family":"Gómez-Raja","given":"Jonathan","non-dropping-particle":"","parse-names":false,"suffix":""},{"dropping-particle":"","family":"Epstein","given":"Monique","non-dropping-particle":"","parse-names":false,"suffix":""},{"dropping-particle":"","family":"Sanderman","given":"Robbert","non-dropping-particle":"","parse-names":false,"suffix":""},{"dropping-particle":"","family":"Schulz","given":"Sebastian V. W.","non-dropping-particle":"","parse-names":false,"suffix":""},{"dropping-particle":"","family":"Jerg","given":"Achim","non-dropping-particle":"","parse-names":false,"suffix":""},{"dropping-particle":"","family":"Al-Horani","given":"Ramzi","non-dropping-particle":"","parse-names":false,"suffix":""},{"dropping-particle":"","family":"Mansi","given":"Taiysir","non-dropping-particle":"","parse-names":false,"suffix":""},{"dropping-particle":"","family":"Jmail","given":"Mohamed","non-dropping-particle":"","parse-names":false,"suffix":""},{"dropping-particle":"","family":"Barbosa","given":"Fernando","non-dropping-particle":"","parse-names":false,"suffix":""},{"dropping-particle":"","family":"Ferreira-Santos","given":"Fernando","non-dropping-particle":"","parse-names":false,"suffix":""},{"dropping-particle":"","family":"Šimunič","given":"Boštjan","non-dropping-particle":"","parse-names":false,"suffix":""},{"dropping-particle":"","family":"Pišot","given":"Rado","non-dropping-particle":"","parse-names":false,"suffix":""},{"dropping-particle":"","family":"Gaggioli","given":"Andrea","non-dropping-particle":"","parse-names":false,"suffix":""},{"dropping-particle":"","family":"Bailey","given":"Stephen J.","non-dropping-particle":"","parse-names":false,"suffix":""},{"dropping-particle":"","family":"Steinacker","given":"Jürgen M.","non-dropping-particle":"","parse-names":false,"suffix":""},{"dropping-particle":"","family":"Driss","given":"Tarak","non-dropping-particle":"","parse-names":false,"suffix":""},{"dropping-particle":"","family":"Hoekelmann","given":"Anita","non-dropping-particle":"","parse-names":false,"suffix":""},{"dropping-particle":"","family":"Consortium","given":"On Behalf of the ECLB-COVID19","non-dropping-particle":"","parse-names":false,"suffix":""}],"container-title":"Nutrients","id":"ITEM-6","issue":"6","issued":{"date-parts":[["2020","6","1"]]},"publisher":"Multidisciplinary Digital Publishing Institute  (MDPI)","title":"Effects of COVID-19 Home Confinement on Eating Behaviour and Physical Activity: Results of the ECLB-COVID19 International Online Survey","type":"article-journal","volume":"12"},"uris":["http://www.mendeley.com/documents/?uuid=b4940332-6628-38b4-adb8-be464f2af4c8"]},{"id":"ITEM-7","itemData":{"DOI":"10.3390/NU12082352","PMID":"32784530","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author":[{"dropping-particle":"","family":"Carroll","given":"Nicholas","non-dropping-particle":"","parse-names":false,"suffix":""},{"dropping-particle":"","family":"Sadowski","given":"Adam","non-dropping-particle":"","parse-names":false,"suffix":""},{"dropping-particle":"","family":"Laila","given":"Amar","non-dropping-particle":"","parse-names":false,"suffix":""},{"dropping-particle":"","family":"Hruska","given":"Valerie","non-dropping-particle":"","parse-names":false,"suffix":""},{"dropping-particle":"","family":"Nixon","given":"Madeline","non-dropping-particle":"","parse-names":false,"suffix":""},{"dropping-particle":"","family":"Ma","given":"David W.L.","non-dropping-particle":"","parse-names":false,"suffix":""},{"dropping-particle":"","family":"Haines","given":"Jess","non-dropping-particle":"","parse-names":false,"suffix":""},{"dropping-particle":"","family":"Study","given":"on behalf of the Guelph Family Health","non-dropping-particle":"","parse-names":false,"suffix":""}],"container-title":"Nutrients","id":"ITEM-7","issue":"8","issued":{"date-parts":[["2020","8","1"]]},"page":"1-14","publisher":"Multidisciplinary Digital Publishing Institute  (MDPI)","title":"The Impact of COVID-19 on Health Behavior, Stress, Financial and Food Security among Middle to High Income Canadian Families with Young Children","type":"article-journal","volume":"12"},"uris":["http://www.mendeley.com/documents/?uuid=339d7d81-7d5a-3745-a440-171ee49d1dd2"]},{"id":"ITEM-8","itemData":{"DOI":"10.3390/NU12123708","ISSN":"2072-6643","PMID":"33266217","abstract":"The aim was to explore the self-reported impact of the COVID-19 pandemic on nutrition and physical activity behaviour in Dutch older adults and to identify subgroups most susceptible to this impact. Participants (N = 1119, aged 62–98 y, 52.8% female) of the Longitudinal Aging Study Amsterdam living independently completed a COVID-19 questionnaire. Questions on diagnosis, quarantine and hospitalization were asked, as well as impact of the pandemic on ten nutrition and physical activity behaviours. Associations of pre-COVID-19 assessed characteristics (age, sex, region, household composition, self-rated health, BMI, physical activity, functional limitations) with reported impact were tested using logistic regression analyses. About half of the sample (48.3–54.3%) reported a decrease in physical activity and exercise due to the pandemic. An impact on nutritional behaviour predisposing to overnutrition (e.g., snacking more) was reported by 20.3–32.4%. In contrast, 6.9–15.1% reported an impact on behaviour predisposing to undernutrition (e.g., skipping warm meals). Those who had been in quarantine (n = 123) more often reported a negative impact. Subgroups with higher risk of impact could be identified. This study shows a negative impact of the COVID-19 pandemic on nutrition and physical activity behaviour of many older adults, which may increase their risk of malnutrition, frailty, sarcopenia and disability.","author":[{"dropping-particle":"","family":"M","given":"Visser","non-dropping-particle":"","parse-names":false,"suffix":""},{"dropping-particle":"","family":"LA","given":"Schaap","non-dropping-particle":"","parse-names":false,"suffix":""},{"dropping-particle":"","family":"HAH","given":"Wijnhoven","non-dropping-particle":"","parse-names":false,"suffix":""}],"container-title":"Nutrients","id":"ITEM-8","issue":"12","issued":{"date-parts":[["2020","12","1"]]},"page":"1-11","publisher":"Nutrients","title":"Self-Reported Impact of the COVID-19 Pandemic on Nutrition and Physical Activity Behaviour in Dutch Older Adults Living Independently","type":"article-journal","volume":"12"},"uris":["http://www.mendeley.com/documents/?uuid=719d80b2-5708-3988-bbb4-223fde4c5c61"]},{"id":"ITEM-9","itemData":{"DOI":"10.3390/NU12082327","ISSN":"2072-6643","PMID":"32759636","abstract":"The COVID-19 lockdown clearly affected the lifestyle of the population and entailed changes in their daily habits, which involved potential health consequences, especially on patients with Type 2 Diabetes Mellitus (T2DM). We aimed to examine the impact of the lockdown caused by COVID-19 pandemic on both nutrition and exercise habits, as well as the psychological effects in patients with T2DM, compared to their usual diet and physical activity level previous to the complete home confinement. We also intended to analyse any potential variables that may have influenced these lifestyle modifications. A Food Frequency Questionnaire (FFQ), Physical Activity Questionnaire (IPAQ), Food Craving Questionnaire-State (FCQ-S) and Food Craving Questionnaire-Trait (FCQ-T) were used. Our results showed an increase in vegetable, sugary food and snack consumption. An association between levels of foods cravings and snack consumption was also found. Data also showed a high percentage of physical inactivity before the COVID-19 lockdown, which was exacerbated during the home confinement. These findings emphasise the great importance to do further research with larger study samples to analyse and explore dietary habits and to develop public health policies to promote a healthy lifestyle in terms of diet and physical activity in these patients, especially after this strict period of lockdown.","author":[{"dropping-particle":"","family":"MB","given":"Ruiz-Roso","non-dropping-particle":"","parse-names":false,"suffix":""},{"dropping-particle":"","family":"C","given":"Knott-Torcal","non-dropping-particle":"","parse-names":false,"suffix":""},{"dropping-particle":"","family":"DC","given":"Matilla-Escalante","non-dropping-particle":"","parse-names":false,"suffix":""},{"dropping-particle":"","family":"A","given":"Garcimartín","non-dropping-particle":"","parse-names":false,"suffix":""},{"dropping-particle":"","family":"MA","given":"Sampedro-Nuñez","non-dropping-particle":"","parse-names":false,"suffix":""},{"dropping-particle":"","family":"A","given":"Dávalos","non-dropping-particle":"","parse-names":false,"suffix":""},{"dropping-particle":"","family":"M","given":"Marazuela","non-dropping-particle":"","parse-names":false,"suffix":""}],"container-title":"Nutrients","id":"ITEM-9","issue":"8","issued":{"date-parts":[["2020","8","1"]]},"page":"1-16","publisher":"Nutrients","title":"COVID-19 Lockdown and Changes of the Dietary Pattern and Physical Activity Habits in a Cohort of Patients with Type 2 Diabetes Mellitus","type":"article-journal","volume":"12"},"uris":["http://www.mendeley.com/documents/?uuid=cd7e17af-3e84-3e0d-942b-afe349928e4d"]},{"id":"ITEM-10","itemData":{"DOI":"10.3390/IJERPH17155575","ISSN":"1660-4601","PMID":"32748825","abstract":"Background: The coronavirus disease 2019 (COVID-19) pandemic has created challenges that have caused profound changes in health behaviors. This study aimed to explore how COVID-19 is affecting the health-related quality of life (QoL) among Chinese adults. Methods: The data of health-related behaviors and QoL were collected via online surveys from 2289 adults (mean age = 27.8 ± 12 years) who had been isolated at home for an average of 77 days. Results: More than 50% of the respondents reported that their time engaged in daily physical activity (PA) decreased, while sedentary behavior (SB) time increased compared with that before the lockdown. Only 20% of the respondents reported engaging in moderate-to-vigorous PA, 23% of adults reported changed their diets to be healthier, and 30% reported consuming more vegetables, fruits, and milk products than before home-isolation. During home-isolation, 75.2% of the adults rated their sleep quality as very good, and 65% reported that they were satisfied with their QoL. Sleep quality mediated the relationship between PA and QoL. Conclusion: The two-to-three-month home-isolation has had mixed effects on adult health behaviors in China. The participants were found to have focused more on their eating quality and patterns, which had a positive influence on their QoL. However, people should be encouraged to exercise at home with limited space to maintain a generally healthy lifestyle during a prolonged quarantine.","author":[{"dropping-particle":"","family":"X","given":"Wang","non-dropping-particle":"","parse-names":false,"suffix":""},{"dropping-particle":"","family":"SM","given":"Lei","non-dropping-particle":"","parse-names":false,"suffix":""},{"dropping-particle":"","family":"S","given":"Le","non-dropping-particle":"","parse-names":false,"suffix":""},{"dropping-particle":"","family":"Y","given":"Yang","non-dropping-particle":"","parse-names":false,"suffix":""},{"dropping-particle":"","family":"B","given":"Zhang","non-dropping-particle":"","parse-names":false,"suffix":""},{"dropping-particle":"","family":"W","given":"Yao","non-dropping-particle":"","parse-names":false,"suffix":""},{"dropping-particle":"","family":"Z","given":"Gao","non-dropping-particle":"","parse-names":false,"suffix":""},{"dropping-particle":"","family":"S","given":"Cheng","non-dropping-particle":"","parse-names":false,"suffix":""}],"container-title":"International journal of environmental research and public health","id":"ITEM-10","issue":"15","issued":{"date-parts":[["2020","8","1"]]},"page":"1-17","publisher":"Int J Environ Res Public Health","title":"Bidirectional Influence of the COVID-19 Pandemic Lockdowns on Health Behaviors and Quality of Life among Chinese Adults","type":"article-journal","volume":"17"},"uris":["http://www.mendeley.com/documents/?uuid=a4d58025-2075-3b40-8060-a807d83a7fe0"]},{"id":"ITEM-11","itemData":{"DOI":"10.1186/S12199-020-00901-5","ISSN":"1347-4715","abstract":"The coronavirus pandemic has transformed and continues to transform and affect the daily lives of communities worldwide, particularly due to the lockdown restrictions. Therefore, this study was designed to understand the changes in dietary and lifestyle behaviours that are major determinants of health during the COVID-19 outbreak. A cross-sectional study was conducted through an online questionnaire using a convenience sample of 415 adults living in Kuwait (age range 18–73 years). The rate of skipping breakfast remained consistent, with a slight increase during the pandemic. Lunch remained the main reported meal before and during COVID-19. Compared to before COVID-19, people were much more likely have a late-night snack or meal during COVID-19 (OR = 3.57 (95% CI 1.79–7.26), p &lt; 0.001). Moreover, there was a drastic decrease in the frequency of fast-food consumption during COVID-19, up to 82% reported not consuming fast food (p &lt; 0.001). There was a significant increase in the percentage of participants who had their main meal freshly made (OR = 59.18 (95% CI 6.55–1400.76), p = 0.001). Regarding food group patterns, no significant differences were found before and during the pandemic in terms of the weekly frequency of consumption, except in the case of fish and seafood. There were no remarkable changes in beverage consumption habits among participants before and during the pandemic, except for Americano coffee and fresh juice. Furthermore, there was a great reduction in physical activity and an increase in the amount of screen time and sedentary behaviours. A notable increase was detected in day-time sleep and a decrease in night-time sleep among participants. In general, this study indicates some changes in daily life, including changes in some eating practices, physical activity and sleeping habits during the pandemic. It is important that the government considers the need for nutrition education programmes and campaigns, particularly during this critical period of the pandemic in Kuwait.","author":[{"dropping-particle":"","family":"Husain","given":"Wafaa","non-dropping-particle":"","parse-names":false,"suffix":""},{"dropping-particle":"","family":"Ashkanani","given":"Fatemah","non-dropping-particle":"","parse-names":false,"suffix":""}],"container-title":"Environmental Health and Preventive Medicine 2020 25:1","id":"ITEM-11","issue":"1","issued":{"date-parts":[["2020","10","12"]]},"page":"1-13","publisher":"BioMed Central","title":"Does COVID-19 change dietary habits and lifestyle behaviours in Kuwait: a community-based cross-sectional study","type":"article-journal","volume":"25"},"uris":["http://www.mendeley.com/documents/?uuid=0321d2dd-49d2-3830-9a0e-02c14ff592b8"]}],"mendeley":{"formattedCitation":"(23,26,33,61,64,69,70,74,81,83,84)","plainTextFormattedCitation":"(23,26,33,61,64,69,70,74,81,83,84)","previouslyFormattedCitation":"(23,26,33,61,64,69,70,74,81,83,84)"},"properties":{"noteIndex":0},"schema":"https://github.com/citation-style-language/schema/raw/master/csl-citation.json"}</w:instrText>
      </w:r>
      <w:r w:rsidR="00EA42F4">
        <w:rPr>
          <w:rFonts w:ascii="Times New Roman" w:eastAsia="Times New Roman" w:hAnsi="Times New Roman" w:cs="Times New Roman"/>
          <w:sz w:val="24"/>
          <w:szCs w:val="24"/>
        </w:rPr>
        <w:fldChar w:fldCharType="separate"/>
      </w:r>
      <w:r w:rsidR="00304558" w:rsidRPr="00304558">
        <w:rPr>
          <w:rFonts w:ascii="Times New Roman" w:eastAsia="Times New Roman" w:hAnsi="Times New Roman" w:cs="Times New Roman"/>
          <w:noProof/>
          <w:sz w:val="24"/>
          <w:szCs w:val="24"/>
        </w:rPr>
        <w:t>(23,26,33,61,64,69,70,74,81,83,84)</w:t>
      </w:r>
      <w:r w:rsidR="00EA42F4">
        <w:rPr>
          <w:rFonts w:ascii="Times New Roman" w:eastAsia="Times New Roman" w:hAnsi="Times New Roman" w:cs="Times New Roman"/>
          <w:sz w:val="24"/>
          <w:szCs w:val="24"/>
        </w:rPr>
        <w:fldChar w:fldCharType="end"/>
      </w:r>
      <w:r w:rsidR="002A7E3D" w:rsidRPr="00205201">
        <w:rPr>
          <w:rFonts w:ascii="Times New Roman" w:eastAsia="Times New Roman" w:hAnsi="Times New Roman" w:cs="Times New Roman"/>
          <w:sz w:val="24"/>
          <w:szCs w:val="24"/>
        </w:rPr>
        <w:t xml:space="preserve">. </w:t>
      </w:r>
    </w:p>
    <w:p w14:paraId="0DD61815" w14:textId="77777777" w:rsidR="00523561" w:rsidRPr="00205201" w:rsidRDefault="00523561" w:rsidP="0089037D">
      <w:pPr>
        <w:spacing w:before="240" w:after="240" w:line="480" w:lineRule="auto"/>
        <w:rPr>
          <w:rFonts w:ascii="Times New Roman" w:eastAsia="Times New Roman" w:hAnsi="Times New Roman" w:cs="Times New Roman"/>
          <w:sz w:val="24"/>
          <w:szCs w:val="24"/>
        </w:rPr>
      </w:pPr>
    </w:p>
    <w:p w14:paraId="0B6D014B" w14:textId="4141BD19" w:rsidR="00053395" w:rsidRPr="00205201" w:rsidRDefault="00053395" w:rsidP="0089037D">
      <w:pPr>
        <w:spacing w:before="240" w:after="240" w:line="480" w:lineRule="auto"/>
        <w:rPr>
          <w:rFonts w:ascii="Times New Roman" w:eastAsia="Times New Roman" w:hAnsi="Times New Roman" w:cs="Times New Roman"/>
          <w:sz w:val="24"/>
          <w:szCs w:val="24"/>
        </w:rPr>
      </w:pPr>
    </w:p>
    <w:p w14:paraId="6FD742A1" w14:textId="77777777" w:rsidR="00053395" w:rsidRPr="00205201" w:rsidRDefault="00D707BC" w:rsidP="0089037D">
      <w:pPr>
        <w:spacing w:before="240" w:after="240" w:line="480" w:lineRule="auto"/>
        <w:rPr>
          <w:rFonts w:ascii="Times New Roman" w:eastAsia="Times New Roman" w:hAnsi="Times New Roman" w:cs="Times New Roman"/>
          <w:b/>
          <w:sz w:val="24"/>
          <w:szCs w:val="24"/>
          <w:u w:val="single"/>
        </w:rPr>
      </w:pPr>
      <w:r w:rsidRPr="00205201">
        <w:rPr>
          <w:rFonts w:ascii="Times New Roman" w:eastAsia="Times New Roman" w:hAnsi="Times New Roman" w:cs="Times New Roman"/>
          <w:b/>
          <w:sz w:val="24"/>
          <w:szCs w:val="24"/>
          <w:u w:val="single"/>
        </w:rPr>
        <w:t xml:space="preserve">Relation between COVID-19 and Socioeconomic status </w:t>
      </w:r>
    </w:p>
    <w:p w14:paraId="30241705" w14:textId="273E99B8" w:rsidR="00053395" w:rsidRPr="00205201" w:rsidRDefault="00D707BC" w:rsidP="0089037D">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Eleven studies were included</w:t>
      </w:r>
      <w:r w:rsidR="00523561" w:rsidRPr="00205201">
        <w:rPr>
          <w:rFonts w:ascii="Times New Roman" w:eastAsia="Times New Roman" w:hAnsi="Times New Roman" w:cs="Times New Roman"/>
          <w:sz w:val="24"/>
          <w:szCs w:val="24"/>
        </w:rPr>
        <w:t xml:space="preserve"> in this review</w:t>
      </w:r>
      <w:r w:rsidRPr="00205201">
        <w:rPr>
          <w:rFonts w:ascii="Times New Roman" w:eastAsia="Times New Roman" w:hAnsi="Times New Roman" w:cs="Times New Roman"/>
          <w:sz w:val="24"/>
          <w:szCs w:val="24"/>
        </w:rPr>
        <w:t xml:space="preserve"> that </w:t>
      </w:r>
      <w:r w:rsidR="00523561" w:rsidRPr="00205201">
        <w:rPr>
          <w:rFonts w:ascii="Times New Roman" w:eastAsia="Times New Roman" w:hAnsi="Times New Roman" w:cs="Times New Roman"/>
          <w:sz w:val="24"/>
          <w:szCs w:val="24"/>
        </w:rPr>
        <w:t xml:space="preserve">investigated </w:t>
      </w:r>
      <w:r w:rsidRPr="00205201">
        <w:rPr>
          <w:rFonts w:ascii="Times New Roman" w:eastAsia="Times New Roman" w:hAnsi="Times New Roman" w:cs="Times New Roman"/>
          <w:sz w:val="24"/>
          <w:szCs w:val="24"/>
        </w:rPr>
        <w:t>the impact of COVID-19 on financial status</w:t>
      </w:r>
      <w:r w:rsidR="00025C69">
        <w:rPr>
          <w:rFonts w:ascii="Times New Roman" w:eastAsia="Times New Roman" w:hAnsi="Times New Roman" w:cs="Times New Roman"/>
          <w:sz w:val="24"/>
          <w:szCs w:val="24"/>
        </w:rPr>
        <w:t>, summarised in Table 4</w:t>
      </w:r>
      <w:r w:rsidRPr="00205201">
        <w:rPr>
          <w:rFonts w:ascii="Times New Roman" w:eastAsia="Times New Roman" w:hAnsi="Times New Roman" w:cs="Times New Roman"/>
          <w:sz w:val="24"/>
          <w:szCs w:val="24"/>
        </w:rPr>
        <w:t xml:space="preserve">. </w:t>
      </w:r>
      <w:r w:rsidR="00523561" w:rsidRPr="00205201">
        <w:rPr>
          <w:rFonts w:ascii="Times New Roman" w:eastAsia="Times New Roman" w:hAnsi="Times New Roman" w:cs="Times New Roman"/>
          <w:sz w:val="24"/>
          <w:szCs w:val="24"/>
        </w:rPr>
        <w:t xml:space="preserve">Out of </w:t>
      </w:r>
      <w:r w:rsidRPr="00205201">
        <w:rPr>
          <w:rFonts w:ascii="Times New Roman" w:eastAsia="Times New Roman" w:hAnsi="Times New Roman" w:cs="Times New Roman"/>
          <w:sz w:val="24"/>
          <w:szCs w:val="24"/>
        </w:rPr>
        <w:t>these studies, one reported a statistically significant worse</w:t>
      </w:r>
      <w:r w:rsidR="00523561" w:rsidRPr="00205201">
        <w:rPr>
          <w:rFonts w:ascii="Times New Roman" w:eastAsia="Times New Roman" w:hAnsi="Times New Roman" w:cs="Times New Roman"/>
          <w:sz w:val="24"/>
          <w:szCs w:val="24"/>
        </w:rPr>
        <w:t>ning of</w:t>
      </w:r>
      <w:r w:rsidRPr="00205201">
        <w:rPr>
          <w:rFonts w:ascii="Times New Roman" w:eastAsia="Times New Roman" w:hAnsi="Times New Roman" w:cs="Times New Roman"/>
          <w:sz w:val="24"/>
          <w:szCs w:val="24"/>
        </w:rPr>
        <w:t xml:space="preserve"> financial wellbeing amongst 5</w:t>
      </w:r>
      <w:r w:rsidR="00523561"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550 benefits-eligible university staff</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371/JOURNAL.PONE.0237301","ISSN":"1932-6203","abstract":"The coronavirus disease 2019 (COVID-19) pandemic has put considerable physical and emotional strain on frontline healthcare workers. Among frontline healthcare workers, physician trainees represent a unique group—functioning simultaneously as both learners and caregivers and experiencing considerable challenges during the pandemic. However, we have a limited understanding regarding the emotional effects and vulnerability experienced by trainees during the pandemic. We investigated the effects of trainee exposure to patients being tested for COVID-19 on their depression, anxiety, stress, burnout and professional fulfillment. All physician trainees at an academic medical center (n = 1375) were invited to participate in an online survey. We compared the measures of depression, anxiety, stress, burnout and professional fulfillment among trainees who were exposed to patients being tested for COVID-19 and those that were not, using univariable and multivariable models. We also evaluated perceived life stressors such as childcare, home schooling, personal finances and work-family balance among both groups. 393 trainees completed the survey (29% response rate). Compared to the non-exposed group, the exposed group had a higher prevalence of stress (29.4% vs. 18.9%), and burnout (46.3% vs. 33.7%). The exposed group also experienced moderate to extremely high perceived stress regarding childcare and had a lower work-family balance. Multivariable models indicated that trainees who were exposed to COVID-19 patients reported significantly higher stress (10.96 [95% CI, 9.65 to 12.46] vs 8.44 [95% CI, 7.3 to 9.76]; P = 0.043) and were more likely to be burned out (1.31 [95% CI, 1.21 to1.41] vs 1.07 [95% CI, 0.96 to 1.19]; P = 0.002]. We also found that female trainees were more likely to be stressed (P = 0.043); while unmarried trainees were more likely to be depressed (P = 0.009), and marginally more likely to have anxiety (P = 0.051). To address these challenges, wellness programs should focus on sustaining current programs, develop new and targeted mental health resources that are widely accessible and devise strategies for creating awareness regarding these resources.","author":[{"dropping-particle":"","family":"Kannampallil","given":"Thomas G.","non-dropping-particle":"","parse-names":false,"suffix":""},{"dropping-particle":"","family":"Goss","given":"Charles W.","non-dropping-particle":"","parse-names":false,"suffix":""},{"dropping-particle":"","family":"Evanoff","given":"Bradley A.","non-dropping-particle":"","parse-names":false,"suffix":""},{"dropping-particle":"","family":"Strickland","given":"Jaime R.","non-dropping-particle":"","parse-names":false,"suffix":""},{"dropping-particle":"","family":"McAlister","given":"Rebecca P.","non-dropping-particle":"","parse-names":false,"suffix":""},{"dropping-particle":"","family":"Duncan","given":"Jennifer","non-dropping-particle":"","parse-names":false,"suffix":""}],"container-title":"PLOS ONE","id":"ITEM-1","issue":"8","issued":{"date-parts":[["2020","8","1"]]},"page":"e0237301","publisher":"Public Library of Science","title":"Exposure to COVID-19 patients increases physician trainee stress and burnout","type":"article-journal","volume":"15"},"uris":["http://www.mendeley.com/documents/?uuid=ce100ef0-244f-3f69-bc76-7816574db335"]}],"mendeley":{"formattedCitation":"(94)","plainTextFormattedCitation":"(94)","previouslyFormattedCitation":"(94)"},"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94)</w:t>
      </w:r>
      <w:r w:rsidR="00EA42F4">
        <w:rPr>
          <w:rFonts w:ascii="Times New Roman" w:eastAsia="Times New Roman" w:hAnsi="Times New Roman" w:cs="Times New Roman"/>
          <w:sz w:val="24"/>
          <w:szCs w:val="24"/>
          <w:vertAlign w:val="superscript"/>
        </w:rPr>
        <w:fldChar w:fldCharType="end"/>
      </w:r>
      <w:r w:rsidR="006F150C" w:rsidRPr="00205201">
        <w:rPr>
          <w:rFonts w:ascii="Times New Roman" w:eastAsia="Times New Roman" w:hAnsi="Times New Roman" w:cs="Times New Roman"/>
          <w:sz w:val="24"/>
          <w:szCs w:val="24"/>
        </w:rPr>
        <w:t>.</w:t>
      </w:r>
      <w:r w:rsidR="005434EE"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 xml:space="preserve">The </w:t>
      </w:r>
      <w:r w:rsidR="00523561" w:rsidRPr="00205201">
        <w:rPr>
          <w:rFonts w:ascii="Times New Roman" w:eastAsia="Times New Roman" w:hAnsi="Times New Roman" w:cs="Times New Roman"/>
          <w:sz w:val="24"/>
          <w:szCs w:val="24"/>
        </w:rPr>
        <w:t xml:space="preserve">remaining studies </w:t>
      </w:r>
      <w:r w:rsidRPr="00205201">
        <w:rPr>
          <w:rFonts w:ascii="Times New Roman" w:eastAsia="Times New Roman" w:hAnsi="Times New Roman" w:cs="Times New Roman"/>
          <w:sz w:val="24"/>
          <w:szCs w:val="24"/>
        </w:rPr>
        <w:t xml:space="preserve">did not report </w:t>
      </w:r>
      <w:r w:rsidR="00E53208">
        <w:rPr>
          <w:rFonts w:ascii="Times New Roman" w:eastAsia="Times New Roman" w:hAnsi="Times New Roman" w:cs="Times New Roman"/>
          <w:sz w:val="24"/>
          <w:szCs w:val="24"/>
        </w:rPr>
        <w:t xml:space="preserve">a </w:t>
      </w:r>
      <w:r w:rsidRPr="00205201">
        <w:rPr>
          <w:rFonts w:ascii="Times New Roman" w:eastAsia="Times New Roman" w:hAnsi="Times New Roman" w:cs="Times New Roman"/>
          <w:sz w:val="24"/>
          <w:szCs w:val="24"/>
        </w:rPr>
        <w:t>p</w:t>
      </w:r>
      <w:r w:rsidR="00F6331C" w:rsidRPr="00205201">
        <w:rPr>
          <w:rFonts w:ascii="Times New Roman" w:eastAsia="Times New Roman" w:hAnsi="Times New Roman" w:cs="Times New Roman"/>
          <w:sz w:val="24"/>
          <w:szCs w:val="24"/>
        </w:rPr>
        <w:t>-</w:t>
      </w:r>
      <w:r w:rsidRPr="00205201">
        <w:rPr>
          <w:rFonts w:ascii="Times New Roman" w:eastAsia="Times New Roman" w:hAnsi="Times New Roman" w:cs="Times New Roman"/>
          <w:sz w:val="24"/>
          <w:szCs w:val="24"/>
        </w:rPr>
        <w:t>value</w:t>
      </w:r>
      <w:r w:rsidR="00523561" w:rsidRPr="00205201">
        <w:rPr>
          <w:rFonts w:ascii="Times New Roman" w:eastAsia="Times New Roman" w:hAnsi="Times New Roman" w:cs="Times New Roman"/>
          <w:sz w:val="24"/>
          <w:szCs w:val="24"/>
        </w:rPr>
        <w:t xml:space="preserve"> </w:t>
      </w:r>
      <w:r w:rsidR="00445227" w:rsidRPr="00205201">
        <w:rPr>
          <w:rFonts w:ascii="Times New Roman" w:eastAsia="Times New Roman" w:hAnsi="Times New Roman" w:cs="Times New Roman"/>
          <w:sz w:val="24"/>
          <w:szCs w:val="24"/>
        </w:rPr>
        <w:t xml:space="preserve">or </w:t>
      </w:r>
      <w:r w:rsidR="00523561" w:rsidRPr="00205201">
        <w:rPr>
          <w:rFonts w:ascii="Times New Roman" w:eastAsia="Times New Roman" w:hAnsi="Times New Roman" w:cs="Times New Roman"/>
          <w:sz w:val="24"/>
          <w:szCs w:val="24"/>
        </w:rPr>
        <w:t xml:space="preserve">95% CI but </w:t>
      </w:r>
      <w:r w:rsidRPr="00205201">
        <w:rPr>
          <w:rFonts w:ascii="Times New Roman" w:eastAsia="Times New Roman" w:hAnsi="Times New Roman" w:cs="Times New Roman"/>
          <w:sz w:val="24"/>
          <w:szCs w:val="24"/>
        </w:rPr>
        <w:t xml:space="preserve">reported a </w:t>
      </w:r>
      <w:r w:rsidR="00523561" w:rsidRPr="00205201">
        <w:rPr>
          <w:rFonts w:ascii="Times New Roman" w:eastAsia="Times New Roman" w:hAnsi="Times New Roman" w:cs="Times New Roman"/>
          <w:sz w:val="24"/>
          <w:szCs w:val="24"/>
        </w:rPr>
        <w:t xml:space="preserve">detrimental </w:t>
      </w:r>
      <w:r w:rsidRPr="00205201">
        <w:rPr>
          <w:rFonts w:ascii="Times New Roman" w:eastAsia="Times New Roman" w:hAnsi="Times New Roman" w:cs="Times New Roman"/>
          <w:sz w:val="24"/>
          <w:szCs w:val="24"/>
        </w:rPr>
        <w:t>impact of COVID-19 on financial status</w:t>
      </w:r>
      <w:r w:rsidR="00523561" w:rsidRPr="00205201">
        <w:rPr>
          <w:rFonts w:ascii="Times New Roman" w:eastAsia="Times New Roman" w:hAnsi="Times New Roman" w:cs="Times New Roman"/>
          <w:sz w:val="24"/>
          <w:szCs w:val="24"/>
        </w:rPr>
        <w:t xml:space="preserve">, resulting in either </w:t>
      </w:r>
      <w:r w:rsidRPr="00205201">
        <w:rPr>
          <w:rFonts w:ascii="Times New Roman" w:eastAsia="Times New Roman" w:hAnsi="Times New Roman" w:cs="Times New Roman"/>
          <w:sz w:val="24"/>
          <w:szCs w:val="24"/>
        </w:rPr>
        <w:t>reduced income</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2196/22288","PMID":"32845850","abstract":"Background: The outbreak of COVID-19 has profoundly influenced people's lifestyles; these impacts have varied across subgroups of people. The pandemic-related impacts on the health outcomes of people with dermatological conditions are unknown. Objective: The aim of this paper was to study the association of COVID-19 pandemic-related impacts with health-related quality of life in patients with skin diseases. Methods: This was a cross-sectional study among Chinese patients with skin diseases. A self-administered web-based questionnaire was distributed through social media. Demographic and clinical data and pandemic-related impacts (isolation status, income changes, and employment status) were collected. The main outcomes included perceived stress (Visual Analog Scale), symptoms of anxiety (Generalized Anxiety Disorder-7) and depression (9-Item Patient Health Questionnaire), quality of life (Dermatology Life Quality Index), and health utility mapping based on the EQ-5D-3L descriptive system. Multivariable logistic regression was used to investigate the associations. Results: A total of 506 patients with skin diseases completed the survey. The mean age of the patients was 33.5 years (SD 14.0), and 217/506 patients (42.9%) were male. Among the 506 respondents, 128 (25.3%) were quarantined, 102 (20.2%) reported unemployment, and 317 (62.6%) reported decrease or loss of income since the pandemic. The pandemic-related impacts were significantly associated with impaired mental well-being and quality of life with different effects. Unemployment and complete loss of income were associated with the highest risks of adverse outcomes, with increases of 110% to 162% in the prevalence of anxiety, depression, and impaired quality of life. Conclusions: Isolation, income loss, and unemployment are associated with impaired health-related quality of life in patients with skin diseases during the COVID-19 pandemic.","author":[{"dropping-particle":"","family":"Guo","given":"Yeye","non-dropping-particle":"","parse-names":false,"suffix":""},{"dropping-particle":"","family":"Shen","given":"Minxue","non-dropping-particle":"","parse-names":false,"suffix":""},{"dropping-particle":"","family":"Zhang","given":"Xu","non-dropping-particle":"","parse-names":false,"suffix":""},{"dropping-particle":"","family":"Xiao","given":"Yi","non-dropping-particle":"","parse-names":false,"suffix":""},{"dropping-particle":"","family":"Zhao","given":"Shuang","non-dropping-particle":"","parse-names":false,"suffix":""},{"dropping-particle":"","family":"Yin","given":"Mingzhu","non-dropping-particle":"","parse-names":false,"suffix":""},{"dropping-particle":"","family":"Bu","given":"Wenbo","non-dropping-particle":"","parse-names":false,"suffix":""},{"dropping-particle":"","family":"Wang","given":"Yan","non-dropping-particle":"","parse-names":false,"suffix":""},{"dropping-particle":"","family":"Chen","given":"Xiang","non-dropping-particle":"","parse-names":false,"suffix":""},{"dropping-particle":"","family":"Su","given":"Juan","non-dropping-particle":"","parse-names":false,"suffix":""}],"container-title":"Journal of Medical Internet Research","id":"ITEM-1","issue":"9","issued":{"date-parts":[["2020","9","1"]]},"publisher":"JMIR Publications Inc.","title":"Association of Socioeconomic Changes due to the COVID-19 Pandemic With Health Outcomes in Patients With Skin Diseases: Cross-Sectional Survey Study","type":"article-journal","volume":"22"},"uris":["http://www.mendeley.com/documents/?uuid=3e0a27fe-1397-3da7-928b-edf308421564"]},{"id":"ITEM-2","itemData":{"DOI":"10.1016/J.SOCSCIMED.2020.113557","ISSN":"1873-5347","PMID":"33308909","abstract":"The tremendous job loss and wage cuts during the COVID-19 pandemic raises concerns about the mental health of the population. The impacts of income shocks on mental health may differ across U.S. states during the pandemic, as states have different policy contexts that likely influence mental health. The present study uses survey data from the Census Bureau's Household Pulse Survey (April–July 2020) to examine whether mental health outcomes vary across U.S. states and to what extent specific state-level contexts moderate the associations between household income shocks and depression (n = 582,440) and anxiety (n = 582,796). We find that the prevalence of depression and anxiety differs across states by household income shock status. For individuals, living in a state with supportive social policies – primarily those related to Medicaid, unemployment insurance, and suspended utility shut offs during the pandemic – weakens the association between household income shocks and mental health. Findings suggest that the lack of a strong federal response to the pandemic alongside the devolution of federal power to states over the past 40 years contributes to inequalities in mental health across states. We provide insight about how specific existing and emergency-related policies can reduce adverse mental health consequences of household income shocks.","author":[{"dropping-particle":"","family":"R","given":"Donnelly","non-dropping-particle":"","parse-names":false,"suffix":""},{"dropping-particle":"","family":"MP","given":"Farina","non-dropping-particle":"","parse-names":false,"suffix":""}],"container-title":"Social science &amp; medicine (1982)","id":"ITEM-2","issued":{"date-parts":[["2021","1","1"]]},"publisher":"Soc Sci Med","title":"How do state policies shape experiences of household income shocks and mental health during the COVID-19 pandemic?","type":"article-journal","volume":"269"},"uris":["http://www.mendeley.com/documents/?uuid=5d5ff86e-0571-3804-9b92-00b6c7207d36"]},{"id":"ITEM-3","itemData":{"DOI":"10.7189/JOGH.10.020505","ISSN":"2047-2986","PMID":"33110588","abstract":"Background Epidemic outbreaks have significant impact on psychological well-being, increasing psychiatric morbidity among the population. We aimed to describe the early psychological impact of COVID-19 and its contributing factors in a large Spanish sample, globally and according to mental status (never mental disorder NMD, past mental disorder PMD, current mental disorder CMD). Methods An online questionnaire was conducted between 19 and 26 March, five days after the official declaration of alarm and the lockdown order. Data included sociodemographic and clinical information and the DASS-21 and IES questionnaires. We analysed 21207 responses using the appropriate descriptive and univariate tests as well as binary logistic regression to identify psychological risk and protective factors. Results We found a statistically significant gradient in the psychological impact experienced in five domains according to mental status, with the NMD group being the least affected and the CMD group being the most affected. In the three groups, the depressive response was the most prevalent (NMD = 40.9%, PMD = 51.9%, CMD = 74.4%, F = 1011.459, P &lt; 0.001). Risk factors were female sex and classification as a case in any psychological domain. Protective factors were younger age and ability to enjoy free time. Variables related to COVID-19 had almost no impact except for having COVID-19 symptoms, which was a risk factor for anxiety in all three groups. Conclusions Our results can help develop coping strategies addressing modifiable risk and protective factors for each mental status for early implementation in future outbreaks.","author":[{"dropping-particle":"","family":"L","given":"García-Álvarez","non-dropping-particle":"","parse-names":false,"suffix":""},{"dropping-particle":"","family":"L","given":"de la Fuente-Tomás","non-dropping-particle":"","parse-names":false,"suffix":""},{"dropping-particle":"","family":"MP","given":"García-Portilla","non-dropping-particle":"","parse-names":false,"suffix":""},{"dropping-particle":"","family":"PA","given":"Sáiz","non-dropping-particle":"","parse-names":false,"suffix":""},{"dropping-particle":"","family":"CM","given":"Lacasa","non-dropping-particle":"","parse-names":false,"suffix":""},{"dropping-particle":"","family":"F","given":"Dal Santo","non-dropping-particle":"","parse-names":false,"suffix":""},{"dropping-particle":"","family":"L","given":"González-Blanco","non-dropping-particle":"","parse-names":false,"suffix":""},{"dropping-particle":"","family":"MT","given":"Bobes-Bascarán","non-dropping-particle":"","parse-names":false,"suffix":""},{"dropping-particle":"","family":"MV","given":"García","non-dropping-particle":"","parse-names":false,"suffix":""},{"dropping-particle":"","family":"CÁ","given":"Vázquez","non-dropping-particle":"","parse-names":false,"suffix":""},{"dropping-particle":"","family":"ÁV","given":"Iglesias","non-dropping-particle":"","parse-names":false,"suffix":""},{"dropping-particle":"","family":"CM","given":"Cao","non-dropping-particle":"","parse-names":false,"suffix":""},{"dropping-particle":"","family":"AG","given":"Fernández","non-dropping-particle":"","parse-names":false,"suffix":""},{"dropping-particle":"","family":"MT","given":"Bascarán Fernández","non-dropping-particle":"","parse-names":false,"suffix":""},{"dropping-particle":"","family":"AP","given":"Fernández","non-dropping-particle":"","parse-names":false,"suffix":""},{"dropping-particle":"","family":"JR","given":"Revuelta","non-dropping-particle":"","parse-names":false,"suffix":""},{"dropping-particle":"","family":"ES","given":"Zazo","non-dropping-particle":"","parse-names":false,"suffix":""},{"dropping-particle":"","family":"PZ","given":"Madera","non-dropping-particle":"","parse-names":false,"suffix":""},{"dropping-particle":"","family":"MS","given":"Álvarez","non-dropping-particle":"","parse-names":false,"suffix":""},{"dropping-particle":"","family":"ÁP","given":"Sánchez","non-dropping-particle":"","parse-names":false,"suffix":""},{"dropping-particle":"","family":"CF","given":"Delgado","non-dropping-particle":"","parse-names":false,"suffix":""},{"dropping-particle":"","family":"SC","given":"Suárez","non-dropping-particle":"","parse-names":false,"suffix":""},{"dropping-particle":"","family":"IM","given":"Miranda","non-dropping-particle":"","parse-names":false,"suffix":""},{"dropping-particle":"","family":"LJ","given":"Treviño","non-dropping-particle":"","parse-names":false,"suffix":""},{"dropping-particle":"","family":"GP","given":"Calzón","non-dropping-particle":"","parse-names":false,"suffix":""},{"dropping-particle":"","family":"I","given":"Abad","non-dropping-particle":"","parse-names":false,"suffix":""},{"dropping-particle":"","family":"CP","given":"Duque","non-dropping-particle":"","parse-names":false,"suffix":""},{"dropping-particle":"","family":"L","given":"Riera","non-dropping-particle":"","parse-names":false,"suffix":""},{"dropping-particle":"","family":"PM","given":"González","non-dropping-particle":"","parse-names":false,"suffix":""},{"dropping-particle":"","family":"EF","given":"Pedrero","non-dropping-particle":"","parse-names":false,"suffix":""},{"dropping-particle":"","family":"J","given":"Bobes","non-dropping-particle":"","parse-names":false,"suffix":""}],"container-title":"Journal of global health","id":"ITEM-3","issue":"2","issued":{"date-parts":[["2020","12","1"]]},"page":"1-15","publisher":"J Glob Health","title":"Early psychological impact of the 2019 coronavirus disease (COVID-19) pandemic and lockdown in a large Spanish sample","type":"article-journal","volume":"10"},"uris":["http://www.mendeley.com/documents/?uuid=1a3aa115-b92f-3642-9da0-3651dc692325"]},{"id":"ITEM-4","itemData":{"DOI":"10.3390/IJERPH17134779","PMID":"32630821","abstract":"Italy was the first European country that entered a nationwide lockdown during the COVID-19 pandemic. Since quarantine can impact on mental health, this study aimed to estimate the prevalence of depressive symptoms, anxiety symptoms and sleeping disturbances in the Italian population during lockdown. The factors that might influence such outcomes were explored. A national cross-sectional survey was performed during the last 14 days of the Italian lockdown. Questionnaires assessed socio-demographics characteristic, behaviors and healthcare access. The outcomes were assessed using Patient Health Questionnaire-2 and Generalized Anxiety Disorder-2. Participants with sleep disturbances completed the Insomnia Severity Index. The sample size was 1515. Depression and anxiety symptom prevalence was 24.7% and 23.2%; 42.2% had sleep disturbances and, among them, 17.4% reported moderate/severe insomnia. Being female, an increased time spent on the internet and an avoidance of activities through peer pressure increased the likelihood of at least one mental health outcome. Increasing age, an absence of work-related troubles and being married or being a cohabitant reduced such a probability. Females and participants with chronic conditions were associated with a higher prevalence of sleep disturbances. It is crucial to study effective interventions, specifically planning strategies, for more vulnerable groups and to consider the role of the internet.","author":[{"dropping-particle":"","family":"Gualano","given":"Maria Rosaria","non-dropping-particle":"","parse-names":false,"suffix":""},{"dropping-particle":"Lo","family":"Moro","given":"Giuseppina","non-dropping-particle":"","parse-names":false,"suffix":""},{"dropping-particle":"","family":"Voglino","given":"Gianluca","non-dropping-particle":"","parse-names":false,"suffix":""},{"dropping-particle":"","family":"Bert","given":"Fabrizio","non-dropping-particle":"","parse-names":false,"suffix":""},{"dropping-particle":"","family":"Siliquini","given":"Roberta","non-dropping-particle":"","parse-names":false,"suffix":""}],"container-title":"International Journal of Environmental Research and Public Health","id":"ITEM-4","issue":"13","issued":{"date-parts":[["2020","7","1"]]},"page":"1-13","publisher":"Multidisciplinary Digital Publishing Institute  (MDPI)","title":"Effects of Covid-19 Lockdown on Mental Health and Sleep Disturbances in Italy","type":"article-journal","volume":"17"},"uris":["http://www.mendeley.com/documents/?uuid=648eb2ce-e7f6-3d59-844d-e11547ab5862"]},{"id":"ITEM-5","itemData":{"DOI":"10.3390/IJERPH17145059","PMID":"32674361","abstract":"The unprecedented outbreak of the Coronavirus Disease 2019 (COVID-19) caused an economic downturn and increased the unemployment rate in China. In this context, employees face health and social economic stressors. To assess their mental health (i.e., anxiety, depression, insomnia and somatization) and work attitudes (i.e., work engagement, job satisfaction and turnover intention) as well as the associated factors, we conducted a cross-sectional study among people who resumed work after the Spring Festival holiday during the COVID-19 pandemic. The results show that the prevalence of anxiety, depression, insomnia and somatization among these people was 12.7%, 13.5%, 20.7% and 6.6%, respectively. The major risk factor for mental health was worrying about unemployment, and the main protective factors were psychological strengths (i.e., resilience and optimism). Regarding work attitudes, the percentage of people who felt more satisfied with their job (43.8%) was larger than that of those who felt less satisfied (26.9%), while the percentage of people who thought about quitting their job more frequently (15.7%) was smaller than that of those who considered it less frequently (63.2%). However, work engagement was lower than usual. Similar to the factors associated with mental health, the major risk factor for work attitudes was also worrying about unemployment, and the main protective factors were resilience and optimism. In addition, the nature of the organization, job status, age, position and income changes were also related to these work attitudes. Our findings shed light on the need for organization administrators to be aware of the status of and factors associated with employees’ mental health and work attitudes during the COVID-19 pandemic. Policies or interventions could be developed based on our findings.","author":[{"dropping-particle":"","family":"Song","given":"Lili","non-dropping-particle":"","parse-names":false,"suffix":""},{"dropping-particle":"","family":"Wang","given":"Yong","non-dropping-particle":"","parse-names":false,"suffix":""},{"dropping-particle":"","family":"Li","given":"ZhengLin","non-dropping-particle":"","parse-names":false,"suffix":""},{"dropping-particle":"","family":"Yang","given":"Ying","non-dropping-particle":"","parse-names":false,"suffix":""},{"dropping-particle":"","family":"Li","given":"Hao","non-dropping-particle":"","parse-names":false,"suffix":""}],"container-title":"International Journal of Environmental Research and Public Health","id":"ITEM-5","issue":"14","issued":{"date-parts":[["2020","7","2"]]},"page":"1-15","publisher":"Multidisciplinary Digital Publishing Institute  (MDPI)","title":"Mental Health and Work Attitudes among People Resuming Work during the COVID-19 Pandemic: A Cross-Sectional Study in China","type":"article-journal","volume":"17"},"uris":["http://www.mendeley.com/documents/?uuid=477420c4-88c7-3ac4-877a-fdd2d13f6499"]}],"mendeley":{"formattedCitation":"(53,54,58,60,62)","plainTextFormattedCitation":"(53,54,58,60,62)","previouslyFormattedCitation":"(53,54,58,60,62)"},"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3,54,58,60,62)</w:t>
      </w:r>
      <w:r w:rsidR="00EA42F4">
        <w:rPr>
          <w:rFonts w:ascii="Times New Roman" w:eastAsia="Times New Roman" w:hAnsi="Times New Roman" w:cs="Times New Roman"/>
          <w:sz w:val="24"/>
          <w:szCs w:val="24"/>
          <w:vertAlign w:val="superscript"/>
        </w:rPr>
        <w:fldChar w:fldCharType="end"/>
      </w:r>
      <w:r w:rsidR="000C46D6">
        <w:rPr>
          <w:rFonts w:ascii="Times New Roman" w:eastAsia="Times New Roman" w:hAnsi="Times New Roman" w:cs="Times New Roman"/>
          <w:sz w:val="24"/>
          <w:szCs w:val="24"/>
          <w:vertAlign w:val="superscript"/>
        </w:rPr>
        <w:t xml:space="preserve"> </w:t>
      </w:r>
      <w:r w:rsidRPr="00205201">
        <w:rPr>
          <w:rFonts w:ascii="Times New Roman" w:eastAsia="Times New Roman" w:hAnsi="Times New Roman" w:cs="Times New Roman"/>
          <w:sz w:val="24"/>
          <w:szCs w:val="24"/>
        </w:rPr>
        <w:t>or job loss</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3390/IJERPH17239036","PMID":"33291530","abstract":"Background: A global pandemic caused by COVID-19 resulted in restrictions to daily living for Canadians, including social distancing and closure of recreation facilities and provincial parks. Methods: The objective of this study was to assess whether sex differences exist in physical activity and well-being since COVID-19 and to explore how barriers or facilitators to physical activity may explain these differences. Chi-square tests, independent t-tests and one-way ANOVAs were conducted to evaluate data provided by 1098 Canadians—215 men and 871 women. Results: Women were significantly less physically active than men and reported more barriers and fewer facilitators to physical activity and experienced significantly more generalized anxiety than men. Women who were engaged in less physical activity due to COVID-19 reported significantly lower mental health scores, lower social, emotional and psychological well-being, and significantly higher generalized anxiety, while women who engaged in more physical activity had improved mental health scores. Conclusions: Given the challenges that women uniquely face due to restrictions, it is imperative to advocate and provide environmental opportunity and support for physical activity to reduce the mental duress women may be experiencing. Specific physical activity programming that is inclusive of lifestyle physical activity and can engage children is encouraged.","author":[{"dropping-particle":"","family":"Nienhuis","given":"Carl P","non-dropping-particle":"","parse-names":false,"suffix":""},{"dropping-particle":"","family":"Lesser","given":"Iris A","non-dropping-particle":"","parse-names":false,"suffix":""}],"container-title":"International Journal of Environmental Research and Public Health","id":"ITEM-1","issue":"23","issued":{"date-parts":[["2020","12"]]},"page":"1-12","publisher":"Multidisciplinary Digital Publishing Institute (MDPI)","title":"The Impact of COVID-19 on Women's Physical Activity Behavior and Mental Well-Being","type":"article-journal","volume":"17"},"uris":["http://www.mendeley.com/documents/?uuid=c98d9c6b-c259-4f95-9cee-975733bc2def"]},{"id":"ITEM-2","itemData":{"DOI":"10.1037/APL0000831","abstract":"The authors assess levels and within-person changes in psychological well-being (i.e., depressive symptoms and life satisfaction) from before to during the COVID-19 pandemic for individuals in the United States, in general and by socioeconomic status (SES). The data is from 2 surveys of 1,143 adults from RAND Corporation’s nationally representative American Life Panel, the first administered between April–June, 2019 and the second during the initial peak of the pandemic in the United States in April, 2020. Depressive symptoms during the pandemic were higher than population norms before the pandemic. Depressive symptoms increased from before to during COVID-19 and life satisfaction decreased. Individuals with higher education experienced a greater increase in depressive symptoms and a greater decrease in life satisfaction from before to during COVID-19 in comparison to those with lower education. Supplemental analysis illustrates that income had a curvilinear relationship with changes in well-being, such that individuals at the highest levels of income experienced a greater decrease in life satisfaction from before to during COVID-19 than individuals with lower levels of income. We draw on conservation of resources theory and the theory of fundamental social causes to examine four key mechanisms (perceived financial resources, perceived control, interpersonal resources, and COVID-19-related knowledge/news consumption) underlying the relationship between SES and well-being during COVID-19. These resources explained changes in well-being for the sample as a whole but did not provide insight into why individuals of higher education experienced a greater decline in well-being from before to during COVID-19. (PsycInfo Database Record (c) 2020 APA, all rights reserved)","author":[{"dropping-particle":"","family":"Wanberg","given":"Connie R.","non-dropping-particle":"","parse-names":false,"suffix":""},{"dropping-particle":"","family":"Csillag","given":"Borbala","non-dropping-particle":"","parse-names":false,"suffix":""},{"dropping-particle":"","family":"Douglass","given":"Richard P.","non-dropping-particle":"","parse-names":false,"suffix":""},{"dropping-particle":"","family":"Zhou","given":"Le","non-dropping-particle":"","parse-names":false,"suffix":""},{"dropping-particle":"","family":"Pollard","given":"Michael S.","non-dropping-particle":"","parse-names":false,"suffix":""}],"container-title":"Journal of Applied Psychology","id":"ITEM-2","issued":{"date-parts":[["2020"]]},"publisher":"American Psychological Association","title":"Socioeconomic status and well-being during COVID-19: A resource-based examination.","type":"article-journal"},"uris":["http://www.mendeley.com/documents/?uuid=d06776dd-538b-3a44-b806-23f9fe0e23fd"]},{"id":"ITEM-3","itemData":{"DOI":"10.3389/FPUBH.2020.597619","ISSN":"2296-2565","abstract":"Objectives Due to the COVID-19 pandemic, major changes to how, or even whether, we work have occurred. This study examines associations of changing COVID-19-related employment conditions with physical activity and sedentary behaviour. Methods Data from 2,303 US adults in employment prior to COVID-19 were collected April 3rd-7th, 2020. Participants reported whether their employment remained unchanged, they were working from home (WFH) when they had not been before, or they lost their job due to the pandemic. Validated questionnaires assessed physical activity, sitting time, and screen time. Linear regression quantified associations of COVID-19-related employment changes with physical activity, sitting time, and screen time, controlling for age, sex, race, BMI, smoking status, marital status, chronic conditions, household location, public health restrictions, and recalled physical activity, sitting time, and screen time prior to the COVID-19 pandemic. Results Compared to those whose employment remained unchanged, participants whose employment changed (either WFH or lost their job) due to COVID-19 reported higher sitting time (WFH: g=0.153, 95% CI=0.095 to 0.210; lost job: g=0.212, 0.113 to 0.311) and screen time (WFH: g=0.158, 0.104 to 0.212; lost job: g=0.193, 0.102 to 0.285). There were no significant group differences for physical activity (WFH: g=-0.030, -0.101 to 0.042; lost job: g=-0.070, -0.178 to 0.037). Conclusion COVID-19 related employment changes were associated with greater sitting and screen time. As sedentary time is consistently negatively associated with current and future health and wellbeing, increased sedentary time due to employment changes is a public health concern.","author":[{"dropping-particle":"","family":"McDowell","given":"Cillian P.","non-dropping-particle":"","parse-names":false,"suffix":""},{"dropping-particle":"","family":"Herring","given":"Matthew P.","non-dropping-particle":"","parse-names":false,"suffix":""},{"dropping-particle":"","family":"Lansing","given":"Jeni","non-dropping-particle":"","parse-names":false,"suffix":""},{"dropping-particle":"","family":"Brower","given":"Cassandra","non-dropping-particle":"","parse-names":false,"suffix":""},{"dropping-particle":"","family":"Meyer","given":"Jacob D.","non-dropping-particle":"","parse-names":false,"suffix":""}],"container-title":"Frontiers in Public Health","id":"ITEM-3","issued":{"date-parts":[["2020","11","5"]]},"page":"750","publisher":"Frontiers","title":"Working From Home and Job Loss Due to the COVID-19 Pandemic Are Associated With Greater Time in Sedentary Behaviors","type":"article-journal","volume":"0"},"uris":["http://www.mendeley.com/documents/?uuid=0c7f3921-375d-3f55-8691-970b10ae15e1"]},{"id":"ITEM-4","itemData":{"DOI":"10.7189/JOGH.10.020505","ISSN":"2047-2986","PMID":"33110588","abstract":"Background Epidemic outbreaks have significant impact on psychological well-being, increasing psychiatric morbidity among the population. We aimed to describe the early psychological impact of COVID-19 and its contributing factors in a large Spanish sample, globally and according to mental status (never mental disorder NMD, past mental disorder PMD, current mental disorder CMD). Methods An online questionnaire was conducted between 19 and 26 March, five days after the official declaration of alarm and the lockdown order. Data included sociodemographic and clinical information and the DASS-21 and IES questionnaires. We analysed 21207 responses using the appropriate descriptive and univariate tests as well as binary logistic regression to identify psychological risk and protective factors. Results We found a statistically significant gradient in the psychological impact experienced in five domains according to mental status, with the NMD group being the least affected and the CMD group being the most affected. In the three groups, the depressive response was the most prevalent (NMD = 40.9%, PMD = 51.9%, CMD = 74.4%, F = 1011.459, P &lt; 0.001). Risk factors were female sex and classification as a case in any psychological domain. Protective factors were younger age and ability to enjoy free time. Variables related to COVID-19 had almost no impact except for having COVID-19 symptoms, which was a risk factor for anxiety in all three groups. Conclusions Our results can help develop coping strategies addressing modifiable risk and protective factors for each mental status for early implementation in future outbreaks.","author":[{"dropping-particle":"","family":"L","given":"García-Álvarez","non-dropping-particle":"","parse-names":false,"suffix":""},{"dropping-particle":"","family":"L","given":"de la Fuente-Tomás","non-dropping-particle":"","parse-names":false,"suffix":""},{"dropping-particle":"","family":"MP","given":"García-Portilla","non-dropping-particle":"","parse-names":false,"suffix":""},{"dropping-particle":"","family":"PA","given":"Sáiz","non-dropping-particle":"","parse-names":false,"suffix":""},{"dropping-particle":"","family":"CM","given":"Lacasa","non-dropping-particle":"","parse-names":false,"suffix":""},{"dropping-particle":"","family":"F","given":"Dal Santo","non-dropping-particle":"","parse-names":false,"suffix":""},{"dropping-particle":"","family":"L","given":"González-Blanco","non-dropping-particle":"","parse-names":false,"suffix":""},{"dropping-particle":"","family":"MT","given":"Bobes-Bascarán","non-dropping-particle":"","parse-names":false,"suffix":""},{"dropping-particle":"","family":"MV","given":"García","non-dropping-particle":"","parse-names":false,"suffix":""},{"dropping-particle":"","family":"CÁ","given":"Vázquez","non-dropping-particle":"","parse-names":false,"suffix":""},{"dropping-particle":"","family":"ÁV","given":"Iglesias","non-dropping-particle":"","parse-names":false,"suffix":""},{"dropping-particle":"","family":"CM","given":"Cao","non-dropping-particle":"","parse-names":false,"suffix":""},{"dropping-particle":"","family":"AG","given":"Fernández","non-dropping-particle":"","parse-names":false,"suffix":""},{"dropping-particle":"","family":"MT","given":"Bascarán Fernández","non-dropping-particle":"","parse-names":false,"suffix":""},{"dropping-particle":"","family":"AP","given":"Fernández","non-dropping-particle":"","parse-names":false,"suffix":""},{"dropping-particle":"","family":"JR","given":"Revuelta","non-dropping-particle":"","parse-names":false,"suffix":""},{"dropping-particle":"","family":"ES","given":"Zazo","non-dropping-particle":"","parse-names":false,"suffix":""},{"dropping-particle":"","family":"PZ","given":"Madera","non-dropping-particle":"","parse-names":false,"suffix":""},{"dropping-particle":"","family":"MS","given":"Álvarez","non-dropping-particle":"","parse-names":false,"suffix":""},{"dropping-particle":"","family":"ÁP","given":"Sánchez","non-dropping-particle":"","parse-names":false,"suffix":""},{"dropping-particle":"","family":"CF","given":"Delgado","non-dropping-particle":"","parse-names":false,"suffix":""},{"dropping-particle":"","family":"SC","given":"Suárez","non-dropping-particle":"","parse-names":false,"suffix":""},{"dropping-particle":"","family":"IM","given":"Miranda","non-dropping-particle":"","parse-names":false,"suffix":""},{"dropping-particle":"","family":"LJ","given":"Treviño","non-dropping-particle":"","parse-names":false,"suffix":""},{"dropping-particle":"","family":"GP","given":"Calzón","non-dropping-particle":"","parse-names":false,"suffix":""},{"dropping-particle":"","family":"I","given":"Abad","non-dropping-particle":"","parse-names":false,"suffix":""},{"dropping-particle":"","family":"CP","given":"Duque","non-dropping-particle":"","parse-names":false,"suffix":""},{"dropping-particle":"","family":"L","given":"Riera","non-dropping-particle":"","parse-names":false,"suffix":""},{"dropping-particle":"","family":"PM","given":"González","non-dropping-particle":"","parse-names":false,"suffix":""},{"dropping-particle":"","family":"EF","given":"Pedrero","non-dropping-particle":"","parse-names":false,"suffix":""},{"dropping-particle":"","family":"J","given":"Bobes","non-dropping-particle":"","parse-names":false,"suffix":""}],"container-title":"Journal of global health","id":"ITEM-4","issue":"2","issued":{"date-parts":[["2020","12","1"]]},"page":"1-15","publisher":"J Glob Health","title":"Early psychological impact of the 2019 coronavirus disease (COVID-19) pandemic and lockdown in a large Spanish sample","type":"article-journal","volume":"10"},"uris":["http://www.mendeley.com/documents/?uuid=1a3aa115-b92f-3642-9da0-3651dc692325"]},{"id":"ITEM-5","itemData":{"DOI":"10.1111/COB.12386","ISSN":"1758-8111","PMID":"32515555","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JP","given":"Almandoz","non-dropping-particle":"","parse-names":false,"suffix":""},{"dropping-particle":"","family":"L","given":"Xie","non-dropping-particle":"","parse-names":false,"suffix":""},{"dropping-particle":"","family":"JN","given":"Schellinger","non-dropping-particle":"","parse-names":false,"suffix":""},{"dropping-particle":"","family":"MS","given":"Mathew","non-dropping-particle":"","parse-names":false,"suffix":""},{"dropping-particle":"","family":"C","given":"Gazda","non-dropping-particle":"","parse-names":false,"suffix":""},{"dropping-particle":"","family":"A","given":"Ofori","non-dropping-particle":"","parse-names":false,"suffix":""},{"dropping-particle":"","family":"S","given":"Kukreja","non-dropping-particle":"","parse-names":false,"suffix":""},{"dropping-particle":"","family":"SE","given":"Messiah","non-dropping-particle":"","parse-names":false,"suffix":""}],"container-title":"Clinical obesity","id":"ITEM-5","issue":"5","issued":{"date-parts":[["2020","10"]]},"publisher":"Clin Obes","title":"Impact of COVID-19 stay-at-home orders on weight-related behaviours among patients with obesity","type":"article-journal","volume":"10"},"uris":["http://www.mendeley.com/documents/?uuid=00a793da-4723-3100-8af2-04b6c660e936"]},{"id":"ITEM-6","itemData":{"DOI":"10.3390/IJERPH17134779","PMID":"32630821","abstract":"Italy was the first European country that entered a nationwide lockdown during the COVID-19 pandemic. Since quarantine can impact on mental health, this study aimed to estimate the prevalence of depressive symptoms, anxiety symptoms and sleeping disturbances in the Italian population during lockdown. The factors that might influence such outcomes were explored. A national cross-sectional survey was performed during the last 14 days of the Italian lockdown. Questionnaires assessed socio-demographics characteristic, behaviors and healthcare access. The outcomes were assessed using Patient Health Questionnaire-2 and Generalized Anxiety Disorder-2. Participants with sleep disturbances completed the Insomnia Severity Index. The sample size was 1515. Depression and anxiety symptom prevalence was 24.7% and 23.2%; 42.2% had sleep disturbances and, among them, 17.4% reported moderate/severe insomnia. Being female, an increased time spent on the internet and an avoidance of activities through peer pressure increased the likelihood of at least one mental health outcome. Increasing age, an absence of work-related troubles and being married or being a cohabitant reduced such a probability. Females and participants with chronic conditions were associated with a higher prevalence of sleep disturbances. It is crucial to study effective interventions, specifically planning strategies, for more vulnerable groups and to consider the role of the internet.","author":[{"dropping-particle":"","family":"Gualano","given":"Maria Rosaria","non-dropping-particle":"","parse-names":false,"suffix":""},{"dropping-particle":"Lo","family":"Moro","given":"Giuseppina","non-dropping-particle":"","parse-names":false,"suffix":""},{"dropping-particle":"","family":"Voglino","given":"Gianluca","non-dropping-particle":"","parse-names":false,"suffix":""},{"dropping-particle":"","family":"Bert","given":"Fabrizio","non-dropping-particle":"","parse-names":false,"suffix":""},{"dropping-particle":"","family":"Siliquini","given":"Roberta","non-dropping-particle":"","parse-names":false,"suffix":""}],"container-title":"International Journal of Environmental Research and Public Health","id":"ITEM-6","issue":"13","issued":{"date-parts":[["2020","7","1"]]},"page":"1-13","publisher":"Multidisciplinary Digital Publishing Institute  (MDPI)","title":"Effects of Covid-19 Lockdown on Mental Health and Sleep Disturbances in Italy","type":"article-journal","volume":"17"},"uris":["http://www.mendeley.com/documents/?uuid=648eb2ce-e7f6-3d59-844d-e11547ab5862"]}],"mendeley":{"formattedCitation":"(56,57,59–62)","plainTextFormattedCitation":"(56,57,59–62)","previouslyFormattedCitation":"(56,57,59–62)"},"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6,57,59–62)</w:t>
      </w:r>
      <w:r w:rsidR="00EA42F4">
        <w:rPr>
          <w:rFonts w:ascii="Times New Roman" w:eastAsia="Times New Roman" w:hAnsi="Times New Roman" w:cs="Times New Roman"/>
          <w:sz w:val="24"/>
          <w:szCs w:val="24"/>
          <w:vertAlign w:val="superscript"/>
        </w:rPr>
        <w:fldChar w:fldCharType="end"/>
      </w:r>
      <w:r w:rsidR="00A30295" w:rsidRPr="00205201">
        <w:rPr>
          <w:rFonts w:ascii="Times New Roman" w:eastAsia="Times New Roman" w:hAnsi="Times New Roman" w:cs="Times New Roman"/>
          <w:sz w:val="24"/>
          <w:szCs w:val="24"/>
        </w:rPr>
        <w:t>. T</w:t>
      </w:r>
      <w:r w:rsidRPr="00205201">
        <w:rPr>
          <w:rFonts w:ascii="Times New Roman" w:eastAsia="Times New Roman" w:hAnsi="Times New Roman" w:cs="Times New Roman"/>
          <w:sz w:val="24"/>
          <w:szCs w:val="24"/>
        </w:rPr>
        <w:t xml:space="preserve">wo of the papers </w:t>
      </w:r>
      <w:r w:rsidR="00523561" w:rsidRPr="00205201">
        <w:rPr>
          <w:rFonts w:ascii="Times New Roman" w:eastAsia="Times New Roman" w:hAnsi="Times New Roman" w:cs="Times New Roman"/>
          <w:sz w:val="24"/>
          <w:szCs w:val="24"/>
        </w:rPr>
        <w:t>showed that</w:t>
      </w:r>
      <w:r w:rsidRPr="00205201">
        <w:rPr>
          <w:rFonts w:ascii="Times New Roman" w:eastAsia="Times New Roman" w:hAnsi="Times New Roman" w:cs="Times New Roman"/>
          <w:sz w:val="24"/>
          <w:szCs w:val="24"/>
        </w:rPr>
        <w:t xml:space="preserve"> COVID-19 result</w:t>
      </w:r>
      <w:r w:rsidR="00523561" w:rsidRPr="00205201">
        <w:rPr>
          <w:rFonts w:ascii="Times New Roman" w:eastAsia="Times New Roman" w:hAnsi="Times New Roman" w:cs="Times New Roman"/>
          <w:sz w:val="24"/>
          <w:szCs w:val="24"/>
        </w:rPr>
        <w:t xml:space="preserve">ed </w:t>
      </w:r>
      <w:r w:rsidRPr="00205201">
        <w:rPr>
          <w:rFonts w:ascii="Times New Roman" w:eastAsia="Times New Roman" w:hAnsi="Times New Roman" w:cs="Times New Roman"/>
          <w:sz w:val="24"/>
          <w:szCs w:val="24"/>
        </w:rPr>
        <w:t xml:space="preserve">in </w:t>
      </w:r>
      <w:r w:rsidR="000E0AEE" w:rsidRPr="00205201">
        <w:rPr>
          <w:rFonts w:ascii="Times New Roman" w:eastAsia="Times New Roman" w:hAnsi="Times New Roman" w:cs="Times New Roman"/>
          <w:sz w:val="24"/>
          <w:szCs w:val="24"/>
        </w:rPr>
        <w:t>alarming the participant and increas</w:t>
      </w:r>
      <w:r w:rsidR="00AD3CB2" w:rsidRPr="00205201">
        <w:rPr>
          <w:rFonts w:ascii="Times New Roman" w:eastAsia="Times New Roman" w:hAnsi="Times New Roman" w:cs="Times New Roman"/>
          <w:sz w:val="24"/>
          <w:szCs w:val="24"/>
        </w:rPr>
        <w:t>ing</w:t>
      </w:r>
      <w:r w:rsidR="000E0AEE" w:rsidRPr="00205201">
        <w:rPr>
          <w:rFonts w:ascii="Times New Roman" w:eastAsia="Times New Roman" w:hAnsi="Times New Roman" w:cs="Times New Roman"/>
          <w:sz w:val="24"/>
          <w:szCs w:val="24"/>
        </w:rPr>
        <w:t xml:space="preserve"> their fear of </w:t>
      </w:r>
      <w:r w:rsidRPr="00205201">
        <w:rPr>
          <w:rFonts w:ascii="Times New Roman" w:eastAsia="Times New Roman" w:hAnsi="Times New Roman" w:cs="Times New Roman"/>
          <w:sz w:val="24"/>
          <w:szCs w:val="24"/>
        </w:rPr>
        <w:t>job insecurity</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97/JOM.0000000000001962","ISSN":"1076-2752","PMID":"32890205","abstract":"Objective: To determine whether job insecurity due to COVID-19 and financial concern were associated with worse mental health during the COVID-19 pandemic. Method: Participants (N=474 employed U.S. individuals) completed an online survey from April 6 to 12, 2020. Linear regressions were used to examine factors associated with mental health. Results: After accounting for demographic characteristics, health status, other COVID-19 experiences, and anxiety symptoms, greater job insecurity due to COVID-19 was related to greater depressive symptoms. Conversely, after accounting for covariates and depressive symptoms, greater financial concern was related to greater anxiety symptoms. Further, greater job insecurity was indirectly related to greater anxiety symptoms due to greater financial concern. Conclusions: Findings suggest that employers should aim to reduce job insecurity and financial concern among employees during the COVID-19 pandemic to address the associated mental health consequences.","author":[{"dropping-particle":"","family":"JM","given":"Wilson","non-dropping-particle":"","parse-names":false,"suffix":""},{"dropping-particle":"","family":"J","given":"Lee","non-dropping-particle":"","parse-names":false,"suffix":""},{"dropping-particle":"","family":"HN","given":"Fitzgerald","non-dropping-particle":"","parse-names":false,"suffix":""},{"dropping-particle":"","family":"B","given":"Oosterhoff","non-dropping-particle":"","parse-names":false,"suffix":""},{"dropping-particle":"","family":"B","given":"Sevi","non-dropping-particle":"","parse-names":false,"suffix":""},{"dropping-particle":"","family":"NJ","given":"Shook","non-dropping-particle":"","parse-names":false,"suffix":""}],"container-title":"Journal of Occupational and Environmental Medicine","id":"ITEM-1","issue":"9","issued":{"date-parts":[["2020","9","1"]]},"page":"686-691","publisher":"Lippincott Williams and Wilkins","title":"Job Insecurity and Financial Concern During the COVID-19 Pandemic Are Associated With Worse Mental Health.","type":"article-journal","volume":"62"},"uris":["http://www.mendeley.com/documents/?uuid=6e142af9-558c-320d-a6ce-7f40be8e062f"]},{"id":"ITEM-2","itemData":{"DOI":"10.3390/IJERPH17134779","PMID":"32630821","abstract":"Italy was the first European country that entered a nationwide lockdown during the COVID-19 pandemic. Since quarantine can impact on mental health, this study aimed to estimate the prevalence of depressive symptoms, anxiety symptoms and sleeping disturbances in the Italian population during lockdown. The factors that might influence such outcomes were explored. A national cross-sectional survey was performed during the last 14 days of the Italian lockdown. Questionnaires assessed socio-demographics characteristic, behaviors and healthcare access. The outcomes were assessed using Patient Health Questionnaire-2 and Generalized Anxiety Disorder-2. Participants with sleep disturbances completed the Insomnia Severity Index. The sample size was 1515. Depression and anxiety symptom prevalence was 24.7% and 23.2%; 42.2% had sleep disturbances and, among them, 17.4% reported moderate/severe insomnia. Being female, an increased time spent on the internet and an avoidance of activities through peer pressure increased the likelihood of at least one mental health outcome. Increasing age, an absence of work-related troubles and being married or being a cohabitant reduced such a probability. Females and participants with chronic conditions were associated with a higher prevalence of sleep disturbances. It is crucial to study effective interventions, specifically planning strategies, for more vulnerable groups and to consider the role of the internet.","author":[{"dropping-particle":"","family":"Gualano","given":"Maria Rosaria","non-dropping-particle":"","parse-names":false,"suffix":""},{"dropping-particle":"Lo","family":"Moro","given":"Giuseppina","non-dropping-particle":"","parse-names":false,"suffix":""},{"dropping-particle":"","family":"Voglino","given":"Gianluca","non-dropping-particle":"","parse-names":false,"suffix":""},{"dropping-particle":"","family":"Bert","given":"Fabrizio","non-dropping-particle":"","parse-names":false,"suffix":""},{"dropping-particle":"","family":"Siliquini","given":"Roberta","non-dropping-particle":"","parse-names":false,"suffix":""}],"container-title":"International Journal of Environmental Research and Public Health","id":"ITEM-2","issue":"13","issued":{"date-parts":[["2020","7","1"]]},"page":"1-13","publisher":"Multidisciplinary Digital Publishing Institute  (MDPI)","title":"Effects of Covid-19 Lockdown on Mental Health and Sleep Disturbances in Italy","type":"article-journal","volume":"17"},"uris":["http://www.mendeley.com/documents/?uuid=648eb2ce-e7f6-3d59-844d-e11547ab5862"]}],"mendeley":{"formattedCitation":"(55,62)","plainTextFormattedCitation":"(55,62)","previouslyFormattedCitation":"(55,62)"},"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5,62)</w:t>
      </w:r>
      <w:r w:rsidR="00EA42F4">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with Wilson et al. reporting 31.9% of participants </w:t>
      </w:r>
      <w:r w:rsidR="002C1432" w:rsidRPr="00205201">
        <w:rPr>
          <w:rFonts w:ascii="Times New Roman" w:eastAsia="Times New Roman" w:hAnsi="Times New Roman" w:cs="Times New Roman"/>
          <w:sz w:val="24"/>
          <w:szCs w:val="24"/>
        </w:rPr>
        <w:t>ha</w:t>
      </w:r>
      <w:r w:rsidR="002C1432">
        <w:rPr>
          <w:rFonts w:ascii="Times New Roman" w:eastAsia="Times New Roman" w:hAnsi="Times New Roman" w:cs="Times New Roman"/>
          <w:sz w:val="24"/>
          <w:szCs w:val="24"/>
        </w:rPr>
        <w:t>d</w:t>
      </w:r>
      <w:r w:rsidR="002C1432" w:rsidRPr="00205201">
        <w:rPr>
          <w:rFonts w:ascii="Times New Roman" w:eastAsia="Times New Roman" w:hAnsi="Times New Roman" w:cs="Times New Roman"/>
          <w:sz w:val="24"/>
          <w:szCs w:val="24"/>
        </w:rPr>
        <w:t xml:space="preserve"> </w:t>
      </w:r>
      <w:r w:rsidRPr="00205201">
        <w:rPr>
          <w:rFonts w:ascii="Times New Roman" w:eastAsia="Times New Roman" w:hAnsi="Times New Roman" w:cs="Times New Roman"/>
          <w:sz w:val="24"/>
          <w:szCs w:val="24"/>
        </w:rPr>
        <w:t>financial fears during the pandemic and only 19.6% of the sample having no concerns at all</w:t>
      </w:r>
      <w:r w:rsidR="000C46D6">
        <w:rPr>
          <w:rFonts w:ascii="Times New Roman" w:eastAsia="Times New Roman" w:hAnsi="Times New Roman" w:cs="Times New Roman"/>
          <w:sz w:val="24"/>
          <w:szCs w:val="24"/>
        </w:rPr>
        <w:t xml:space="preserve"> </w:t>
      </w:r>
      <w:r w:rsidR="00EA42F4">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97/JOM.0000000000001962","ISSN":"1076-2752","PMID":"32890205","abstract":"Objective: To determine whether job insecurity due to COVID-19 and financial concern were associated with worse mental health during the COVID-19 pandemic. Method: Participants (N=474 employed U.S. individuals) completed an online survey from April 6 to 12, 2020. Linear regressions were used to examine factors associated with mental health. Results: After accounting for demographic characteristics, health status, other COVID-19 experiences, and anxiety symptoms, greater job insecurity due to COVID-19 was related to greater depressive symptoms. Conversely, after accounting for covariates and depressive symptoms, greater financial concern was related to greater anxiety symptoms. Further, greater job insecurity was indirectly related to greater anxiety symptoms due to greater financial concern. Conclusions: Findings suggest that employers should aim to reduce job insecurity and financial concern among employees during the COVID-19 pandemic to address the associated mental health consequences.","author":[{"dropping-particle":"","family":"JM","given":"Wilson","non-dropping-particle":"","parse-names":false,"suffix":""},{"dropping-particle":"","family":"J","given":"Lee","non-dropping-particle":"","parse-names":false,"suffix":""},{"dropping-particle":"","family":"HN","given":"Fitzgerald","non-dropping-particle":"","parse-names":false,"suffix":""},{"dropping-particle":"","family":"B","given":"Oosterhoff","non-dropping-particle":"","parse-names":false,"suffix":""},{"dropping-particle":"","family":"B","given":"Sevi","non-dropping-particle":"","parse-names":false,"suffix":""},{"dropping-particle":"","family":"NJ","given":"Shook","non-dropping-particle":"","parse-names":false,"suffix":""}],"container-title":"Journal of Occupational and Environmental Medicine","id":"ITEM-1","issue":"9","issued":{"date-parts":[["2020","9","1"]]},"page":"686-691","publisher":"Lippincott Williams and Wilkins","title":"Job Insecurity and Financial Concern During the COVID-19 Pandemic Are Associated With Worse Mental Health.","type":"article-journal","volume":"62"},"uris":["http://www.mendeley.com/documents/?uuid=6e142af9-558c-320d-a6ce-7f40be8e062f"]}],"mendeley":{"formattedCitation":"(55)","plainTextFormattedCitation":"(55)","previouslyFormattedCitation":"(55)"},"properties":{"noteIndex":0},"schema":"https://github.com/citation-style-language/schema/raw/master/csl-citation.json"}</w:instrText>
      </w:r>
      <w:r w:rsidR="00EA42F4">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5)</w:t>
      </w:r>
      <w:r w:rsidR="00EA42F4">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w:t>
      </w:r>
    </w:p>
    <w:p w14:paraId="1C3F2377" w14:textId="77777777" w:rsidR="0015104D" w:rsidRPr="00205201" w:rsidRDefault="0015104D" w:rsidP="0089037D">
      <w:pPr>
        <w:spacing w:before="240" w:after="240" w:line="480" w:lineRule="auto"/>
        <w:rPr>
          <w:rFonts w:ascii="Times New Roman" w:eastAsia="Times New Roman" w:hAnsi="Times New Roman" w:cs="Times New Roman"/>
          <w:b/>
          <w:sz w:val="24"/>
          <w:szCs w:val="24"/>
          <w:u w:val="single"/>
        </w:rPr>
      </w:pPr>
      <w:r w:rsidRPr="00205201">
        <w:rPr>
          <w:rFonts w:ascii="Times New Roman" w:eastAsia="Times New Roman" w:hAnsi="Times New Roman" w:cs="Times New Roman"/>
          <w:b/>
          <w:sz w:val="24"/>
          <w:szCs w:val="24"/>
          <w:u w:val="single"/>
        </w:rPr>
        <w:t>Relation between COVID-19 and Depression</w:t>
      </w:r>
    </w:p>
    <w:p w14:paraId="3D404D58" w14:textId="408A1571" w:rsidR="0015104D" w:rsidRPr="00205201" w:rsidRDefault="0015104D" w:rsidP="0089037D">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Seventeen of the studies included in this review investigated the relationship between COVID-19 and depression</w:t>
      </w:r>
      <w:r>
        <w:rPr>
          <w:rFonts w:ascii="Times New Roman" w:eastAsia="Times New Roman" w:hAnsi="Times New Roman" w:cs="Times New Roman"/>
          <w:sz w:val="24"/>
          <w:szCs w:val="24"/>
        </w:rPr>
        <w:t>, summarised in Table 5</w:t>
      </w:r>
      <w:r w:rsidRPr="00205201">
        <w:rPr>
          <w:rFonts w:ascii="Times New Roman" w:eastAsia="Times New Roman" w:hAnsi="Times New Roman" w:cs="Times New Roman"/>
          <w:sz w:val="24"/>
          <w:szCs w:val="24"/>
        </w:rPr>
        <w:t>. Only validated depression scales were used, of which three studies used the Depression, Anxiety and Stress Scale (DASS)</w:t>
      </w:r>
      <w:r w:rsidR="000C46D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6/J.JAAC.2020.06.007","ISSN":"1527-5418","PMID":"32615153","abstract":"The novel coronavirus disease 2019 (COVID-19) infection has rapidly grown worldwide,1 and many governments have implemented policies to control the infection rate. For example, school suspension, self-quarantine, requirement of citizens to stay at home,2 travel and border controls, and discouragement of outdoor activities3 have been used. Although these actions emphasizing the importance of “spatial distancing” are based on the perspective of public health, they may result in health problems other than COVID-19 infection, such as psychological distress and fear.4 Therefore, the present authors examined the potential predictors for psychological distress among schoolchildren during COVID-19 school suspension.","author":[{"dropping-particle":"","family":"IH","given":"Chen","non-dropping-particle":"","parse-names":false,"suffix":""},{"dropping-particle":"","family":"CY","given":"Chen","non-dropping-particle":"","parse-names":false,"suffix":""},{"dropping-particle":"","family":"AH","given":"Pakpour","non-dropping-particle":"","parse-names":false,"suffix":""},{"dropping-particle":"","family":"MD","given":"Griffiths","non-dropping-particle":"","parse-names":false,"suffix":""},{"dropping-particle":"","family":"CY","given":"Lin","non-dropping-particle":"","parse-names":false,"suffix":""}],"container-title":"Journal of the American Academy of Child and Adolescent Psychiatry","id":"ITEM-1","issue":"10","issued":{"date-parts":[["2020","10","1"]]},"page":"1099-1102.e1","publisher":"J Am Acad Child Adolesc Psychiatry","title":"Internet-Related Behaviors and Psychological Distress Among Schoolchildren During COVID-19 School Suspension","type":"article-journal","volume":"59"},"uris":["http://www.mendeley.com/documents/?uuid=08bcfaf9-dfd8-3fb8-9578-2c5f1627f002"]},{"id":"ITEM-2","itemData":{"DOI":"10.1371/JOURNAL.PONE.0237301","ISSN":"1932-6203","abstract":"The coronavirus disease 2019 (COVID-19) pandemic has put considerable physical and emotional strain on frontline healthcare workers. Among frontline healthcare workers, physician trainees represent a unique group—functioning simultaneously as both learners and caregivers and experiencing considerable challenges during the pandemic. However, we have a limited understanding regarding the emotional effects and vulnerability experienced by trainees during the pandemic. We investigated the effects of trainee exposure to patients being tested for COVID-19 on their depression, anxiety, stress, burnout and professional fulfillment. All physician trainees at an academic medical center (n = 1375) were invited to participate in an online survey. We compared the measures of depression, anxiety, stress, burnout and professional fulfillment among trainees who were exposed to patients being tested for COVID-19 and those that were not, using univariable and multivariable models. We also evaluated perceived life stressors such as childcare, home schooling, personal finances and work-family balance among both groups. 393 trainees completed the survey (29% response rate). Compared to the non-exposed group, the exposed group had a higher prevalence of stress (29.4% vs. 18.9%), and burnout (46.3% vs. 33.7%). The exposed group also experienced moderate to extremely high perceived stress regarding childcare and had a lower work-family balance. Multivariable models indicated that trainees who were exposed to COVID-19 patients reported significantly higher stress (10.96 [95% CI, 9.65 to 12.46] vs 8.44 [95% CI, 7.3 to 9.76]; P = 0.043) and were more likely to be burned out (1.31 [95% CI, 1.21 to1.41] vs 1.07 [95% CI, 0.96 to 1.19]; P = 0.002]. We also found that female trainees were more likely to be stressed (P = 0.043); while unmarried trainees were more likely to be depressed (P = 0.009), and marginally more likely to have anxiety (P = 0.051). To address these challenges, wellness programs should focus on sustaining current programs, develop new and targeted mental health resources that are widely accessible and devise strategies for creating awareness regarding these resources.","author":[{"dropping-particle":"","family":"Kannampallil","given":"Thomas G.","non-dropping-particle":"","parse-names":false,"suffix":""},{"dropping-particle":"","family":"Goss","given":"Charles W.","non-dropping-particle":"","parse-names":false,"suffix":""},{"dropping-particle":"","family":"Evanoff","given":"Bradley A.","non-dropping-particle":"","parse-names":false,"suffix":""},{"dropping-particle":"","family":"Strickland","given":"Jaime R.","non-dropping-particle":"","parse-names":false,"suffix":""},{"dropping-particle":"","family":"McAlister","given":"Rebecca P.","non-dropping-particle":"","parse-names":false,"suffix":""},{"dropping-particle":"","family":"Duncan","given":"Jennifer","non-dropping-particle":"","parse-names":false,"suffix":""}],"container-title":"PLOS ONE","id":"ITEM-2","issue":"8","issued":{"date-parts":[["2020","8","1"]]},"page":"e0237301","publisher":"Public Library of Science","title":"Exposure to COVID-19 patients increases physician trainee stress and burnout","type":"article-journal","volume":"15"},"uris":["http://www.mendeley.com/documents/?uuid=ce100ef0-244f-3f69-bc76-7816574db335"]},{"id":"ITEM-3","itemData":{"DOI":"10.3389/FPSYG.2020.586246","ISSN":"1664-1078","abstract":"The recent outbreak of the coronavirus disease (Covid-19) has plunged countries across the world into crisis. Both in the general population and in specific subgroups such as infected people or health care workers, studies have reported increased symptoms of anxiety, depression and stress. However, the reactions of individuals with mental disorders to Covid-19 have largely been neglected. The present study therefore aimed to investigate the perceived impact of Covid-19 and its psychological consequences on people with mental disorders. In this online survey, participants were asked to evaluate their disorder-specific symptoms, perceived psychosocial stress and behaviors related to Covid-19 in the current situation and retrospectively before the spread of Covid-19. The study included participants with self-identified generalized anxiety disorder (GAD), panic disorder and agoraphobia (PA), illness anxiety disorder (IA), social anxiety disorder (SAD), depression (DP), obsessive-compulsive disorder (OCD), body dysmorphic disorder (BDD), eating disorders (ED), schizophrenia spectrum and other psychotic disorders (SP), other non-specified mental disorder (other) as well as mentally healthy controls (HC). The results suggest that the symptom severity of DP, GAD, IA and BDD has deteriorated as a reaction to Covid-19. Across all mental disorders and HC, self-reported psychosocial stress levels were higher during the outbreak of Covid-19 compared to before. A reduced frequency of social contacts and grocery shopping was found for all participants. People with self-identified mental disorders showed higher personal worries about Covid-19 and a higher fear of contagion with Covid-19 than did HC. According to our findings, Covid-19 may reinforce symptom severity and psychosocial stress in individuals with mental disorders. In times of pandemics, special support is needed to assist people with mental disorders and to prevent symptom deterioration.","author":[{"dropping-particle":"","family":"Quittkat","given":"Hannah L.","non-dropping-particle":"","parse-names":false,"suffix":""},{"dropping-particle":"","family":"Düsing","given":"Rainer","non-dropping-particle":"","parse-names":false,"suffix":""},{"dropping-particle":"","family":"Holtmann","given":"Friederike-Johanna","non-dropping-particle":"","parse-names":false,"suffix":""},{"dropping-particle":"","family":"Buhlmann","given":"Ulrike","non-dropping-particle":"","parse-names":false,"suffix":""},{"dropping-particle":"","family":"Svaldi","given":"Jennifer","non-dropping-particle":"","parse-names":false,"suffix":""},{"dropping-particle":"","family":"Vocks","given":"Silja","non-dropping-particle":"","parse-names":false,"suffix":""}],"container-title":"Frontiers in Psychology","id":"ITEM-3","issued":{"date-parts":[["2020","11","17"]]},"page":"3256","publisher":"Frontiers","title":"Perceived Impact of Covid-19 Across Different Mental Disorders: A Study on Disorder-Specific Symptoms, Psychosocial Stress and Behavior","type":"article-journal","volume":"0"},"uris":["http://www.mendeley.com/documents/?uuid=1f776d6c-ab40-372c-aa65-5ef84584f1d6"]}],"mendeley":{"formattedCitation":"(85,94,97)","plainTextFormattedCitation":"(85,94,97)","previouslyFormattedCitation":"(85,94,97)"},"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85,94,97)</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eleven studies used the Patient Health Questionnaire (PHQ)</w:t>
      </w:r>
      <w:r w:rsidR="000C46D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37/APL0000831","abstract":"The authors assess levels and within-person changes in psychological well-being (i.e., depressive symptoms and life satisfaction) from before to during the COVID-19 pandemic for individuals in the United States, in general and by socioeconomic status (SES). The data is from 2 surveys of 1,143 adults from RAND Corporation’s nationally representative American Life Panel, the first administered between April–June, 2019 and the second during the initial peak of the pandemic in the United States in April, 2020. Depressive symptoms during the pandemic were higher than population norms before the pandemic. Depressive symptoms increased from before to during COVID-19 and life satisfaction decreased. Individuals with higher education experienced a greater increase in depressive symptoms and a greater decrease in life satisfaction from before to during COVID-19 in comparison to those with lower education. Supplemental analysis illustrates that income had a curvilinear relationship with changes in well-being, such that individuals at the highest levels of income experienced a greater decrease in life satisfaction from before to during COVID-19 than individuals with lower levels of income. We draw on conservation of resources theory and the theory of fundamental social causes to examine four key mechanisms (perceived financial resources, perceived control, interpersonal resources, and COVID-19-related knowledge/news consumption) underlying the relationship between SES and well-being during COVID-19. These resources explained changes in well-being for the sample as a whole but did not provide insight into why individuals of higher education experienced a greater decline in well-being from before to during COVID-19. (PsycInfo Database Record (c) 2020 APA, all rights reserved)","author":[{"dropping-particle":"","family":"Wanberg","given":"Connie R.","non-dropping-particle":"","parse-names":false,"suffix":""},{"dropping-particle":"","family":"Csillag","given":"Borbala","non-dropping-particle":"","parse-names":false,"suffix":""},{"dropping-particle":"","family":"Douglass","given":"Richard P.","non-dropping-particle":"","parse-names":false,"suffix":""},{"dropping-particle":"","family":"Zhou","given":"Le","non-dropping-particle":"","parse-names":false,"suffix":""},{"dropping-particle":"","family":"Pollard","given":"Michael S.","non-dropping-particle":"","parse-names":false,"suffix":""}],"container-title":"Journal of Applied Psychology","id":"ITEM-1","issued":{"date-parts":[["2020"]]},"publisher":"American Psychological Association","title":"Socioeconomic status and well-being during COVID-19: A resource-based examination.","type":"article-journal"},"uris":["http://www.mendeley.com/documents/?uuid=d06776dd-538b-3a44-b806-23f9fe0e23fd"]},{"id":"ITEM-2","itemData":{"DOI":"10.1001/JAMANETWORKOPEN.2020.19686","abstract":"&lt;h3&gt;Importance&lt;/h3&gt;&lt;p&gt;The coronavirus disease 2019 (COVID-19) pandemic and the policies to contain it have been a near ubiquitous exposure in the US with unknown effects on depression symptoms.&lt;/p&gt;&lt;h3&gt;Objective&lt;/h3&gt;&lt;p&gt;To estimate the prevalence of and risk factors associated with depression symptoms among US adults during vs before the COVID-19 pandemic.&lt;/p&gt;&lt;h3&gt;Design, Setting, and Participants&lt;/h3&gt;&lt;p&gt;This nationally representative survey study used 2 population-based surveys of US adults aged 18 or older. During COVID-19, estimates were derived from the COVID-19 and Life Stressors Impact on Mental Health and Well-being study, conducted from March 31, 2020, to April 13, 2020. Before COVID-19 estimates were derived from the National Health and Nutrition Examination Survey, conducted from 2017 to 2018. Data were analyzed from April 15 to 20, 2020.&lt;/p&gt;&lt;h3&gt;Exposures&lt;/h3&gt;&lt;p&gt;The COVID-19 pandemic and outcomes associated with the measures to mitigate it.&lt;/p&gt;&lt;h3&gt;Main Outcomes and Measures&lt;/h3&gt;&lt;p&gt;Depression symptoms, defined using the Patient Health Questionnaire-9 cutoff of 10 or higher. Categories of depression symptoms were defined as none (score, 0-4), mild (score, 5-9), moderate (score, 10-14), moderately severe (score, 15-19), and severe (score, ≥20).&lt;/p&gt;&lt;h3&gt;Results&lt;/h3&gt;&lt;p&gt;A total of 1470 participants completed the COVID-19 and Life Stressors Impact on Mental Health and Well-being survey (completion rate, 64.3%), and after removing those with missing data, the final during–COVID-19 sample included 1441 participants (619 participants [43.0%] aged 18-39 years; 723 [50.2%] men; 933 [64.7%] non-Hispanic White). The pre–COVID-19 sample included 5065 participants (1704 participants [37.8%] aged 18-39 years; 2588 [51.4%] women; 1790 [62.9%] non-Hispanic White). Depression symptom prevalence was higher in every category during COVID-19 compared with before (mild: 24.6% [95% CI, 21.8%-27.7%] vs 16.2% [95% CI, 15.1%-17.4%]; moderate: 14.8% [95% CI, 12.6%-17.4%] vs 5.7% [95% CI, 4.8%-6.9%]; moderately severe: 7.9% [95% CI, 6.3%-9.8%] vs 2.1% [95% CI, 1.6%-2.8%]; severe: 5.1% [95% CI, 3.8%-6.9%] vs 0.7% [95% CI, 0.5%-0.9%]). Higher risk of depression symptoms during COVID-19 was associated with having lower income (odds ratio, 2.37 [95% CI, 1.26-4.43]), having less than $5000 in savings (odds ratio, 1.52 [95% CI, 1.02-2.26]), and exposure to more stressors (odds ratio, 3.05 [95% CI, 1.95-4.77]).&lt;/p&gt;&lt;h3&gt;Conclusions and Relevance&lt;/h3&gt;&lt;p&gt;These findings suggest that preva…","author":[{"dropping-particle":"","family":"Ettman","given":"Catherine K.","non-dropping-particle":"","parse-names":false,"suffix":""},{"dropping-particle":"","family":"Abdalla","given":"Salma M.","non-dropping-particle":"","parse-names":false,"suffix":""},{"dropping-particle":"","family":"Cohen","given":"Gregory H.","non-dropping-particle":"","parse-names":false,"suffix":""},{"dropping-particle":"","family":"Sampson","given":"Laura","non-dropping-particle":"","parse-names":false,"suffix":""},{"dropping-particle":"","family":"Vivier","given":"Patrick M.","non-dropping-particle":"","parse-names":false,"suffix":""},{"dropping-particle":"","family":"Galea","given":"Sandro","non-dropping-particle":"","parse-names":false,"suffix":""}],"container-title":"JAMA Network Open","id":"ITEM-2","issue":"9","issued":{"date-parts":[["2020","9","1"]]},"page":"e2019686-e2019686","publisher":"American Medical Association","title":"Prevalence of Depression Symptoms in US Adults Before and During the COVID-19 Pandemic","type":"article-journal","volume":"3"},"uris":["http://www.mendeley.com/documents/?uuid=148fda45-f53e-3d61-a0ed-517be868d89c"]},{"id":"ITEM-3","itemData":{"DOI":"10.1192/BJO.2020.147","abstract":"BACKGROUND: The coronavirus disease 2019 (COVID-19) outbreak has become a pandemic. Obstetricians and midwives, among other medical staff, are tackling COVID-19 and are under immense psychological stress., AIMS: We aimed to survey the mental health of non-infectious disease specialist staff, specifically obstetricians and midwives, working in officially designated hospitals treating patients with COVID-19., METHOD: A nationwide online survey was conducted from 7 March to 17 March 2020 investigating the mental health of obstetricians and midwives (who were not themselves infected with COVID-19) working in hospitals treating patients with COVID-19. We used the 9-item Patient Health Questionnaire (PHQ-9), the 7-item Generalized Anxiety Disorder (GAD-7) scale and the 7-item Insomnia Severity Index (ISI) to assess their symptoms of depression, anxiety and insomnia., RESULTS: A total of 885 (41.6%), 609 (28.6%) and 729 (34.3%) obstetricians and midwives reported depression (PHQ-9 &gt;= 5), anxiety (GAD-7 &gt;= 5) and insomnia (ISI &gt;= 8), respectively, during the COVID-19 pandemic. Regardless of whether or not they had direct contact with patients with COVID-19, obstetricians and midwives were more likely to report mild and moderate depression and anxiety during the COVID-19 pandemic when compared with before the pandemic. Those who had direct contact with patients with COVID-19 were more likely to report depression and insomnia than those who did not. Those who had sufficient protective equipment or training were less likely to report depression, anxiety and insomnia than those who did not., CONCLUSIONS: Our data suggest that non-infectious disease specialist staff have experienced varying, but increased levels of depression, anxiety and insomnia during this COVID-19 pandemic, which could be reduced by sufficient levels of protective equipment and occupational COVID-19 workplace training.","author":[{"dropping-particle":"","family":"Liu","given":"Tao","non-dropping-particle":"","parse-names":false,"suffix":""},{"dropping-particle":"","family":"Zheng","given":"Zheng","non-dropping-particle":"","parse-names":false,"suffix":""},{"dropping-particle":"","family":"Sha","given":"Xiaoyan","non-dropping-particle":"","parse-names":false,"suffix":""},{"dropping-particle":"","family":"Liu","given":"Huishu","non-dropping-particle":"","parse-names":false,"suffix":""},{"dropping-particle":"","family":"Zheng","given":"Wenjing","non-dropping-particle":"","parse-names":false,"suffix":""},{"dropping-particle":"","family":"Su","given":"Huanxing","non-dropping-particle":"","parse-names":false,"suffix":""},{"dropping-particle":"","family":"Xu","given":"Guiyun","non-dropping-particle":"","parse-names":false,"suffix":""},{"dropping-particle":"","family":"Su","given":"Kuan-Pin","non-dropping-particle":"","parse-names":false,"suffix":""},{"dropping-particle":"","family":"So","given":"Kwok-Fai","non-dropping-particle":"","parse-names":false,"suffix":""},{"dropping-particle":"","family":"Lin","given":"Kangguang","non-dropping-particle":"","parse-names":false,"suffix":""}],"container-title":"BJPsych Open","id":"ITEM-3","issue":"1","issued":{"date-parts":[["2021","1"]]},"publisher":"Royal College of Psychiatrists","title":"Psychological impact in non-infectious disease specialists who had direct contact with patients with COVID-19","type":"article-journal","volume":"7"},"uris":["http://www.mendeley.com/documents/?uuid=64936dda-61e0-341e-8bd6-3649cefff86c"]},{"id":"ITEM-4","itemData":{"DOI":"10.1016/J.JPSYCHIRES.2020.09.007","PMID":"32971356","abstract":"Background: Health care workers, especially frontline nurses, faced great challenges during the coronavirus disease 2019 (COVID-19) outbreak. Aims: To assess the magnitude of the psychological status and associated risk factors among nurses in the pandemic center in Wuhan, China. Methods: In this study, we enrolled nurses from Renmin Hospital of Wuhan University. The questionnaire was designed to obtain basic information of the participants, and included four psychological assessment scales. We issued the questionnaires at two different points of time. We conducted the first survey on January 29 to February 2 (outbreak period) with 709 eligible responses, and the second survey on February 26 to February 28 (stable period) with 621 eligible responses. The nurses from Wuchang Fangcang shelter hospital were also enrolled in the second survey. Results: During the pandemic, over one-third of nurses suffered from depression, anxiety, and insomnia. In the outbreak period, the nurses showed significantly higher risks for depression, anxiety, and posttraumatic stress disorder (PTSD) symptoms than those in the stable period (P &lt; 0.01). Notably, the nurses from the Fangcang shelter hospitals were more likely to present psychological problems than those from other frontline or non-frontline (all P &lt; 0.001) units, especially for insomnia (38.3% with severe insomnia). The nurses from the frontline, with worse physical condition and uncertain concerns about this pandemic as compared to the others, were more likely to bear psychological problems. Thus, online psychological information and sufficient protection conditions were effective interventions to help mitigate psychological distress. The nurses from Fangcang shelter hospitals suffered a significantly higher risk of psychological problems than those from other units. Conclusion: The psychological status of nurses needs more attention during the COVID-19 pandemic, especially for those who fought in the frontline during the peak of the outbreak.","author":[{"dropping-particle":"","family":"Cai","given":"Zhongxiang","non-dropping-particle":"","parse-names":false,"suffix":""},{"dropping-particle":"","family":"Cui","given":"Qin","non-dropping-particle":"","parse-names":false,"suffix":""},{"dropping-particle":"","family":"Liu","given":"Zhongchun","non-dropping-particle":"","parse-names":false,"suffix":""},{"dropping-particle":"","family":"Li","given":"Juanjuan","non-dropping-particle":"","parse-names":false,"suffix":""},{"dropping-particle":"","family":"Gong","given":"Xuan","non-dropping-particle":"","parse-names":false,"suffix":""},{"dropping-particle":"","family":"Liu","given":"Jingfang","non-dropping-particle":"","parse-names":false,"suffix":""},{"dropping-particle":"","family":"Wan","given":"Zhiying","non-dropping-particle":"","parse-names":false,"suffix":""},{"dropping-particle":"","family":"Yuan","given":"Xiaoping","non-dropping-particle":"","parse-names":false,"suffix":""},{"dropping-particle":"","family":"Li","given":"Xiaofen","non-dropping-particle":"","parse-names":false,"suffix":""},{"dropping-particle":"","family":"Chen","given":"Chuang","non-dropping-particle":"","parse-names":false,"suffix":""},{"dropping-particle":"","family":"Wang","given":"Gaohua","non-dropping-particle":"","parse-names":false,"suffix":""}],"container-title":"Journal of Psychiatric Research","id":"ITEM-4","issued":{"date-parts":[["2020","12","1"]]},"page":"132","publisher":"Elsevier","title":"Nurses endured high risks of psychological problems under the epidemic of COVID-19 in a longitudinal study in Wuhan China","type":"article-journal","volume":"131"},"uris":["http://www.mendeley.com/documents/?uuid=0434473f-681c-30c0-8750-8acfdb0c5f9b"]},{"id":"ITEM-5","itemData":{"DOI":"10.1016/J.JPSYCHORES.2020.110262","abstract":"Introduction: No studies have reported mental health symptom comparisons prior to and during COVID-19 in vulnerable medical populations. Objective: To compare anxiety and depression symptoms among people with a pre-existing medical condition and factors associated with changes. Methods: Pre-COVID-19 Scleroderma Patient-centered Intervention Network Cohort data were linked to COVID-19 data from April 2020. Multiple linear and logistic regression were used to assess factors associated with continuous change and ≥ 1 minimal clinically important difference (MCID) change for anxiety (PROMIS Anxiety 4a v1.0; MCID = 4.0) and depression (Patient Health Questionnaire-8; MCID = 3.0) symptoms, controlling for pre-COVID-19 levels. Results: Mean anxiety symptoms increased 4.9 points (95% confidence interval [CI] 4.0 to 5.7). Depression symptom change was negligible (0.3 points; 95% CI -0.7 to 0.2). Compared to France (N = 159), adjusted anxiety symptom change scores were significantly higher in the United Kingdom (N = 50; 3.3 points, 95% CI 0.9 to 5.6), United States (N = 128; 2.5 points, 95% CI 0.7 to 4.2), and Canada (N = 98; 1.9 points, 95% CI 0.1 to 3.8). Odds of ≥1 MCID increase were 2.6 for the United Kingdom (95% CI 1.2 to 5.7) but not significant for the United States (1.6, 95% CI 0.9 to 2.9) or Canada (1.4, 95% CI 0.7 to 2.5). Older age and adequate financial resources were associated with less continuous anxiety increase. Employment and shorter time since diagnosis were associated with lower odds of a ≥ 1 MCID increase. Conclusions: Anxiety symptoms, but not depression symptoms, increased dramatically during COVID-19 among people with a pre-existing medical condition.","author":[{"dropping-particle":"","family":"Thombs","given":"Brett D.","non-dropping-particle":"","parse-names":false,"suffix":""},{"dropping-particle":"","family":"Kwakkenbos","given":"Linda","non-dropping-particle":"","parse-names":false,"suffix":""},{"dropping-particle":"","family":"Henry","given":"Richard S.","non-dropping-particle":"","parse-names":false,"suffix":""},{"dropping-particle":"","family":"Carrier","given":"Marie Eve","non-dropping-particle":"","parse-names":false,"suffix":""},{"dropping-particle":"","family":"Patten","given":"Scott","non-dropping-particle":"","parse-names":false,"suffix":""},{"dropping-particle":"","family":"Harb","given":"Sami","non-dropping-particle":"","parse-names":false,"suffix":""},{"dropping-particle":"","family":"Bourgeault","given":"Angelica","non-dropping-particle":"","parse-names":false,"suffix":""},{"dropping-particle":"","family":"Tao","given":"Lydia","non-dropping-particle":"","parse-names":false,"suffix":""},{"dropping-particle":"","family":"Bartlett","given":"Susan J.","non-dropping-particle":"","parse-names":false,"suffix":""},{"dropping-particle":"","family":"Mouthon","given":"Luc","non-dropping-particle":"","parse-names":false,"suffix":""},{"dropping-particle":"","family":"Varga","given":"John","non-dropping-particle":"","parse-names":false,"suffix":""},{"dropping-particle":"","family":"Benedetti","given":"Andrea","non-dropping-particle":"","parse-names":false,"suffix":""}],"container-title":"Journal of Psychosomatic Research","id":"ITEM-5","issued":{"date-parts":[["2020","12","1"]]},"publisher":"Elsevier Inc.","title":"Changes in mental health symptoms from pre-COVID-19 to COVID-19 among participants with systemic sclerosis from four countries: A Scleroderma Patient-centered Intervention Network (SPIN) Cohort study","type":"article-journal","volume":"139"},"uris":["http://www.mendeley.com/documents/?uuid=9fb4430c-5ad7-3d1e-b4c3-ed90726cef8a"]},{"id":"ITEM-6","itemData":{"DOI":"10.1016/J.JAD.2020.11.109","ISSN":"1573-2517","PMID":"33257043","abstract":"Background: Growing evidence supports a clear association between COVID-19 pandemic and mental health. However, little is known about the longitudinal course of psychopathology in young adults at different stages of the pandemic. Methods: This large-scale, longitudinal, population-based survey was conducted among college students in China. The rates of three mental health problems (acute stress, anxiety, and depressive symptoms), and their change patterns at two phases of the pandemic (early vs under-control) were measured. Predictors of changes in mental health symptoms were examined utilizing multivariate regression. Results: Among the 164,101 college students who participated in the first wave survey (T1=during onset of outbreak), 68,685 (41.9%) completed a follow-up survey (T2=during remission). In the follow-up survey, the prevalence of probable acute stress (T1: 34.6%; T2: 16.4%) decreased, while the rates of depressive (T1: 21.6%; T2: 26.3%) and anxiety symptoms (T1: 11.4%; T2: 14.7%) increased. Senior students, with suspected or conformed cases in their community and COVID-19 related worries (all AORs &gt; 1.20, ps &lt; 0.001) were found to have a higher risk of developing mental health problems in at least one wave. Less physical exercise, low perceived social support, and a dysfunctional family were found to negatively impact psychological symptoms. Conclusions: Acute stress, anxiety, and depressive symptoms have been prevalent among college students during the COVID-19 epidemic, and showed a significant increase after the initial stage of the outbreak. Some college students, especially those with the risk factors noted above, exhibited persistent or delayed symptoms.","author":[{"dropping-particle":"","family":"Y","given":"Li","non-dropping-particle":"","parse-names":false,"suffix":""},{"dropping-particle":"","family":"J","given":"Zhao","non-dropping-particle":"","parse-names":false,"suffix":""},{"dropping-particle":"","family":"Z","given":"Ma","non-dropping-particle":"","parse-names":false,"suffix":""},{"dropping-particle":"","family":"LS","given":"McReynolds","non-dropping-particle":"","parse-names":false,"suffix":""},{"dropping-particle":"","family":"D","given":"Lin","non-dropping-particle":"","parse-names":false,"suffix":""},{"dropping-particle":"","family":"Z","given":"Chen","non-dropping-particle":"","parse-names":false,"suffix":""},{"dropping-particle":"","family":"T","given":"Wang","non-dropping-particle":"","parse-names":false,"suffix":""},{"dropping-particle":"","family":"D","given":"Wang","non-dropping-particle":"","parse-names":false,"suffix":""},{"dropping-particle":"","family":"Y","given":"Zhang","non-dropping-particle":"","parse-names":false,"suffix":""},{"dropping-particle":"","family":"J","given":"Zhang","non-dropping-particle":"","parse-names":false,"suffix":""},{"dropping-particle":"","family":"F","given":"Fan","non-dropping-particle":"","parse-names":false,"suffix":""},{"dropping-particle":"","family":"X","given":"Liu","non-dropping-particle":"","parse-names":false,"suffix":""}],"container-title":"Journal of affective disorders","id":"ITEM-6","issued":{"date-parts":[["2021","2","15"]]},"page":"597-604","publisher":"J Affect Disord","title":"Mental Health Among College Students During the COVID-19 Pandemic in China: A 2-Wave Longitudinal Survey","type":"article-journal","volume":"281"},"uris":["http://www.mendeley.com/documents/?uuid=6dd35896-3b22-340c-aefd-aae93d775ca0"]},{"id":"ITEM-7","itemData":{"DOI":"10.1007/S10900-020-00918-5","ISSN":"1573-3610","PMID":"33165765","abstract":"The numerous negative health impacts of COVID-19, which include expected changes to psychiatric illness and physical activity (PA), are disproportionately distributed in the United States. Mental illnesses and physical inactivity are prevalent among U.S. college students. This study examined whether there was a change in minutes of PA and depression scores after a stay-at-home order and examined predictors of these changes. An online survey was sent to all undergraduate and graduate students attending a large, diverse university via an electronic newsletter. The survey requested information about demographic and academic data, cardiorespiratory fitness, and depression symptoms. Paired t-tests and logistic regression were employed. Our sample (n = 194) was predominantly female (73%), young (mean age of 25), not a sexual minority (82%), and had a mean 3.4 GPA. Students reported worse depression scores (p &lt; 0.01) and fewer minutes of PA (p = 0.01) after the stay-at-home order. There was a small but significant (p = 0.04) correlation between changes in total minutes of PA and depression scores. Senior (p = 0.05) and Hispanic (p = 0.03) students were less likely to report worsening depression scores than freshmen and white students, respectively. Asian students were significantly more likely than white students to report decreased PA. This study suggests that COVID-19 and its consequences may be contributing to reduced PA and greater depression symptoms in college students and that sub-groups have been affected differently. Targeted interventions to promote PA and support mental health may bolster the ability for resilience of college students.","author":[{"dropping-particle":"","family":"C","given":"Coughenour","non-dropping-particle":"","parse-names":false,"suffix":""},{"dropping-particle":"","family":"M","given":"Gakh","non-dropping-particle":"","parse-names":false,"suffix":""},{"dropping-particle":"","family":"JR","given":"Pharr","non-dropping-particle":"","parse-names":false,"suffix":""},{"dropping-particle":"","family":"T","given":"Bungum","non-dropping-particle":"","parse-names":false,"suffix":""},{"dropping-particle":"","family":"S","given":"Jalene","non-dropping-particle":"","parse-names":false,"suffix":""}],"container-title":"Journal of community health","id":"ITEM-7","issue":"4","issued":{"date-parts":[["2021","8","1"]]},"page":"758-766","publisher":"J Community Health","title":"Changes in Depression and Physical Activity Among College Students on a Diverse Campus After a COVID-19 Stay-at-Home Order","type":"article-journal","volume":"46"},"uris":["http://www.mendeley.com/documents/?uuid=ab208cea-e23e-3e4c-a8f7-3f13e72b75c0"]},{"id":"ITEM-8","itemData":{"DOI":"10.1016/J.JPSYCHORES.2020.110186","ISSN":"1879-1360","PMID":"32682159","abstract":"Background: The impact of Coronavirus disease (COVID-19) and the governmental restrictions on mental health have been reported for different countries. This study evaluated mental health during COVID-19 lockdown in Austria and the effect of age, gender, income, work, and physical activity. Methods: An online survey was performed through Qualtrics® after four weeks of lockdown in Austria to recruit a representative sample regarding gender, age, education, and region. Indicators of mental health were quality of life (WHO-QOL BREF), well-being (WHO-5), depression (PHQ-9), anxiety (GAD-7), stress (PSS-10), and sleep quality (ISI). Results: In total, N = 1005 individuals were included (53% women). 21% scored above the cut off ≥10 points (PHQ-9) for moderate depressive symptoms, 119% scored above the cut-off ≥10 points (GAD-7) for moderate anxiety symptoms, and 16% above the cut-off ≥15 points (ISI) for clinical insomnia. ANOVAs, Bonferroni-corrected post-hoc tests, and t-tests showed highest mental health problems in adults under 35 years, women, people with no work, and low income (all p-values &lt;.05). Comparisons with a large Austrian sample recruited within the ATHIS 2014 study showed increases of depression and decreases of quality of life in times of COVID-19 as compared to before COVID-19. Conclusions: Depressive symptoms (21%) and anxiety symptoms (19%) are higher during COVID-19 compared to previous epidemiological data. 16% rated over the cut-off for moderate or severe clinical insomnia. The COVID-19 pandemic and lockdown seems particularly stressful for younger adults (&lt;35 years), women, people without work, and low income.","author":[{"dropping-particle":"","family":"C","given":"Pieh","non-dropping-particle":"","parse-names":false,"suffix":""},{"dropping-particle":"","family":"S","given":"Budimir","non-dropping-particle":"","parse-names":false,"suffix":""},{"dropping-particle":"","family":"T","given":"Probst","non-dropping-particle":"","parse-names":false,"suffix":""}],"container-title":"Journal of psychosomatic research","id":"ITEM-8","issued":{"date-parts":[["2020","9","1"]]},"publisher":"J Psychosom Res","title":"The effect of age, gender, income, work, and physical activity on mental health during coronavirus disease (COVID-19) lockdown in Austria","type":"article-journal","volume":"136"},"uris":["http://www.mendeley.com/documents/?uuid=c9010792-a358-3551-b1bc-b6f296a92e58"]},{"id":"ITEM-9","itemData":{"DOI":"10.1177/0706743720943812","ISSN":"1497-0015","PMID":"32700546","author":[{"dropping-particle":"","family":"N","given":"Schmitz","non-dropping-particle":"","parse-names":false,"suffix":""},{"dropping-particle":"","family":"P","given":"Holley","non-dropping-particle":"","parse-names":false,"suffix":""},{"dropping-particle":"","family":"X","given":"Meng","non-dropping-particle":"","parse-names":false,"suffix":""},{"dropping-particle":"","family":"L","given":"Fish","non-dropping-particle":"","parse-names":false,"suffix":""},{"dropping-particle":"","family":"J","given":"Jedwab","non-dropping-particle":"","parse-names":false,"suffix":""}],"container-title":"Canadian journal of psychiatry. Revue canadienne de psychiatrie","id":"ITEM-9","issue":"10","issued":{"date-parts":[["2020","10","1"]]},"page":"733-735","publisher":"Can J Psychiatry","title":"COVID-19 and Depressive Symptoms: A Community-based Study in Quebec, Canada","type":"article-journal","volume":"65"},"uris":["http://www.mendeley.com/documents/?uuid=609e5bfd-9153-3612-a576-2123db6241a3"]},{"id":"ITEM-10","itemData":{"DOI":"10.1001/JAMANETWORKOPEN.2020.10705","PMID":"32478846","author":[{"dropping-particle":"","family":"Li","given":"Weidong","non-dropping-particle":"","parse-names":false,"suffix":""},{"dropping-particle":"","family":"Frank","given":"Elena","non-dropping-particle":"","parse-names":false,"suffix":""},{"dropping-particle":"","family":"Zhao","given":"Zhuo","non-dropping-particle":"","parse-names":false,"suffix":""},{"dropping-particle":"","family":"Chen","given":"Lihong","non-dropping-particle":"","parse-names":false,"suffix":""},{"dropping-particle":"","family":"Wang","given":"Zhen","non-dropping-particle":"","parse-names":false,"suffix":""},{"dropping-particle":"","family":"Burmeister","given":"Margit","non-dropping-particle":"","parse-names":false,"suffix":""},{"dropping-particle":"","family":"Sen","given":"Srijan","non-dropping-particle":"","parse-names":false,"suffix":""}],"container-title":"JAMA Network Open","id":"ITEM-10","issue":"6","issued":{"date-parts":[["2020","6","1"]]},"page":"e2010705","publisher":"American Medical Association","title":"Mental Health of Young Physicians in China During the Novel Coronavirus Disease 2019 Outbreak","type":"article-journal","volume":"3"},"uris":["http://www.mendeley.com/documents/?uuid=f3abe2aa-9dd0-379b-b052-43f31c3b7bd3"]},{"id":"ITEM-11","itemData":{"DOI":"10.1007/S11606-020-05970-4","PMID":"32556877","author":[{"dropping-particle":"","family":"Flentje","given":"Annesa","non-dropping-particle":"","parse-names":false,"suffix":""},{"dropping-particle":"","family":"Obedin-Maliver","given":"Juno","non-dropping-particle":"","parse-names":false,"suffix":""},{"dropping-particle":"","family":"Lubensky","given":"Micah E.","non-dropping-particle":"","parse-names":false,"suffix":""},{"dropping-particle":"","family":"Dastur","given":"Zubin","non-dropping-particle":"","parse-names":false,"suffix":""},{"dropping-particle":"","family":"Neilands","given":"Torsten","non-dropping-particle":"","parse-names":false,"suffix":""},{"dropping-particle":"","family":"Lunn","given":"Mitchell R.","non-dropping-particle":"","parse-names":false,"suffix":""}],"container-title":"Journal of General Internal Medicine","id":"ITEM-11","issue":"9","issued":{"date-parts":[["2020","9","1"]]},"page":"2788","publisher":"Springer","title":"Depression and Anxiety Changes Among Sexual and Gender Minority People Coinciding with Onset of COVID-19 Pandemic","type":"article-journal","volume":"35"},"uris":["http://www.mendeley.com/documents/?uuid=80363ecb-fdd2-3e2b-845d-7ce86fac780f"]}],"mendeley":{"formattedCitation":"(57,86,88,90–93,96,98–100)","plainTextFormattedCitation":"(57,86,88,90–93,96,98–100)","previouslyFormattedCitation":"(57,86,88,90–93,96,98–100)"},"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7,86,88,90–93,96,98–100)</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one study used the Children's Depression Inventory – Short Form (CDI‐S)</w:t>
      </w:r>
      <w:r w:rsidR="000C46D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6/J.PCAD.2020.04.013","ISSN":"1873-1740","PMID":"32360513","author":[{"dropping-particle":"","family":"M","given":"Xiang","non-dropping-particle":"","parse-names":false,"suffix":""},{"dropping-particle":"","family":"Z","given":"Zhang","non-dropping-particle":"","parse-names":false,"suffix":""},{"dropping-particle":"","family":"K","given":"Kuwahara","non-dropping-particle":"","parse-names":false,"suffix":""}],"container-title":"Progress in cardiovascular diseases","id":"ITEM-1","issue":"4","issued":{"date-parts":[["2020","7","1"]]},"page":"531-532","publisher":"Prog Cardiovasc Dis","title":"Impact of COVID-19 pandemic on children and adolescents' lifestyle behavior larger than expected","type":"article-journal","volume":"63"},"uris":["http://www.mendeley.com/documents/?uuid=f58370a0-07b0-38b7-b5c1-2990d74adb60"]}],"mendeley":{"formattedCitation":"(51)","plainTextFormattedCitation":"(51)","previouslyFormattedCitation":"(51)"},"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1)</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one study used the Centre for Epidemiological Studies-Depression (CES-D)</w:t>
      </w:r>
      <w:r w:rsidR="00F63EFC">
        <w:rPr>
          <w:rFonts w:ascii="Times New Roman" w:eastAsia="Times New Roman" w:hAnsi="Times New Roman" w:cs="Times New Roman"/>
          <w:sz w:val="24"/>
          <w:szCs w:val="24"/>
        </w:rPr>
        <w:t xml:space="preserve"> </w:t>
      </w:r>
      <w:r w:rsidR="000C46D6">
        <w:rPr>
          <w:rFonts w:ascii="Times New Roman" w:eastAsia="Times New Roman" w:hAnsi="Times New Roman" w:cs="Times New Roman"/>
          <w:sz w:val="24"/>
          <w:szCs w:val="24"/>
          <w:vertAlign w:val="superscript"/>
        </w:rPr>
        <w:fldChar w:fldCharType="begin" w:fldLock="1"/>
      </w:r>
      <w:r w:rsidR="00F63EFC">
        <w:rPr>
          <w:rFonts w:ascii="Times New Roman" w:eastAsia="Times New Roman" w:hAnsi="Times New Roman" w:cs="Times New Roman"/>
          <w:sz w:val="24"/>
          <w:szCs w:val="24"/>
          <w:vertAlign w:val="superscript"/>
        </w:rPr>
        <w:instrText>ADDIN CSL_CITATION {"citationItems":[{"id":"ITEM-1","itemData":{"DOI":"10.1371/JOURNAL.PONE.0236337","ISSN":"1932-6203","abstract":"This study investigates students’ social networks and mental health before and at the time of the COVID-19 pandemic in April 2020, using longitudinal data collected since 2018. We analyze change on multiple dimensions of social networks (interaction, friendship, social support, co-studying) and mental health indicators (depression, anxiety, stress, loneliness) within two cohorts of Swiss undergraduate students experiencing the crisis (N = 212), and make additional comparisons to an earlier cohort which did not experience the crisis (N = 54). In within-person comparisons we find that interaction and co-studying networks had become sparser, and more students were studying alone. Furthermore, students’ levels of stress, anxiety, loneliness, and depressive symptoms got worse, compared to measures before the crisis. Stressors shifted from fears of missing out on social life to worries about health, family, friends, and their future. Exploratory analyses suggest that COVID-19 specific worries, isolation in social networks, lack of interaction and emotional support, and physical isolation were associated with negative mental health trajectories. Female students appeared to have worse mental health trajectories when controlling for different levels of social integration and COVID-19 related stressors. As universities and researchers discuss future strategies on how to combine on-site teaching with online courses, our results indicate the importance of considering social contacts in students’ mental health and offer starting points to identify and support students at higher risk of social isolation and negative psychological effects during the COVID-19 pandemic.","author":[{"dropping-particle":"","family":"Elmer","given":"Timon","non-dropping-particle":"","parse-names":false,"suffix":""},{"dropping-particle":"","family":"Mepham","given":"Kieran","non-dropping-particle":"","parse-names":false,"suffix":""},{"dropping-particle":"","family":"Stadtfeld","given":"Christoph","non-dropping-particle":"","parse-names":false,"suffix":""}],"container-title":"PLOS ONE","id":"ITEM-1","issue":"7","issued":{"date-parts":[["2020","7","1"]]},"page":"e0236337","publisher":"Public Library of Science","title":"Students under lockdown: Comparisons of students’ social networks and mental health before and during the COVID-19 crisis in Switzerland","type":"article-journal","volume":"15"},"uris":["http://www.mendeley.com/documents/?uuid=52202373-34b0-3779-ab46-64d0617d2d92"]}],"mendeley":{"formattedCitation":"(101)","plainTextFormattedCitation":"(101)","previouslyFormattedCitation":"(101)"},"properties":{"noteIndex":0},"schema":"https://github.com/citation-style-language/schema/raw/master/csl-citation.json"}</w:instrText>
      </w:r>
      <w:r w:rsidR="000C46D6">
        <w:rPr>
          <w:rFonts w:ascii="Times New Roman" w:eastAsia="Times New Roman" w:hAnsi="Times New Roman" w:cs="Times New Roman"/>
          <w:sz w:val="24"/>
          <w:szCs w:val="24"/>
          <w:vertAlign w:val="superscript"/>
        </w:rPr>
        <w:fldChar w:fldCharType="separate"/>
      </w:r>
      <w:r w:rsidR="000C46D6" w:rsidRPr="000C46D6">
        <w:rPr>
          <w:rFonts w:ascii="Times New Roman" w:eastAsia="Times New Roman" w:hAnsi="Times New Roman" w:cs="Times New Roman"/>
          <w:noProof/>
          <w:sz w:val="24"/>
          <w:szCs w:val="24"/>
        </w:rPr>
        <w:t>(101)</w:t>
      </w:r>
      <w:r w:rsidR="000C46D6">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and one study used the Beck Depression Inventory (BDI)</w:t>
      </w:r>
      <w:r w:rsidR="00F63E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371/JOURNAL.PONE.0236688","ISSN":"1932-6203","abstract":"Background The current study aimed to assess prevalence of mental disorders during Covid-19 pandemic- and respective lockdown in Germany, and potential behaviors/states that can have protective functions on preventing severe mental problems. Assessing prevalence of mental disorders, as well as to find potential protective variables is very important in order to determine people’s psychological suffering. It provides the basis for teaching possible coping styles in order to prevent a major breakdown on mental health. Prevalence on mental disorders was expected to increase during the pandemic, especially depression, (general-/and health-) anxiety, panic attacks- and disorder, as well as obsessive-compulsive disorder. Additionally, potentially protective variables, such as resilience and coping, were included.   Methods N = 949 subjects completed an online-survey that asked for symptoms regarding depression, (health) anxiety, panic disorder, obsessive-compulsive disorder, and lock-down related behavior—starting 14 days after lockdown in Germany.   Results Prevalence of mental disorders in the current sample was much higher than usual prevalence of mental disorders, with 50.6% expressing at least one mental disorder. Resilience was associated with lower risks for any mental disorder (OR = 4.23, p &lt; .0001, 95%CI = 3.21–5.57), as well as with any other measured mental illness (all ORs between = 2.82 for obsessive-compulsive disorder and OR = 41.44 for panic disorder, all p &lt; .001). Similar results were obtained regarding coping (focus on positive).   Conclusion Results are highly relevant in order to provide a glance on what substantial influence the current pandemic- and lockdown situation has on mental health across the country, and possibly across the world. Possible ways in order to prevent deterioration and help coping with the current situation are being elaborated and discussed.","author":[{"dropping-particle":"","family":"Munk","given":"Aisha J. L.","non-dropping-particle":"","parse-names":false,"suffix":""},{"dropping-particle":"","family":"Schmidt","given":"Norina M.","non-dropping-particle":"","parse-names":false,"suffix":""},{"dropping-particle":"","family":"Alexander","given":"Nina","non-dropping-particle":"","parse-names":false,"suffix":""},{"dropping-particle":"","family":"Henkel","given":"Katrina","non-dropping-particle":"","parse-names":false,"suffix":""},{"dropping-particle":"","family":"Hennig","given":"Juergen","non-dropping-particle":"","parse-names":false,"suffix":""}],"container-title":"PLOS ONE","id":"ITEM-1","issue":"8","issued":{"date-parts":[["2020","8","1"]]},"page":"e0236688","publisher":"Public Library of Science","title":"Covid-19—Beyond virology: Potentials for maintaining mental health during lockdown","type":"article-journal","volume":"15"},"uris":["http://www.mendeley.com/documents/?uuid=2d2e124e-79ee-3e84-8e8c-bbbb8c2dbe1c"]}],"mendeley":{"formattedCitation":"(89)","plainTextFormattedCitation":"(89)","previouslyFormattedCitation":"(89)"},"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89)</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w:t>
      </w:r>
    </w:p>
    <w:p w14:paraId="01EDB3F5" w14:textId="4F141DB9" w:rsidR="00BC25DC" w:rsidRPr="00AA1F6F" w:rsidRDefault="0015104D" w:rsidP="0089037D">
      <w:pPr>
        <w:spacing w:before="240" w:after="240" w:line="480" w:lineRule="auto"/>
        <w:rPr>
          <w:rFonts w:ascii="Times New Roman" w:eastAsia="Times New Roman" w:hAnsi="Times New Roman" w:cs="Times New Roman"/>
          <w:sz w:val="24"/>
          <w:szCs w:val="24"/>
        </w:rPr>
      </w:pPr>
      <w:r w:rsidRPr="00205201">
        <w:rPr>
          <w:rFonts w:ascii="Times New Roman" w:eastAsia="Times New Roman" w:hAnsi="Times New Roman" w:cs="Times New Roman"/>
          <w:sz w:val="24"/>
          <w:szCs w:val="24"/>
        </w:rPr>
        <w:t>Ten studies reported a statistically significant increase in depressive symptoms during the pandemic</w:t>
      </w:r>
      <w:r w:rsidR="00F63EFC">
        <w:rPr>
          <w:rFonts w:ascii="Times New Roman" w:eastAsia="Times New Roman" w:hAnsi="Times New Roman" w:cs="Times New Roman"/>
          <w:sz w:val="24"/>
          <w:szCs w:val="24"/>
        </w:rPr>
        <w:t xml:space="preserve"> </w:t>
      </w:r>
      <w:r w:rsidR="00F63EFC">
        <w:rPr>
          <w:rFonts w:ascii="Times New Roman" w:eastAsia="Times New Roman" w:hAnsi="Times New Roman" w:cs="Times New Roman"/>
          <w:sz w:val="24"/>
          <w:szCs w:val="24"/>
          <w:vertAlign w:val="superscript"/>
        </w:rPr>
        <w:fldChar w:fldCharType="begin" w:fldLock="1"/>
      </w:r>
      <w:r w:rsidR="00177AE3">
        <w:rPr>
          <w:rFonts w:ascii="Times New Roman" w:eastAsia="Times New Roman" w:hAnsi="Times New Roman" w:cs="Times New Roman"/>
          <w:sz w:val="24"/>
          <w:szCs w:val="24"/>
          <w:vertAlign w:val="superscript"/>
        </w:rPr>
        <w:instrText>ADDIN CSL_CITATION {"citationItems":[{"id":"ITEM-1","itemData":{"DOI":"10.3389/FPUBH.2020.597619","ISSN":"2296-2565","abstract":"Objectives Due to the COVID-19 pandemic, major changes to how, or even whether, we work have occurred. This study examines associations of changing COVID-19-related employment conditions with physical activity and sedentary behaviour. Methods Data from 2,303 US adults in employment prior to COVID-19 were collected April 3rd-7th, 2020. Participants reported whether their employment remained unchanged, they were working from home (WFH) when they had not been before, or they lost their job due to the pandemic. Validated questionnaires assessed physical activity, sitting time, and screen time. Linear regression quantified associations of COVID-19-related employment changes with physical activity, sitting time, and screen time, controlling for age, sex, race, BMI, smoking status, marital status, chronic conditions, household location, public health restrictions, and recalled physical activity, sitting time, and screen time prior to the COVID-19 pandemic. Results Compared to those whose employment remained unchanged, participants whose employment changed (either WFH or lost their job) due to COVID-19 reported higher sitting time (WFH: g=0.153, 95% CI=0.095 to 0.210; lost job: g=0.212, 0.113 to 0.311) and screen time (WFH: g=0.158, 0.104 to 0.212; lost job: g=0.193, 0.102 to 0.285). There were no significant group differences for physical activity (WFH: g=-0.030, -0.101 to 0.042; lost job: g=-0.070, -0.178 to 0.037). Conclusion COVID-19 related employment changes were associated with greater sitting and screen time. As sedentary time is consistently negatively associated with current and future health and wellbeing, increased sedentary time due to employment changes is a public health concern.","author":[{"dropping-particle":"","family":"McDowell","given":"Cillian P.","non-dropping-particle":"","parse-names":false,"suffix":""},{"dropping-particle":"","family":"Herring","given":"Matthew P.","non-dropping-particle":"","parse-names":false,"suffix":""},{"dropping-particle":"","family":"Lansing","given":"Jeni","non-dropping-particle":"","parse-names":false,"suffix":""},{"dropping-particle":"","family":"Brower","given":"Cassandra","non-dropping-particle":"","parse-names":false,"suffix":""},{"dropping-particle":"","family":"Meyer","given":"Jacob D.","non-dropping-particle":"","parse-names":false,"suffix":""}],"container-title":"Frontiers in Public Health","id":"ITEM-1","issued":{"date-parts":[["2020","11","5"]]},"page":"750","publisher":"Frontiers","title":"Working From Home and Job Loss Due to the COVID-19 Pandemic Are Associated With Greater Time in Sedentary Behaviors","type":"article-journal","volume":"0"},"uris":["http://www.mendeley.com/documents/?uuid=0c7f3921-375d-3f55-8691-970b10ae15e1"]},{"id":"ITEM-2","itemData":{"DOI":"10.1001/JAMANETWORKOPEN.2020.19686","abstract":"&lt;h3&gt;Importance&lt;/h3&gt;&lt;p&gt;The coronavirus disease 2019 (COVID-19) pandemic and the policies to contain it have been a near ubiquitous exposure in the US with unknown effects on depression symptoms.&lt;/p&gt;&lt;h3&gt;Objective&lt;/h3&gt;&lt;p&gt;To estimate the prevalence of and risk factors associated with depression symptoms among US adults during vs before the COVID-19 pandemic.&lt;/p&gt;&lt;h3&gt;Design, Setting, and Participants&lt;/h3&gt;&lt;p&gt;This nationally representative survey study used 2 population-based surveys of US adults aged 18 or older. During COVID-19, estimates were derived from the COVID-19 and Life Stressors Impact on Mental Health and Well-being study, conducted from March 31, 2020, to April 13, 2020. Before COVID-19 estimates were derived from the National Health and Nutrition Examination Survey, conducted from 2017 to 2018. Data were analyzed from April 15 to 20, 2020.&lt;/p&gt;&lt;h3&gt;Exposures&lt;/h3&gt;&lt;p&gt;The COVID-19 pandemic and outcomes associated with the measures to mitigate it.&lt;/p&gt;&lt;h3&gt;Main Outcomes and Measures&lt;/h3&gt;&lt;p&gt;Depression symptoms, defined using the Patient Health Questionnaire-9 cutoff of 10 or higher. Categories of depression symptoms were defined as none (score, 0-4), mild (score, 5-9), moderate (score, 10-14), moderately severe (score, 15-19), and severe (score, ≥20).&lt;/p&gt;&lt;h3&gt;Results&lt;/h3&gt;&lt;p&gt;A total of 1470 participants completed the COVID-19 and Life Stressors Impact on Mental Health and Well-being survey (completion rate, 64.3%), and after removing those with missing data, the final during–COVID-19 sample included 1441 participants (619 participants [43.0%] aged 18-39 years; 723 [50.2%] men; 933 [64.7%] non-Hispanic White). The pre–COVID-19 sample included 5065 participants (1704 participants [37.8%] aged 18-39 years; 2588 [51.4%] women; 1790 [62.9%] non-Hispanic White). Depression symptom prevalence was higher in every category during COVID-19 compared with before (mild: 24.6% [95% CI, 21.8%-27.7%] vs 16.2% [95% CI, 15.1%-17.4%]; moderate: 14.8% [95% CI, 12.6%-17.4%] vs 5.7% [95% CI, 4.8%-6.9%]; moderately severe: 7.9% [95% CI, 6.3%-9.8%] vs 2.1% [95% CI, 1.6%-2.8%]; severe: 5.1% [95% CI, 3.8%-6.9%] vs 0.7% [95% CI, 0.5%-0.9%]). Higher risk of depression symptoms during COVID-19 was associated with having lower income (odds ratio, 2.37 [95% CI, 1.26-4.43]), having less than $5000 in savings (odds ratio, 1.52 [95% CI, 1.02-2.26]), and exposure to more stressors (odds ratio, 3.05 [95% CI, 1.95-4.77]).&lt;/p&gt;&lt;h3&gt;Conclusions and Relevance&lt;/h3&gt;&lt;p&gt;These findings suggest that preva…","author":[{"dropping-particle":"","family":"Ettman","given":"Catherine K.","non-dropping-particle":"","parse-names":false,"suffix":""},{"dropping-particle":"","family":"Abdalla","given":"Salma M.","non-dropping-particle":"","parse-names":false,"suffix":""},{"dropping-particle":"","family":"Cohen","given":"Gregory H.","non-dropping-particle":"","parse-names":false,"suffix":""},{"dropping-particle":"","family":"Sampson","given":"Laura","non-dropping-particle":"","parse-names":false,"suffix":""},{"dropping-particle":"","family":"Vivier","given":"Patrick M.","non-dropping-particle":"","parse-names":false,"suffix":""},{"dropping-particle":"","family":"Galea","given":"Sandro","non-dropping-particle":"","parse-names":false,"suffix":""}],"container-title":"JAMA Network Open","id":"ITEM-2","issue":"9","issued":{"date-parts":[["2020","9","1"]]},"page":"e2019686-e2019686","publisher":"American Medical Association","title":"Prevalence of Depression Symptoms in US Adults Before and During the COVID-19 Pandemic","type":"article-journal","volume":"3"},"uris":["http://www.mendeley.com/documents/?uuid=148fda45-f53e-3d61-a0ed-517be868d89c"]},{"id":"ITEM-3","itemData":{"DOI":"10.1371/JOURNAL.PONE.0237301","ISSN":"1932-6203","abstract":"The coronavirus disease 2019 (COVID-19) pandemic has put considerable physical and emotional strain on frontline healthcare workers. Among frontline healthcare workers, physician trainees represent a unique group—functioning simultaneously as both learners and caregivers and experiencing considerable challenges during the pandemic. However, we have a limited understanding regarding the emotional effects and vulnerability experienced by trainees during the pandemic. We investigated the effects of trainee exposure to patients being tested for COVID-19 on their depression, anxiety, stress, burnout and professional fulfillment. All physician trainees at an academic medical center (n = 1375) were invited to participate in an online survey. We compared the measures of depression, anxiety, stress, burnout and professional fulfillment among trainees who were exposed to patients being tested for COVID-19 and those that were not, using univariable and multivariable models. We also evaluated perceived life stressors such as childcare, home schooling, personal finances and work-family balance among both groups. 393 trainees completed the survey (29% response rate). Compared to the non-exposed group, the exposed group had a higher prevalence of stress (29.4% vs. 18.9%), and burnout (46.3% vs. 33.7%). The exposed group also experienced moderate to extremely high perceived stress regarding childcare and had a lower work-family balance. Multivariable models indicated that trainees who were exposed to COVID-19 patients reported significantly higher stress (10.96 [95% CI, 9.65 to 12.46] vs 8.44 [95% CI, 7.3 to 9.76]; P = 0.043) and were more likely to be burned out (1.31 [95% CI, 1.21 to1.41] vs 1.07 [95% CI, 0.96 to 1.19]; P = 0.002]. We also found that female trainees were more likely to be stressed (P = 0.043); while unmarried trainees were more likely to be depressed (P = 0.009), and marginally more likely to have anxiety (P = 0.051). To address these challenges, wellness programs should focus on sustaining current programs, develop new and targeted mental health resources that are widely accessible and devise strategies for creating awareness regarding these resources.","author":[{"dropping-particle":"","family":"Kannampallil","given":"Thomas G.","non-dropping-particle":"","parse-names":false,"suffix":""},{"dropping-particle":"","family":"Goss","given":"Charles W.","non-dropping-particle":"","parse-names":false,"suffix":""},{"dropping-particle":"","family":"Evanoff","given":"Bradley A.","non-dropping-particle":"","parse-names":false,"suffix":""},{"dropping-particle":"","family":"Strickland","given":"Jaime R.","non-dropping-particle":"","parse-names":false,"suffix":""},{"dropping-particle":"","family":"McAlister","given":"Rebecca P.","non-dropping-particle":"","parse-names":false,"suffix":""},{"dropping-particle":"","family":"Duncan","given":"Jennifer","non-dropping-particle":"","parse-names":false,"suffix":""}],"container-title":"PLOS ONE","id":"ITEM-3","issue":"8","issued":{"date-parts":[["2020","8","1"]]},"page":"e0237301","publisher":"Public Library of Science","title":"Exposure to COVID-19 patients increases physician trainee stress and burnout","type":"article-journal","volume":"15"},"uris":["http://www.mendeley.com/documents/?uuid=ce100ef0-244f-3f69-bc76-7816574db335"]},{"id":"ITEM-4","itemData":{"DOI":"10.1111/PCN.13161","ISSN":"1440-1819","author":[{"dropping-particle":"","family":"Xiang","given":"Mi","non-dropping-particle":"","parse-names":false,"suffix":""},{"dropping-particle":"","family":"Yamamoto","given":"Shohei","non-dropping-particle":"","parse-names":false,"suffix":""},{"dropping-particle":"","family":"Mizoue","given":"Tetsuya","non-dropping-particle":"","parse-names":false,"suffix":""}],"container-title":"Psychiatry and Clinical Neurosciences","id":"ITEM-4","issue":"12","issued":{"date-parts":[["2020","12","1"]]},"page":"664-666","publisher":"John Wiley &amp; Sons, Ltd","title":"Depressive symptoms in students during school closure due to COVID-19 in Shanghai","type":"article-journal","volume":"74"},"uris":["http://www.mendeley.com/documents/?uuid=8d5b4f9b-24f1-3d88-aac8-9117f450f50b"]},{"id":"ITEM-5","itemData":{"DOI":"10.1192/BJO.2020.147","abstract":"BACKGROUND: The coronavirus disease 2019 (COVID-19) outbreak has become a pandemic. Obstetricians and midwives, among other medical staff, are tackling COVID-19 and are under immense psychological stress., AIMS: We aimed to survey the mental health of non-infectious disease specialist staff, specifically obstetricians and midwives, working in officially designated hospitals treating patients with COVID-19., METHOD: A nationwide online survey was conducted from 7 March to 17 March 2020 investigating the mental health of obstetricians and midwives (who were not themselves infected with COVID-19) working in hospitals treating patients with COVID-19. We used the 9-item Patient Health Questionnaire (PHQ-9), the 7-item Generalized Anxiety Disorder (GAD-7) scale and the 7-item Insomnia Severity Index (ISI) to assess their symptoms of depression, anxiety and insomnia., RESULTS: A total of 885 (41.6%), 609 (28.6%) and 729 (34.3%) obstetricians and midwives reported depression (PHQ-9 &gt;= 5), anxiety (GAD-7 &gt;= 5) and insomnia (ISI &gt;= 8), respectively, during the COVID-19 pandemic. Regardless of whether or not they had direct contact with patients with COVID-19, obstetricians and midwives were more likely to report mild and moderate depression and anxiety during the COVID-19 pandemic when compared with before the pandemic. Those who had direct contact with patients with COVID-19 were more likely to report depression and insomnia than those who did not. Those who had sufficient protective equipment or training were less likely to report depression, anxiety and insomnia than those who did not., CONCLUSIONS: Our data suggest that non-infectious disease specialist staff have experienced varying, but increased levels of depression, anxiety and insomnia during this COVID-19 pandemic, which could be reduced by sufficient levels of protective equipment and occupational COVID-19 workplace training.","author":[{"dropping-particle":"","family":"Liu","given":"Tao","non-dropping-particle":"","parse-names":false,"suffix":""},{"dropping-particle":"","family":"Zheng","given":"Zheng","non-dropping-particle":"","parse-names":false,"suffix":""},{"dropping-particle":"","family":"Sha","given":"Xiaoyan","non-dropping-particle":"","parse-names":false,"suffix":""},{"dropping-particle":"","family":"Liu","given":"Huishu","non-dropping-particle":"","parse-names":false,"suffix":""},{"dropping-particle":"","family":"Zheng","given":"Wenjing","non-dropping-particle":"","parse-names":false,"suffix":""},{"dropping-particle":"","family":"Su","given":"Huanxing","non-dropping-particle":"","parse-names":false,"suffix":""},{"dropping-particle":"","family":"Xu","given":"Guiyun","non-dropping-particle":"","parse-names":false,"suffix":""},{"dropping-particle":"","family":"Su","given":"Kuan-Pin","non-dropping-particle":"","parse-names":false,"suffix":""},{"dropping-particle":"","family":"So","given":"Kwok-Fai","non-dropping-particle":"","parse-names":false,"suffix":""},{"dropping-particle":"","family":"Lin","given":"Kangguang","non-dropping-particle":"","parse-names":false,"suffix":""}],"container-title":"BJPsych Open","id":"ITEM-5","issue":"1","issued":{"date-parts":[["2021","1"]]},"publisher":"Royal College of Psychiatrists","title":"Psychological impact in non-infectious disease specialists who had direct contact with patients with COVID-19","type":"article-journal","volume":"7"},"uris":["http://www.mendeley.com/documents/?uuid=64936dda-61e0-341e-8bd6-3649cefff86c"]},{"id":"ITEM-6","itemData":{"DOI":"10.1016/J.JPSYCHORES.2020.110262","abstract":"Introduction: No studies have reported mental health symptom comparisons prior to and during COVID-19 in vulnerable medical populations. Objective: To compare anxiety and depression symptoms among people with a pre-existing medical condition and factors associated with changes. Methods: Pre-COVID-19 Scleroderma Patient-centered Intervention Network Cohort data were linked to COVID-19 data from April 2020. Multiple linear and logistic regression were used to assess factors associated with continuous change and ≥ 1 minimal clinically important difference (MCID) change for anxiety (PROMIS Anxiety 4a v1.0; MCID = 4.0) and depression (Patient Health Questionnaire-8; MCID = 3.0) symptoms, controlling for pre-COVID-19 levels. Results: Mean anxiety symptoms increased 4.9 points (95% confidence interval [CI] 4.0 to 5.7). Depression symptom change was negligible (0.3 points; 95% CI -0.7 to 0.2). Compared to France (N = 159), adjusted anxiety symptom change scores were significantly higher in the United Kingdom (N = 50; 3.3 points, 95% CI 0.9 to 5.6), United States (N = 128; 2.5 points, 95% CI 0.7 to 4.2), and Canada (N = 98; 1.9 points, 95% CI 0.1 to 3.8). Odds of ≥1 MCID increase were 2.6 for the United Kingdom (95% CI 1.2 to 5.7) but not significant for the United States (1.6, 95% CI 0.9 to 2.9) or Canada (1.4, 95% CI 0.7 to 2.5). Older age and adequate financial resources were associated with less continuous anxiety increase. Employment and shorter time since diagnosis were associated with lower odds of a ≥ 1 MCID increase. Conclusions: Anxiety symptoms, but not depression symptoms, increased dramatically during COVID-19 among people with a pre-existing medical condition.","author":[{"dropping-particle":"","family":"Thombs","given":"Brett D.","non-dropping-particle":"","parse-names":false,"suffix":""},{"dropping-particle":"","family":"Kwakkenbos","given":"Linda","non-dropping-particle":"","parse-names":false,"suffix":""},{"dropping-particle":"","family":"Henry","given":"Richard S.","non-dropping-particle":"","parse-names":false,"suffix":""},{"dropping-particle":"","family":"Carrier","given":"Marie Eve","non-dropping-particle":"","parse-names":false,"suffix":""},{"dropping-particle":"","family":"Patten","given":"Scott","non-dropping-particle":"","parse-names":false,"suffix":""},{"dropping-particle":"","family":"Harb","given":"Sami","non-dropping-particle":"","parse-names":false,"suffix":""},{"dropping-particle":"","family":"Bourgeault","given":"Angelica","non-dropping-particle":"","parse-names":false,"suffix":""},{"dropping-particle":"","family":"Tao","given":"Lydia","non-dropping-particle":"","parse-names":false,"suffix":""},{"dropping-particle":"","family":"Bartlett","given":"Susan J.","non-dropping-particle":"","parse-names":false,"suffix":""},{"dropping-particle":"","family":"Mouthon","given":"Luc","non-dropping-particle":"","parse-names":false,"suffix":""},{"dropping-particle":"","family":"Varga","given":"John","non-dropping-particle":"","parse-names":false,"suffix":""},{"dropping-particle":"","family":"Benedetti","given":"Andrea","non-dropping-particle":"","parse-names":false,"suffix":""}],"container-title":"Journal of Psychosomatic Research","id":"ITEM-6","issued":{"date-parts":[["2020","12","1"]]},"publisher":"Elsevier Inc.","title":"Changes in mental health symptoms from pre-COVID-19 to COVID-19 among participants with systemic sclerosis from four countries: A Scleroderma Patient-centered Intervention Network (SPIN) Cohort study","type":"article-journal","volume":"139"},"uris":["http://www.mendeley.com/documents/?uuid=9fb4430c-5ad7-3d1e-b4c3-ed90726cef8a"]},{"id":"ITEM-7","itemData":{"DOI":"10.1016/J.JAD.2020.11.109","ISSN":"1573-2517","PMID":"33257043","abstract":"Background: Growing evidence supports a clear association between COVID-19 pandemic and mental health. However, little is known about the longitudinal course of psychopathology in young adults at different stages of the pandemic. Methods: This large-scale, longitudinal, population-based survey was conducted among college students in China. The rates of three mental health problems (acute stress, anxiety, and depressive symptoms), and their change patterns at two phases of the pandemic (early vs under-control) were measured. Predictors of changes in mental health symptoms were examined utilizing multivariate regression. Results: Among the 164,101 college students who participated in the first wave survey (T1=during onset of outbreak), 68,685 (41.9%) completed a follow-up survey (T2=during remission). In the follow-up survey, the prevalence of probable acute stress (T1: 34.6%; T2: 16.4%) decreased, while the rates of depressive (T1: 21.6%; T2: 26.3%) and anxiety symptoms (T1: 11.4%; T2: 14.7%) increased. Senior students, with suspected or conformed cases in their community and COVID-19 related worries (all AORs &gt; 1.20, ps &lt; 0.001) were found to have a higher risk of developing mental health problems in at least one wave. Less physical exercise, low perceived social support, and a dysfunctional family were found to negatively impact psychological symptoms. Conclusions: Acute stress, anxiety, and depressive symptoms have been prevalent among college students during the COVID-19 epidemic, and showed a significant increase after the initial stage of the outbreak. Some college students, especially those with the risk factors noted above, exhibited persistent or delayed symptoms.","author":[{"dropping-particle":"","family":"Y","given":"Li","non-dropping-particle":"","parse-names":false,"suffix":""},{"dropping-particle":"","family":"J","given":"Zhao","non-dropping-particle":"","parse-names":false,"suffix":""},{"dropping-particle":"","family":"Z","given":"Ma","non-dropping-particle":"","parse-names":false,"suffix":""},{"dropping-particle":"","family":"LS","given":"McReynolds","non-dropping-particle":"","parse-names":false,"suffix":""},{"dropping-particle":"","family":"D","given":"Lin","non-dropping-particle":"","parse-names":false,"suffix":""},{"dropping-particle":"","family":"Z","given":"Chen","non-dropping-particle":"","parse-names":false,"suffix":""},{"dropping-particle":"","family":"T","given":"Wang","non-dropping-particle":"","parse-names":false,"suffix":""},{"dropping-particle":"","family":"D","given":"Wang","non-dropping-particle":"","parse-names":false,"suffix":""},{"dropping-particle":"","family":"Y","given":"Zhang","non-dropping-particle":"","parse-names":false,"suffix":""},{"dropping-particle":"","family":"J","given":"Zhang","non-dropping-particle":"","parse-names":false,"suffix":""},{"dropping-particle":"","family":"F","given":"Fan","non-dropping-particle":"","parse-names":false,"suffix":""},{"dropping-particle":"","family":"X","given":"Liu","non-dropping-particle":"","parse-names":false,"suffix":""}],"container-title":"Journal of affective disorders","id":"ITEM-7","issued":{"date-parts":[["2021","2","15"]]},"page":"597-604","publisher":"J Affect Disord","title":"Mental Health Among College Students During the COVID-19 Pandemic in China: A 2-Wave Longitudinal Survey","type":"article-journal","volume":"281"},"uris":["http://www.mendeley.com/documents/?uuid=6dd35896-3b22-340c-aefd-aae93d775ca0"]},{"id":"ITEM-8","itemData":{"DOI":"10.1371/JOURNAL.PONE.0236688","ISSN":"1932-6203","abstract":"Background The current study aimed to assess prevalence of mental disorders during Covid-19 pandemic- and respective lockdown in Germany, and potential behaviors/states that can have protective functions on preventing severe mental problems. Assessing prevalence of mental disorders, as well as to find potential protective variables is very important in order to determine people’s psychological suffering. It provides the basis for teaching possible coping styles in order to prevent a major breakdown on mental health. Prevalence on mental disorders was expected to increase during the pandemic, especially depression, (general-/and health-) anxiety, panic attacks- and disorder, as well as obsessive-compulsive disorder. Additionally, potentially protective variables, such as resilience and coping, were included.   Methods N = 949 subjects completed an online-survey that asked for symptoms regarding depression, (health) anxiety, panic disorder, obsessive-compulsive disorder, and lock-down related behavior—starting 14 days after lockdown in Germany.   Results Prevalence of mental disorders in the current sample was much higher than usual prevalence of mental disorders, with 50.6% expressing at least one mental disorder. Resilience was associated with lower risks for any mental disorder (OR = 4.23, p &lt; .0001, 95%CI = 3.21–5.57), as well as with any other measured mental illness (all ORs between = 2.82 for obsessive-compulsive disorder and OR = 41.44 for panic disorder, all p &lt; .001). Similar results were obtained regarding coping (focus on positive).   Conclusion Results are highly relevant in order to provide a glance on what substantial influence the current pandemic- and lockdown situation has on mental health across the country, and possibly across the world. Possible ways in order to prevent deterioration and help coping with the current situation are being elaborated and discussed.","author":[{"dropping-particle":"","family":"Munk","given":"Aisha J. L.","non-dropping-particle":"","parse-names":false,"suffix":""},{"dropping-particle":"","family":"Schmidt","given":"Norina M.","non-dropping-particle":"","parse-names":false,"suffix":""},{"dropping-particle":"","family":"Alexander","given":"Nina","non-dropping-particle":"","parse-names":false,"suffix":""},{"dropping-particle":"","family":"Henkel","given":"Katrina","non-dropping-particle":"","parse-names":false,"suffix":""},{"dropping-particle":"","family":"Hennig","given":"Juergen","non-dropping-particle":"","parse-names":false,"suffix":""}],"container-title":"PLOS ONE","id":"ITEM-8","issue":"8","issued":{"date-parts":[["2020","8","1"]]},"page":"e0236688","publisher":"Public Library of Science","title":"Covid-19—Beyond virology: Potentials for maintaining mental health during lockdown","type":"article-journal","volume":"15"},"uris":["http://www.mendeley.com/documents/?uuid=2d2e124e-79ee-3e84-8e8c-bbbb8c2dbe1c"]},{"id":"ITEM-9","itemData":{"DOI":"10.1001/JAMANETWORKOPEN.2020.10705","PMID":"32478846","author":[{"dropping-particle":"","family":"Li","given":"Weidong","non-dropping-particle":"","parse-names":false,"suffix":""},{"dropping-particle":"","family":"Frank","given":"Elena","non-dropping-particle":"","parse-names":false,"suffix":""},{"dropping-particle":"","family":"Zhao","given":"Zhuo","non-dropping-particle":"","parse-names":false,"suffix":""},{"dropping-particle":"","family":"Chen","given":"Lihong","non-dropping-particle":"","parse-names":false,"suffix":""},{"dropping-particle":"","family":"Wang","given":"Zhen","non-dropping-particle":"","parse-names":false,"suffix":""},{"dropping-particle":"","family":"Burmeister","given":"Margit","non-dropping-particle":"","parse-names":false,"suffix":""},{"dropping-particle":"","family":"Sen","given":"Srijan","non-dropping-particle":"","parse-names":false,"suffix":""}],"container-title":"JAMA Network Open","id":"ITEM-9","issue":"6","issued":{"date-parts":[["2020","6","1"]]},"page":"e2010705","publisher":"American Medical Association","title":"Mental Health of Young Physicians in China During the Novel Coronavirus Disease 2019 Outbreak","type":"article-journal","volume":"3"},"uris":["http://www.mendeley.com/documents/?uuid=f3abe2aa-9dd0-379b-b052-43f31c3b7bd3"]},{"id":"ITEM-10","itemData":{"DOI":"10.12669/PJMS.311.7033","PMID":"25878654","abstract":"The aim of this communication is to provide some evidence linking the overweight/obesity and their impacts on different dimensions of health. We reviewed the related studies published from 1990 up till now through PubMed Central/Medline, which provide evidence linking obesity with health related issues. It is a risk factor for metabolic disorders and leads to serious health consequences for individuals and burden for the health care system as a whole. Literature search showed that it is related to at least 18 co-morbidities which are attributable to overweight and obesity. Moreover obese individuals more often suffer from significant joint pains, disorders and it also has social as well as psychological impairments. It is high time that countries facing the problems of obesity initiate some intervention measures to monitor and control this growing epidemic.","author":[{"dropping-particle":"","family":"Djalalinia","given":"Shirin","non-dropping-particle":"","parse-names":false,"suffix":""},{"dropping-particle":"","family":"Qorbani","given":"Mostafa","non-dropping-particle":"","parse-names":false,"suffix":""},{"dropping-particle":"","family":"Peykari","given":"Niloofar","non-dropping-particle":"","parse-names":false,"suffix":""},{"dropping-particle":"","family":"Kelishadi","given":"Roya","non-dropping-particle":"","parse-names":false,"suffix":""}],"container-title":"Pakistan Journal of Medical Sciences","id":"ITEM-10","issue":"1","issued":{"date-parts":[["2015","1","1"]]},"page":"239","publisher":"Professional Medical Publications","title":"Health impacts of Obesity","type":"article-journal","volume":"31"},"uris":["http://www.mendeley.com/documents/?uuid=f5af62bf-b5fd-38d5-a190-599a6d15a7c5"]}],"mendeley":{"formattedCitation":"(59,89,91,93–96,99,100,102)","plainTextFormattedCitation":"(59,89,91,93–96,99,100,102)","previouslyFormattedCitation":"(59,89,91,93–96,99,100,102)"},"properties":{"noteIndex":0},"schema":"https://github.com/citation-style-language/schema/raw/master/csl-citation.json"}</w:instrText>
      </w:r>
      <w:r w:rsidR="00F63EFC">
        <w:rPr>
          <w:rFonts w:ascii="Times New Roman" w:eastAsia="Times New Roman" w:hAnsi="Times New Roman" w:cs="Times New Roman"/>
          <w:sz w:val="24"/>
          <w:szCs w:val="24"/>
          <w:vertAlign w:val="superscript"/>
        </w:rPr>
        <w:fldChar w:fldCharType="separate"/>
      </w:r>
      <w:r w:rsidR="00F63EFC" w:rsidRPr="00F63EFC">
        <w:rPr>
          <w:rFonts w:ascii="Times New Roman" w:eastAsia="Times New Roman" w:hAnsi="Times New Roman" w:cs="Times New Roman"/>
          <w:noProof/>
          <w:sz w:val="24"/>
          <w:szCs w:val="24"/>
        </w:rPr>
        <w:t>(59,89,91,93–96,99,100,102)</w:t>
      </w:r>
      <w:r w:rsidR="00F63EFC">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Two of the studies looked at the general population in the USA</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37/APL0000831","abstract":"The authors assess levels and within-person changes in psychological well-being (i.e., depressive symptoms and life satisfaction) from before to during the COVID-19 pandemic for individuals in the United States, in general and by socioeconomic status (SES). The data is from 2 surveys of 1,143 adults from RAND Corporation’s nationally representative American Life Panel, the first administered between April–June, 2019 and the second during the initial peak of the pandemic in the United States in April, 2020. Depressive symptoms during the pandemic were higher than population norms before the pandemic. Depressive symptoms increased from before to during COVID-19 and life satisfaction decreased. Individuals with higher education experienced a greater increase in depressive symptoms and a greater decrease in life satisfaction from before to during COVID-19 in comparison to those with lower education. Supplemental analysis illustrates that income had a curvilinear relationship with changes in well-being, such that individuals at the highest levels of income experienced a greater decrease in life satisfaction from before to during COVID-19 than individuals with lower levels of income. We draw on conservation of resources theory and the theory of fundamental social causes to examine four key mechanisms (perceived financial resources, perceived control, interpersonal resources, and COVID-19-related knowledge/news consumption) underlying the relationship between SES and well-being during COVID-19. These resources explained changes in well-being for the sample as a whole but did not provide insight into why individuals of higher education experienced a greater decline in well-being from before to during COVID-19. (PsycInfo Database Record (c) 2020 APA, all rights reserved)","author":[{"dropping-particle":"","family":"Wanberg","given":"Connie R.","non-dropping-particle":"","parse-names":false,"suffix":""},{"dropping-particle":"","family":"Csillag","given":"Borbala","non-dropping-particle":"","parse-names":false,"suffix":""},{"dropping-particle":"","family":"Douglass","given":"Richard P.","non-dropping-particle":"","parse-names":false,"suffix":""},{"dropping-particle":"","family":"Zhou","given":"Le","non-dropping-particle":"","parse-names":false,"suffix":""},{"dropping-particle":"","family":"Pollard","given":"Michael S.","non-dropping-particle":"","parse-names":false,"suffix":""}],"container-title":"Journal of Applied Psychology","id":"ITEM-1","issued":{"date-parts":[["2020"]]},"publisher":"American Psychological Association","title":"Socioeconomic status and well-being during COVID-19: A resource-based examination.","type":"article-journal"},"uris":["http://www.mendeley.com/documents/?uuid=d06776dd-538b-3a44-b806-23f9fe0e23fd"]}],"mendeley":{"formattedCitation":"(57)","plainTextFormattedCitation":"(57)","previouslyFormattedCitation":"(57)"},"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57)</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and Austria</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6/J.JPSYCHORES.2020.110186","ISSN":"1879-1360","PMID":"32682159","abstract":"Background: The impact of Coronavirus disease (COVID-19) and the governmental restrictions on mental health have been reported for different countries. This study evaluated mental health during COVID-19 lockdown in Austria and the effect of age, gender, income, work, and physical activity. Methods: An online survey was performed through Qualtrics® after four weeks of lockdown in Austria to recruit a representative sample regarding gender, age, education, and region. Indicators of mental health were quality of life (WHO-QOL BREF), well-being (WHO-5), depression (PHQ-9), anxiety (GAD-7), stress (PSS-10), and sleep quality (ISI). Results: In total, N = 1005 individuals were included (53% women). 21% scored above the cut off ≥10 points (PHQ-9) for moderate depressive symptoms, 119% scored above the cut-off ≥10 points (GAD-7) for moderate anxiety symptoms, and 16% above the cut-off ≥15 points (ISI) for clinical insomnia. ANOVAs, Bonferroni-corrected post-hoc tests, and t-tests showed highest mental health problems in adults under 35 years, women, people with no work, and low income (all p-values &lt;.05). Comparisons with a large Austrian sample recruited within the ATHIS 2014 study showed increases of depression and decreases of quality of life in times of COVID-19 as compared to before COVID-19. Conclusions: Depressive symptoms (21%) and anxiety symptoms (19%) are higher during COVID-19 compared to previous epidemiological data. 16% rated over the cut-off for moderate or severe clinical insomnia. The COVID-19 pandemic and lockdown seems particularly stressful for younger adults (&lt;35 years), women, people without work, and low income.","author":[{"dropping-particle":"","family":"C","given":"Pieh","non-dropping-particle":"","parse-names":false,"suffix":""},{"dropping-particle":"","family":"S","given":"Budimir","non-dropping-particle":"","parse-names":false,"suffix":""},{"dropping-particle":"","family":"T","given":"Probst","non-dropping-particle":"","parse-names":false,"suffix":""}],"container-title":"Journal of psychosomatic research","id":"ITEM-1","issued":{"date-parts":[["2020","9","1"]]},"publisher":"J Psychosom Res","title":"The effect of age, gender, income, work, and physical activity on mental health during coronavirus disease (COVID-19) lockdown in Austria","type":"article-journal","volume":"136"},"uris":["http://www.mendeley.com/documents/?uuid=c9010792-a358-3551-b1bc-b6f296a92e58"]}],"mendeley":{"formattedCitation":"(88)","plainTextFormattedCitation":"(88)","previouslyFormattedCitation":"(88)"},"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88)</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Three of these studies investigated clinical staff including obstetricians and midwives</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192/BJO.2020.147","abstract":"BACKGROUND: The coronavirus disease 2019 (COVID-19) outbreak has become a pandemic. Obstetricians and midwives, among other medical staff, are tackling COVID-19 and are under immense psychological stress., AIMS: We aimed to survey the mental health of non-infectious disease specialist staff, specifically obstetricians and midwives, working in officially designated hospitals treating patients with COVID-19., METHOD: A nationwide online survey was conducted from 7 March to 17 March 2020 investigating the mental health of obstetricians and midwives (who were not themselves infected with COVID-19) working in hospitals treating patients with COVID-19. We used the 9-item Patient Health Questionnaire (PHQ-9), the 7-item Generalized Anxiety Disorder (GAD-7) scale and the 7-item Insomnia Severity Index (ISI) to assess their symptoms of depression, anxiety and insomnia., RESULTS: A total of 885 (41.6%), 609 (28.6%) and 729 (34.3%) obstetricians and midwives reported depression (PHQ-9 &gt;= 5), anxiety (GAD-7 &gt;= 5) and insomnia (ISI &gt;= 8), respectively, during the COVID-19 pandemic. Regardless of whether or not they had direct contact with patients with COVID-19, obstetricians and midwives were more likely to report mild and moderate depression and anxiety during the COVID-19 pandemic when compared with before the pandemic. Those who had direct contact with patients with COVID-19 were more likely to report depression and insomnia than those who did not. Those who had sufficient protective equipment or training were less likely to report depression, anxiety and insomnia than those who did not., CONCLUSIONS: Our data suggest that non-infectious disease specialist staff have experienced varying, but increased levels of depression, anxiety and insomnia during this COVID-19 pandemic, which could be reduced by sufficient levels of protective equipment and occupational COVID-19 workplace training.","author":[{"dropping-particle":"","family":"Liu","given":"Tao","non-dropping-particle":"","parse-names":false,"suffix":""},{"dropping-particle":"","family":"Zheng","given":"Zheng","non-dropping-particle":"","parse-names":false,"suffix":""},{"dropping-particle":"","family":"Sha","given":"Xiaoyan","non-dropping-particle":"","parse-names":false,"suffix":""},{"dropping-particle":"","family":"Liu","given":"Huishu","non-dropping-particle":"","parse-names":false,"suffix":""},{"dropping-particle":"","family":"Zheng","given":"Wenjing","non-dropping-particle":"","parse-names":false,"suffix":""},{"dropping-particle":"","family":"Su","given":"Huanxing","non-dropping-particle":"","parse-names":false,"suffix":""},{"dropping-particle":"","family":"Xu","given":"Guiyun","non-dropping-particle":"","parse-names":false,"suffix":""},{"dropping-particle":"","family":"Su","given":"Kuan-Pin","non-dropping-particle":"","parse-names":false,"suffix":""},{"dropping-particle":"","family":"So","given":"Kwok-Fai","non-dropping-particle":"","parse-names":false,"suffix":""},{"dropping-particle":"","family":"Lin","given":"Kangguang","non-dropping-particle":"","parse-names":false,"suffix":""}],"container-title":"BJPsych Open","id":"ITEM-1","issue":"1","issued":{"date-parts":[["2021","1"]]},"publisher":"Royal College of Psychiatrists","title":"Psychological impact in non-infectious disease specialists who had direct contact with patients with COVID-19","type":"article-journal","volume":"7"},"uris":["http://www.mendeley.com/documents/?uuid=64936dda-61e0-341e-8bd6-3649cefff86c"]}],"mendeley":{"formattedCitation":"(96)","plainTextFormattedCitation":"(96)","previouslyFormattedCitation":"(96)"},"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96)</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nurses</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6/J.JPSYCHIRES.2020.09.007","PMID":"32971356","abstract":"Background: Health care workers, especially frontline nurses, faced great challenges during the coronavirus disease 2019 (COVID-19) outbreak. Aims: To assess the magnitude of the psychological status and associated risk factors among nurses in the pandemic center in Wuhan, China. Methods: In this study, we enrolled nurses from Renmin Hospital of Wuhan University. The questionnaire was designed to obtain basic information of the participants, and included four psychological assessment scales. We issued the questionnaires at two different points of time. We conducted the first survey on January 29 to February 2 (outbreak period) with 709 eligible responses, and the second survey on February 26 to February 28 (stable period) with 621 eligible responses. The nurses from Wuchang Fangcang shelter hospital were also enrolled in the second survey. Results: During the pandemic, over one-third of nurses suffered from depression, anxiety, and insomnia. In the outbreak period, the nurses showed significantly higher risks for depression, anxiety, and posttraumatic stress disorder (PTSD) symptoms than those in the stable period (P &lt; 0.01). Notably, the nurses from the Fangcang shelter hospitals were more likely to present psychological problems than those from other frontline or non-frontline (all P &lt; 0.001) units, especially for insomnia (38.3% with severe insomnia). The nurses from the frontline, with worse physical condition and uncertain concerns about this pandemic as compared to the others, were more likely to bear psychological problems. Thus, online psychological information and sufficient protection conditions were effective interventions to help mitigate psychological distress. The nurses from Fangcang shelter hospitals suffered a significantly higher risk of psychological problems than those from other units. Conclusion: The psychological status of nurses needs more attention during the COVID-19 pandemic, especially for those who fought in the frontline during the peak of the outbreak.","author":[{"dropping-particle":"","family":"Cai","given":"Zhongxiang","non-dropping-particle":"","parse-names":false,"suffix":""},{"dropping-particle":"","family":"Cui","given":"Qin","non-dropping-particle":"","parse-names":false,"suffix":""},{"dropping-particle":"","family":"Liu","given":"Zhongchun","non-dropping-particle":"","parse-names":false,"suffix":""},{"dropping-particle":"","family":"Li","given":"Juanjuan","non-dropping-particle":"","parse-names":false,"suffix":""},{"dropping-particle":"","family":"Gong","given":"Xuan","non-dropping-particle":"","parse-names":false,"suffix":""},{"dropping-particle":"","family":"Liu","given":"Jingfang","non-dropping-particle":"","parse-names":false,"suffix":""},{"dropping-particle":"","family":"Wan","given":"Zhiying","non-dropping-particle":"","parse-names":false,"suffix":""},{"dropping-particle":"","family":"Yuan","given":"Xiaoping","non-dropping-particle":"","parse-names":false,"suffix":""},{"dropping-particle":"","family":"Li","given":"Xiaofen","non-dropping-particle":"","parse-names":false,"suffix":""},{"dropping-particle":"","family":"Chen","given":"Chuang","non-dropping-particle":"","parse-names":false,"suffix":""},{"dropping-particle":"","family":"Wang","given":"Gaohua","non-dropping-particle":"","parse-names":false,"suffix":""}],"container-title":"Journal of Psychiatric Research","id":"ITEM-1","issued":{"date-parts":[["2020","12","1"]]},"page":"132","publisher":"Elsevier","title":"Nurses endured high risks of psychological problems under the epidemic of COVID-19 in a longitudinal study in Wuhan China","type":"article-journal","volume":"131"},"uris":["http://www.mendeley.com/documents/?uuid=0434473f-681c-30c0-8750-8acfdb0c5f9b"]}],"mendeley":{"formattedCitation":"(98)","plainTextFormattedCitation":"(98)","previouslyFormattedCitation":"(98)"},"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98)</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and physicians</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01/JAMANETWORKOPEN.2020.10705","PMID":"32478846","author":[{"dropping-particle":"","family":"Li","given":"Weidong","non-dropping-particle":"","parse-names":false,"suffix":""},{"dropping-particle":"","family":"Frank","given":"Elena","non-dropping-particle":"","parse-names":false,"suffix":""},{"dropping-particle":"","family":"Zhao","given":"Zhuo","non-dropping-particle":"","parse-names":false,"suffix":""},{"dropping-particle":"","family":"Chen","given":"Lihong","non-dropping-particle":"","parse-names":false,"suffix":""},{"dropping-particle":"","family":"Wang","given":"Zhen","non-dropping-particle":"","parse-names":false,"suffix":""},{"dropping-particle":"","family":"Burmeister","given":"Margit","non-dropping-particle":"","parse-names":false,"suffix":""},{"dropping-particle":"","family":"Sen","given":"Srijan","non-dropping-particle":"","parse-names":false,"suffix":""}],"container-title":"JAMA Network Open","id":"ITEM-1","issue":"6","issued":{"date-parts":[["2020","6","1"]]},"page":"e2010705","publisher":"American Medical Association","title":"Mental Health of Young Physicians in China During the Novel Coronavirus Disease 2019 Outbreak","type":"article-journal","volume":"3"},"uris":["http://www.mendeley.com/documents/?uuid=f3abe2aa-9dd0-379b-b052-43f31c3b7bd3"]}],"mendeley":{"formattedCitation":"(91)","plainTextFormattedCitation":"(91)","previouslyFormattedCitation":"(91)"},"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91)</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Four studies looked at a younger cohort of participants including school children</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186D65">
        <w:rPr>
          <w:rFonts w:ascii="Times New Roman" w:eastAsia="Times New Roman" w:hAnsi="Times New Roman" w:cs="Times New Roman"/>
          <w:sz w:val="24"/>
          <w:szCs w:val="24"/>
          <w:vertAlign w:val="superscript"/>
        </w:rPr>
        <w:instrText>ADDIN CSL_CITATION {"citationItems":[{"id":"ITEM-1","itemData":{"DOI":"10.1016/J.JAAC.2020.06.007","ISSN":"1527-5418","PMID":"32615153","abstract":"The novel coronavirus disease 2019 (COVID-19) infection has rapidly grown worldwide,1 and many governments have implemented policies to control the infection rate. For example, school suspension, self-quarantine, requirement of citizens to stay at home,2 travel and border controls, and discouragement of outdoor activities3 have been used. Although these actions emphasizing the importance of “spatial distancing” are based on the perspective of public health, they may result in health problems other than COVID-19 infection, such as psychological distress and fear.4 Therefore, the present authors examined the potential predictors for psychological distress among schoolchildren during COVID-19 school suspension.","author":[{"dropping-particle":"","family":"IH","given":"Chen","non-dropping-particle":"","parse-names":false,"suffix":""},{"dropping-particle":"","family":"CY","given":"Chen","non-dropping-particle":"","parse-names":false,"suffix":""},{"dropping-particle":"","family":"AH","given":"Pakpour","non-dropping-particle":"","parse-names":false,"suffix":""},{"dropping-particle":"","family":"MD","given":"Griffiths","non-dropping-particle":"","parse-names":false,"suffix":""},{"dropping-particle":"","family":"CY","given":"Lin","non-dropping-particle":"","parse-names":false,"suffix":""}],"container-title":"Journal of the American Academy of Child and Adolescent Psychiatry","id":"ITEM-1","issue":"10","issued":{"date-parts":[["2020","10","1"]]},"page":"1099-1102.e1","publisher":"J Am Acad Child Adolesc Psychiatry","title":"Internet-Related Behaviors and Psychological Distress Among Schoolchildren During COVID-19 School Suspension","type":"article-journal","volume":"59"},"uris":["http://www.mendeley.com/documents/?uuid=08bcfaf9-dfd8-3fb8-9578-2c5f1627f002"]}],"mendeley":{"formattedCitation":"(85)","plainTextFormattedCitation":"(85)","previouslyFormattedCitation":"(85)"},"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0B6734" w:rsidRPr="000B6734">
        <w:rPr>
          <w:rFonts w:ascii="Times New Roman" w:eastAsia="Times New Roman" w:hAnsi="Times New Roman" w:cs="Times New Roman"/>
          <w:noProof/>
          <w:sz w:val="24"/>
          <w:szCs w:val="24"/>
        </w:rPr>
        <w:t>(85)</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and students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16/J.JAD.2020.11.109","ISSN":"1573-2517","PMID":"33257043","abstract":"Background: Growing evidence supports a clear association between COVID-19 pandemic and mental health. However, little is known about the longitudinal course of psychopathology in young adults at different stages of the pandemic. Methods: This large-scale, longitudinal, population-based survey was conducted among college students in China. The rates of three mental health problems (acute stress, anxiety, and depressive symptoms), and their change patterns at two phases of the pandemic (early vs under-control) were measured. Predictors of changes in mental health symptoms were examined utilizing multivariate regression. Results: Among the 164,101 college students who participated in the first wave survey (T1=during onset of outbreak), 68,685 (41.9%) completed a follow-up survey (T2=during remission). In the follow-up survey, the prevalence of probable acute stress (T1: 34.6%; T2: 16.4%) decreased, while the rates of depressive (T1: 21.6%; T2: 26.3%) and anxiety symptoms (T1: 11.4%; T2: 14.7%) increased. Senior students, with suspected or conformed cases in their community and COVID-19 related worries (all AORs &gt; 1.20, ps &lt; 0.001) were found to have a higher risk of developing mental health problems in at least one wave. Less physical exercise, low perceived social support, and a dysfunctional family were found to negatively impact psychological symptoms. Conclusions: Acute stress, anxiety, and depressive symptoms have been prevalent among college students during the COVID-19 epidemic, and showed a significant increase after the initial stage of the outbreak. Some college students, especially those with the risk factors noted above, exhibited persistent or delayed symptoms.","author":[{"dropping-particle":"","family":"Y","given":"Li","non-dropping-particle":"","parse-names":false,"suffix":""},{"dropping-particle":"","family":"J","given":"Zhao","non-dropping-particle":"","parse-names":false,"suffix":""},{"dropping-particle":"","family":"Z","given":"Ma","non-dropping-particle":"","parse-names":false,"suffix":""},{"dropping-particle":"","family":"LS","given":"McReynolds","non-dropping-particle":"","parse-names":false,"suffix":""},{"dropping-particle":"","family":"D","given":"Lin","non-dropping-particle":"","parse-names":false,"suffix":""},{"dropping-particle":"","family":"Z","given":"Chen","non-dropping-particle":"","parse-names":false,"suffix":""},{"dropping-particle":"","family":"T","given":"Wang","non-dropping-particle":"","parse-names":false,"suffix":""},{"dropping-particle":"","family":"D","given":"Wang","non-dropping-particle":"","parse-names":false,"suffix":""},{"dropping-particle":"","family":"Y","given":"Zhang","non-dropping-particle":"","parse-names":false,"suffix":""},{"dropping-particle":"","family":"J","given":"Zhang","non-dropping-particle":"","parse-names":false,"suffix":""},{"dropping-particle":"","family":"F","given":"Fan","non-dropping-particle":"","parse-names":false,"suffix":""},{"dropping-particle":"","family":"X","given":"Liu","non-dropping-particle":"","parse-names":false,"suffix":""}],"container-title":"Journal of affective disorders","id":"ITEM-1","issued":{"date-parts":[["2021","2","15"]]},"page":"597-604","publisher":"J Affect Disord","title":"Mental Health Among College Students During the COVID-19 Pandemic in China: A 2-Wave Longitudinal Survey","type":"article-journal","volume":"281"},"uris":["http://www.mendeley.com/documents/?uuid=6dd35896-3b22-340c-aefd-aae93d775ca0"]},{"id":"ITEM-2","itemData":{"DOI":"10.1007/S10900-020-00918-5","ISSN":"1573-3610","PMID":"33165765","abstract":"The numerous negative health impacts of COVID-19, which include expected changes to psychiatric illness and physical activity (PA), are disproportionately distributed in the United States. Mental illnesses and physical inactivity are prevalent among U.S. college students. This study examined whether there was a change in minutes of PA and depression scores after a stay-at-home order and examined predictors of these changes. An online survey was sent to all undergraduate and graduate students attending a large, diverse university via an electronic newsletter. The survey requested information about demographic and academic data, cardiorespiratory fitness, and depression symptoms. Paired t-tests and logistic regression were employed. Our sample (n = 194) was predominantly female (73%), young (mean age of 25), not a sexual minority (82%), and had a mean 3.4 GPA. Students reported worse depression scores (p &lt; 0.01) and fewer minutes of PA (p = 0.01) after the stay-at-home order. There was a small but significant (p = 0.04) correlation between changes in total minutes of PA and depression scores. Senior (p = 0.05) and Hispanic (p = 0.03) students were less likely to report worsening depression scores than freshmen and white students, respectively. Asian students were significantly more likely than white students to report decreased PA. This study suggests that COVID-19 and its consequences may be contributing to reduced PA and greater depression symptoms in college students and that sub-groups have been affected differently. Targeted interventions to promote PA and support mental health may bolster the ability for resilience of college students.","author":[{"dropping-particle":"","family":"C","given":"Coughenour","non-dropping-particle":"","parse-names":false,"suffix":""},{"dropping-particle":"","family":"M","given":"Gakh","non-dropping-particle":"","parse-names":false,"suffix":""},{"dropping-particle":"","family":"JR","given":"Pharr","non-dropping-particle":"","parse-names":false,"suffix":""},{"dropping-particle":"","family":"T","given":"Bungum","non-dropping-particle":"","parse-names":false,"suffix":""},{"dropping-particle":"","family":"S","given":"Jalene","non-dropping-particle":"","parse-names":false,"suffix":""}],"container-title":"Journal of community health","id":"ITEM-2","issue":"4","issued":{"date-parts":[["2021","8","1"]]},"page":"758-766","publisher":"J Community Health","title":"Changes in Depression and Physical Activity Among College Students on a Diverse Campus After a COVID-19 Stay-at-Home Order","type":"article-journal","volume":"46"},"uris":["http://www.mendeley.com/documents/?uuid=ab208cea-e23e-3e4c-a8f7-3f13e72b75c0"]},{"id":"ITEM-3","itemData":{"DOI":"10.1371/JOURNAL.PONE.0236337","ISSN":"1932-6203","abstract":"This study investigates students' social networks and mental health before and at the time of the COVID-19 pandemic in April 2020, using longitudinal data collected since 2018. We analyze change on multiple dimensions of social networks (interaction, friendship, social support, co-studying) and mental health indicators (depression, anxiety, stress, loneliness) within two cohorts of Swiss undergraduate students experiencing the crisis (N = 212), and make additional comparisons to an earlier cohort which did not experience the crisis (N = 54). In within-person comparisons we find that interaction and co-studying networks had become sparser, and more students were studying alone. Furthermore, students' levels of stress, anxiety, loneliness, and depressive symptoms got worse, compared to measures before the crisis. Stressors shifted from fears of missing out on social life to worries about health, family, friends, and their future. Exploratory analyses suggest that COVID-19 specific worries, isolation in social networks, lack of interaction and emotional support, and physical isolation were associated with negative mental health trajectories. Female students appeared to have worse mental health trajectories when controlling for different levels of social integration and COVID-19 related stressors. As universities and researchers discuss future strategies on how to combine on-site teaching with online courses, our results indicate the importance of considering social contacts in students' mental health and offer starting points to identify and support students at higher risk of social isolation and negative psychological effects during the COVID-19 pandemic.","author":[{"dropping-particle":"","family":"Elmer","given":"Timon","non-dropping-particle":"","parse-names":false,"suffix":""},{"dropping-particle":"","family":"Mepham","given":"Kieran","non-dropping-particle":"","parse-names":false,"suffix":""},{"dropping-particle":"","family":"Stadtfeld","given":"Christoph","non-dropping-particle":"","parse-names":false,"suffix":""}],"container-title":"PLOS ONE","id":"ITEM-3","issue":"7","issued":{"date-parts":[["2020","7"]]},"page":"e0236337","publisher":"Public Library of Science","title":"Students under lockdown: Comparisons of students' social networks and mental health before and during the COVID-19 crisis in Switzerland","type":"article-journal","volume":"15"},"uris":["http://www.mendeley.com/documents/?uuid=37e1523f-892b-4e38-b1c6-dd63737fc53b"]}],"mendeley":{"formattedCitation":"(86,87,100)","plainTextFormattedCitation":"(86,87,100)","previouslyFormattedCitation":"(86,87,100)"},"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86,87,100)</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Finally, one of the studies looked at the impact of COVID-19 on the LGBT population in the US and found a significant increase in depressive symptoms, particularly in those with a negative baseline screen</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07/S11606-020-05970-4","PMID":"32556877","author":[{"dropping-particle":"","family":"Flentje","given":"Annesa","non-dropping-particle":"","parse-names":false,"suffix":""},{"dropping-particle":"","family":"Obedin-Maliver","given":"Juno","non-dropping-particle":"","parse-names":false,"suffix":""},{"dropping-particle":"","family":"Lubensky","given":"Micah E.","non-dropping-particle":"","parse-names":false,"suffix":""},{"dropping-particle":"","family":"Dastur","given":"Zubin","non-dropping-particle":"","parse-names":false,"suffix":""},{"dropping-particle":"","family":"Neilands","given":"Torsten","non-dropping-particle":"","parse-names":false,"suffix":""},{"dropping-particle":"","family":"Lunn","given":"Mitchell R.","non-dropping-particle":"","parse-names":false,"suffix":""}],"container-title":"Journal of General Internal Medicine","id":"ITEM-1","issue":"9","issued":{"date-parts":[["2020","9","1"]]},"page":"2788","publisher":"Springer","title":"Depression and Anxiety Changes Among Sexual and Gender Minority People Coinciding with Onset of COVID-19 Pandemic","type":"article-journal","volume":"35"},"uris":["http://www.mendeley.com/documents/?uuid=80363ecb-fdd2-3e2b-845d-7ce86fac780f"]}],"mendeley":{"formattedCitation":"(92)","plainTextFormattedCitation":"(92)","previouslyFormattedCitation":"(92)"},"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92)</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Although the p-value was not reported in </w:t>
      </w:r>
      <w:r>
        <w:rPr>
          <w:rFonts w:ascii="Times New Roman" w:eastAsia="Times New Roman" w:hAnsi="Times New Roman" w:cs="Times New Roman"/>
          <w:sz w:val="24"/>
          <w:szCs w:val="24"/>
        </w:rPr>
        <w:t>six</w:t>
      </w:r>
      <w:r w:rsidRPr="00205201">
        <w:rPr>
          <w:rFonts w:ascii="Times New Roman" w:eastAsia="Times New Roman" w:hAnsi="Times New Roman" w:cs="Times New Roman"/>
          <w:sz w:val="24"/>
          <w:szCs w:val="24"/>
        </w:rPr>
        <w:t xml:space="preserve"> studies</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01/JAMANETWORKOPEN.2020.19686","abstract":"&lt;h3&gt;Importance&lt;/h3&gt;&lt;p&gt;The coronavirus disease 2019 (COVID-19) pandemic and the policies to contain it have been a near ubiquitous exposure in the US with unknown effects on depression symptoms.&lt;/p&gt;&lt;h3&gt;Objective&lt;/h3&gt;&lt;p&gt;To estimate the prevalence of and risk factors associated with depression symptoms among US adults during vs before the COVID-19 pandemic.&lt;/p&gt;&lt;h3&gt;Design, Setting, and Participants&lt;/h3&gt;&lt;p&gt;This nationally representative survey study used 2 population-based surveys of US adults aged 18 or older. During COVID-19, estimates were derived from the COVID-19 and Life Stressors Impact on Mental Health and Well-being study, conducted from March 31, 2020, to April 13, 2020. Before COVID-19 estimates were derived from the National Health and Nutrition Examination Survey, conducted from 2017 to 2018. Data were analyzed from April 15 to 20, 2020.&lt;/p&gt;&lt;h3&gt;Exposures&lt;/h3&gt;&lt;p&gt;The COVID-19 pandemic and outcomes associated with the measures to mitigate it.&lt;/p&gt;&lt;h3&gt;Main Outcomes and Measures&lt;/h3&gt;&lt;p&gt;Depression symptoms, defined using the Patient Health Questionnaire-9 cutoff of 10 or higher. Categories of depression symptoms were defined as none (score, 0-4), mild (score, 5-9), moderate (score, 10-14), moderately severe (score, 15-19), and severe (score, ≥20).&lt;/p&gt;&lt;h3&gt;Results&lt;/h3&gt;&lt;p&gt;A total of 1470 participants completed the COVID-19 and Life Stressors Impact on Mental Health and Well-being survey (completion rate, 64.3%), and after removing those with missing data, the final during–COVID-19 sample included 1441 participants (619 participants [43.0%] aged 18-39 years; 723 [50.2%] men; 933 [64.7%] non-Hispanic White). The pre–COVID-19 sample included 5065 participants (1704 participants [37.8%] aged 18-39 years; 2588 [51.4%] women; 1790 [62.9%] non-Hispanic White). Depression symptom prevalence was higher in every category during COVID-19 compared with before (mild: 24.6% [95% CI, 21.8%-27.7%] vs 16.2% [95% CI, 15.1%-17.4%]; moderate: 14.8% [95% CI, 12.6%-17.4%] vs 5.7% [95% CI, 4.8%-6.9%]; moderately severe: 7.9% [95% CI, 6.3%-9.8%] vs 2.1% [95% CI, 1.6%-2.8%]; severe: 5.1% [95% CI, 3.8%-6.9%] vs 0.7% [95% CI, 0.5%-0.9%]). Higher risk of depression symptoms during COVID-19 was associated with having lower income (odds ratio, 2.37 [95% CI, 1.26-4.43]), having less than $5000 in savings (odds ratio, 1.52 [95% CI, 1.02-2.26]), and exposure to more stressors (odds ratio, 3.05 [95% CI, 1.95-4.77]).&lt;/p&gt;&lt;h3&gt;Conclusions and Relevance&lt;/h3&gt;&lt;p&gt;These findings suggest that preva…","author":[{"dropping-particle":"","family":"Ettman","given":"Catherine K.","non-dropping-particle":"","parse-names":false,"suffix":""},{"dropping-particle":"","family":"Abdalla","given":"Salma M.","non-dropping-particle":"","parse-names":false,"suffix":""},{"dropping-particle":"","family":"Cohen","given":"Gregory H.","non-dropping-particle":"","parse-names":false,"suffix":""},{"dropping-particle":"","family":"Sampson","given":"Laura","non-dropping-particle":"","parse-names":false,"suffix":""},{"dropping-particle":"","family":"Vivier","given":"Patrick M.","non-dropping-particle":"","parse-names":false,"suffix":""},{"dropping-particle":"","family":"Galea","given":"Sandro","non-dropping-particle":"","parse-names":false,"suffix":""}],"container-title":"JAMA Network Open","id":"ITEM-1","issue":"9","issued":{"date-parts":[["2020","9","1"]]},"page":"e2019686-e2019686","publisher":"American Medical Association","title":"Prevalence of Depression Symptoms in US Adults Before and During the COVID-19 Pandemic","type":"article-journal","volume":"3"},"uris":["http://www.mendeley.com/documents/?uuid=148fda45-f53e-3d61-a0ed-517be868d89c"]},{"id":"ITEM-2","itemData":{"DOI":"10.3389/FPSYG.2020.586246","ISSN":"1664-1078","abstract":"The recent outbreak of the coronavirus disease (Covid-19) has plunged countries across the world into crisis. Both in the general population and in specific subgroups such as infected people or health care workers, studies have reported increased symptoms of anxiety, depression and stress. However, the reactions of individuals with mental disorders to Covid-19 have largely been neglected. The present study therefore aimed to investigate the perceived impact of Covid-19 and its psychological consequences on people with mental disorders. In this online survey, participants were asked to evaluate their disorder-specific symptoms, perceived psychosocial stress and behaviors related to Covid-19 in the current situation and retrospectively before the spread of Covid-19. The study included participants with self-identified generalized anxiety disorder (GAD), panic disorder and agoraphobia (PA), illness anxiety disorder (IA), social anxiety disorder (SAD), depression (DP), obsessive-compulsive disorder (OCD), body dysmorphic disorder (BDD), eating disorders (ED), schizophrenia spectrum and other psychotic disorders (SP), other non-specified mental disorder (other) as well as mentally healthy controls (HC). The results suggest that the symptom severity of DP, GAD, IA and BDD has deteriorated as a reaction to Covid-19. Across all mental disorders and HC, self-reported psychosocial stress levels were higher during the outbreak of Covid-19 compared to before. A reduced frequency of social contacts and grocery shopping was found for all participants. People with self-identified mental disorders showed higher personal worries about Covid-19 and a higher fear of contagion with Covid-19 than did HC. According to our findings, Covid-19 may reinforce symptom severity and psychosocial stress in individuals with mental disorders. In times of pandemics, special support is needed to assist people with mental disorders and to prevent symptom deterioration.","author":[{"dropping-particle":"","family":"Quittkat","given":"Hannah L.","non-dropping-particle":"","parse-names":false,"suffix":""},{"dropping-particle":"","family":"Düsing","given":"Rainer","non-dropping-particle":"","parse-names":false,"suffix":""},{"dropping-particle":"","family":"Holtmann","given":"Friederike-Johanna","non-dropping-particle":"","parse-names":false,"suffix":""},{"dropping-particle":"","family":"Buhlmann","given":"Ulrike","non-dropping-particle":"","parse-names":false,"suffix":""},{"dropping-particle":"","family":"Svaldi","given":"Jennifer","non-dropping-particle":"","parse-names":false,"suffix":""},{"dropping-particle":"","family":"Vocks","given":"Silja","non-dropping-particle":"","parse-names":false,"suffix":""}],"container-title":"Frontiers in Psychology","id":"ITEM-2","issued":{"date-parts":[["2020","11","17"]]},"page":"3256","publisher":"Frontiers","title":"Perceived Impact of Covid-19 Across Different Mental Disorders: A Study on Disorder-Specific Symptoms, Psychosocial Stress and Behavior","type":"article-journal","volume":"0"},"uris":["http://www.mendeley.com/documents/?uuid=1f776d6c-ab40-372c-aa65-5ef84584f1d6"]},{"id":"ITEM-3","itemData":{"DOI":"10.1016/J.JAD.2020.11.109","ISSN":"1573-2517","PMID":"33257043","abstract":"Background: Growing evidence supports a clear association between COVID-19 pandemic and mental health. However, little is known about the longitudinal course of psychopathology in young adults at different stages of the pandemic. Methods: This large-scale, longitudinal, population-based survey was conducted among college students in China. The rates of three mental health problems (acute stress, anxiety, and depressive symptoms), and their change patterns at two phases of the pandemic (early vs under-control) were measured. Predictors of changes in mental health symptoms were examined utilizing multivariate regression. Results: Among the 164,101 college students who participated in the first wave survey (T1=during onset of outbreak), 68,685 (41.9%) completed a follow-up survey (T2=during remission). In the follow-up survey, the prevalence of probable acute stress (T1: 34.6%; T2: 16.4%) decreased, while the rates of depressive (T1: 21.6%; T2: 26.3%) and anxiety symptoms (T1: 11.4%; T2: 14.7%) increased. Senior students, with suspected or conformed cases in their community and COVID-19 related worries (all AORs &gt; 1.20, ps &lt; 0.001) were found to have a higher risk of developing mental health problems in at least one wave. Less physical exercise, low perceived social support, and a dysfunctional family were found to negatively impact psychological symptoms. Conclusions: Acute stress, anxiety, and depressive symptoms have been prevalent among college students during the COVID-19 epidemic, and showed a significant increase after the initial stage of the outbreak. Some college students, especially those with the risk factors noted above, exhibited persistent or delayed symptoms.","author":[{"dropping-particle":"","family":"Y","given":"Li","non-dropping-particle":"","parse-names":false,"suffix":""},{"dropping-particle":"","family":"J","given":"Zhao","non-dropping-particle":"","parse-names":false,"suffix":""},{"dropping-particle":"","family":"Z","given":"Ma","non-dropping-particle":"","parse-names":false,"suffix":""},{"dropping-particle":"","family":"LS","given":"McReynolds","non-dropping-particle":"","parse-names":false,"suffix":""},{"dropping-particle":"","family":"D","given":"Lin","non-dropping-particle":"","parse-names":false,"suffix":""},{"dropping-particle":"","family":"Z","given":"Chen","non-dropping-particle":"","parse-names":false,"suffix":""},{"dropping-particle":"","family":"T","given":"Wang","non-dropping-particle":"","parse-names":false,"suffix":""},{"dropping-particle":"","family":"D","given":"Wang","non-dropping-particle":"","parse-names":false,"suffix":""},{"dropping-particle":"","family":"Y","given":"Zhang","non-dropping-particle":"","parse-names":false,"suffix":""},{"dropping-particle":"","family":"J","given":"Zhang","non-dropping-particle":"","parse-names":false,"suffix":""},{"dropping-particle":"","family":"F","given":"Fan","non-dropping-particle":"","parse-names":false,"suffix":""},{"dropping-particle":"","family":"X","given":"Liu","non-dropping-particle":"","parse-names":false,"suffix":""}],"container-title":"Journal of affective disorders","id":"ITEM-3","issued":{"date-parts":[["2021","2","15"]]},"page":"597-604","publisher":"J Affect Disord","title":"Mental Health Among College Students During the COVID-19 Pandemic in China: A 2-Wave Longitudinal Survey","type":"article-journal","volume":"281"},"uris":["http://www.mendeley.com/documents/?uuid=6dd35896-3b22-340c-aefd-aae93d775ca0"]},{"id":"ITEM-4","itemData":{"DOI":"10.1371/JOURNAL.PONE.0236688","ISSN":"1932-6203","abstract":"Background The current study aimed to assess prevalence of mental disorders during Covid-19 pandemic- and respective lockdown in Germany, and potential behaviors/states that can have protective functions on preventing severe mental problems. Assessing prevalence of mental disorders, as well as to find potential protective variables is very important in order to determine people’s psychological suffering. It provides the basis for teaching possible coping styles in order to prevent a major breakdown on mental health. Prevalence on mental disorders was expected to increase during the pandemic, especially depression, (general-/and health-) anxiety, panic attacks- and disorder, as well as obsessive-compulsive disorder. Additionally, potentially protective variables, such as resilience and coping, were included.   Methods N = 949 subjects completed an online-survey that asked for symptoms regarding depression, (health) anxiety, panic disorder, obsessive-compulsive disorder, and lock-down related behavior—starting 14 days after lockdown in Germany.   Results Prevalence of mental disorders in the current sample was much higher than usual prevalence of mental disorders, with 50.6% expressing at least one mental disorder. Resilience was associated with lower risks for any mental disorder (OR = 4.23, p &lt; .0001, 95%CI = 3.21–5.57), as well as with any other measured mental illness (all ORs between = 2.82 for obsessive-compulsive disorder and OR = 41.44 for panic disorder, all p &lt; .001). Similar results were obtained regarding coping (focus on positive).   Conclusion Results are highly relevant in order to provide a glance on what substantial influence the current pandemic- and lockdown situation has on mental health across the country, and possibly across the world. Possible ways in order to prevent deterioration and help coping with the current situation are being elaborated and discussed.","author":[{"dropping-particle":"","family":"Munk","given":"Aisha J. L.","non-dropping-particle":"","parse-names":false,"suffix":""},{"dropping-particle":"","family":"Schmidt","given":"Norina M.","non-dropping-particle":"","parse-names":false,"suffix":""},{"dropping-particle":"","family":"Alexander","given":"Nina","non-dropping-particle":"","parse-names":false,"suffix":""},{"dropping-particle":"","family":"Henkel","given":"Katrina","non-dropping-particle":"","parse-names":false,"suffix":""},{"dropping-particle":"","family":"Hennig","given":"Juergen","non-dropping-particle":"","parse-names":false,"suffix":""}],"container-title":"PLOS ONE","id":"ITEM-4","issue":"8","issued":{"date-parts":[["2020","8","1"]]},"page":"e0236688","publisher":"Public Library of Science","title":"Covid-19—Beyond virology: Potentials for maintaining mental health during lockdown","type":"article-journal","volume":"15"},"uris":["http://www.mendeley.com/documents/?uuid=2d2e124e-79ee-3e84-8e8c-bbbb8c2dbe1c"]},{"id":"ITEM-5","itemData":{"DOI":"10.1177/0706743720943812","ISSN":"1497-0015","PMID":"32700546","author":[{"dropping-particle":"","family":"N","given":"Schmitz","non-dropping-particle":"","parse-names":false,"suffix":""},{"dropping-particle":"","family":"P","given":"Holley","non-dropping-particle":"","parse-names":false,"suffix":""},{"dropping-particle":"","family":"X","given":"Meng","non-dropping-particle":"","parse-names":false,"suffix":""},{"dropping-particle":"","family":"L","given":"Fish","non-dropping-particle":"","parse-names":false,"suffix":""},{"dropping-particle":"","family":"J","given":"Jedwab","non-dropping-particle":"","parse-names":false,"suffix":""}],"container-title":"Canadian journal of psychiatry. Revue canadienne de psychiatrie","id":"ITEM-5","issue":"10","issued":{"date-parts":[["2020","10","1"]]},"page":"733-735","publisher":"Can J Psychiatry","title":"COVID-19 and Depressive Symptoms: A Community-based Study in Quebec, Canada","type":"article-journal","volume":"65"},"uris":["http://www.mendeley.com/documents/?uuid=609e5bfd-9153-3612-a576-2123db6241a3"]},{"id":"ITEM-6","itemData":{"DOI":"10.1016/J.JPSYCHORES.2020.110262","abstract":"Introduction: No studies have reported mental health symptom comparisons prior to and during COVID-19 in vulnerable medical populations. Objective: To compare anxiety and depression symptoms among people with a pre-existing medical condition and factors associated with changes. Methods: Pre-COVID-19 Scleroderma Patient-centered Intervention Network Cohort data were linked to COVID-19 data from April 2020. Multiple linear and logistic regression were used to assess factors associated with continuous change and ≥ 1 minimal clinically important difference (MCID) change for anxiety (PROMIS Anxiety 4a v1.0; MCID = 4.0) and depression (Patient Health Questionnaire-8; MCID = 3.0) symptoms, controlling for pre-COVID-19 levels. Results: Mean anxiety symptoms increased 4.9 points (95% confidence interval [CI] 4.0 to 5.7). Depression symptom change was negligible (0.3 points; 95% CI -0.7 to 0.2). Compared to France (N = 159), adjusted anxiety symptom change scores were significantly higher in the United Kingdom (N = 50; 3.3 points, 95% CI 0.9 to 5.6), United States (N = 128; 2.5 points, 95% CI 0.7 to 4.2), and Canada (N = 98; 1.9 points, 95% CI 0.1 to 3.8). Odds of ≥1 MCID increase were 2.6 for the United Kingdom (95% CI 1.2 to 5.7) but not significant for the United States (1.6, 95% CI 0.9 to 2.9) or Canada (1.4, 95% CI 0.7 to 2.5). Older age and adequate financial resources were associated with less continuous anxiety increase. Employment and shorter time since diagnosis were associated with lower odds of a ≥ 1 MCID increase. Conclusions: Anxiety symptoms, but not depression symptoms, increased dramatically during COVID-19 among people with a pre-existing medical condition.","author":[{"dropping-particle":"","family":"Thombs","given":"Brett D.","non-dropping-particle":"","parse-names":false,"suffix":""},{"dropping-particle":"","family":"Kwakkenbos","given":"Linda","non-dropping-particle":"","parse-names":false,"suffix":""},{"dropping-particle":"","family":"Henry","given":"Richard S.","non-dropping-particle":"","parse-names":false,"suffix":""},{"dropping-particle":"","family":"Carrier","given":"Marie Eve","non-dropping-particle":"","parse-names":false,"suffix":""},{"dropping-particle":"","family":"Patten","given":"Scott","non-dropping-particle":"","parse-names":false,"suffix":""},{"dropping-particle":"","family":"Harb","given":"Sami","non-dropping-particle":"","parse-names":false,"suffix":""},{"dropping-particle":"","family":"Bourgeault","given":"Angelica","non-dropping-particle":"","parse-names":false,"suffix":""},{"dropping-particle":"","family":"Tao","given":"Lydia","non-dropping-particle":"","parse-names":false,"suffix":""},{"dropping-particle":"","family":"Bartlett","given":"Susan J.","non-dropping-particle":"","parse-names":false,"suffix":""},{"dropping-particle":"","family":"Mouthon","given":"Luc","non-dropping-particle":"","parse-names":false,"suffix":""},{"dropping-particle":"","family":"Varga","given":"John","non-dropping-particle":"","parse-names":false,"suffix":""},{"dropping-particle":"","family":"Benedetti","given":"Andrea","non-dropping-particle":"","parse-names":false,"suffix":""}],"container-title":"Journal of Psychosomatic Research","id":"ITEM-6","issued":{"date-parts":[["2020","12","1"]]},"publisher":"Elsevier Inc.","title":"Changes in mental health symptoms from pre-COVID-19 to COVID-19 among participants with systemic sclerosis from four countries: A Scleroderma Patient-centered Intervention Network (SPIN) Cohort study","type":"article-journal","volume":"139"},"uris":["http://www.mendeley.com/documents/?uuid=9fb4430c-5ad7-3d1e-b4c3-ed90726cef8a"]}],"mendeley":{"formattedCitation":"(89,90,93,97,99,100)","plainTextFormattedCitation":"(89,90,93,97,99,100)","previouslyFormattedCitation":"(89,90,93,97,99,100)"},"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89,90,93,97,99,100)</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ve</w:t>
      </w:r>
      <w:r w:rsidRPr="00205201">
        <w:rPr>
          <w:rFonts w:ascii="Times New Roman" w:eastAsia="Times New Roman" w:hAnsi="Times New Roman" w:cs="Times New Roman"/>
          <w:sz w:val="24"/>
          <w:szCs w:val="24"/>
        </w:rPr>
        <w:t xml:space="preserve"> of them reported a trend of </w:t>
      </w:r>
      <w:r w:rsidR="006E30D3">
        <w:rPr>
          <w:rFonts w:ascii="Times New Roman" w:eastAsia="Times New Roman" w:hAnsi="Times New Roman" w:cs="Times New Roman"/>
          <w:sz w:val="24"/>
          <w:szCs w:val="24"/>
        </w:rPr>
        <w:t xml:space="preserve">increased </w:t>
      </w:r>
      <w:r w:rsidRPr="00205201">
        <w:rPr>
          <w:rFonts w:ascii="Times New Roman" w:eastAsia="Times New Roman" w:hAnsi="Times New Roman" w:cs="Times New Roman"/>
          <w:sz w:val="24"/>
          <w:szCs w:val="24"/>
        </w:rPr>
        <w:t>depression scores during COVID-19</w:t>
      </w:r>
      <w:r w:rsidR="00177A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ldChar w:fldCharType="begin" w:fldLock="1"/>
      </w:r>
      <w:r w:rsidR="00851B65">
        <w:rPr>
          <w:rFonts w:ascii="Times New Roman" w:eastAsia="Times New Roman" w:hAnsi="Times New Roman" w:cs="Times New Roman"/>
          <w:sz w:val="24"/>
          <w:szCs w:val="24"/>
          <w:vertAlign w:val="superscript"/>
        </w:rPr>
        <w:instrText>ADDIN CSL_CITATION {"citationItems":[{"id":"ITEM-1","itemData":{"DOI":"10.1001/JAMANETWORKOPEN.2020.19686","abstract":"&lt;h3&gt;Importance&lt;/h3&gt;&lt;p&gt;The coronavirus disease 2019 (COVID-19) pandemic and the policies to contain it have been a near ubiquitous exposure in the US with unknown effects on depression symptoms.&lt;/p&gt;&lt;h3&gt;Objective&lt;/h3&gt;&lt;p&gt;To estimate the prevalence of and risk factors associated with depression symptoms among US adults during vs before the COVID-19 pandemic.&lt;/p&gt;&lt;h3&gt;Design, Setting, and Participants&lt;/h3&gt;&lt;p&gt;This nationally representative survey study used 2 population-based surveys of US adults aged 18 or older. During COVID-19, estimates were derived from the COVID-19 and Life Stressors Impact on Mental Health and Well-being study, conducted from March 31, 2020, to April 13, 2020. Before COVID-19 estimates were derived from the National Health and Nutrition Examination Survey, conducted from 2017 to 2018. Data were analyzed from April 15 to 20, 2020.&lt;/p&gt;&lt;h3&gt;Exposures&lt;/h3&gt;&lt;p&gt;The COVID-19 pandemic and outcomes associated with the measures to mitigate it.&lt;/p&gt;&lt;h3&gt;Main Outcomes and Measures&lt;/h3&gt;&lt;p&gt;Depression symptoms, defined using the Patient Health Questionnaire-9 cutoff of 10 or higher. Categories of depression symptoms were defined as none (score, 0-4), mild (score, 5-9), moderate (score, 10-14), moderately severe (score, 15-19), and severe (score, ≥20).&lt;/p&gt;&lt;h3&gt;Results&lt;/h3&gt;&lt;p&gt;A total of 1470 participants completed the COVID-19 and Life Stressors Impact on Mental Health and Well-being survey (completion rate, 64.3%), and after removing those with missing data, the final during–COVID-19 sample included 1441 participants (619 participants [43.0%] aged 18-39 years; 723 [50.2%] men; 933 [64.7%] non-Hispanic White). The pre–COVID-19 sample included 5065 participants (1704 participants [37.8%] aged 18-39 years; 2588 [51.4%] women; 1790 [62.9%] non-Hispanic White). Depression symptom prevalence was higher in every category during COVID-19 compared with before (mild: 24.6% [95% CI, 21.8%-27.7%] vs 16.2% [95% CI, 15.1%-17.4%]; moderate: 14.8% [95% CI, 12.6%-17.4%] vs 5.7% [95% CI, 4.8%-6.9%]; moderately severe: 7.9% [95% CI, 6.3%-9.8%] vs 2.1% [95% CI, 1.6%-2.8%]; severe: 5.1% [95% CI, 3.8%-6.9%] vs 0.7% [95% CI, 0.5%-0.9%]). Higher risk of depression symptoms during COVID-19 was associated with having lower income (odds ratio, 2.37 [95% CI, 1.26-4.43]), having less than $5000 in savings (odds ratio, 1.52 [95% CI, 1.02-2.26]), and exposure to more stressors (odds ratio, 3.05 [95% CI, 1.95-4.77]).&lt;/p&gt;&lt;h3&gt;Conclusions and Relevance&lt;/h3&gt;&lt;p&gt;These findings suggest that preva…","author":[{"dropping-particle":"","family":"Ettman","given":"Catherine K.","non-dropping-particle":"","parse-names":false,"suffix":""},{"dropping-particle":"","family":"Abdalla","given":"Salma M.","non-dropping-particle":"","parse-names":false,"suffix":""},{"dropping-particle":"","family":"Cohen","given":"Gregory H.","non-dropping-particle":"","parse-names":false,"suffix":""},{"dropping-particle":"","family":"Sampson","given":"Laura","non-dropping-particle":"","parse-names":false,"suffix":""},{"dropping-particle":"","family":"Vivier","given":"Patrick M.","non-dropping-particle":"","parse-names":false,"suffix":""},{"dropping-particle":"","family":"Galea","given":"Sandro","non-dropping-particle":"","parse-names":false,"suffix":""}],"container-title":"JAMA Network Open","id":"ITEM-1","issue":"9","issued":{"date-parts":[["2020","9","1"]]},"page":"e2019686-e2019686","publisher":"American Medical Association","title":"Prevalence of Depression Symptoms in US Adults Before and During the COVID-19 Pandemic","type":"article-journal","volume":"3"},"uris":["http://www.mendeley.com/documents/?uuid=148fda45-f53e-3d61-a0ed-517be868d89c"]},{"id":"ITEM-2","itemData":{"DOI":"10.3389/FPSYG.2020.586246","ISSN":"1664-1078","abstract":"The recent outbreak of the coronavirus disease (Covid-19) has plunged countries across the world into crisis. Both in the general population and in specific subgroups such as infected people or health care workers, studies have reported increased symptoms of anxiety, depression and stress. However, the reactions of individuals with mental disorders to Covid-19 have largely been neglected. The present study therefore aimed to investigate the perceived impact of Covid-19 and its psychological consequences on people with mental disorders. In this online survey, participants were asked to evaluate their disorder-specific symptoms, perceived psychosocial stress and behaviors related to Covid-19 in the current situation and retrospectively before the spread of Covid-19. The study included participants with self-identified generalized anxiety disorder (GAD), panic disorder and agoraphobia (PA), illness anxiety disorder (IA), social anxiety disorder (SAD), depression (DP), obsessive-compulsive disorder (OCD), body dysmorphic disorder (BDD), eating disorders (ED), schizophrenia spectrum and other psychotic disorders (SP), other non-specified mental disorder (other) as well as mentally healthy controls (HC). The results suggest that the symptom severity of DP, GAD, IA and BDD has deteriorated as a reaction to Covid-19. Across all mental disorders and HC, self-reported psychosocial stress levels were higher during the outbreak of Covid-19 compared to before. A reduced frequency of social contacts and grocery shopping was found for all participants. People with self-identified mental disorders showed higher personal worries about Covid-19 and a higher fear of contagion with Covid-19 than did HC. According to our findings, Covid-19 may reinforce symptom severity and psychosocial stress in individuals with mental disorders. In times of pandemics, special support is needed to assist people with mental disorders and to prevent symptom deterioration.","author":[{"dropping-particle":"","family":"Quittkat","given":"Hannah L.","non-dropping-particle":"","parse-names":false,"suffix":""},{"dropping-particle":"","family":"Düsing","given":"Rainer","non-dropping-particle":"","parse-names":false,"suffix":""},{"dropping-particle":"","family":"Holtmann","given":"Friederike-Johanna","non-dropping-particle":"","parse-names":false,"suffix":""},{"dropping-particle":"","family":"Buhlmann","given":"Ulrike","non-dropping-particle":"","parse-names":false,"suffix":""},{"dropping-particle":"","family":"Svaldi","given":"Jennifer","non-dropping-particle":"","parse-names":false,"suffix":""},{"dropping-particle":"","family":"Vocks","given":"Silja","non-dropping-particle":"","parse-names":false,"suffix":""}],"container-title":"Frontiers in Psychology","id":"ITEM-2","issued":{"date-parts":[["2020","11","17"]]},"page":"3256","publisher":"Frontiers","title":"Perceived Impact of Covid-19 Across Different Mental Disorders: A Study on Disorder-Specific Symptoms, Psychosocial Stress and Behavior","type":"article-journal","volume":"0"},"uris":["http://www.mendeley.com/documents/?uuid=1f776d6c-ab40-372c-aa65-5ef84584f1d6"]},{"id":"ITEM-3","itemData":{"DOI":"10.1016/J.JPSYCHORES.2020.110262","abstract":"Introduction: No studies have reported mental health symptom comparisons prior to and during COVID-19 in vulnerable medical populations. Objective: To compare anxiety and depression symptoms among people with a pre-existing medical condition and factors associated with changes. Methods: Pre-COVID-19 Scleroderma Patient-centered Intervention Network Cohort data were linked to COVID-19 data from April 2020. Multiple linear and logistic regression were used to assess factors associated with continuous change and ≥ 1 minimal clinically important difference (MCID) change for anxiety (PROMIS Anxiety 4a v1.0; MCID = 4.0) and depression (Patient Health Questionnaire-8; MCID = 3.0) symptoms, controlling for pre-COVID-19 levels. Results: Mean anxiety symptoms increased 4.9 points (95% confidence interval [CI] 4.0 to 5.7). Depression symptom change was negligible (0.3 points; 95% CI -0.7 to 0.2). Compared to France (N = 159), adjusted anxiety symptom change scores were significantly higher in the United Kingdom (N = 50; 3.3 points, 95% CI 0.9 to 5.6), United States (N = 128; 2.5 points, 95% CI 0.7 to 4.2), and Canada (N = 98; 1.9 points, 95% CI 0.1 to 3.8). Odds of ≥1 MCID increase were 2.6 for the United Kingdom (95% CI 1.2 to 5.7) but not significant for the United States (1.6, 95% CI 0.9 to 2.9) or Canada (1.4, 95% CI 0.7 to 2.5). Older age and adequate financial resources were associated with less continuous anxiety increase. Employment and shorter time since diagnosis were associated with lower odds of a ≥ 1 MCID increase. Conclusions: Anxiety symptoms, but not depression symptoms, increased dramatically during COVID-19 among people with a pre-existing medical condition.","author":[{"dropping-particle":"","family":"Thombs","given":"Brett D.","non-dropping-particle":"","parse-names":false,"suffix":""},{"dropping-particle":"","family":"Kwakkenbos","given":"Linda","non-dropping-particle":"","parse-names":false,"suffix":""},{"dropping-particle":"","family":"Henry","given":"Richard S.","non-dropping-particle":"","parse-names":false,"suffix":""},{"dropping-particle":"","family":"Carrier","given":"Marie Eve","non-dropping-particle":"","parse-names":false,"suffix":""},{"dropping-particle":"","family":"Patten","given":"Scott","non-dropping-particle":"","parse-names":false,"suffix":""},{"dropping-particle":"","family":"Harb","given":"Sami","non-dropping-particle":"","parse-names":false,"suffix":""},{"dropping-particle":"","family":"Bourgeault","given":"Angelica","non-dropping-particle":"","parse-names":false,"suffix":""},{"dropping-particle":"","family":"Tao","given":"Lydia","non-dropping-particle":"","parse-names":false,"suffix":""},{"dropping-particle":"","family":"Bartlett","given":"Susan J.","non-dropping-particle":"","parse-names":false,"suffix":""},{"dropping-particle":"","family":"Mouthon","given":"Luc","non-dropping-particle":"","parse-names":false,"suffix":""},{"dropping-particle":"","family":"Varga","given":"John","non-dropping-particle":"","parse-names":false,"suffix":""},{"dropping-particle":"","family":"Benedetti","given":"Andrea","non-dropping-particle":"","parse-names":false,"suffix":""}],"container-title":"Journal of Psychosomatic Research","id":"ITEM-3","issued":{"date-parts":[["2020","12","1"]]},"publisher":"Elsevier Inc.","title":"Changes in mental health symptoms from pre-COVID-19 to COVID-19 among participants with systemic sclerosis from four countries: A Scleroderma Patient-centered Intervention Network (SPIN) Cohort study","type":"article-journal","volume":"139"},"uris":["http://www.mendeley.com/documents/?uuid=9fb4430c-5ad7-3d1e-b4c3-ed90726cef8a"]},{"id":"ITEM-4","itemData":{"DOI":"10.1016/J.JAD.2020.11.109","ISSN":"1573-2517","PMID":"33257043","abstract":"Background: Growing evidence supports a clear association between COVID-19 pandemic and mental health. However, little is known about the longitudinal course of psychopathology in young adults at different stages of the pandemic. Methods: This large-scale, longitudinal, population-based survey was conducted among college students in China. The rates of three mental health problems (acute stress, anxiety, and depressive symptoms), and their change patterns at two phases of the pandemic (early vs under-control) were measured. Predictors of changes in mental health symptoms were examined utilizing multivariate regression. Results: Among the 164,101 college students who participated in the first wave survey (T1=during onset of outbreak), 68,685 (41.9%) completed a follow-up survey (T2=during remission). In the follow-up survey, the prevalence of probable acute stress (T1: 34.6%; T2: 16.4%) decreased, while the rates of depressive (T1: 21.6%; T2: 26.3%) and anxiety symptoms (T1: 11.4%; T2: 14.7%) increased. Senior students, with suspected or conformed cases in their community and COVID-19 related worries (all AORs &gt; 1.20, ps &lt; 0.001) were found to have a higher risk of developing mental health problems in at least one wave. Less physical exercise, low perceived social support, and a dysfunctional family were found to negatively impact psychological symptoms. Conclusions: Acute stress, anxiety, and depressive symptoms have been prevalent among college students during the COVID-19 epidemic, and showed a significant increase after the initial stage of the outbreak. Some college students, especially those with the risk factors noted above, exhibited persistent or delayed symptoms.","author":[{"dropping-particle":"","family":"Y","given":"Li","non-dropping-particle":"","parse-names":false,"suffix":""},{"dropping-particle":"","family":"J","given":"Zhao","non-dropping-particle":"","parse-names":false,"suffix":""},{"dropping-particle":"","family":"Z","given":"Ma","non-dropping-particle":"","parse-names":false,"suffix":""},{"dropping-particle":"","family":"LS","given":"McReynolds","non-dropping-particle":"","parse-names":false,"suffix":""},{"dropping-particle":"","family":"D","given":"Lin","non-dropping-particle":"","parse-names":false,"suffix":""},{"dropping-particle":"","family":"Z","given":"Chen","non-dropping-particle":"","parse-names":false,"suffix":""},{"dropping-particle":"","family":"T","given":"Wang","non-dropping-particle":"","parse-names":false,"suffix":""},{"dropping-particle":"","family":"D","given":"Wang","non-dropping-particle":"","parse-names":false,"suffix":""},{"dropping-particle":"","family":"Y","given":"Zhang","non-dropping-particle":"","parse-names":false,"suffix":""},{"dropping-particle":"","family":"J","given":"Zhang","non-dropping-particle":"","parse-names":false,"suffix":""},{"dropping-particle":"","family":"F","given":"Fan","non-dropping-particle":"","parse-names":false,"suffix":""},{"dropping-particle":"","family":"X","given":"Liu","non-dropping-particle":"","parse-names":false,"suffix":""}],"container-title":"Journal of affective disorders","id":"ITEM-4","issued":{"date-parts":[["2021","2","15"]]},"page":"597-604","publisher":"J Affect Disord","title":"Mental Health Among College Students During the COVID-19 Pandemic in China: A 2-Wave Longitudinal Survey","type":"article-journal","volume":"281"},"uris":["http://www.mendeley.com/documents/?uuid=6dd35896-3b22-340c-aefd-aae93d775ca0"]},{"id":"ITEM-5","itemData":{"DOI":"10.1371/JOURNAL.PONE.0236688","ISSN":"1932-6203","abstract":"Background The current study aimed to assess prevalence of mental disorders during Covid-19 pandemic- and respective lockdown in Germany, and potential behaviors/states that can have protective functions on preventing severe mental problems. Assessing prevalence of mental disorders, as well as to find potential protective variables is very important in order to determine people’s psychological suffering. It provides the basis for teaching possible coping styles in order to prevent a major breakdown on mental health. Prevalence on mental disorders was expected to increase during the pandemic, especially depression, (general-/and health-) anxiety, panic attacks- and disorder, as well as obsessive-compulsive disorder. Additionally, potentially protective variables, such as resilience and coping, were included.   Methods N = 949 subjects completed an online-survey that asked for symptoms regarding depression, (health) anxiety, panic disorder, obsessive-compulsive disorder, and lock-down related behavior—starting 14 days after lockdown in Germany.   Results Prevalence of mental disorders in the current sample was much higher than usual prevalence of mental disorders, with 50.6% expressing at least one mental disorder. Resilience was associated with lower risks for any mental disorder (OR = 4.23, p &lt; .0001, 95%CI = 3.21–5.57), as well as with any other measured mental illness (all ORs between = 2.82 for obsessive-compulsive disorder and OR = 41.44 for panic disorder, all p &lt; .001). Similar results were obtained regarding coping (focus on positive).   Conclusion Results are highly relevant in order to provide a glance on what substantial influence the current pandemic- and lockdown situation has on mental health across the country, and possibly across the world. Possible ways in order to prevent deterioration and help coping with the current situation are being elaborated and discussed.","author":[{"dropping-particle":"","family":"Munk","given":"Aisha J. L.","non-dropping-particle":"","parse-names":false,"suffix":""},{"dropping-particle":"","family":"Schmidt","given":"Norina M.","non-dropping-particle":"","parse-names":false,"suffix":""},{"dropping-particle":"","family":"Alexander","given":"Nina","non-dropping-particle":"","parse-names":false,"suffix":""},{"dropping-particle":"","family":"Henkel","given":"Katrina","non-dropping-particle":"","parse-names":false,"suffix":""},{"dropping-particle":"","family":"Hennig","given":"Juergen","non-dropping-particle":"","parse-names":false,"suffix":""}],"container-title":"PLOS ONE","id":"ITEM-5","issue":"8","issued":{"date-parts":[["2020","8","1"]]},"page":"e0236688","publisher":"Public Library of Science","title":"Covid-19—Beyond virology: Potentials for maintaining mental health during lockdown","type":"article-journal","volume":"15"},"uris":["http://www.mendeley.com/documents/?uuid=2d2e124e-79ee-3e84-8e8c-bbbb8c2dbe1c"]},{"id":"ITEM-6","itemData":{"DOI":"10.1177/0706743720943812","ISSN":"1497-0015","PMID":"32700546","author":[{"dropping-particle":"","family":"N","given":"Schmitz","non-dropping-particle":"","parse-names":false,"suffix":""},{"dropping-particle":"","family":"P","given":"Holley","non-dropping-particle":"","parse-names":false,"suffix":""},{"dropping-particle":"","family":"X","given":"Meng","non-dropping-particle":"","parse-names":false,"suffix":""},{"dropping-particle":"","family":"L","given":"Fish","non-dropping-particle":"","parse-names":false,"suffix":""},{"dropping-particle":"","family":"J","given":"Jedwab","non-dropping-particle":"","parse-names":false,"suffix":""}],"container-title":"Canadian journal of psychiatry. Revue canadienne de psychiatrie","id":"ITEM-6","issue":"10","issued":{"date-parts":[["2020","10","1"]]},"page":"733-735","publisher":"Can J Psychiatry","title":"COVID-19 and Depressive Symptoms: A Community-based Study in Quebec, Canada","type":"article-journal","volume":"65"},"uris":["http://www.mendeley.com/documents/?uuid=609e5bfd-9153-3612-a576-2123db6241a3"]}],"mendeley":{"formattedCitation":"(89,90,93,97,99,100)","plainTextFormattedCitation":"(89,90,93,97,99,100)","previouslyFormattedCitation":"(89,90,93,97,99,100)"},"properties":{"noteIndex":0},"schema":"https://github.com/citation-style-language/schema/raw/master/csl-citation.json"}</w:instrText>
      </w:r>
      <w:r>
        <w:rPr>
          <w:rFonts w:ascii="Times New Roman" w:eastAsia="Times New Roman" w:hAnsi="Times New Roman" w:cs="Times New Roman"/>
          <w:sz w:val="24"/>
          <w:szCs w:val="24"/>
          <w:vertAlign w:val="superscript"/>
        </w:rPr>
        <w:fldChar w:fldCharType="separate"/>
      </w:r>
      <w:r w:rsidR="00304558" w:rsidRPr="00304558">
        <w:rPr>
          <w:rFonts w:ascii="Times New Roman" w:eastAsia="Times New Roman" w:hAnsi="Times New Roman" w:cs="Times New Roman"/>
          <w:noProof/>
          <w:sz w:val="24"/>
          <w:szCs w:val="24"/>
        </w:rPr>
        <w:t>(89,90,93,97,99,100)</w:t>
      </w:r>
      <w:r>
        <w:rPr>
          <w:rFonts w:ascii="Times New Roman" w:eastAsia="Times New Roman" w:hAnsi="Times New Roman" w:cs="Times New Roman"/>
          <w:sz w:val="24"/>
          <w:szCs w:val="24"/>
          <w:vertAlign w:val="superscript"/>
        </w:rPr>
        <w:fldChar w:fldCharType="end"/>
      </w:r>
      <w:r w:rsidRPr="00205201">
        <w:rPr>
          <w:rFonts w:ascii="Times New Roman" w:eastAsia="Times New Roman" w:hAnsi="Times New Roman" w:cs="Times New Roman"/>
          <w:sz w:val="24"/>
          <w:szCs w:val="24"/>
        </w:rPr>
        <w:t>.</w:t>
      </w:r>
      <w:r w:rsidR="00FC2C00">
        <w:rPr>
          <w:rFonts w:ascii="Times New Roman" w:eastAsia="Times New Roman" w:hAnsi="Times New Roman" w:cs="Times New Roman"/>
          <w:sz w:val="24"/>
          <w:szCs w:val="24"/>
        </w:rPr>
        <w:t xml:space="preserve"> Only one study found no increase in depressive symptoms during COVID-19 and looked at US physician trainees</w:t>
      </w:r>
      <w:r w:rsidR="00177AE3">
        <w:rPr>
          <w:rFonts w:ascii="Times New Roman" w:eastAsia="Times New Roman" w:hAnsi="Times New Roman" w:cs="Times New Roman"/>
          <w:sz w:val="24"/>
          <w:szCs w:val="24"/>
        </w:rPr>
        <w:t xml:space="preserve"> </w:t>
      </w:r>
      <w:r w:rsidR="00FC2C00">
        <w:rPr>
          <w:rFonts w:ascii="Times New Roman" w:eastAsia="Times New Roman" w:hAnsi="Times New Roman" w:cs="Times New Roman"/>
          <w:sz w:val="20"/>
          <w:szCs w:val="20"/>
          <w:vertAlign w:val="superscript"/>
        </w:rPr>
        <w:fldChar w:fldCharType="begin" w:fldLock="1"/>
      </w:r>
      <w:r w:rsidR="00851B65">
        <w:rPr>
          <w:rFonts w:ascii="Times New Roman" w:eastAsia="Times New Roman" w:hAnsi="Times New Roman" w:cs="Times New Roman"/>
          <w:sz w:val="20"/>
          <w:szCs w:val="20"/>
          <w:vertAlign w:val="superscript"/>
        </w:rPr>
        <w:instrText>ADDIN CSL_CITATION {"citationItems":[{"id":"ITEM-1","itemData":{"DOI":"10.1371/JOURNAL.PONE.0237301","ISSN":"1932-6203","abstract":"The coronavirus disease 2019 (COVID-19) pandemic has put considerable physical and emotional strain on frontline healthcare workers. Among frontline healthcare workers, physician trainees represent a unique group—functioning simultaneously as both learners and caregivers and experiencing considerable challenges during the pandemic. However, we have a limited understanding regarding the emotional effects and vulnerability experienced by trainees during the pandemic. We investigated the effects of trainee exposure to patients being tested for COVID-19 on their depression, anxiety, stress, burnout and professional fulfillment. All physician trainees at an academic medical center (n = 1375) were invited to participate in an online survey. We compared the measures of depression, anxiety, stress, burnout and professional fulfillment among trainees who were exposed to patients being tested for COVID-19 and those that were not, using univariable and multivariable models. We also evaluated perceived life stressors such as childcare, home schooling, personal finances and work-family balance among both groups. 393 trainees completed the survey (29% response rate). Compared to the non-exposed group, the exposed group had a higher prevalence of stress (29.4% vs. 18.9%), and burnout (46.3% vs. 33.7%). The exposed group also experienced moderate to extremely high perceived stress regarding childcare and had a lower work-family balance. Multivariable models indicated that trainees who were exposed to COVID-19 patients reported significantly higher stress (10.96 [95% CI, 9.65 to 12.46] vs 8.44 [95% CI, 7.3 to 9.76]; P = 0.043) and were more likely to be burned out (1.31 [95% CI, 1.21 to1.41] vs 1.07 [95% CI, 0.96 to 1.19]; P = 0.002]. We also found that female trainees were more likely to be stressed (P = 0.043); while unmarried trainees were more likely to be depressed (P = 0.009), and marginally more likely to have anxiety (P = 0.051). To address these challenges, wellness programs should focus on sustaining current programs, develop new and targeted mental health resources that are widely accessible and devise strategies for creating awareness regarding these resources.","author":[{"dropping-particle":"","family":"Kannampallil","given":"Thomas G.","non-dropping-particle":"","parse-names":false,"suffix":""},{"dropping-particle":"","family":"Goss","given":"Charles W.","non-dropping-particle":"","parse-names":false,"suffix":""},{"dropping-particle":"","family":"Evanoff","given":"Bradley A.","non-dropping-particle":"","parse-names":false,"suffix":""},{"dropping-particle":"","family":"Strickland","given":"Jaime R.","non-dropping-particle":"","parse-names":false,"suffix":""},{"dropping-particle":"","family":"McAlister","given":"Rebecca P.","non-dropping-particle":"","parse-names":false,"suffix":""},{"dropping-particle":"","family":"Duncan","given":"Jennifer","non-dropping-particle":"","parse-names":false,"suffix":""}],"container-title":"PLOS ONE","id":"ITEM-1","issue":"8","issued":{"date-parts":[["2020","8","1"]]},"page":"e0237301","publisher":"Public Library of Science","title":"Exposure to COVID-19 patients increases physician trainee stress and burnout","type":"article-journal","volume":"15"},"uris":["http://www.mendeley.com/documents/?uuid=ce100ef0-244f-3f69-bc76-7816574db335"]}],"mendeley":{"formattedCitation":"(94)","plainTextFormattedCitation":"(94)","previouslyFormattedCitation":"(94)"},"properties":{"noteIndex":0},"schema":"https://github.com/citation-style-language/schema/raw/master/csl-citation.json"}</w:instrText>
      </w:r>
      <w:r w:rsidR="00FC2C00">
        <w:rPr>
          <w:rFonts w:ascii="Times New Roman" w:eastAsia="Times New Roman" w:hAnsi="Times New Roman" w:cs="Times New Roman"/>
          <w:sz w:val="20"/>
          <w:szCs w:val="20"/>
          <w:vertAlign w:val="superscript"/>
        </w:rPr>
        <w:fldChar w:fldCharType="separate"/>
      </w:r>
      <w:r w:rsidR="00304558" w:rsidRPr="00304558">
        <w:rPr>
          <w:rFonts w:ascii="Times New Roman" w:eastAsia="Times New Roman" w:hAnsi="Times New Roman" w:cs="Times New Roman"/>
          <w:noProof/>
          <w:sz w:val="20"/>
          <w:szCs w:val="20"/>
        </w:rPr>
        <w:t>(94)</w:t>
      </w:r>
      <w:r w:rsidR="00FC2C00">
        <w:rPr>
          <w:rFonts w:ascii="Times New Roman" w:eastAsia="Times New Roman" w:hAnsi="Times New Roman" w:cs="Times New Roman"/>
          <w:sz w:val="20"/>
          <w:szCs w:val="20"/>
          <w:vertAlign w:val="superscript"/>
        </w:rPr>
        <w:fldChar w:fldCharType="end"/>
      </w:r>
      <w:r w:rsidR="00FC2C00">
        <w:rPr>
          <w:rFonts w:ascii="Times New Roman" w:eastAsia="Times New Roman" w:hAnsi="Times New Roman" w:cs="Times New Roman"/>
          <w:sz w:val="24"/>
          <w:szCs w:val="24"/>
        </w:rPr>
        <w:t xml:space="preserve">. </w:t>
      </w:r>
    </w:p>
    <w:p w14:paraId="19EE3C49" w14:textId="2A3F0FC2" w:rsidR="00BC25DC" w:rsidRDefault="00BC25DC" w:rsidP="0089037D">
      <w:pPr>
        <w:spacing w:before="240" w:after="240" w:line="480" w:lineRule="auto"/>
        <w:rPr>
          <w:rFonts w:ascii="Times New Roman" w:hAnsi="Times New Roman" w:cs="Times New Roman"/>
          <w:sz w:val="24"/>
          <w:szCs w:val="24"/>
        </w:rPr>
      </w:pPr>
    </w:p>
    <w:p w14:paraId="504C4DEE" w14:textId="7197531A" w:rsidR="00BC25DC" w:rsidRDefault="00BC25DC" w:rsidP="0089037D">
      <w:pPr>
        <w:spacing w:before="240" w:after="240" w:line="480" w:lineRule="auto"/>
        <w:rPr>
          <w:rFonts w:ascii="Times New Roman" w:hAnsi="Times New Roman" w:cs="Times New Roman"/>
          <w:sz w:val="24"/>
          <w:szCs w:val="24"/>
        </w:rPr>
      </w:pPr>
    </w:p>
    <w:p w14:paraId="555C078D" w14:textId="77777777" w:rsidR="00BC25DC" w:rsidRPr="00205201" w:rsidRDefault="00BC25DC" w:rsidP="0089037D">
      <w:pPr>
        <w:spacing w:before="240" w:after="240" w:line="480" w:lineRule="auto"/>
        <w:rPr>
          <w:rFonts w:ascii="Times New Roman" w:hAnsi="Times New Roman" w:cs="Times New Roman"/>
          <w:sz w:val="24"/>
          <w:szCs w:val="24"/>
        </w:rPr>
      </w:pPr>
    </w:p>
    <w:p w14:paraId="7393F075" w14:textId="77777777" w:rsidR="00053395" w:rsidRPr="00205201" w:rsidRDefault="00D707BC" w:rsidP="0089037D">
      <w:pPr>
        <w:pStyle w:val="Subtitle"/>
        <w:spacing w:line="480" w:lineRule="auto"/>
        <w:rPr>
          <w:rFonts w:ascii="Times New Roman" w:hAnsi="Times New Roman" w:cs="Times New Roman"/>
          <w:sz w:val="24"/>
          <w:szCs w:val="24"/>
        </w:rPr>
      </w:pPr>
      <w:bookmarkStart w:id="3" w:name="_7dvwt6xdmsfb" w:colFirst="0" w:colLast="0"/>
      <w:bookmarkEnd w:id="3"/>
      <w:r w:rsidRPr="00205201">
        <w:rPr>
          <w:rFonts w:ascii="Times New Roman" w:hAnsi="Times New Roman" w:cs="Times New Roman"/>
          <w:sz w:val="24"/>
          <w:szCs w:val="24"/>
        </w:rPr>
        <w:t>Discussion</w:t>
      </w:r>
    </w:p>
    <w:p w14:paraId="57F5733F" w14:textId="5C7958D9" w:rsidR="00BF007E" w:rsidRDefault="00D707BC"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 xml:space="preserve">This systematic review </w:t>
      </w:r>
      <w:r w:rsidR="00FE63D5">
        <w:rPr>
          <w:rFonts w:ascii="Times New Roman" w:hAnsi="Times New Roman" w:cs="Times New Roman"/>
          <w:sz w:val="24"/>
          <w:szCs w:val="24"/>
        </w:rPr>
        <w:t xml:space="preserve">of over 350,000 participants from across the globe </w:t>
      </w:r>
      <w:r w:rsidR="000011AC" w:rsidRPr="00205201">
        <w:rPr>
          <w:rFonts w:ascii="Times New Roman" w:hAnsi="Times New Roman" w:cs="Times New Roman"/>
          <w:sz w:val="24"/>
          <w:szCs w:val="24"/>
        </w:rPr>
        <w:t xml:space="preserve">attempted to </w:t>
      </w:r>
      <w:r w:rsidR="00BF007E" w:rsidRPr="00205201">
        <w:rPr>
          <w:rFonts w:ascii="Times New Roman" w:hAnsi="Times New Roman" w:cs="Times New Roman"/>
          <w:sz w:val="24"/>
          <w:szCs w:val="24"/>
        </w:rPr>
        <w:t xml:space="preserve">describe the indirect impact that the SDMs due to </w:t>
      </w:r>
      <w:r w:rsidR="00891349" w:rsidRPr="00205201">
        <w:rPr>
          <w:rFonts w:ascii="Times New Roman" w:hAnsi="Times New Roman" w:cs="Times New Roman"/>
          <w:sz w:val="24"/>
          <w:szCs w:val="24"/>
        </w:rPr>
        <w:t xml:space="preserve">the </w:t>
      </w:r>
      <w:r w:rsidR="00BF007E" w:rsidRPr="00205201">
        <w:rPr>
          <w:rFonts w:ascii="Times New Roman" w:hAnsi="Times New Roman" w:cs="Times New Roman"/>
          <w:sz w:val="24"/>
          <w:szCs w:val="24"/>
        </w:rPr>
        <w:t>COVID-19 pandemic had on population bodyweight by altering the most important risk factors, namely diet, physical activity</w:t>
      </w:r>
      <w:r w:rsidR="00EA46A7">
        <w:rPr>
          <w:rFonts w:ascii="Times New Roman" w:hAnsi="Times New Roman" w:cs="Times New Roman"/>
          <w:sz w:val="24"/>
          <w:szCs w:val="24"/>
        </w:rPr>
        <w:t>,</w:t>
      </w:r>
      <w:r w:rsidR="00BF007E" w:rsidRPr="00205201">
        <w:rPr>
          <w:rFonts w:ascii="Times New Roman" w:hAnsi="Times New Roman" w:cs="Times New Roman"/>
          <w:sz w:val="24"/>
          <w:szCs w:val="24"/>
        </w:rPr>
        <w:t xml:space="preserve"> mental health and financial status.</w:t>
      </w:r>
      <w:r w:rsidR="009457CA">
        <w:rPr>
          <w:rFonts w:ascii="Times New Roman" w:hAnsi="Times New Roman" w:cs="Times New Roman"/>
          <w:sz w:val="24"/>
          <w:szCs w:val="24"/>
        </w:rPr>
        <w:t xml:space="preserve"> </w:t>
      </w:r>
      <w:r w:rsidR="00BF007E" w:rsidRPr="00205201">
        <w:rPr>
          <w:rFonts w:ascii="Times New Roman" w:hAnsi="Times New Roman" w:cs="Times New Roman"/>
          <w:sz w:val="24"/>
          <w:szCs w:val="24"/>
        </w:rPr>
        <w:t>Although the impact of the countermeasures used to curb the COVID-19 pandemic w</w:t>
      </w:r>
      <w:r w:rsidR="00891349" w:rsidRPr="00205201">
        <w:rPr>
          <w:rFonts w:ascii="Times New Roman" w:hAnsi="Times New Roman" w:cs="Times New Roman"/>
          <w:sz w:val="24"/>
          <w:szCs w:val="24"/>
        </w:rPr>
        <w:t>as</w:t>
      </w:r>
      <w:r w:rsidR="00BF007E" w:rsidRPr="00205201">
        <w:rPr>
          <w:rFonts w:ascii="Times New Roman" w:hAnsi="Times New Roman" w:cs="Times New Roman"/>
          <w:sz w:val="24"/>
          <w:szCs w:val="24"/>
        </w:rPr>
        <w:t xml:space="preserve"> evident on </w:t>
      </w:r>
      <w:r w:rsidR="00AF7297">
        <w:rPr>
          <w:rFonts w:ascii="Times New Roman" w:hAnsi="Times New Roman" w:cs="Times New Roman"/>
          <w:sz w:val="24"/>
          <w:szCs w:val="24"/>
        </w:rPr>
        <w:t>obesity risk factors</w:t>
      </w:r>
      <w:r w:rsidR="00BF007E" w:rsidRPr="00205201">
        <w:rPr>
          <w:rFonts w:ascii="Times New Roman" w:hAnsi="Times New Roman" w:cs="Times New Roman"/>
          <w:b/>
          <w:bCs/>
          <w:sz w:val="24"/>
          <w:szCs w:val="24"/>
        </w:rPr>
        <w:t>,</w:t>
      </w:r>
      <w:r w:rsidR="00BF007E" w:rsidRPr="00205201">
        <w:rPr>
          <w:rFonts w:ascii="Times New Roman" w:hAnsi="Times New Roman" w:cs="Times New Roman"/>
          <w:sz w:val="24"/>
          <w:szCs w:val="24"/>
        </w:rPr>
        <w:t xml:space="preserve"> none of the studies included in our research explored the </w:t>
      </w:r>
      <w:r w:rsidR="00AF7297">
        <w:rPr>
          <w:rFonts w:ascii="Times New Roman" w:hAnsi="Times New Roman" w:cs="Times New Roman"/>
          <w:sz w:val="24"/>
          <w:szCs w:val="24"/>
        </w:rPr>
        <w:t xml:space="preserve">direct impact of the risk factors on obesity itself. </w:t>
      </w:r>
    </w:p>
    <w:p w14:paraId="36526150" w14:textId="77777777" w:rsidR="00F41E5F" w:rsidRDefault="00F41E5F" w:rsidP="0089037D">
      <w:pPr>
        <w:spacing w:line="480" w:lineRule="auto"/>
        <w:rPr>
          <w:rFonts w:ascii="Times New Roman" w:hAnsi="Times New Roman" w:cs="Times New Roman"/>
          <w:sz w:val="24"/>
          <w:szCs w:val="24"/>
        </w:rPr>
      </w:pPr>
    </w:p>
    <w:p w14:paraId="620536EE" w14:textId="77777777" w:rsidR="007B074A" w:rsidRDefault="002F0522" w:rsidP="0089037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eneral trend seen in included studies was a worsening in the obesity risk factors. There were however notable exceptions. </w:t>
      </w:r>
      <w:r w:rsidR="00F41E5F">
        <w:rPr>
          <w:rFonts w:ascii="Times New Roman" w:hAnsi="Times New Roman" w:cs="Times New Roman"/>
          <w:sz w:val="24"/>
          <w:szCs w:val="24"/>
        </w:rPr>
        <w:t>A German study of schoolchildren found an improvement in physical activity (46) due to recreational sporting activit</w:t>
      </w:r>
      <w:r w:rsidR="00166AEE">
        <w:rPr>
          <w:rFonts w:ascii="Times New Roman" w:hAnsi="Times New Roman" w:cs="Times New Roman"/>
          <w:sz w:val="24"/>
          <w:szCs w:val="24"/>
        </w:rPr>
        <w:t>i</w:t>
      </w:r>
      <w:r w:rsidR="00F41E5F">
        <w:rPr>
          <w:rFonts w:ascii="Times New Roman" w:hAnsi="Times New Roman" w:cs="Times New Roman"/>
          <w:sz w:val="24"/>
          <w:szCs w:val="24"/>
        </w:rPr>
        <w:t>es. This discrepancy is like</w:t>
      </w:r>
      <w:r w:rsidR="00166AEE">
        <w:rPr>
          <w:rFonts w:ascii="Times New Roman" w:hAnsi="Times New Roman" w:cs="Times New Roman"/>
          <w:sz w:val="24"/>
          <w:szCs w:val="24"/>
        </w:rPr>
        <w:t>l</w:t>
      </w:r>
      <w:r w:rsidR="00F41E5F">
        <w:rPr>
          <w:rFonts w:ascii="Times New Roman" w:hAnsi="Times New Roman" w:cs="Times New Roman"/>
          <w:sz w:val="24"/>
          <w:szCs w:val="24"/>
        </w:rPr>
        <w:t xml:space="preserve">y due to contextual factors such as how stringent the SDM measures were in the specific countries. For example, </w:t>
      </w:r>
      <w:r w:rsidR="002D3D9E">
        <w:rPr>
          <w:rFonts w:ascii="Times New Roman" w:hAnsi="Times New Roman" w:cs="Times New Roman"/>
          <w:sz w:val="24"/>
          <w:szCs w:val="24"/>
        </w:rPr>
        <w:t>in China outdoor physical activity was banned</w:t>
      </w:r>
      <w:r w:rsidR="00166AEE">
        <w:rPr>
          <w:rFonts w:ascii="Times New Roman" w:hAnsi="Times New Roman" w:cs="Times New Roman"/>
          <w:sz w:val="24"/>
          <w:szCs w:val="24"/>
        </w:rPr>
        <w:t xml:space="preserve"> during the first wave of COVID-19 (46). </w:t>
      </w:r>
    </w:p>
    <w:p w14:paraId="69713DB4" w14:textId="7E7C28B9" w:rsidR="00581598" w:rsidRDefault="00166AEE" w:rsidP="0089037D">
      <w:pPr>
        <w:spacing w:line="480" w:lineRule="auto"/>
        <w:rPr>
          <w:rFonts w:ascii="Times New Roman" w:hAnsi="Times New Roman" w:cs="Times New Roman"/>
          <w:sz w:val="24"/>
          <w:szCs w:val="24"/>
        </w:rPr>
      </w:pPr>
      <w:r>
        <w:rPr>
          <w:rFonts w:ascii="Times New Roman" w:hAnsi="Times New Roman" w:cs="Times New Roman"/>
          <w:sz w:val="24"/>
          <w:szCs w:val="24"/>
        </w:rPr>
        <w:t xml:space="preserve">Differences were also seen in dietary changes, with </w:t>
      </w:r>
      <w:r w:rsidR="007B074A">
        <w:rPr>
          <w:rFonts w:ascii="Times New Roman" w:hAnsi="Times New Roman" w:cs="Times New Roman"/>
          <w:sz w:val="24"/>
          <w:szCs w:val="24"/>
        </w:rPr>
        <w:t>some studies showing an improvement in diet.</w:t>
      </w:r>
      <w:r>
        <w:rPr>
          <w:rFonts w:ascii="Times New Roman" w:hAnsi="Times New Roman" w:cs="Times New Roman"/>
          <w:sz w:val="24"/>
          <w:szCs w:val="24"/>
        </w:rPr>
        <w:t xml:space="preserve"> </w:t>
      </w:r>
      <w:r w:rsidR="007B074A">
        <w:rPr>
          <w:rFonts w:ascii="Times New Roman" w:hAnsi="Times New Roman" w:cs="Times New Roman"/>
          <w:sz w:val="24"/>
          <w:szCs w:val="24"/>
        </w:rPr>
        <w:t>However</w:t>
      </w:r>
      <w:r w:rsidR="00BA711F">
        <w:rPr>
          <w:rFonts w:ascii="Times New Roman" w:hAnsi="Times New Roman" w:cs="Times New Roman"/>
          <w:sz w:val="24"/>
          <w:szCs w:val="24"/>
        </w:rPr>
        <w:t>,</w:t>
      </w:r>
      <w:r w:rsidR="007B074A">
        <w:rPr>
          <w:rFonts w:ascii="Times New Roman" w:hAnsi="Times New Roman" w:cs="Times New Roman"/>
          <w:sz w:val="24"/>
          <w:szCs w:val="24"/>
        </w:rPr>
        <w:t xml:space="preserve"> those </w:t>
      </w:r>
      <w:r w:rsidR="00581598">
        <w:rPr>
          <w:rFonts w:ascii="Times New Roman" w:hAnsi="Times New Roman" w:cs="Times New Roman"/>
          <w:sz w:val="24"/>
          <w:szCs w:val="24"/>
        </w:rPr>
        <w:t xml:space="preserve">studies showing improvements in diet were looking at very different subgroups of </w:t>
      </w:r>
      <w:r w:rsidR="00952219">
        <w:rPr>
          <w:rFonts w:ascii="Times New Roman" w:hAnsi="Times New Roman" w:cs="Times New Roman"/>
          <w:sz w:val="24"/>
          <w:szCs w:val="24"/>
        </w:rPr>
        <w:t xml:space="preserve">the </w:t>
      </w:r>
      <w:r w:rsidR="00581598">
        <w:rPr>
          <w:rFonts w:ascii="Times New Roman" w:hAnsi="Times New Roman" w:cs="Times New Roman"/>
          <w:sz w:val="24"/>
          <w:szCs w:val="24"/>
        </w:rPr>
        <w:t xml:space="preserve">population </w:t>
      </w:r>
      <w:r w:rsidR="00581598">
        <w:rPr>
          <w:rFonts w:ascii="Times New Roman" w:eastAsia="Times New Roman" w:hAnsi="Times New Roman" w:cs="Times New Roman"/>
          <w:sz w:val="24"/>
          <w:szCs w:val="24"/>
          <w:vertAlign w:val="superscript"/>
        </w:rPr>
        <w:fldChar w:fldCharType="begin" w:fldLock="1"/>
      </w:r>
      <w:r w:rsidR="00581598">
        <w:rPr>
          <w:rFonts w:ascii="Times New Roman" w:eastAsia="Times New Roman" w:hAnsi="Times New Roman" w:cs="Times New Roman"/>
          <w:sz w:val="24"/>
          <w:szCs w:val="24"/>
          <w:vertAlign w:val="superscript"/>
        </w:rPr>
        <w:instrText>ADDIN CSL_CITATION {"citationItems":[{"id":"ITEM-1","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 Our study aimed to investigate the immediate impact of the COVID-19 pandemic on eating habits and lifestyle changes among the Italian population aged ≥ 12 years. The study comprised a structured questionnaire packet that inquired demographic information (age, gender, place of residence, current employment); anthropometric data (reported weight and height); dietary habits information (adherence to the Mediterranean diet, daily intake of certain foods, food frequency, and number of meals/day); lifestyle habits information (grocery shopping, habit of smoking, sleep quality and physical activity). The survey was conducted from the 5th to the 24th of April 2020. A total of 3533 respondents have been included in the study, aged between 12 and 86 years (76.1% females). The perception of weight gain was observed in 48.6% of the population; 3.3% of smokers decided to quit smoking; a slight increased physical activity has been reported, especially for bodyweight training, in 38.3% of respondents; the population group aged 18–30 years resulted in having a higher adherence to the Mediterranean diet when compared to the younger and the elderly population (p &lt; 0.001; p &lt; 0.001, respectively); 15% of respondents turned to farmers or organic, purchasing fruits and vegetables, especially in the North and Center of Italy, where BMI values were lower. In this study, we have provided for the first time data on the Italian population lifestyle, eating habits and adherence to the Mediterranean Diet pattern during the COVID-19 lockdown. However, as the COVID-19 pandemic is ongoing, our data need to be confirmed and investigated in future more extensive population studies.","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 2020 18:1","id":"ITEM-1","issue":"1","issued":{"date-parts":[["2020","6","8"]]},"page":"1-15","publisher":"BioMed Central","title":"Eating habits and lifestyle changes during COVID-19 lockdown: an Italian survey","type":"article-journal","volume":"18"},"uris":["http://www.mendeley.com/documents/?uuid=a1f52ca8-a305-35b8-8cf8-837b64d741a1"]},{"id":"ITEM-2","itemData":{"DOI":"10.3390/NU12082327","ISSN":"2072-6643","PMID":"32759636","abstract":"The COVID-19 lockdown clearly affected the lifestyle of the population and entailed changes in their daily habits, which involved potential health consequences, especially on patients with Type 2 Diabetes Mellitus (T2DM). We aimed to examine the impact of the lockdown caused by COVID-19 pandemic on both nutrition and exercise habits, as well as the psychological effects in patients with T2DM, compared to their usual diet and physical activity level previous to the complete home confinement. We also intended to analyse any potential variables that may have influenced these lifestyle modifications. A Food Frequency Questionnaire (FFQ), Physical Activity Questionnaire (IPAQ), Food Craving Questionnaire-State (FCQ-S) and Food Craving Questionnaire-Trait (FCQ-T) were used. Our results showed an increase in vegetable, sugary food and snack consumption. An association between levels of foods cravings and snack consumption was also found. Data also showed a high percentage of physical inactivity before the COVID-19 lockdown, which was exacerbated during the home confinement. These findings emphasise the great importance to do further research with larger study samples to analyse and explore dietary habits and to develop public health policies to promote a healthy lifestyle in terms of diet and physical activity in these patients, especially after this strict period of lockdown.","author":[{"dropping-particle":"","family":"MB","given":"Ruiz-Roso","non-dropping-particle":"","parse-names":false,"suffix":""},{"dropping-particle":"","family":"C","given":"Knott-Torcal","non-dropping-particle":"","parse-names":false,"suffix":""},{"dropping-particle":"","family":"DC","given":"Matilla-Escalante","non-dropping-particle":"","parse-names":false,"suffix":""},{"dropping-particle":"","family":"A","given":"Garcimartín","non-dropping-particle":"","parse-names":false,"suffix":""},{"dropping-particle":"","family":"MA","given":"Sampedro-Nuñez","non-dropping-particle":"","parse-names":false,"suffix":""},{"dropping-particle":"","family":"A","given":"Dávalos","non-dropping-particle":"","parse-names":false,"suffix":""},{"dropping-particle":"","family":"M","given":"Marazuela","non-dropping-particle":"","parse-names":false,"suffix":""}],"container-title":"Nutrients","id":"ITEM-2","issue":"8","issued":{"date-parts":[["2020","8","1"]]},"page":"1-16","publisher":"Nutrients","title":"COVID-19 Lockdown and Changes of the Dietary Pattern and Physical Activity Habits in a Cohort of Patients with Type 2 Diabetes Mellitus","type":"article-journal","volume":"12"},"uris":["http://www.mendeley.com/documents/?uuid=cd7e17af-3e84-3e0d-942b-afe349928e4d"]},{"id":"ITEM-3","itemData":{"DOI":"10.3390/IJERPH17155575","ISSN":"1660-4601","PMID":"32748825","abstract":"Background: The coronavirus disease 2019 (COVID-19) pandemic has created challenges that have caused profound changes in health behaviors. This study aimed to explore how COVID-19 is affecting the health-related quality of life (QoL) among Chinese adults. Methods: The data of health-related behaviors and QoL were collected via online surveys from 2289 adults (mean age = 27.8 ± 12 years) who had been isolated at home for an average of 77 days. Results: More than 50% of the respondents reported that their time engaged in daily physical activity (PA) decreased, while sedentary behavior (SB) time increased compared with that before the lockdown. Only 20% of the respondents reported engaging in moderate-to-vigorous PA, 23% of adults reported changed their diets to be healthier, and 30% reported consuming more vegetables, fruits, and milk products than before home-isolation. During home-isolation, 75.2% of the adults rated their sleep quality as very good, and 65% reported that they were satisfied with their QoL. Sleep quality mediated the relationship between PA and QoL. Conclusion: The two-to-three-month home-isolation has had mixed effects on adult health behaviors in China. The participants were found to have focused more on their eating quality and patterns, which had a positive influence on their QoL. However, people should be encouraged to exercise at home with limited space to maintain a generally healthy lifestyle during a prolonged quarantine.","author":[{"dropping-particle":"","family":"X","given":"Wang","non-dropping-particle":"","parse-names":false,"suffix":""},{"dropping-particle":"","family":"SM","given":"Lei","non-dropping-particle":"","parse-names":false,"suffix":""},{"dropping-particle":"","family":"S","given":"Le","non-dropping-particle":"","parse-names":false,"suffix":""},{"dropping-particle":"","family":"Y","given":"Yang","non-dropping-particle":"","parse-names":false,"suffix":""},{"dropping-particle":"","family":"B","given":"Zhang","non-dropping-particle":"","parse-names":false,"suffix":""},{"dropping-particle":"","family":"W","given":"Yao","non-dropping-particle":"","parse-names":false,"suffix":""},{"dropping-particle":"","family":"Z","given":"Gao","non-dropping-particle":"","parse-names":false,"suffix":""},{"dropping-particle":"","family":"S","given":"Cheng","non-dropping-particle":"","parse-names":false,"suffix":""}],"container-title":"International journal of environmental research and public health","id":"ITEM-3","issue":"15","issued":{"date-parts":[["2020","8","1"]]},"page":"1-17","publisher":"Int J Environ Res Public Health","title":"Bidirectional Influence of the COVID-19 Pandemic Lockdowns on Health Behaviors and Quality of Life among Chinese Adults","type":"article-journal","volume":"17"},"uris":["http://www.mendeley.com/documents/?uuid=a4d58025-2075-3b40-8060-a807d83a7fe0"]}],"mendeley":{"formattedCitation":"(66,69,70)","plainTextFormattedCitation":"(66,69,70)","previouslyFormattedCitation":"(66,69,70)"},"properties":{"noteIndex":0},"schema":"https://github.com/citation-style-language/schema/raw/master/csl-citation.json"}</w:instrText>
      </w:r>
      <w:r w:rsidR="00581598">
        <w:rPr>
          <w:rFonts w:ascii="Times New Roman" w:eastAsia="Times New Roman" w:hAnsi="Times New Roman" w:cs="Times New Roman"/>
          <w:sz w:val="24"/>
          <w:szCs w:val="24"/>
          <w:vertAlign w:val="superscript"/>
        </w:rPr>
        <w:fldChar w:fldCharType="separate"/>
      </w:r>
      <w:r w:rsidR="00581598" w:rsidRPr="00304558">
        <w:rPr>
          <w:rFonts w:ascii="Times New Roman" w:eastAsia="Times New Roman" w:hAnsi="Times New Roman" w:cs="Times New Roman"/>
          <w:noProof/>
          <w:sz w:val="24"/>
          <w:szCs w:val="24"/>
        </w:rPr>
        <w:t>(66,69,70)</w:t>
      </w:r>
      <w:r w:rsidR="00581598">
        <w:rPr>
          <w:rFonts w:ascii="Times New Roman" w:eastAsia="Times New Roman" w:hAnsi="Times New Roman" w:cs="Times New Roman"/>
          <w:sz w:val="24"/>
          <w:szCs w:val="24"/>
          <w:vertAlign w:val="superscript"/>
        </w:rPr>
        <w:fldChar w:fldCharType="end"/>
      </w:r>
      <w:r w:rsidR="00581598">
        <w:rPr>
          <w:rFonts w:ascii="Times New Roman" w:eastAsia="Times New Roman" w:hAnsi="Times New Roman" w:cs="Times New Roman"/>
          <w:sz w:val="24"/>
          <w:szCs w:val="24"/>
        </w:rPr>
        <w:t xml:space="preserve"> including the elderly or those with underlying medical conditions. The age of participants appears to have an impact, with the largest sample size studies </w:t>
      </w:r>
      <w:r w:rsidR="00581598">
        <w:rPr>
          <w:rFonts w:ascii="Times New Roman" w:eastAsia="Times New Roman" w:hAnsi="Times New Roman" w:cs="Times New Roman"/>
          <w:sz w:val="24"/>
          <w:szCs w:val="24"/>
          <w:vertAlign w:val="superscript"/>
        </w:rPr>
        <w:fldChar w:fldCharType="begin" w:fldLock="1"/>
      </w:r>
      <w:r w:rsidR="00581598">
        <w:rPr>
          <w:rFonts w:ascii="Times New Roman" w:eastAsia="Times New Roman" w:hAnsi="Times New Roman" w:cs="Times New Roman"/>
          <w:sz w:val="24"/>
          <w:szCs w:val="24"/>
          <w:vertAlign w:val="superscript"/>
        </w:rPr>
        <w:instrText>ADDIN CSL_CITATION {"citationItems":[{"id":"ITEM-1","itemData":{"DOI":"10.1016/J.JADOHEALTH.2020.11.011","ISSN":"1879-1972","PMID":"33288456","abstract":"Purpose: Life disruptions caused by the novel coronavirus (COVID-19) pandemic are particularly salient for young adults. Some young adults may engage in unhealthy eating practices to cope with social distancing and isolation during the pandemic, which could increase incidental weight gain. The purpose of this study was to examine the association of eating to cope with the pandemic with body weight change in young adults before versus after spread of COVID-19. Methods: Data included the baseline (October/2018–October/2019) and follow-up (May/2020–July/2020) assessments from an ongoing longitudinal cohort recruited from Southern California. A diverse sample of participants (54% Hispanic; age = 19.72[.47] years; N = 1,820) completed online self-report measures of weight at baseline and follow-up and were given a checklist of pandemic coping behaviors including overeating (yes/no) and eating high fat or sugary foods (yes/no) to cope with social distancing and isolation during the pandemic. Results: With and without adjusting for confounders, young adults who did versus did not report overeating to cope with the pandemic gained more weight from baseline to follow-up (5.55 vs. 2.54 lbs). Unhealthy food intake to cope with the pandemic was not associated with weight change. Baseline weight moderated the association of eating coping practices with weight change such that individuals with higher baseline weight gained more weight if they engaged in eating to cope behaviors versus not (p's≤.001). Conclusions: Unhealthy eating behavior to cope with the pandemic and corresponding body weight increases may be occurring in young adults. Interventions to promote healthy eating practices in young adults warrant consideration for weight gain prevention during the pandemic.","author":[{"dropping-particle":"","family":"TB","given":"Mason","non-dropping-particle":"","parse-names":false,"suffix":""},{"dropping-particle":"","family":"J","given":"Barrington-Trimis","non-dropping-particle":"","parse-names":false,"suffix":""},{"dropping-particle":"","family":"AM","given":"Leventhal","non-dropping-particle":"","parse-names":false,"suffix":""}],"container-title":"The Journal of adolescent health : official publication of the Society for Adolescent Medicine","id":"ITEM-1","issue":"2","issued":{"date-parts":[["2021","2","1"]]},"page":"277-283","publisher":"J Adolesc Health","title":"Eating to Cope With the COVID-19 Pandemic and Body Weight Change in Young Adults","type":"article-journal","volume":"68"},"uris":["http://www.mendeley.com/documents/?uuid=3b686c74-6577-3d69-a793-73ab0250f448"]},{"id":"ITEM-2","itemData":{"DOI":"10.3390/IJERPH17176171","PMID":"32854414","abstract":"Background: From March to May 2020, lockdown measures were adopted in Italy to contain the epidemic of the novel Coronavirus. People were forced to restrict their movement and social contacts, therefore having a higher risk of inactivity. This study, carried out among Italian undergraduates, explored their sedentary and physical activities (PA) during the lockdown with respect to their previous habits. Methods: An electronic questionnaire was administered once to students attending three Italian universities after the end of lockdown. Results: A total of 1430 students (mean age 22.9 ± 3.5 years, 65.5% females) completed the questionnaire. All the sedentary behaviors increased significantly, and all the physical activities decreased significantly during the lockdown. Time spent using electronic devices showed the highest increase (+52.4 min/day), and walking the greatest decrease (−365.5 min/week). Being younger than 22 years old, female, and previously active, attending the universities of Naples and Rome and having at least one graduate parent were associated with the achievement of recommended levels of PA even during the lockdown. Conclusions: This study highlights the reduction of PA among Italian undergraduates in the course of home-confinement due to the CoViD-19 pandemic. The practice of adequate PA during the lockdown was mainly associated with the previous adoption of an active lifestyle. Promoting active lifestyles during the non-pandemic period may have had positive effects also in case of lockdown.","author":[{"dropping-particle":"","family":"Gallè","given":"Francesca","non-dropping-particle":"","parse-names":false,"suffix":""},{"dropping-particle":"","family":"Sabella","given":"Elita Anna","non-dropping-particle":"","parse-names":false,"suffix":""},{"dropping-particle":"","family":"Ferracuti","given":"Stefano","non-dropping-particle":"","parse-names":false,"suffix":""},{"dropping-particle":"De","family":"Giglio","given":"Osvalda","non-dropping-particle":"","parse-names":false,"suffix":""},{"dropping-particle":"","family":"Caggiano","given":"Giuseppina","non-dropping-particle":"","parse-names":false,"suffix":""},{"dropping-particle":"","family":"Protano","given":"Carmela","non-dropping-particle":"","parse-names":false,"suffix":""},{"dropping-particle":"","family":"Valeriani","given":"Federica","non-dropping-particle":"","parse-names":false,"suffix":""},{"dropping-particle":"","family":"Parisi","given":"Eduardo Alfonso","non-dropping-particle":"","parse-names":false,"suffix":""},{"dropping-particle":"","family":"Valerio","given":"Giuliana","non-dropping-particle":"","parse-names":false,"suffix":""},{"dropping-particle":"","family":"Liguori","given":"Giorgio","non-dropping-particle":"","parse-names":false,"suffix":""},{"dropping-particle":"","family":"Montagna","given":"Maria Teresa","non-dropping-particle":"","parse-names":false,"suffix":""},{"dropping-particle":"","family":"Spica","given":"Vincenzo Romano","non-dropping-particle":"","parse-names":false,"suffix":""},{"dropping-particle":"Da","family":"Molin","given":"Giovanna","non-dropping-particle":"","parse-names":false,"suffix":""},{"dropping-particle":"","family":"Orsi","given":"Giovanni Battista","non-dropping-particle":"","parse-names":false,"suffix":""},{"dropping-particle":"","family":"Napoli","given":"Christian","non-dropping-particle":"","parse-names":false,"suffix":""}],"container-title":"International Journal of Environmental Research and Public Health","id":"ITEM-2","issue":"17","issued":{"date-parts":[["2020","9","1"]]},"page":"1-11","publisher":"Multidisciplinary Digital Publishing Institute  (MDPI)","title":"Sedentary Behaviors and Physical Activity of Italian Undergraduate Students during Lockdown at the Time of CoViD−19 Pandemic","type":"article-journal","volume":"17"},"uris":["http://www.mendeley.com/documents/?uuid=5bb7d13b-e4ec-304c-bbae-584c7cd0cf90"]}],"mendeley":{"formattedCitation":"(25,34)","plainTextFormattedCitation":"(25,34)","previouslyFormattedCitation":"(25,34)"},"properties":{"noteIndex":0},"schema":"https://github.com/citation-style-language/schema/raw/master/csl-citation.json"}</w:instrText>
      </w:r>
      <w:r w:rsidR="00581598">
        <w:rPr>
          <w:rFonts w:ascii="Times New Roman" w:eastAsia="Times New Roman" w:hAnsi="Times New Roman" w:cs="Times New Roman"/>
          <w:sz w:val="24"/>
          <w:szCs w:val="24"/>
          <w:vertAlign w:val="superscript"/>
        </w:rPr>
        <w:fldChar w:fldCharType="separate"/>
      </w:r>
      <w:r w:rsidR="00581598" w:rsidRPr="00177AE3">
        <w:rPr>
          <w:rFonts w:ascii="Times New Roman" w:eastAsia="Times New Roman" w:hAnsi="Times New Roman" w:cs="Times New Roman"/>
          <w:noProof/>
          <w:sz w:val="24"/>
          <w:szCs w:val="24"/>
        </w:rPr>
        <w:t>(25,34)</w:t>
      </w:r>
      <w:r w:rsidR="00581598">
        <w:rPr>
          <w:rFonts w:ascii="Times New Roman" w:eastAsia="Times New Roman" w:hAnsi="Times New Roman" w:cs="Times New Roman"/>
          <w:sz w:val="24"/>
          <w:szCs w:val="24"/>
          <w:vertAlign w:val="superscript"/>
        </w:rPr>
        <w:fldChar w:fldCharType="end"/>
      </w:r>
      <w:r w:rsidR="00581598">
        <w:rPr>
          <w:rFonts w:ascii="Times New Roman" w:eastAsia="Times New Roman" w:hAnsi="Times New Roman" w:cs="Times New Roman"/>
          <w:sz w:val="24"/>
          <w:szCs w:val="24"/>
          <w:vertAlign w:val="superscript"/>
        </w:rPr>
        <w:t xml:space="preserve"> </w:t>
      </w:r>
      <w:r w:rsidR="00581598">
        <w:rPr>
          <w:rFonts w:ascii="Times New Roman" w:eastAsia="Times New Roman" w:hAnsi="Times New Roman" w:cs="Times New Roman"/>
          <w:sz w:val="24"/>
          <w:szCs w:val="24"/>
        </w:rPr>
        <w:t xml:space="preserve">showing a significant weight increase in those under age 25. The same was seen in a US sample of students </w:t>
      </w:r>
      <w:r w:rsidR="00581598">
        <w:rPr>
          <w:rFonts w:ascii="Times New Roman" w:eastAsia="Times New Roman" w:hAnsi="Times New Roman" w:cs="Times New Roman"/>
          <w:sz w:val="24"/>
          <w:szCs w:val="24"/>
          <w:vertAlign w:val="superscript"/>
        </w:rPr>
        <w:fldChar w:fldCharType="begin" w:fldLock="1"/>
      </w:r>
      <w:r w:rsidR="00581598">
        <w:rPr>
          <w:rFonts w:ascii="Times New Roman" w:eastAsia="Times New Roman" w:hAnsi="Times New Roman" w:cs="Times New Roman"/>
          <w:sz w:val="24"/>
          <w:szCs w:val="24"/>
          <w:vertAlign w:val="superscript"/>
        </w:rPr>
        <w:instrText>ADDIN CSL_CITATION {"citationItems":[{"id":"ITEM-1","itemData":{"DOI":"10.2196/21632","ISSN":"1438-8871","PMID":"33027035","abstract":"Background: Physical distancing measures taken to contain COVID-19 transmission may substantially reduce physical activity levels and cause individuals to adopt a more sedentary lifestyle. Objective: The objective of this study is to determine if there was any change in daily steps, an important component of daily physical activity, and examine risk factors for frequent low daily steps during the COVID-19 epidemic. Methods: We used data collected from the Step Study, a population-based longitudinal study of walking activity among residents aged ≥40 years in Changsha, China. Daily steps were collected via a smartphone linked to WeChat, a social networking platform. We plotted mean daily steps and the prevalence of low daily steps (≤1500 steps/day) 30 days before (reference period) and 30 days after (epidemic period) January 21, 2020 (date of the first COVID-19 case diagnosed in Changsha), and compared it with the same corresponding period from 2019. We examined the association of risk factors with the prevalence of frequent low daily steps (≤1500 steps/day for ≥14 days) using logistic regression. Results: Among 3544 participants (mean age 51.6 years; n=1226 females, 34.6%), mean daily steps dropped from 8097 to 5440 and the prevalence of low daily steps increased from 3% (2287/76,136 person-day) to 18.5% (12,951/70,183 person-day) during the reference and epidemic periods, respectively. No such phenomenon was observed during the corresponding period in 2019. Older age (P for interaction=.001) and female sex (P for interaction&lt;.001) were both associated with a higher prevalence of frequent low daily steps and were more pronounced during the epidemic period. More education was associated with a lower prevalence of frequent low daily steps during the reference period but not the epidemic period (P for interaction=.34). Body mass index or comorbidity were not associated with frequent low daily steps during either period. Conclusions: Daily steps of Changsha residents aged ≥40 years dropped significantly during the COVID-19 period, especially among older adults and females. Although successful physical distancing, measured by the rapid downward trend in daily step counts of residents, played a critical role in the containment of the COVID-19 epidemic, our findings of an increase in the prevalence of frequent low daily steps raise concerns about unintended effects on physical activity.","author":[{"dropping-particle":"","family":"Y","given":"Wang","non-dropping-particle":"","parse-names":false,"suffix":""},{"dropping-particle":"","family":"Y","given":"Zhang","non-dropping-particle":"","parse-names":false,"suffix":""},{"dropping-particle":"","family":"K","given":"Bennell","non-dropping-particle":"","parse-names":false,"suffix":""},{"dropping-particle":"","family":"DK","given":"White","non-dropping-particle":"","parse-names":false,"suffix":""},{"dropping-particle":"","family":"J","given":"Wei","non-dropping-particle":"","parse-names":false,"suffix":""},{"dropping-particle":"","family":"Z","given":"Wu","non-dropping-particle":"","parse-names":false,"suffix":""},{"dropping-particle":"","family":"H","given":"He","non-dropping-particle":"","parse-names":false,"suffix":""},{"dropping-particle":"","family":"S","given":"Liu","non-dropping-particle":"","parse-names":false,"suffix":""},{"dropping-particle":"","family":"X","given":"Luo","non-dropping-particle":"","parse-names":false,"suffix":""},{"dropping-particle":"","family":"S","given":"Hu","non-dropping-particle":"","parse-names":false,"suffix":""},{"dropping-particle":"","family":"C","given":"Zeng","non-dropping-particle":"","parse-names":false,"suffix":""},{"dropping-particle":"","family":"G","given":"Lei","non-dropping-particle":"","parse-names":false,"suffix":""}],"container-title":"Journal of medical Internet research","id":"ITEM-1","issue":"10","issued":{"date-parts":[["2020","10","1"]]},"publisher":"J Med Internet Res","title":"Physical Distancing Measures and Walking Activity in Middle-aged and Older Residents in Changsha, China, During the COVID-19 Epidemic Period: Longitudinal Observational Study","type":"article-journal","volume":"22"},"uris":["http://www.mendeley.com/documents/?uuid=e6dee5ab-6d86-35c7-9cd4-db318a51c9f5"]}],"mendeley":{"formattedCitation":"(35)","plainTextFormattedCitation":"(35)","previouslyFormattedCitation":"(35)"},"properties":{"noteIndex":0},"schema":"https://github.com/citation-style-language/schema/raw/master/csl-citation.json"}</w:instrText>
      </w:r>
      <w:r w:rsidR="00581598">
        <w:rPr>
          <w:rFonts w:ascii="Times New Roman" w:eastAsia="Times New Roman" w:hAnsi="Times New Roman" w:cs="Times New Roman"/>
          <w:sz w:val="24"/>
          <w:szCs w:val="24"/>
          <w:vertAlign w:val="superscript"/>
        </w:rPr>
        <w:fldChar w:fldCharType="separate"/>
      </w:r>
      <w:r w:rsidR="00581598" w:rsidRPr="00177AE3">
        <w:rPr>
          <w:rFonts w:ascii="Times New Roman" w:eastAsia="Times New Roman" w:hAnsi="Times New Roman" w:cs="Times New Roman"/>
          <w:noProof/>
          <w:sz w:val="24"/>
          <w:szCs w:val="24"/>
        </w:rPr>
        <w:t>(35)</w:t>
      </w:r>
      <w:r w:rsidR="00581598">
        <w:rPr>
          <w:rFonts w:ascii="Times New Roman" w:eastAsia="Times New Roman" w:hAnsi="Times New Roman" w:cs="Times New Roman"/>
          <w:sz w:val="24"/>
          <w:szCs w:val="24"/>
          <w:vertAlign w:val="superscript"/>
        </w:rPr>
        <w:fldChar w:fldCharType="end"/>
      </w:r>
      <w:r w:rsidR="00581598">
        <w:rPr>
          <w:rFonts w:ascii="Times New Roman" w:eastAsia="Times New Roman" w:hAnsi="Times New Roman" w:cs="Times New Roman"/>
          <w:sz w:val="24"/>
          <w:szCs w:val="24"/>
        </w:rPr>
        <w:t xml:space="preserve">. This may reflect the widespread reduction in activity and greater sedentary time in this group of people across multiple nations </w:t>
      </w:r>
      <w:r w:rsidR="00581598">
        <w:rPr>
          <w:rFonts w:ascii="Times New Roman" w:eastAsia="Times New Roman" w:hAnsi="Times New Roman" w:cs="Times New Roman"/>
          <w:sz w:val="24"/>
          <w:szCs w:val="24"/>
          <w:vertAlign w:val="superscript"/>
        </w:rPr>
        <w:fldChar w:fldCharType="begin" w:fldLock="1"/>
      </w:r>
      <w:r w:rsidR="00581598">
        <w:rPr>
          <w:rFonts w:ascii="Times New Roman" w:eastAsia="Times New Roman" w:hAnsi="Times New Roman" w:cs="Times New Roman"/>
          <w:sz w:val="24"/>
          <w:szCs w:val="24"/>
          <w:vertAlign w:val="superscript"/>
        </w:rPr>
        <w:instrText>ADDIN CSL_CITATION {"citationItems":[{"id":"ITEM-1","itemData":{"DOI":"10.1038/S41598-020-78438-4","ISSN":"2045-2322","PMID":"33311526","abstract":"The impact of COVID-19 on social life has been drastic and global. However, the different numbers of cases and different actions in different countries have been leading to various interesting yet unexplored effects on human behavior. In the present study, we compare the physical activity and recreational screen time of a representative sample of 1711 4- to 17-year-olds before and during the strictest time of the first COVID-19 lockdown in Germany. We found that sports activity declined whereas recreational screen time increased. However, a substantial increase in habitual physical activities leads to an overall increase in physical activity among children and adolescents in Germany. The effects differ in size but not in their direction between age groups and are stable for boys and girls. We conclude from this natural experiment that physical activity among children and adolescents is highly context-driven and mutual and does not act as a functional opposite to recreational screen time.","author":[{"dropping-particle":"","family":"SCE","given":"Schmidt","non-dropping-particle":"","parse-names":false,"suffix":""},{"dropping-particle":"","family":"B","given":"Anedda","non-dropping-particle":"","parse-names":false,"suffix":""},{"dropping-particle":"","family":"A","given":"Burchartz","non-dropping-particle":"","parse-names":false,"suffix":""},{"dropping-particle":"","family":"A","given":"Eichsteller","non-dropping-particle":"","parse-names":false,"suffix":""},{"dropping-particle":"","family":"S","given":"Kolb","non-dropping-particle":"","parse-names":false,"suffix":""},{"dropping-particle":"","family":"C","given":"Nigg","non-dropping-particle":"","parse-names":false,"suffix":""},{"dropping-particle":"","family":"C","given":"Niessner","non-dropping-particle":"","parse-names":false,"suffix":""},{"dropping-particle":"","family":"D","given":"Oriwol","non-dropping-particle":"","parse-names":false,"suffix":""},{"dropping-particle":"","family":"A","given":"Worth","non-dropping-particle":"","parse-names":false,"suffix":""},{"dropping-particle":"","family":"A","given":"Woll","non-dropping-particle":"","parse-names":false,"suffix":""}],"container-title":"Scientific reports","id":"ITEM-1","issue":"1","issued":{"date-parts":[["2020","12","1"]]},"publisher":"Sci Rep","title":"Physical activity and screen time of children and adolescents before and during the COVID-19 lockdown in Germany: a natural experiment","type":"article-journal","volume":"10"},"uris":["http://www.mendeley.com/documents/?uuid=ae4b655f-63b7-332f-a1e9-e6833eca01ba"]},{"id":"ITEM-2","itemData":{"DOI":"10.3390/NU12061865","PMID":"32585830","abstract":"The coronavirus disease 2019 (COVID-19) pandemic resulted in physical isolation measures in many parts of the world. In Australia, nationwide restrictions included staying at home, unless seeking medical care, providing care, purchasing food, undertaking exercise, or attending work in an essential service. All undergraduate university classes transitioned to online, mostly home-based learning. We, therefore, examined the effect of isolation measures during the early phase of the COVID-19 pandemic in Australia (March/April) on diet (24-h recall) and physical activity (Active Australia Survey) patterns in third-year biomedical students. Findings were compared with students enrolled in the same course in the previous two years. In females, but not males, energy intake was ~20% greater during the pandemic, and snacking frequency and energy density of consumed snacks also increased compared with 2018 and 2019. Physical activity was impacted for both sexes during the pandemic with ~30% fewer students achieving “sufficient” levels of activity, defined by at least 150 min over at least five sessions, compared with the previous two years. In a follow-up study six to eight weeks later (14–18% response rate), during gradual easing of nationwide restrictions albeit continued gym closures and online learning, higher energy intake in females and reduced physical activity levels in both sexes persisted. These data demonstrate the health impacts of isolation measures, with the potential to affect long-term diet and activity behaviours.","author":[{"dropping-particle":"","family":"Gallo","given":"Linda A.","non-dropping-particle":"","parse-names":false,"suffix":""},{"dropping-particle":"","family":"Gallo","given":"Tania F.","non-dropping-particle":"","parse-names":false,"suffix":""},{"dropping-particle":"","family":"Young","given":"Sophia L.","non-dropping-particle":"","parse-names":false,"suffix":""},{"dropping-particle":"","family":"Moritz","given":"Karen M.","non-dropping-particle":"","parse-names":false,"suffix":""},{"dropping-particle":"","family":"Akison","given":"Lisa K.","non-dropping-particle":"","parse-names":false,"suffix":""}],"container-title":"Nutrients","id":"ITEM-2","issue":"6","issued":{"date-parts":[["2020"]]},"page":"1-14","publisher":"Multidisciplinary Digital Publishing Institute  (MDPI)","title":"The Impact of Isolation Measures Due to COVID-19 on Energy Intake and Physical Activity Levels in Australian University Students","type":"article-journal","volume":"12"},"uris":["http://www.mendeley.com/documents/?uuid=f0200e1e-19c9-3eb6-9148-246208b308ff"]},{"id":"ITEM-3","itemData":{"DOI":"10.1016/J.CJCA.2020.04.038","ISSN":"1916-7075","PMID":"32387502","abstract":"Children with congenital heart disease (CHD) are at risk for both COVID-19 and secondary cardiovascular outcomes. Their increased cardiovascular risk may be mitigated through physical activity, but public health measures implemented for COVID-19 can make physical activity challenging. We objectively measured the impact of the COVID-19 pandemic on physical activity, continuously measured by Fitbit step counts, in children with CHD. Step counts were markedly lower in late March and early April 2020, compared with 2019 and early March 2020. It is vital to understand how precautions for COVID-19 will affect the health of children with CHD, especially if they persist long term.","author":[{"dropping-particle":"","family":"NM","given":"Hemphill","non-dropping-particle":"","parse-names":false,"suffix":""},{"dropping-particle":"","family":"MTY","given":"Kuan","non-dropping-particle":"","parse-names":false,"suffix":""},{"dropping-particle":"","family":"KC","given":"Harris","non-dropping-particle":"","parse-names":false,"suffix":""}],"container-title":"The Canadian journal of cardiology","id":"ITEM-3","issue":"7","issued":{"date-parts":[["2020","7","1"]]},"page":"1130-1134","publisher":"Can J Cardiol","title":"Reduced Physical Activity During COVID-19 Pandemic in Children With Congenital Heart Disease","type":"article-journal","volume":"36"},"uris":["http://www.mendeley.com/documents/?uuid=05b9d821-f514-3764-b49a-1045e9b91e9f"]},{"id":"ITEM-4","itemData":{"DOI":"10.3390/SPORTS8100139","PMID":"33096721","abstract":"It is well known that physical inactivity increases the risk of global death; however, the impact of the coronavirus disease 2019 (COVID-19) lockdown strategy on physical activity (PA) remains unclear. This study compared PA—i.e., daily occupation, transportation to and from daily occupation, leisure time activities, and regular sporting activities—prior (PRE) and during (POST) the on-going COVID-19 outbreak in the Greece lockdown environment. A Greek version of the web-based Active-Q questionnaire was used to access PA. The questionnaire was filled out twice (once each for the PRE and POST conditions) by 8495 participants (age = 37.2 ± 0.2 years (95% confidence interval (CI), 36.9–37.5); males = 38.3% (95%CI, 36.7–40.0); females = 61.7% (95%CI, 60.4–63.0). The relative frequency of overall sporting activities, which, prior to lockdown, occurred at least once per month, and overall participation in competitive sports was significantly reduced (8.6% (95%CI, 7.9–9.3) and 84.7% (95%CI, 82.9–86.6) respectively). With the exception of overall leisure time activities, which were significantly increased in the POST condition, daily occupational, transportation, and sporting activities significant reduced (p &lt; 0.05). Overall PA was reduced in all genders, age, body mass index (BMI) and PAlevel subgroups in the POST condition, and an interaction between the males and High PA subgroups was observed. The change in overall PA (from PRE to POST conditions) was –16.3% (95%CI, –17.3 to –15.4), while in daily occupational, transportation, and sporting activities, it was –52.9% (95%CI, –54.8–51.0), –41.1% (95%CI, –42.8–39.5) and –23.9% (95%CI, –25.1–22.8), respectively. Thus, the lockdown period is highly associated with a negative change in overall PA. During lockdown, inactivity increased dramatically, with males and the high PA population affected significantly more. The decline in PA is a great concern due to possible long-term consequences on public health and healthcare system.","author":[{"dropping-particle":"","family":"Bourdas","given":"Dimitrios I.","non-dropping-particle":"","parse-names":false,"suffix":""},{"dropping-particle":"","family":"Zacharakis","given":"Emmanouil D.","non-dropping-particle":"","parse-names":false,"suffix":""}],"container-title":"Sports","id":"ITEM-4","issue":"10","issued":{"date-parts":[["2020","10","1"]]},"page":"1-13","publisher":"Multidisciplinary Digital Publishing Institute  (MDPI)","title":"Impact of COVID-19 Lockdown on Physical Activity in a Sample of Greek Adults","type":"article-journal","volume":"8"},"uris":["http://www.mendeley.com/documents/?uuid=9d3bfcc4-100a-3741-953f-9f8635aab050"]},{"id":"ITEM-5","itemData":{"DOI":"10.3390/APP10113997","abstract":"The COVID-19 pandemic and the social distancing implemented shortly after influence physical activity levels (PALs). The purpose of this investigation was to evaluate the changes in PAL and factors associated with PALs among Croatian adolescents while considering the impact of community (urban vs. rural living environment). The sample included 823 adolescents (mean age: 16.5 &amp;plusmn; 2.1 years) who were tested on baseline (from October 2019 to March 2020; before COVID-19 pandemic in Croatia) and follow-up (in April 2020; during the COVID-19 pandemic and imposed rules of social distancing). Baseline testing included anthropometrics, physical fitness status, and evaluation of PALs, while follow-up included only PALs (evaluated by a standardized questionnaire through an internet application). The results showed a significant influence of the living environment on the decrease of PAL, with a larger decrease in urban adolescents. Logistic regression showed a higher likelihood for normal PALs at baseline in adolescents who had better fitness status, with no strong confounding effect of the urban/rural environment. The fitness status of urban adolescents predicted their PALs at follow-up. The differences between urban and rural adolescents with regard to the established changes in PALs and relationships between the predictors and PALs are explained by the characteristics of the living communities (lack of organized sports in rural areas), and the level of social distancing in the studied period and region/country.","author":[{"dropping-particle":"","family":"Zenic","given":"Natasa","non-dropping-particle":"","parse-names":false,"suffix":""},{"dropping-particle":"","family":"Taiar","given":"Redha","non-dropping-particle":"","parse-names":false,"suffix":""},{"dropping-particle":"","family":"Gilic","given":"Barbara","non-dropping-particle":"","parse-names":false,"suffix":""},{"dropping-particle":"","family":"Blazevic","given":"Mateo","non-dropping-particle":"","parse-names":false,"suffix":""},{"dropping-particle":"","family":"Maric","given":"Dora","non-dropping-particle":"","parse-names":false,"suffix":""},{"dropping-particle":"","family":"Pojskic","given":"Haris","non-dropping-particle":"","parse-names":false,"suffix":""},{"dropping-particle":"","family":"Sekulic","given":"Damir","non-dropping-particle":"","parse-names":false,"suffix":""}],"container-title":"Applied Sciences 2020, Vol. 10, Page 3997","id":"ITEM-5","issue":"11","issued":{"date-parts":[["2020","6","9"]]},"page":"3997","publisher":"Multidisciplinary Digital Publishing Institute","title":"Levels and Changes of Physical Activity in Adolescents during the COVID-19 Pandemic: Contextualizing Urban vs. Rural Living Environment","type":"article-journal","volume":"10"},"uris":["http://www.mendeley.com/documents/?uuid=cce856d9-fcdb-337a-aecc-8300dd4f6f08"]}],"mendeley":{"formattedCitation":"(36,38,43,46,50)","plainTextFormattedCitation":"(36,38,43,46,50)","previouslyFormattedCitation":"(36,38,43,46,50)"},"properties":{"noteIndex":0},"schema":"https://github.com/citation-style-language/schema/raw/master/csl-citation.json"}</w:instrText>
      </w:r>
      <w:r w:rsidR="00581598">
        <w:rPr>
          <w:rFonts w:ascii="Times New Roman" w:eastAsia="Times New Roman" w:hAnsi="Times New Roman" w:cs="Times New Roman"/>
          <w:sz w:val="24"/>
          <w:szCs w:val="24"/>
          <w:vertAlign w:val="superscript"/>
        </w:rPr>
        <w:fldChar w:fldCharType="separate"/>
      </w:r>
      <w:r w:rsidR="00581598" w:rsidRPr="00177AE3">
        <w:rPr>
          <w:rFonts w:ascii="Times New Roman" w:eastAsia="Times New Roman" w:hAnsi="Times New Roman" w:cs="Times New Roman"/>
          <w:noProof/>
          <w:sz w:val="24"/>
          <w:szCs w:val="24"/>
        </w:rPr>
        <w:t>(36,38,43,46,50)</w:t>
      </w:r>
      <w:r w:rsidR="00581598">
        <w:rPr>
          <w:rFonts w:ascii="Times New Roman" w:eastAsia="Times New Roman" w:hAnsi="Times New Roman" w:cs="Times New Roman"/>
          <w:sz w:val="24"/>
          <w:szCs w:val="24"/>
          <w:vertAlign w:val="superscript"/>
        </w:rPr>
        <w:fldChar w:fldCharType="end"/>
      </w:r>
      <w:r w:rsidR="00581598">
        <w:rPr>
          <w:rFonts w:ascii="Times New Roman" w:eastAsia="Times New Roman" w:hAnsi="Times New Roman" w:cs="Times New Roman"/>
          <w:sz w:val="24"/>
          <w:szCs w:val="24"/>
        </w:rPr>
        <w:t xml:space="preserve">. It may also suggest a </w:t>
      </w:r>
      <w:r w:rsidR="007B074A">
        <w:rPr>
          <w:rFonts w:ascii="Times New Roman" w:eastAsia="Times New Roman" w:hAnsi="Times New Roman" w:cs="Times New Roman"/>
          <w:sz w:val="24"/>
          <w:szCs w:val="24"/>
        </w:rPr>
        <w:t>disproportionate impact of SDM’s on the younger population.</w:t>
      </w:r>
      <w:r w:rsidR="00581598">
        <w:rPr>
          <w:rFonts w:ascii="Times New Roman" w:eastAsia="Times New Roman" w:hAnsi="Times New Roman" w:cs="Times New Roman"/>
          <w:sz w:val="24"/>
          <w:szCs w:val="24"/>
        </w:rPr>
        <w:t xml:space="preserve"> However, a comparable group of undergraduate students in Italy </w:t>
      </w:r>
      <w:r w:rsidR="00581598">
        <w:rPr>
          <w:rFonts w:ascii="Times New Roman" w:eastAsia="Times New Roman" w:hAnsi="Times New Roman" w:cs="Times New Roman"/>
          <w:sz w:val="24"/>
          <w:szCs w:val="24"/>
          <w:vertAlign w:val="superscript"/>
        </w:rPr>
        <w:fldChar w:fldCharType="begin" w:fldLock="1"/>
      </w:r>
      <w:r w:rsidR="00581598">
        <w:rPr>
          <w:rFonts w:ascii="Times New Roman" w:eastAsia="Times New Roman" w:hAnsi="Times New Roman" w:cs="Times New Roman"/>
          <w:sz w:val="24"/>
          <w:szCs w:val="24"/>
          <w:vertAlign w:val="superscript"/>
        </w:rPr>
        <w:instrText>ADDIN CSL_CITATION {"citationItems":[{"id":"ITEM-1","itemData":{"DOI":"10.20960/NH.03307","ISSN":"1699-5198","PMID":"33155477","abstract":"Objective: the COVID-19 pandemic, by restricting population mobility, may exacerbate the risk factors for weight gain associated with physical inactivity and increased consumption of calorie-dense foods. The aim of this cross-sectional study was to evaluate the risk factors related to self-reported body weight gain among obese subjects. Methods: the study involved a population of 284 adult obese subjects. After a 7-week confinement period starting on March 17, a telephone interview (May 4 through 7) was conducted. In this phone call, self-reported body weight gain and a number of factors were recorded. In order to obtain the baseline data of this population, biochemical and anthropometric parameters were collected from electronic medical records. Results: mean age was 60.4 ± 10.8 years (range: 23-71) and mean body mass index (BMI) was 35.4 ± 4.7 kg/m2 (range: 30.6-41.2). Gen-der distribution was 211 females (74.3 %) and 73 males (25.7 %). Self-reported body weight gain was 1.62 ± 0.2 kg. Among patients who reported doing a lot of exercise self-reported body weight gain was lower (1.62 ± 0.2 vs 1.12 ± 0.3 kg; p = 0.02). Regarding eating habits, patients recognized snacking in 17 % of the sample. Patients who reported snacking had higher self-reported body weight gains (2.60 ± 0.36 vs 1.30 ± 0.17 kg; p = 0.001). The remaining variables did not influence self-reported body weight gain. In the multiple regression analysis with self-reported body weight gain as dependent variable, adjusted for age, sex, and physical activity, the snaking habit remained a risk factor: beta = 1.21 (95 % CI: 1.11-2.13; p = 0.01). Conclusions: the lockdown decreed during SARS-CoV-2 pandemic has produced an increase in self-reported body weight among obese subjects, which was related to the habit of taking snacks.","author":[{"dropping-particle":"","family":"DA","given":"de Luis Román","non-dropping-particle":"","parse-names":false,"suffix":""},{"dropping-particle":"","family":"O","given":"Izaola","non-dropping-particle":"","parse-names":false,"suffix":""},{"dropping-particle":"","family":"D","given":"Primo Martín","non-dropping-particle":"","parse-names":false,"suffix":""},{"dropping-particle":"","family":"E","given":"Gómez Hoyos","non-dropping-particle":"","parse-names":false,"suffix":""},{"dropping-particle":"","family":"B","given":"Torres Torres","non-dropping-particle":"","parse-names":false,"suffix":""},{"dropping-particle":"","family":"JJ","given":"López Gómez","non-dropping-particle":"","parse-names":false,"suffix":""}],"container-title":"Nutricion hospitalaria","id":"ITEM-1","issue":"6","issued":{"date-parts":[["2020","11","1"]]},"page":"1232-1237","publisher":"Nutr Hosp","title":"Effect of lockdown for COVID-19 on self-reported body weight gain in a sample of obese patients","type":"article-journal","volume":"37"},"uris":["http://www.mendeley.com/documents/?uuid=d908ca20-d01f-3bf7-85cd-f216028e46b4"]}],"mendeley":{"formattedCitation":"(30)","plainTextFormattedCitation":"(30)","previouslyFormattedCitation":"(30)"},"properties":{"noteIndex":0},"schema":"https://github.com/citation-style-language/schema/raw/master/csl-citation.json"}</w:instrText>
      </w:r>
      <w:r w:rsidR="00581598">
        <w:rPr>
          <w:rFonts w:ascii="Times New Roman" w:eastAsia="Times New Roman" w:hAnsi="Times New Roman" w:cs="Times New Roman"/>
          <w:sz w:val="24"/>
          <w:szCs w:val="24"/>
          <w:vertAlign w:val="superscript"/>
        </w:rPr>
        <w:fldChar w:fldCharType="separate"/>
      </w:r>
      <w:r w:rsidR="00581598" w:rsidRPr="00177AE3">
        <w:rPr>
          <w:rFonts w:ascii="Times New Roman" w:eastAsia="Times New Roman" w:hAnsi="Times New Roman" w:cs="Times New Roman"/>
          <w:noProof/>
          <w:sz w:val="24"/>
          <w:szCs w:val="24"/>
        </w:rPr>
        <w:t>(30)</w:t>
      </w:r>
      <w:r w:rsidR="00581598">
        <w:rPr>
          <w:rFonts w:ascii="Times New Roman" w:eastAsia="Times New Roman" w:hAnsi="Times New Roman" w:cs="Times New Roman"/>
          <w:sz w:val="24"/>
          <w:szCs w:val="24"/>
          <w:vertAlign w:val="superscript"/>
        </w:rPr>
        <w:fldChar w:fldCharType="end"/>
      </w:r>
      <w:r w:rsidR="00581598">
        <w:rPr>
          <w:rFonts w:ascii="Times New Roman" w:hAnsi="Times New Roman" w:cs="Times New Roman"/>
          <w:sz w:val="24"/>
          <w:szCs w:val="24"/>
        </w:rPr>
        <w:t xml:space="preserve"> did not show an increase in weight, arguing for a potential cultural role. </w:t>
      </w:r>
    </w:p>
    <w:p w14:paraId="3859212C" w14:textId="77777777" w:rsidR="00581598" w:rsidRDefault="00581598" w:rsidP="0089037D">
      <w:pPr>
        <w:spacing w:line="480" w:lineRule="auto"/>
        <w:rPr>
          <w:rFonts w:ascii="Times New Roman" w:hAnsi="Times New Roman" w:cs="Times New Roman"/>
          <w:sz w:val="24"/>
          <w:szCs w:val="24"/>
        </w:rPr>
      </w:pPr>
    </w:p>
    <w:p w14:paraId="4E5A5559" w14:textId="6503992B" w:rsidR="00581598" w:rsidRPr="00793227" w:rsidRDefault="00581598" w:rsidP="0089037D">
      <w:pPr>
        <w:spacing w:line="480" w:lineRule="auto"/>
        <w:rPr>
          <w:rFonts w:ascii="Times New Roman" w:eastAsia="Times New Roman" w:hAnsi="Times New Roman" w:cs="Times New Roman"/>
          <w:sz w:val="24"/>
          <w:szCs w:val="24"/>
        </w:rPr>
      </w:pPr>
      <w:r>
        <w:rPr>
          <w:rFonts w:ascii="Times New Roman" w:hAnsi="Times New Roman" w:cs="Times New Roman"/>
          <w:sz w:val="24"/>
          <w:szCs w:val="24"/>
        </w:rPr>
        <w:t xml:space="preserve">The proximity to covid exposure may have played a role in </w:t>
      </w:r>
      <w:r w:rsidR="00952219">
        <w:rPr>
          <w:rFonts w:ascii="Times New Roman" w:hAnsi="Times New Roman" w:cs="Times New Roman"/>
          <w:sz w:val="24"/>
          <w:szCs w:val="24"/>
        </w:rPr>
        <w:t xml:space="preserve">the </w:t>
      </w:r>
      <w:r>
        <w:rPr>
          <w:rFonts w:ascii="Times New Roman" w:hAnsi="Times New Roman" w:cs="Times New Roman"/>
          <w:sz w:val="24"/>
          <w:szCs w:val="24"/>
        </w:rPr>
        <w:t xml:space="preserve">likelihood to report increased stress or depressive symptoms, as was seen in several cohorts of healthcare workers </w:t>
      </w:r>
      <w:r>
        <w:rPr>
          <w:rFonts w:ascii="Times New Roman" w:hAnsi="Times New Roman" w:cs="Times New Roman"/>
          <w:sz w:val="24"/>
          <w:szCs w:val="24"/>
          <w:vertAlign w:val="superscript"/>
        </w:rPr>
        <w:fldChar w:fldCharType="begin" w:fldLock="1"/>
      </w:r>
      <w:r>
        <w:rPr>
          <w:rFonts w:ascii="Times New Roman" w:hAnsi="Times New Roman" w:cs="Times New Roman"/>
          <w:sz w:val="24"/>
          <w:szCs w:val="24"/>
          <w:vertAlign w:val="superscript"/>
        </w:rPr>
        <w:instrText>ADDIN CSL_CITATION {"citationItems":[{"id":"ITEM-1","itemData":{"DOI":"10.1016/J.JPSYCHORES.2020.110262","abstract":"Introduction: No studies have reported mental health symptom comparisons prior to and during COVID-19 in vulnerable medical populations. Objective: To compare anxiety and depression symptoms among people with a pre-existing medical condition and factors associated with changes. Methods: Pre-COVID-19 Scleroderma Patient-centered Intervention Network Cohort data were linked to COVID-19 data from April 2020. Multiple linear and logistic regression were used to assess factors associated with continuous change and ≥ 1 minimal clinically important difference (MCID) change for anxiety (PROMIS Anxiety 4a v1.0; MCID = 4.0) and depression (Patient Health Questionnaire-8; MCID = 3.0) symptoms, controlling for pre-COVID-19 levels. Results: Mean anxiety symptoms increased 4.9 points (95% confidence interval [CI] 4.0 to 5.7). Depression symptom change was negligible (0.3 points; 95% CI -0.7 to 0.2). Compared to France (N = 159), adjusted anxiety symptom change scores were significantly higher in the United Kingdom (N = 50; 3.3 points, 95% CI 0.9 to 5.6), United States (N = 128; 2.5 points, 95% CI 0.7 to 4.2), and Canada (N = 98; 1.9 points, 95% CI 0.1 to 3.8). Odds of ≥1 MCID increase were 2.6 for the United Kingdom (95% CI 1.2 to 5.7) but not significant for the United States (1.6, 95% CI 0.9 to 2.9) or Canada (1.4, 95% CI 0.7 to 2.5). Older age and adequate financial resources were associated with less continuous anxiety increase. Employment and shorter time since diagnosis were associated with lower odds of a ≥ 1 MCID increase. Conclusions: Anxiety symptoms, but not depression symptoms, increased dramatically during COVID-19 among people with a pre-existing medical condition.","author":[{"dropping-particle":"","family":"Thombs","given":"Brett D.","non-dropping-particle":"","parse-names":false,"suffix":""},{"dropping-particle":"","family":"Kwakkenbos","given":"Linda","non-dropping-particle":"","parse-names":false,"suffix":""},{"dropping-particle":"","family":"Henry","given":"Richard S.","non-dropping-particle":"","parse-names":false,"suffix":""},{"dropping-particle":"","family":"Carrier","given":"Marie Eve","non-dropping-particle":"","parse-names":false,"suffix":""},{"dropping-particle":"","family":"Patten","given":"Scott","non-dropping-particle":"","parse-names":false,"suffix":""},{"dropping-particle":"","family":"Harb","given":"Sami","non-dropping-particle":"","parse-names":false,"suffix":""},{"dropping-particle":"","family":"Bourgeault","given":"Angelica","non-dropping-particle":"","parse-names":false,"suffix":""},{"dropping-particle":"","family":"Tao","given":"Lydia","non-dropping-particle":"","parse-names":false,"suffix":""},{"dropping-particle":"","family":"Bartlett","given":"Susan J.","non-dropping-particle":"","parse-names":false,"suffix":""},{"dropping-particle":"","family":"Mouthon","given":"Luc","non-dropping-particle":"","parse-names":false,"suffix":""},{"dropping-particle":"","family":"Varga","given":"John","non-dropping-particle":"","parse-names":false,"suffix":""},{"dropping-particle":"","family":"Benedetti","given":"Andrea","non-dropping-particle":"","parse-names":false,"suffix":""}],"container-title":"Journal of Psychosomatic Research","id":"ITEM-1","issued":{"date-parts":[["2020","12","1"]]},"publisher":"Elsevier Inc.","title":"Changes in mental health symptoms from pre-COVID-19 to COVID-19 among participants with systemic sclerosis from four countries: A Scleroderma Patient-centered Intervention Network (SPIN) Cohort study","type":"article-journal","volume":"139"},"uris":["http://www.mendeley.com/documents/?uuid=9fb4430c-5ad7-3d1e-b4c3-ed90726cef8a"]},{"id":"ITEM-2","itemData":{"DOI":"10.1371/JOURNAL.PONE.0236688","ISSN":"1932-6203","abstract":"Background The current study aimed to assess prevalence of mental disorders during Covid-19 pandemic- and respective lockdown in Germany, and potential behaviors/states that can have protective functions on preventing severe mental problems. Assessing prevalence of mental disorders, as well as to find potential protective variables is very important in order to determine people’s psychological suffering. It provides the basis for teaching possible coping styles in order to prevent a major breakdown on mental health. Prevalence on mental disorders was expected to increase during the pandemic, especially depression, (general-/and health-) anxiety, panic attacks- and disorder, as well as obsessive-compulsive disorder. Additionally, potentially protective variables, such as resilience and coping, were included.   Methods N = 949 subjects completed an online-survey that asked for symptoms regarding depression, (health) anxiety, panic disorder, obsessive-compulsive disorder, and lock-down related behavior—starting 14 days after lockdown in Germany.   Results Prevalence of mental disorders in the current sample was much higher than usual prevalence of mental disorders, with 50.6% expressing at least one mental disorder. Resilience was associated with lower risks for any mental disorder (OR = 4.23, p &lt; .0001, 95%CI = 3.21–5.57), as well as with any other measured mental illness (all ORs between = 2.82 for obsessive-compulsive disorder and OR = 41.44 for panic disorder, all p &lt; .001). Similar results were obtained regarding coping (focus on positive).   Conclusion Results are highly relevant in order to provide a glance on what substantial influence the current pandemic- and lockdown situation has on mental health across the country, and possibly across the world. Possible ways in order to prevent deterioration and help coping with the current situation are being elaborated and discussed.","author":[{"dropping-particle":"","family":"Munk","given":"Aisha J. L.","non-dropping-particle":"","parse-names":false,"suffix":""},{"dropping-particle":"","family":"Schmidt","given":"Norina M.","non-dropping-particle":"","parse-names":false,"suffix":""},{"dropping-particle":"","family":"Alexander","given":"Nina","non-dropping-particle":"","parse-names":false,"suffix":""},{"dropping-particle":"","family":"Henkel","given":"Katrina","non-dropping-particle":"","parse-names":false,"suffix":""},{"dropping-particle":"","family":"Hennig","given":"Juergen","non-dropping-particle":"","parse-names":false,"suffix":""}],"container-title":"PLOS ONE","id":"ITEM-2","issue":"8","issued":{"date-parts":[["2020","8","1"]]},"page":"e0236688","publisher":"Public Library of Science","title":"Covid-19—Beyond virology: Potentials for maintaining mental health during lockdown","type":"article-journal","volume":"15"},"uris":["http://www.mendeley.com/documents/?uuid=2d2e124e-79ee-3e84-8e8c-bbbb8c2dbe1c"]},{"id":"ITEM-3","itemData":{"DOI":"10.1001/JAMANETWORKOPEN.2020.10705","PMID":"32478846","author":[{"dropping-particle":"","family":"Li","given":"Weidong","non-dropping-particle":"","parse-names":false,"suffix":""},{"dropping-particle":"","family":"Frank","given":"Elena","non-dropping-particle":"","parse-names":false,"suffix":""},{"dropping-particle":"","family":"Zhao","given":"Zhuo","non-dropping-particle":"","parse-names":false,"suffix":""},{"dropping-particle":"","family":"Chen","given":"Lihong","non-dropping-particle":"","parse-names":false,"suffix":""},{"dropping-particle":"","family":"Wang","given":"Zhen","non-dropping-particle":"","parse-names":false,"suffix":""},{"dropping-particle":"","family":"Burmeister","given":"Margit","non-dropping-particle":"","parse-names":false,"suffix":""},{"dropping-particle":"","family":"Sen","given":"Srijan","non-dropping-particle":"","parse-names":false,"suffix":""}],"container-title":"JAMA Network Open","id":"ITEM-3","issue":"6","issued":{"date-parts":[["2020","6","1"]]},"page":"e2010705","publisher":"American Medical Association","title":"Mental Health of Young Physicians in China During the Novel Coronavirus Disease 2019 Outbreak","type":"article-journal","volume":"3"},"uris":["http://www.mendeley.com/documents/?uuid=f3abe2aa-9dd0-379b-b052-43f31c3b7bd3"]}],"mendeley":{"formattedCitation":"(89,91,99)","plainTextFormattedCitation":"(89,91,99)","previouslyFormattedCitation":"(89,91,99)"},"properties":{"noteIndex":0},"schema":"https://github.com/citation-style-language/schema/raw/master/csl-citation.json"}</w:instrText>
      </w:r>
      <w:r>
        <w:rPr>
          <w:rFonts w:ascii="Times New Roman" w:hAnsi="Times New Roman" w:cs="Times New Roman"/>
          <w:sz w:val="24"/>
          <w:szCs w:val="24"/>
          <w:vertAlign w:val="superscript"/>
        </w:rPr>
        <w:fldChar w:fldCharType="separate"/>
      </w:r>
      <w:r w:rsidRPr="00177AE3">
        <w:rPr>
          <w:rFonts w:ascii="Times New Roman" w:hAnsi="Times New Roman" w:cs="Times New Roman"/>
          <w:noProof/>
          <w:sz w:val="24"/>
          <w:szCs w:val="24"/>
        </w:rPr>
        <w:t>(89,91,9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se studies did however tend to occur earlier in the course of SDMs which could also have played a role as uncertainty was at its greatest early on in the pandemic. </w:t>
      </w:r>
    </w:p>
    <w:p w14:paraId="2884C0C6" w14:textId="77777777" w:rsidR="00BF007E" w:rsidRPr="00205201" w:rsidRDefault="00BF007E" w:rsidP="0089037D">
      <w:pPr>
        <w:spacing w:line="480" w:lineRule="auto"/>
        <w:rPr>
          <w:rFonts w:ascii="Times New Roman" w:hAnsi="Times New Roman" w:cs="Times New Roman"/>
          <w:sz w:val="24"/>
          <w:szCs w:val="24"/>
        </w:rPr>
      </w:pPr>
    </w:p>
    <w:p w14:paraId="0ECDE209" w14:textId="28268167" w:rsidR="0066618F" w:rsidRPr="00205201" w:rsidRDefault="00BF007E"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 xml:space="preserve">The </w:t>
      </w:r>
      <w:r w:rsidR="00EF25CD" w:rsidRPr="00205201">
        <w:rPr>
          <w:rFonts w:ascii="Times New Roman" w:hAnsi="Times New Roman" w:cs="Times New Roman"/>
          <w:sz w:val="24"/>
          <w:szCs w:val="24"/>
        </w:rPr>
        <w:t xml:space="preserve">COVID-19 pandemic, and its </w:t>
      </w:r>
      <w:r w:rsidRPr="00205201">
        <w:rPr>
          <w:rFonts w:ascii="Times New Roman" w:hAnsi="Times New Roman" w:cs="Times New Roman"/>
          <w:sz w:val="24"/>
          <w:szCs w:val="24"/>
        </w:rPr>
        <w:t>related</w:t>
      </w:r>
      <w:r w:rsidR="00EF25CD" w:rsidRPr="00205201">
        <w:rPr>
          <w:rFonts w:ascii="Times New Roman" w:hAnsi="Times New Roman" w:cs="Times New Roman"/>
          <w:sz w:val="24"/>
          <w:szCs w:val="24"/>
        </w:rPr>
        <w:t xml:space="preserve"> SDMs, </w:t>
      </w:r>
      <w:r w:rsidR="00952219">
        <w:rPr>
          <w:rFonts w:ascii="Times New Roman" w:hAnsi="Times New Roman" w:cs="Times New Roman"/>
          <w:sz w:val="24"/>
          <w:szCs w:val="24"/>
        </w:rPr>
        <w:t>lead to a worsening of obesity risk factors in the majority of studies</w:t>
      </w:r>
      <w:r w:rsidR="00EF25CD" w:rsidRPr="00205201">
        <w:rPr>
          <w:rFonts w:ascii="Times New Roman" w:hAnsi="Times New Roman" w:cs="Times New Roman"/>
          <w:sz w:val="24"/>
          <w:szCs w:val="24"/>
        </w:rPr>
        <w:t xml:space="preserve"> – albeit some </w:t>
      </w:r>
      <w:r w:rsidR="00DF08CD" w:rsidRPr="00205201">
        <w:rPr>
          <w:rFonts w:ascii="Times New Roman" w:hAnsi="Times New Roman" w:cs="Times New Roman"/>
          <w:sz w:val="24"/>
          <w:szCs w:val="24"/>
        </w:rPr>
        <w:t>beneficial effects were observed in the dieting domain, such as higher consumption of home-cooked meals</w:t>
      </w:r>
      <w:r w:rsidR="00B70BAF" w:rsidRPr="00205201">
        <w:rPr>
          <w:rFonts w:ascii="Times New Roman" w:hAnsi="Times New Roman" w:cs="Times New Roman"/>
          <w:sz w:val="24"/>
          <w:szCs w:val="24"/>
        </w:rPr>
        <w:t xml:space="preserve"> and healthy food (e.g. vegetables)</w:t>
      </w:r>
      <w:r w:rsidR="00EF25CD" w:rsidRPr="00205201">
        <w:rPr>
          <w:rFonts w:ascii="Times New Roman" w:hAnsi="Times New Roman" w:cs="Times New Roman"/>
          <w:sz w:val="24"/>
          <w:szCs w:val="24"/>
        </w:rPr>
        <w:t>.</w:t>
      </w:r>
      <w:r w:rsidR="00DF08CD" w:rsidRPr="00205201">
        <w:rPr>
          <w:rFonts w:ascii="Times New Roman" w:hAnsi="Times New Roman" w:cs="Times New Roman"/>
          <w:sz w:val="24"/>
          <w:szCs w:val="24"/>
        </w:rPr>
        <w:t xml:space="preserve"> On the other hand, the overall food and alcohol consumption </w:t>
      </w:r>
      <w:r w:rsidR="0088135A">
        <w:rPr>
          <w:rFonts w:ascii="Times New Roman" w:hAnsi="Times New Roman" w:cs="Times New Roman"/>
          <w:sz w:val="24"/>
          <w:szCs w:val="24"/>
        </w:rPr>
        <w:t>showed an increasing trend</w:t>
      </w:r>
      <w:r w:rsidR="00A31C10" w:rsidRPr="00205201">
        <w:rPr>
          <w:rFonts w:ascii="Times New Roman" w:hAnsi="Times New Roman" w:cs="Times New Roman"/>
          <w:sz w:val="24"/>
          <w:szCs w:val="24"/>
        </w:rPr>
        <w:t xml:space="preserve">, which could have been </w:t>
      </w:r>
      <w:r w:rsidR="005F1611" w:rsidRPr="00205201">
        <w:rPr>
          <w:rFonts w:ascii="Times New Roman" w:hAnsi="Times New Roman" w:cs="Times New Roman"/>
          <w:sz w:val="24"/>
          <w:szCs w:val="24"/>
        </w:rPr>
        <w:t xml:space="preserve">either the result or </w:t>
      </w:r>
      <w:r w:rsidR="00774EE8" w:rsidRPr="00205201">
        <w:rPr>
          <w:rFonts w:ascii="Times New Roman" w:hAnsi="Times New Roman" w:cs="Times New Roman"/>
          <w:sz w:val="24"/>
          <w:szCs w:val="24"/>
        </w:rPr>
        <w:t xml:space="preserve">the </w:t>
      </w:r>
      <w:r w:rsidR="005F1611" w:rsidRPr="00205201">
        <w:rPr>
          <w:rFonts w:ascii="Times New Roman" w:hAnsi="Times New Roman" w:cs="Times New Roman"/>
          <w:sz w:val="24"/>
          <w:szCs w:val="24"/>
        </w:rPr>
        <w:t xml:space="preserve">cause </w:t>
      </w:r>
      <w:r w:rsidR="00A31C10" w:rsidRPr="00205201">
        <w:rPr>
          <w:rFonts w:ascii="Times New Roman" w:hAnsi="Times New Roman" w:cs="Times New Roman"/>
          <w:sz w:val="24"/>
          <w:szCs w:val="24"/>
        </w:rPr>
        <w:t>of</w:t>
      </w:r>
      <w:r w:rsidR="005F1611" w:rsidRPr="00205201">
        <w:rPr>
          <w:rFonts w:ascii="Times New Roman" w:hAnsi="Times New Roman" w:cs="Times New Roman"/>
          <w:sz w:val="24"/>
          <w:szCs w:val="24"/>
        </w:rPr>
        <w:t xml:space="preserve"> poorer</w:t>
      </w:r>
      <w:r w:rsidR="00A31C10" w:rsidRPr="00205201">
        <w:rPr>
          <w:rFonts w:ascii="Times New Roman" w:hAnsi="Times New Roman" w:cs="Times New Roman"/>
          <w:sz w:val="24"/>
          <w:szCs w:val="24"/>
        </w:rPr>
        <w:t xml:space="preserve"> mental health</w:t>
      </w:r>
      <w:r w:rsidR="00177AE3">
        <w:rPr>
          <w:rFonts w:ascii="Times New Roman" w:hAnsi="Times New Roman" w:cs="Times New Roman"/>
          <w:sz w:val="24"/>
          <w:szCs w:val="24"/>
        </w:rPr>
        <w:t xml:space="preserve">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rPr>
        <w:instrText>ADDIN CSL_CITATION {"citationItems":[{"id":"ITEM-1","itemData":{"DOI":"10.1007/S13679-015-0164-9","ISSN":"2162-4968","PMID":"26627487","abstract":"The American Medical Association recently recognized obesity as both an illness and a leading cause of preventable death and chronic disease. This association is not only linked to physical health outcomes, however, as obesity has also been extensively associated with mental illness as well. Both obesity and severe mental illness decrease quality of life and are associated with an increase in disability, morbidity, and mortality, and when they occur together, these adverse health outcomes are magnified. Despite educational campaigns, increased awareness, and improved treatment options, the high prevalence of mental illness and comorbid obesity remains a serious problem. This review examines this overlap, highlighting clinical and biological factors that have been linked to this association in order to improve our understanding and help elucidate potential therapeutic avenues.","author":[{"dropping-particle":"","family":"C","given":"Avila","non-dropping-particle":"","parse-names":false,"suffix":""},{"dropping-particle":"","family":"AC","given":"Holloway","non-dropping-particle":"","parse-names":false,"suffix":""},{"dropping-particle":"","family":"MK","given":"Hahn","non-dropping-particle":"","parse-names":false,"suffix":""},{"dropping-particle":"","family":"KM","given":"Morrison","non-dropping-particle":"","parse-names":false,"suffix":""},{"dropping-particle":"","family":"M","given":"Restivo","non-dropping-particle":"","parse-names":false,"suffix":""},{"dropping-particle":"","family":"R","given":"Anglin","non-dropping-particle":"","parse-names":false,"suffix":""},{"dropping-particle":"","family":"VH","given":"Taylor","non-dropping-particle":"","parse-names":false,"suffix":""}],"container-title":"Current obesity reports","id":"ITEM-1","issue":"3","issued":{"date-parts":[["2015","9","1"]]},"page":"303-310","publisher":"Curr Obes Rep","title":"An Overview of Links Between Obesity and Mental Health","type":"article-journal","volume":"4"},"uris":["http://www.mendeley.com/documents/?uuid=3d70550b-3557-3fe0-bac0-afed5abbef39"]}],"mendeley":{"formattedCitation":"(103)","plainTextFormattedCitation":"(103)","previouslyFormattedCitation":"(103)"},"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F63EFC">
        <w:rPr>
          <w:rFonts w:ascii="Times New Roman" w:hAnsi="Times New Roman" w:cs="Times New Roman"/>
          <w:noProof/>
          <w:sz w:val="24"/>
          <w:szCs w:val="24"/>
        </w:rPr>
        <w:t>(103)</w:t>
      </w:r>
      <w:r w:rsidR="00EA42F4">
        <w:rPr>
          <w:rFonts w:ascii="Times New Roman" w:hAnsi="Times New Roman" w:cs="Times New Roman"/>
          <w:sz w:val="24"/>
          <w:szCs w:val="24"/>
          <w:vertAlign w:val="superscript"/>
        </w:rPr>
        <w:fldChar w:fldCharType="end"/>
      </w:r>
      <w:r w:rsidR="0066618F" w:rsidRPr="00205201">
        <w:rPr>
          <w:rFonts w:ascii="Times New Roman" w:hAnsi="Times New Roman" w:cs="Times New Roman"/>
          <w:sz w:val="24"/>
          <w:szCs w:val="24"/>
        </w:rPr>
        <w:t>.</w:t>
      </w:r>
    </w:p>
    <w:p w14:paraId="50F716FF" w14:textId="27E334EE" w:rsidR="00EF25CD" w:rsidRPr="00205201" w:rsidRDefault="003F072D"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An unavoidable consequence of the SDMs and, in the most extreme cases, of the national lockdowns was financial hardship and job loss.</w:t>
      </w:r>
      <w:r w:rsidR="00BF007E" w:rsidRPr="00205201">
        <w:rPr>
          <w:rFonts w:ascii="Times New Roman" w:eastAsia="Times New Roman" w:hAnsi="Times New Roman" w:cs="Times New Roman"/>
          <w:sz w:val="24"/>
          <w:szCs w:val="24"/>
        </w:rPr>
        <w:t xml:space="preserve"> </w:t>
      </w:r>
      <w:r w:rsidRPr="00205201">
        <w:rPr>
          <w:rFonts w:ascii="Times New Roman" w:hAnsi="Times New Roman" w:cs="Times New Roman"/>
          <w:sz w:val="24"/>
          <w:szCs w:val="24"/>
        </w:rPr>
        <w:t xml:space="preserve">A large body of evidence </w:t>
      </w:r>
      <w:r w:rsidR="00FC48E3">
        <w:rPr>
          <w:rFonts w:ascii="Times New Roman" w:hAnsi="Times New Roman" w:cs="Times New Roman"/>
          <w:sz w:val="24"/>
          <w:szCs w:val="24"/>
        </w:rPr>
        <w:t>suggests that</w:t>
      </w:r>
      <w:r w:rsidRPr="00205201">
        <w:rPr>
          <w:rFonts w:ascii="Times New Roman" w:hAnsi="Times New Roman" w:cs="Times New Roman"/>
          <w:sz w:val="24"/>
          <w:szCs w:val="24"/>
        </w:rPr>
        <w:t xml:space="preserve"> financial stress is linked to mental illness, which then could have fuelled the obesity risk</w:t>
      </w:r>
      <w:r w:rsidR="00891349" w:rsidRPr="00205201">
        <w:rPr>
          <w:rFonts w:ascii="Times New Roman" w:hAnsi="Times New Roman" w:cs="Times New Roman"/>
          <w:sz w:val="24"/>
          <w:szCs w:val="24"/>
        </w:rPr>
        <w:t xml:space="preserve"> </w:t>
      </w:r>
      <w:r w:rsidRPr="00205201">
        <w:rPr>
          <w:rFonts w:ascii="Times New Roman" w:hAnsi="Times New Roman" w:cs="Times New Roman"/>
          <w:sz w:val="24"/>
          <w:szCs w:val="24"/>
        </w:rPr>
        <w:t xml:space="preserve">factors </w:t>
      </w:r>
      <w:r w:rsidR="007F455C" w:rsidRPr="00205201">
        <w:rPr>
          <w:rFonts w:ascii="Times New Roman" w:hAnsi="Times New Roman" w:cs="Times New Roman"/>
          <w:sz w:val="24"/>
          <w:szCs w:val="24"/>
        </w:rPr>
        <w:t>mentioned previously</w:t>
      </w:r>
      <w:r w:rsidR="00177AE3">
        <w:rPr>
          <w:rFonts w:ascii="Times New Roman" w:hAnsi="Times New Roman" w:cs="Times New Roman"/>
          <w:sz w:val="24"/>
          <w:szCs w:val="24"/>
        </w:rPr>
        <w:t xml:space="preserve">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rPr>
        <w:instrText>ADDIN CSL_CITATION {"citationItems":[{"id":"ITEM-1","itemData":{"DOI":"10.1016/J.CPR.2020.101832","ISSN":"1873-7811","PMID":"32088498","abstract":"A review of the literature investigating the role of psychological factors in the relationship between financial hardship and mental health was completed. The review sought to identify which factors have been most consistently and reliably indicated, and the mechanisms by which these factors are proposed to contribute to the association between hardship and mental health. Although the review identified that a broad variety of factors have been investigated, skills related to personal agency, self-esteem and coping were most frequently and reliably associated with the relationship between financial hardship and mental health outcomes. Just over half of the studies reviewed concluded that the psychological factor investigated was either eroded by financial hardship, increasing vulnerability to mental health difficulties, or protected mental health by remaining intact despite the effects of financial hardship. The remaining studies found no such effect or did not analyse their data in a manner in which a mechanism of action could be identified. The methodological quality of the research included in the review was variable. The valid and reliable measurement of financial hardship, and conclusions regarding causation due to the use of predominantly cross-sectional design were areas of particular weakness.","author":[{"dropping-particle":"","family":"C","given":"Frankham","non-dropping-particle":"","parse-names":false,"suffix":""},{"dropping-particle":"","family":"T","given":"Richardson","non-dropping-particle":"","parse-names":false,"suffix":""},{"dropping-particle":"","family":"N","given":"Maguire","non-dropping-particle":"","parse-names":false,"suffix":""}],"container-title":"Clinical psychology review","id":"ITEM-1","issued":{"date-parts":[["2020","4","1"]]},"publisher":"Clin Psychol Rev","title":"Psychological factors associated with financial hardship and mental health: A systematic review","type":"article-journal","volume":"77"},"uris":["http://www.mendeley.com/documents/?uuid=d0a84d62-d626-3def-ac4d-5f7d280a3088"]}],"mendeley":{"formattedCitation":"(104)","plainTextFormattedCitation":"(104)","previouslyFormattedCitation":"(104)"},"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F63EFC">
        <w:rPr>
          <w:rFonts w:ascii="Times New Roman" w:hAnsi="Times New Roman" w:cs="Times New Roman"/>
          <w:noProof/>
          <w:sz w:val="24"/>
          <w:szCs w:val="24"/>
        </w:rPr>
        <w:t>(104)</w:t>
      </w:r>
      <w:r w:rsidR="00EA42F4">
        <w:rPr>
          <w:rFonts w:ascii="Times New Roman" w:hAnsi="Times New Roman" w:cs="Times New Roman"/>
          <w:sz w:val="24"/>
          <w:szCs w:val="24"/>
          <w:vertAlign w:val="superscript"/>
        </w:rPr>
        <w:fldChar w:fldCharType="end"/>
      </w:r>
      <w:r w:rsidR="007F455C" w:rsidRPr="00205201">
        <w:rPr>
          <w:rFonts w:ascii="Times New Roman" w:hAnsi="Times New Roman" w:cs="Times New Roman"/>
          <w:sz w:val="24"/>
          <w:szCs w:val="24"/>
        </w:rPr>
        <w:t>.</w:t>
      </w:r>
      <w:r w:rsidR="00D25A1E" w:rsidRPr="00205201">
        <w:rPr>
          <w:rFonts w:ascii="Times New Roman" w:hAnsi="Times New Roman" w:cs="Times New Roman"/>
          <w:sz w:val="24"/>
          <w:szCs w:val="24"/>
        </w:rPr>
        <w:t xml:space="preserve"> </w:t>
      </w:r>
      <w:r w:rsidR="00AA741B" w:rsidRPr="00205201">
        <w:rPr>
          <w:rFonts w:ascii="Times New Roman" w:hAnsi="Times New Roman" w:cs="Times New Roman"/>
          <w:sz w:val="24"/>
          <w:szCs w:val="24"/>
        </w:rPr>
        <w:t xml:space="preserve">Another element adding an extra level of complexity is the </w:t>
      </w:r>
      <w:r w:rsidR="007F455C" w:rsidRPr="00205201">
        <w:rPr>
          <w:rFonts w:ascii="Times New Roman" w:hAnsi="Times New Roman" w:cs="Times New Roman"/>
          <w:sz w:val="24"/>
          <w:szCs w:val="24"/>
        </w:rPr>
        <w:t>bi-directional relationship between financial hardship, mental illness and the other obesity risk factors</w:t>
      </w:r>
      <w:r w:rsidR="00AA741B" w:rsidRPr="00205201">
        <w:rPr>
          <w:rFonts w:ascii="Times New Roman" w:hAnsi="Times New Roman" w:cs="Times New Roman"/>
          <w:sz w:val="24"/>
          <w:szCs w:val="24"/>
        </w:rPr>
        <w:t>, which</w:t>
      </w:r>
      <w:r w:rsidR="007F455C" w:rsidRPr="00205201">
        <w:rPr>
          <w:rFonts w:ascii="Times New Roman" w:hAnsi="Times New Roman" w:cs="Times New Roman"/>
          <w:sz w:val="24"/>
          <w:szCs w:val="24"/>
        </w:rPr>
        <w:t xml:space="preserve"> </w:t>
      </w:r>
      <w:r w:rsidR="00AA741B" w:rsidRPr="00205201">
        <w:rPr>
          <w:rFonts w:ascii="Times New Roman" w:hAnsi="Times New Roman" w:cs="Times New Roman"/>
          <w:sz w:val="24"/>
          <w:szCs w:val="24"/>
        </w:rPr>
        <w:t xml:space="preserve">makes </w:t>
      </w:r>
      <w:r w:rsidR="00891349" w:rsidRPr="00205201">
        <w:rPr>
          <w:rFonts w:ascii="Times New Roman" w:hAnsi="Times New Roman" w:cs="Times New Roman"/>
          <w:sz w:val="24"/>
          <w:szCs w:val="24"/>
        </w:rPr>
        <w:t xml:space="preserve">it </w:t>
      </w:r>
      <w:r w:rsidR="00AA741B" w:rsidRPr="00205201">
        <w:rPr>
          <w:rFonts w:ascii="Times New Roman" w:hAnsi="Times New Roman" w:cs="Times New Roman"/>
          <w:sz w:val="24"/>
          <w:szCs w:val="24"/>
        </w:rPr>
        <w:t xml:space="preserve">problematic </w:t>
      </w:r>
      <w:r w:rsidR="00891349" w:rsidRPr="00205201">
        <w:rPr>
          <w:rFonts w:ascii="Times New Roman" w:hAnsi="Times New Roman" w:cs="Times New Roman"/>
          <w:sz w:val="24"/>
          <w:szCs w:val="24"/>
        </w:rPr>
        <w:t>to draw</w:t>
      </w:r>
      <w:r w:rsidR="00AA741B" w:rsidRPr="00205201">
        <w:rPr>
          <w:rFonts w:ascii="Times New Roman" w:hAnsi="Times New Roman" w:cs="Times New Roman"/>
          <w:sz w:val="24"/>
          <w:szCs w:val="24"/>
        </w:rPr>
        <w:t xml:space="preserve"> a conclusion on </w:t>
      </w:r>
      <w:r w:rsidR="00BF007E" w:rsidRPr="00205201">
        <w:rPr>
          <w:rFonts w:ascii="Times New Roman" w:hAnsi="Times New Roman" w:cs="Times New Roman"/>
          <w:sz w:val="24"/>
          <w:szCs w:val="24"/>
        </w:rPr>
        <w:t>which is the</w:t>
      </w:r>
      <w:r w:rsidR="00AA741B" w:rsidRPr="00205201">
        <w:rPr>
          <w:rFonts w:ascii="Times New Roman" w:hAnsi="Times New Roman" w:cs="Times New Roman"/>
          <w:sz w:val="24"/>
          <w:szCs w:val="24"/>
        </w:rPr>
        <w:t xml:space="preserve"> leading factor</w:t>
      </w:r>
      <w:r w:rsidR="00BF007E" w:rsidRPr="00205201">
        <w:rPr>
          <w:rFonts w:ascii="Times New Roman" w:hAnsi="Times New Roman" w:cs="Times New Roman"/>
          <w:sz w:val="24"/>
          <w:szCs w:val="24"/>
        </w:rPr>
        <w:t xml:space="preserve"> during stressful </w:t>
      </w:r>
      <w:r w:rsidR="0037664B" w:rsidRPr="00205201">
        <w:rPr>
          <w:rFonts w:ascii="Times New Roman" w:hAnsi="Times New Roman" w:cs="Times New Roman"/>
          <w:sz w:val="24"/>
          <w:szCs w:val="24"/>
        </w:rPr>
        <w:t>circumstances</w:t>
      </w:r>
      <w:r w:rsidR="00BF007E" w:rsidRPr="00205201">
        <w:rPr>
          <w:rFonts w:ascii="Times New Roman" w:hAnsi="Times New Roman" w:cs="Times New Roman"/>
          <w:sz w:val="24"/>
          <w:szCs w:val="24"/>
        </w:rPr>
        <w:t>,</w:t>
      </w:r>
      <w:r w:rsidR="0037664B" w:rsidRPr="00205201">
        <w:rPr>
          <w:rFonts w:ascii="Times New Roman" w:hAnsi="Times New Roman" w:cs="Times New Roman"/>
          <w:sz w:val="24"/>
          <w:szCs w:val="24"/>
        </w:rPr>
        <w:t xml:space="preserve"> </w:t>
      </w:r>
      <w:r w:rsidR="00BF007E" w:rsidRPr="00205201">
        <w:rPr>
          <w:rFonts w:ascii="Times New Roman" w:hAnsi="Times New Roman" w:cs="Times New Roman"/>
          <w:sz w:val="24"/>
          <w:szCs w:val="24"/>
        </w:rPr>
        <w:t>such as a pandemic</w:t>
      </w:r>
      <w:r w:rsidR="00AA741B" w:rsidRPr="00205201">
        <w:rPr>
          <w:rFonts w:ascii="Times New Roman" w:hAnsi="Times New Roman" w:cs="Times New Roman"/>
          <w:sz w:val="24"/>
          <w:szCs w:val="24"/>
        </w:rPr>
        <w:t>.</w:t>
      </w:r>
    </w:p>
    <w:p w14:paraId="75625245" w14:textId="49C7ED0B" w:rsidR="00D25A1E" w:rsidRPr="00205201" w:rsidRDefault="00D25A1E" w:rsidP="0089037D">
      <w:pPr>
        <w:spacing w:line="480" w:lineRule="auto"/>
        <w:rPr>
          <w:rFonts w:ascii="Times New Roman" w:hAnsi="Times New Roman" w:cs="Times New Roman"/>
          <w:sz w:val="24"/>
          <w:szCs w:val="24"/>
        </w:rPr>
      </w:pPr>
    </w:p>
    <w:p w14:paraId="1F06E901" w14:textId="39AEA4DD" w:rsidR="00E20F3D" w:rsidRPr="00205201" w:rsidRDefault="00D25A1E"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 xml:space="preserve">There are </w:t>
      </w:r>
      <w:r w:rsidR="00891349" w:rsidRPr="00205201">
        <w:rPr>
          <w:rFonts w:ascii="Times New Roman" w:hAnsi="Times New Roman" w:cs="Times New Roman"/>
          <w:sz w:val="24"/>
          <w:szCs w:val="24"/>
        </w:rPr>
        <w:t>several</w:t>
      </w:r>
      <w:r w:rsidRPr="00205201">
        <w:rPr>
          <w:rFonts w:ascii="Times New Roman" w:hAnsi="Times New Roman" w:cs="Times New Roman"/>
          <w:sz w:val="24"/>
          <w:szCs w:val="24"/>
        </w:rPr>
        <w:t xml:space="preserve"> notable papers in the literature that have been published during the writing of this report which go some way to supporting our conclusions. </w:t>
      </w:r>
      <w:r w:rsidR="00A30A8F" w:rsidRPr="00205201">
        <w:rPr>
          <w:rFonts w:ascii="Times New Roman" w:hAnsi="Times New Roman" w:cs="Times New Roman"/>
          <w:sz w:val="24"/>
          <w:szCs w:val="24"/>
        </w:rPr>
        <w:t>Jia</w:t>
      </w:r>
      <w:r w:rsidR="00177AE3">
        <w:rPr>
          <w:rFonts w:ascii="Times New Roman" w:hAnsi="Times New Roman" w:cs="Times New Roman"/>
          <w:sz w:val="24"/>
          <w:szCs w:val="24"/>
        </w:rPr>
        <w:t xml:space="preserve">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rPr>
        <w:instrText>ADDIN CSL_CITATION {"citationItems":[{"id":"ITEM-1","itemData":{"DOI":"10.1111/OBR.13162","ISSN":"1467-789X","abstract":"The project ‘Obesogenic Environment and Childhood Obesity’ (OBECHO), carried out under the leadership of the International Institute of Spatial Lifecourse Epidemiology (ISLE), has reviewed all sufficiently reported studies of obesogenic environmental determinants published prior to 1 January 2019. Findings of the OBECHO project have formed the unprecedentedly inclusive evidence for policy-making and the establishment of the future research agenda regarding the obesogenic environment. Furthermore, the outbreak of the coronavirus disease 2019 (COVID-19) pandemic has made this evidence become an important benchmark record of how youths have interacted with the obesogenic environment in the pre-COVID-19 era. The implementation of lockdown measures worldwide for curbing COVID-19 transmission has been affecting not mere youth's lifestyle behaviours and weight status but, more fundamentally, obesogenic environments and hence youth-environment interaction patterns. However, COVID-19, although causing unfavoured changes, will speed up the transformation of the research landscape from traditional to modern modes for more reliable evidence. We should closely track and study those abnormalities caused by COVID-19 and the accompanying interventions.","author":[{"dropping-particle":"","family":"Jia","given":"Peng","non-dropping-particle":"","parse-names":false,"suffix":""}],"container-title":"Obesity Reviews","id":"ITEM-1","issue":"S1","issued":{"date-parts":[["2021","2","1"]]},"page":"e13162","publisher":"John Wiley &amp; Sons, Ltd","title":"A changed research landscape of youth's obesogenic behaviours and environments in the post-COVID-19 era","type":"article-journal","volume":"22"},"uris":["http://www.mendeley.com/documents/?uuid=05d4c32d-ba76-36a0-9c47-65fe22b1a0d7"]}],"mendeley":{"formattedCitation":"(105)","plainTextFormattedCitation":"(105)","previouslyFormattedCitation":"(105)"},"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F63EFC">
        <w:rPr>
          <w:rFonts w:ascii="Times New Roman" w:hAnsi="Times New Roman" w:cs="Times New Roman"/>
          <w:noProof/>
          <w:sz w:val="24"/>
          <w:szCs w:val="24"/>
        </w:rPr>
        <w:t>(105)</w:t>
      </w:r>
      <w:r w:rsidR="00EA42F4">
        <w:rPr>
          <w:rFonts w:ascii="Times New Roman" w:hAnsi="Times New Roman" w:cs="Times New Roman"/>
          <w:sz w:val="24"/>
          <w:szCs w:val="24"/>
          <w:vertAlign w:val="superscript"/>
        </w:rPr>
        <w:fldChar w:fldCharType="end"/>
      </w:r>
      <w:r w:rsidR="00A30A8F" w:rsidRPr="00205201">
        <w:rPr>
          <w:rFonts w:ascii="Times New Roman" w:hAnsi="Times New Roman" w:cs="Times New Roman"/>
          <w:sz w:val="24"/>
          <w:szCs w:val="24"/>
        </w:rPr>
        <w:t xml:space="preserve">, Browne </w:t>
      </w:r>
      <w:r w:rsidR="00590E2C">
        <w:rPr>
          <w:rFonts w:ascii="Times New Roman" w:hAnsi="Times New Roman" w:cs="Times New Roman"/>
          <w:sz w:val="24"/>
          <w:szCs w:val="24"/>
        </w:rPr>
        <w:t xml:space="preserve">et al.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rPr>
        <w:instrText>ADDIN CSL_CITATION {"citationItems":[{"id":"ITEM-1","itemData":{"DOI":"10.1016/J.EXGER.2020.111121","ISSN":"1873-6815","PMID":"33132145","abstract":"Background: This study reports the accelerometer-based physical activity (PA) and sedentary behavior (SB) before and during the COVID-19 pandemic in hypertensive older adults. Methods: Thirty-five hypertensive older adults were included in this observational study. Accelerometer-based PA and SB measures were assessed before (January to March 2020) and during (June 2020) the COVID-19 pandemic. Linear mixed models were used to assess within-group changes in PA and SB measures, adjusted by accelerometer wear time. Results: Before COVID-19 pandemic participants presented: 5809 steps/day (SE = 366), 303.1 min/day (SE = 11.9) of light PA, 15.5 min/day (SE = 2.2) of moderate-vigorous PA, and 653.0 min/day (SE = 12.6) of SB. During COVID-19 pandemic there was a decrease in steps/day (β = −886 steps/day, SE = 361, p = 0.018), in moderate-vigorous PA (β = −2.8 min/day, SE = 2.4, p = 0.018), and a trend in light PA (β = −26.6 min/day, SE = 13.4, p = 0.053). In addition, SB increased during the COVID-19 pandemic (β = 29.6 min/day, SE = 13.4, p = 0.032). The magnitude of changes was greater on the weekend, mainly for steps/day (β = −1739 steps/day, SE = 424, p &lt; 0.001) and the SB pattern (more time spent in bouts of ≥10 and 30 min, less breaks/day and breaks/h). Conclusions: The COVID-19 pandemic may elicit unhealthy changes in movement behavior in hypertensive older adults. Lower PA, higher and more prolonged SB on the weekend are the main features of the behavioral changes.","author":[{"dropping-particle":"","family":"RAV","given":"Browne","non-dropping-particle":"","parse-names":false,"suffix":""},{"dropping-particle":"","family":"GAD","given":"Macêdo","non-dropping-particle":"","parse-names":false,"suffix":""},{"dropping-particle":"","family":"LLP","given":"Cabral","non-dropping-particle":"","parse-names":false,"suffix":""},{"dropping-particle":"","family":"GTA","given":"Oliveira","non-dropping-particle":"","parse-names":false,"suffix":""},{"dropping-particle":"","family":"A","given":"Vivas","non-dropping-particle":"","parse-names":false,"suffix":""},{"dropping-particle":"","family":"EB","given":"Fontes","non-dropping-particle":"","parse-names":false,"suffix":""},{"dropping-particle":"","family":"HM","given":"Elsangedy","non-dropping-particle":"","parse-names":false,"suffix":""},{"dropping-particle":"","family":"EC","given":"Costa","non-dropping-particle":"","parse-names":false,"suffix":""}],"container-title":"Experimental gerontology","id":"ITEM-1","issued":{"date-parts":[["2020","12","1"]]},"publisher":"Exp Gerontol","title":"Initial impact of the COVID-19 pandemic on physical activity and sedentary behavior in hypertensive older adults: An accelerometer-based analysis","type":"article-journal","volume":"142"},"uris":["http://www.mendeley.com/documents/?uuid=282e9287-1481-3c40-91fe-5bb771d32780"]}],"mendeley":{"formattedCitation":"(106)","plainTextFormattedCitation":"(106)","previouslyFormattedCitation":"(106)"},"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F63EFC">
        <w:rPr>
          <w:rFonts w:ascii="Times New Roman" w:hAnsi="Times New Roman" w:cs="Times New Roman"/>
          <w:noProof/>
          <w:sz w:val="24"/>
          <w:szCs w:val="24"/>
        </w:rPr>
        <w:t>(106)</w:t>
      </w:r>
      <w:r w:rsidR="00EA42F4">
        <w:rPr>
          <w:rFonts w:ascii="Times New Roman" w:hAnsi="Times New Roman" w:cs="Times New Roman"/>
          <w:sz w:val="24"/>
          <w:szCs w:val="24"/>
          <w:vertAlign w:val="superscript"/>
        </w:rPr>
        <w:fldChar w:fldCharType="end"/>
      </w:r>
      <w:r w:rsidR="00A30A8F" w:rsidRPr="00205201">
        <w:rPr>
          <w:rFonts w:ascii="Times New Roman" w:hAnsi="Times New Roman" w:cs="Times New Roman"/>
          <w:sz w:val="24"/>
          <w:szCs w:val="24"/>
        </w:rPr>
        <w:t xml:space="preserve"> and </w:t>
      </w:r>
      <w:proofErr w:type="spellStart"/>
      <w:r w:rsidR="00A30A8F" w:rsidRPr="00205201">
        <w:rPr>
          <w:rFonts w:ascii="Times New Roman" w:hAnsi="Times New Roman" w:cs="Times New Roman"/>
          <w:sz w:val="24"/>
          <w:szCs w:val="24"/>
        </w:rPr>
        <w:t>Knebush</w:t>
      </w:r>
      <w:proofErr w:type="spellEnd"/>
      <w:r w:rsidR="00A30A8F" w:rsidRPr="00205201">
        <w:rPr>
          <w:rFonts w:ascii="Times New Roman" w:hAnsi="Times New Roman" w:cs="Times New Roman"/>
          <w:sz w:val="24"/>
          <w:szCs w:val="24"/>
        </w:rPr>
        <w:t xml:space="preserve"> </w:t>
      </w:r>
      <w:r w:rsidR="00590E2C">
        <w:rPr>
          <w:rFonts w:ascii="Times New Roman" w:hAnsi="Times New Roman" w:cs="Times New Roman"/>
          <w:sz w:val="24"/>
          <w:szCs w:val="24"/>
        </w:rPr>
        <w:t xml:space="preserve">et al.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rPr>
        <w:instrText>ADDIN CSL_CITATION {"citationItems":[{"id":"ITEM-1","itemData":{"DOI":"10.1111/OBR.13222","ISSN":"1467-789X","PMID":"34184392","abstract":"Summary Childhood obesity is a public health concern globally, with generally higher prevalence rates in boys compared to girls. Although biological sex is an important determinant, gender roles and norms influence the exposure and vulnerability to risk factors for noncommunicable diseases. Norms and roles might be reinforced or change due to coronavirus disease 2019 (COVID-19) related measures as well as the exposure to risk factors for childhood obesity. COVID-19 related changes, such as home confinement, influence a child's risk of obesity. Using Dahlgren and Whitehead's model of the main determinants of health, this paper aims to provide a roadmap for future research on sex, gender, and childhood obesity during the time of COVID-19. It examines how COVID-19 has led to important changes in children's general socioeconomic, cultural, and environmental conditions, social and community networks, and individual lifestyle factors and how these may affect a child's risk for obesity. It focuses on the influence of gender and sex and outlines key considerations and indicators to examine in future studies concerned with promoting health and gender equity and equality. We need to understand the differential impact of COVID-19 related measures on girls' and boys' risk for obesity to adequately react with preventive measures, policies, and programs.","author":[{"dropping-particle":"","family":"V","given":"Knebusch","non-dropping-particle":"","parse-names":false,"suffix":""},{"dropping-particle":"","family":"J","given":"Williams","non-dropping-particle":"","parse-names":false,"suffix":""},{"dropping-particle":"","family":"I","given":"Yordi Aguirre","non-dropping-particle":"","parse-names":false,"suffix":""},{"dropping-particle":"","family":"MW","given":"Weber","non-dropping-particle":"","parse-names":false,"suffix":""},{"dropping-particle":"","family":"I","given":"Rakovac","non-dropping-particle":"","parse-names":false,"suffix":""},{"dropping-particle":"","family":"J","given":"Breda","non-dropping-particle":"","parse-names":false,"suffix":""}],"container-title":"Obesity reviews : an official journal of the International Association for the Study of Obesity","id":"ITEM-1","issued":{"date-parts":[["2021","6","28"]]},"publisher":"Obes Rev","title":"Effects of the coronavirus disease 2019 pandemic and the policy response on childhood obesity risk factors: Gender and sex differences and recommendations for research","type":"article-journal"},"uris":["http://www.mendeley.com/documents/?uuid=b2452e85-bc31-3bf5-a33f-a1abd4e6890d"]}],"mendeley":{"formattedCitation":"(107)","plainTextFormattedCitation":"(107)","previouslyFormattedCitation":"(107)"},"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F63EFC">
        <w:rPr>
          <w:rFonts w:ascii="Times New Roman" w:hAnsi="Times New Roman" w:cs="Times New Roman"/>
          <w:noProof/>
          <w:sz w:val="24"/>
          <w:szCs w:val="24"/>
        </w:rPr>
        <w:t>(107)</w:t>
      </w:r>
      <w:r w:rsidR="00EA42F4">
        <w:rPr>
          <w:rFonts w:ascii="Times New Roman" w:hAnsi="Times New Roman" w:cs="Times New Roman"/>
          <w:sz w:val="24"/>
          <w:szCs w:val="24"/>
          <w:vertAlign w:val="superscript"/>
        </w:rPr>
        <w:fldChar w:fldCharType="end"/>
      </w:r>
      <w:r w:rsidR="00A30A8F" w:rsidRPr="00205201">
        <w:rPr>
          <w:rFonts w:ascii="Times New Roman" w:hAnsi="Times New Roman" w:cs="Times New Roman"/>
          <w:sz w:val="24"/>
          <w:szCs w:val="24"/>
        </w:rPr>
        <w:t xml:space="preserve"> all discuss similar findings with </w:t>
      </w:r>
      <w:r w:rsidR="00891349" w:rsidRPr="00205201">
        <w:rPr>
          <w:rFonts w:ascii="Times New Roman" w:hAnsi="Times New Roman" w:cs="Times New Roman"/>
          <w:sz w:val="24"/>
          <w:szCs w:val="24"/>
        </w:rPr>
        <w:t xml:space="preserve">the </w:t>
      </w:r>
      <w:r w:rsidR="00A30A8F" w:rsidRPr="00205201">
        <w:rPr>
          <w:rFonts w:ascii="Times New Roman" w:hAnsi="Times New Roman" w:cs="Times New Roman"/>
          <w:sz w:val="24"/>
          <w:szCs w:val="24"/>
        </w:rPr>
        <w:t>interaction between the coronavirus pandemic and</w:t>
      </w:r>
      <w:r w:rsidR="00733B9F" w:rsidRPr="00205201">
        <w:rPr>
          <w:rFonts w:ascii="Times New Roman" w:hAnsi="Times New Roman" w:cs="Times New Roman"/>
          <w:sz w:val="24"/>
          <w:szCs w:val="24"/>
        </w:rPr>
        <w:t xml:space="preserve"> obesogenic risk factors</w:t>
      </w:r>
      <w:r w:rsidR="00A30A8F" w:rsidRPr="00205201">
        <w:rPr>
          <w:rFonts w:ascii="Times New Roman" w:hAnsi="Times New Roman" w:cs="Times New Roman"/>
          <w:sz w:val="24"/>
          <w:szCs w:val="24"/>
        </w:rPr>
        <w:t xml:space="preserve">. </w:t>
      </w:r>
      <w:r w:rsidR="008D66CF" w:rsidRPr="00205201">
        <w:rPr>
          <w:rFonts w:ascii="Times New Roman" w:hAnsi="Times New Roman" w:cs="Times New Roman"/>
          <w:sz w:val="24"/>
          <w:szCs w:val="24"/>
        </w:rPr>
        <w:t>Jia</w:t>
      </w:r>
      <w:r w:rsidR="00177AE3">
        <w:rPr>
          <w:rFonts w:ascii="Times New Roman" w:hAnsi="Times New Roman" w:cs="Times New Roman"/>
          <w:sz w:val="24"/>
          <w:szCs w:val="24"/>
        </w:rPr>
        <w:t xml:space="preserve">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rPr>
        <w:instrText>ADDIN CSL_CITATION {"citationItems":[{"id":"ITEM-1","itemData":{"DOI":"10.1111/OBR.13162","ISSN":"1467-789X","abstract":"The project ‘Obesogenic Environment and Childhood Obesity’ (OBECHO), carried out under the leadership of the International Institute of Spatial Lifecourse Epidemiology (ISLE), has reviewed all sufficiently reported studies of obesogenic environmental determinants published prior to 1 January 2019. Findings of the OBECHO project have formed the unprecedentedly inclusive evidence for policy-making and the establishment of the future research agenda regarding the obesogenic environment. Furthermore, the outbreak of the coronavirus disease 2019 (COVID-19) pandemic has made this evidence become an important benchmark record of how youths have interacted with the obesogenic environment in the pre-COVID-19 era. The implementation of lockdown measures worldwide for curbing COVID-19 transmission has been affecting not mere youth's lifestyle behaviours and weight status but, more fundamentally, obesogenic environments and hence youth-environment interaction patterns. However, COVID-19, although causing unfavoured changes, will speed up the transformation of the research landscape from traditional to modern modes for more reliable evidence. We should closely track and study those abnormalities caused by COVID-19 and the accompanying interventions.","author":[{"dropping-particle":"","family":"Jia","given":"Peng","non-dropping-particle":"","parse-names":false,"suffix":""}],"container-title":"Obesity Reviews","id":"ITEM-1","issue":"S1","issued":{"date-parts":[["2021","2","1"]]},"page":"e13162","publisher":"John Wiley &amp; Sons, Ltd","title":"A changed research landscape of youth's obesogenic behaviours and environments in the post-COVID-19 era","type":"article-journal","volume":"22"},"uris":["http://www.mendeley.com/documents/?uuid=05d4c32d-ba76-36a0-9c47-65fe22b1a0d7"]}],"mendeley":{"formattedCitation":"(105)","plainTextFormattedCitation":"(105)","previouslyFormattedCitation":"(105)"},"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F63EFC">
        <w:rPr>
          <w:rFonts w:ascii="Times New Roman" w:hAnsi="Times New Roman" w:cs="Times New Roman"/>
          <w:noProof/>
          <w:sz w:val="24"/>
          <w:szCs w:val="24"/>
        </w:rPr>
        <w:t>(105)</w:t>
      </w:r>
      <w:r w:rsidR="00EA42F4">
        <w:rPr>
          <w:rFonts w:ascii="Times New Roman" w:hAnsi="Times New Roman" w:cs="Times New Roman"/>
          <w:sz w:val="24"/>
          <w:szCs w:val="24"/>
          <w:vertAlign w:val="superscript"/>
        </w:rPr>
        <w:fldChar w:fldCharType="end"/>
      </w:r>
      <w:r w:rsidR="008D66CF" w:rsidRPr="00205201">
        <w:rPr>
          <w:rFonts w:ascii="Times New Roman" w:hAnsi="Times New Roman" w:cs="Times New Roman"/>
          <w:sz w:val="24"/>
          <w:szCs w:val="24"/>
        </w:rPr>
        <w:t xml:space="preserve"> highlights the multifactorial impact of the pandemic on the obesogenic environment in adolescents, including increased sedentary time and dietary changes. </w:t>
      </w:r>
      <w:r w:rsidR="00E20F3D" w:rsidRPr="00205201">
        <w:rPr>
          <w:rFonts w:ascii="Times New Roman" w:hAnsi="Times New Roman" w:cs="Times New Roman"/>
          <w:sz w:val="24"/>
          <w:szCs w:val="24"/>
        </w:rPr>
        <w:t xml:space="preserve">Upstream factors such as changes </w:t>
      </w:r>
      <w:r w:rsidR="00113856" w:rsidRPr="00205201">
        <w:rPr>
          <w:rFonts w:ascii="Times New Roman" w:hAnsi="Times New Roman" w:cs="Times New Roman"/>
          <w:sz w:val="24"/>
          <w:szCs w:val="24"/>
        </w:rPr>
        <w:t xml:space="preserve">in </w:t>
      </w:r>
      <w:r w:rsidR="00E20F3D" w:rsidRPr="00205201">
        <w:rPr>
          <w:rFonts w:ascii="Times New Roman" w:hAnsi="Times New Roman" w:cs="Times New Roman"/>
          <w:sz w:val="24"/>
          <w:szCs w:val="24"/>
        </w:rPr>
        <w:t>food environments and interaction with the built environment might help to explain some of our findings</w:t>
      </w:r>
      <w:r w:rsidR="001C5A23" w:rsidRPr="00205201">
        <w:rPr>
          <w:rFonts w:ascii="Times New Roman" w:hAnsi="Times New Roman" w:cs="Times New Roman"/>
          <w:sz w:val="24"/>
          <w:szCs w:val="24"/>
        </w:rPr>
        <w:t>;</w:t>
      </w:r>
      <w:r w:rsidR="00E20F3D" w:rsidRPr="00205201">
        <w:rPr>
          <w:rFonts w:ascii="Times New Roman" w:hAnsi="Times New Roman" w:cs="Times New Roman"/>
          <w:sz w:val="24"/>
          <w:szCs w:val="24"/>
        </w:rPr>
        <w:t xml:space="preserve"> however</w:t>
      </w:r>
      <w:r w:rsidR="001C5A23" w:rsidRPr="00205201">
        <w:rPr>
          <w:rFonts w:ascii="Times New Roman" w:hAnsi="Times New Roman" w:cs="Times New Roman"/>
          <w:sz w:val="24"/>
          <w:szCs w:val="24"/>
        </w:rPr>
        <w:t>,</w:t>
      </w:r>
      <w:r w:rsidR="00E20F3D" w:rsidRPr="00205201">
        <w:rPr>
          <w:rFonts w:ascii="Times New Roman" w:hAnsi="Times New Roman" w:cs="Times New Roman"/>
          <w:sz w:val="24"/>
          <w:szCs w:val="24"/>
        </w:rPr>
        <w:t xml:space="preserve"> as noted by Jia more modern measurement techniques are needed to better quantify this. An important issue raised is the difficulty in following up cohorts during periods of lockdown and how this will affect future data trends. </w:t>
      </w:r>
    </w:p>
    <w:p w14:paraId="5213F055" w14:textId="514A8D22" w:rsidR="00E20F3D" w:rsidRPr="00205201" w:rsidRDefault="00E20F3D" w:rsidP="0089037D">
      <w:pPr>
        <w:spacing w:line="480" w:lineRule="auto"/>
        <w:rPr>
          <w:rFonts w:ascii="Times New Roman" w:hAnsi="Times New Roman" w:cs="Times New Roman"/>
          <w:sz w:val="24"/>
          <w:szCs w:val="24"/>
        </w:rPr>
      </w:pPr>
    </w:p>
    <w:p w14:paraId="34153BFA" w14:textId="79A9C1C0" w:rsidR="00E20F3D" w:rsidRPr="00205201" w:rsidRDefault="00E20F3D" w:rsidP="0089037D">
      <w:pPr>
        <w:spacing w:line="480" w:lineRule="auto"/>
        <w:rPr>
          <w:rFonts w:ascii="Times New Roman" w:hAnsi="Times New Roman" w:cs="Times New Roman"/>
          <w:sz w:val="24"/>
          <w:szCs w:val="24"/>
        </w:rPr>
      </w:pPr>
      <w:r w:rsidRPr="004324B7">
        <w:rPr>
          <w:rFonts w:ascii="Times New Roman" w:hAnsi="Times New Roman" w:cs="Times New Roman"/>
          <w:sz w:val="24"/>
          <w:szCs w:val="24"/>
          <w:lang w:val="fr-FR"/>
        </w:rPr>
        <w:t xml:space="preserve">Browne </w:t>
      </w:r>
      <w:r w:rsidR="00590E2C">
        <w:rPr>
          <w:rFonts w:ascii="Times New Roman" w:hAnsi="Times New Roman" w:cs="Times New Roman"/>
          <w:sz w:val="24"/>
          <w:szCs w:val="24"/>
          <w:lang w:val="fr-FR"/>
        </w:rPr>
        <w:t xml:space="preserve">et al.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lang w:val="fr-FR"/>
        </w:rPr>
        <w:instrText>ADDIN CSL_CITATION {"citationItems":[{"id":"ITEM-1","itemData":{"DOI":"10.1016/J.EXGER.2020.111121","ISSN":"1873-6815","PMID":"33132145","abstract":"Background: This study reports the accelerometer-based physical activity (PA) and sedentary behavior (SB) before and during the COVID-19 pandemic in hypertensive older adults. Methods: Thirty-five hypertensive older adults were included in this observational study. Accelerometer-based PA and SB measures were assessed before (January to March 2020) and during (June 2020) the COVID-19 pandemic. Linear mixed models were used to assess within-group changes in PA and SB measures, adjusted by accelerometer wear time. Results: Before COVID-19 pandemic participants presented: 5809 steps/day (SE = 366), 303.1 min/day (SE = 11.9) of light PA, 15.5 min/day (SE = 2.2) of moderate-vigorous PA, and 653.0 min/day (SE = 12.6) of SB. During COVID-19 pandemic there was a decrease in steps/day (β = −886 steps/day, SE = 361, p = 0.018), in moderate-vigorous PA (β = −2.8 min/day, SE = 2.4, p = 0.018), and a trend in light PA (β = −26.6 min/day, SE = 13.4, p = 0.053). In addition, SB increased during the COVID-19 pandemic (β = 29.6 min/day, SE = 13.4, p = 0.032). The magnitude of changes was greater on the weekend, mainly for steps/day (β = −1739 steps/day, SE = 424, p &lt; 0.001) and the SB pattern (more time spent in bouts of ≥10 and 30 min, less breaks/day and breaks/h). Conclusions: The COVID-19 pandemic may elicit unhealthy changes in movement behavior in hypertensive older adults. Lower PA, higher and more prolonged SB on the weekend are the main features of the behavioral changes.","author":[{"dropping-particle":"","family":"RAV","given":"Browne","non-dropping-particle":</w:instrText>
      </w:r>
      <w:r w:rsidR="00177AE3" w:rsidRPr="003E5467">
        <w:rPr>
          <w:rFonts w:ascii="Times New Roman" w:hAnsi="Times New Roman" w:cs="Times New Roman"/>
          <w:sz w:val="24"/>
          <w:szCs w:val="24"/>
          <w:vertAlign w:val="superscript"/>
          <w:lang w:val="fr-FR"/>
        </w:rPr>
        <w:instrText>"","parse-names":false,"suffix":""},{"dropping-particle":"","family":"GAD","given":"Macêdo","non-dropping-particle":"","parse-names":false,"suffix":""},{"dropping-particle":"","family":"LLP","given":"Cabral","non-dropping-particle":"","parse-names":false,"suffix":""},{"dropping-particle":"","family":"GTA","given":"Oliveira","non-dropping-particle":"","parse-names":false,"suffix":""},{"dropping-particle":"","family":"A","given":"Vivas","non-dropping-particle":"","parse-names":false,"suffix":""},{"dropping-particle":"","family":"EB","given":"Fontes","non-dropping-particle":"","parse-names":false,"suffix":""},{"dropping-particle":"","family":"HM","given":"Elsangedy","non-dropping-particle":"","parse-names":false,"suffix":""},{"dropping-particle":"","family":"EC","given":"Costa","non-dropping-particle":"","parse-names":false,"suffix":""}],"container-title":"Experimental gerontology","id":"ITEM-1","issued":{"date-parts":[["2020","12","1"]]},"publisher":"Exp Gerontol","title":"Initial impact of the COVID-19 pandemic on physical activity and sedentary behavior in hypertensive older adults: An accelerometer-based analysis","type":"article-journal","volume":"142"},"uris":["http://www.mendeley.com/documents/?uuid=282e9287-1481-3c40-91fe-5bb771d32780"]}],"mendeley":{"formattedCitation":"(106)","plainTextFormattedCitation":"(106)","previouslyFormattedCitation":"(106)"},"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3E5467">
        <w:rPr>
          <w:rFonts w:ascii="Times New Roman" w:hAnsi="Times New Roman" w:cs="Times New Roman"/>
          <w:noProof/>
          <w:sz w:val="24"/>
          <w:szCs w:val="24"/>
          <w:lang w:val="fr-FR"/>
        </w:rPr>
        <w:t>(106)</w:t>
      </w:r>
      <w:r w:rsidR="00EA42F4">
        <w:rPr>
          <w:rFonts w:ascii="Times New Roman" w:hAnsi="Times New Roman" w:cs="Times New Roman"/>
          <w:sz w:val="24"/>
          <w:szCs w:val="24"/>
          <w:vertAlign w:val="superscript"/>
        </w:rPr>
        <w:fldChar w:fldCharType="end"/>
      </w:r>
      <w:r w:rsidRPr="003E5467">
        <w:rPr>
          <w:rFonts w:ascii="Times New Roman" w:hAnsi="Times New Roman" w:cs="Times New Roman"/>
          <w:sz w:val="24"/>
          <w:szCs w:val="24"/>
          <w:lang w:val="fr-FR"/>
        </w:rPr>
        <w:t xml:space="preserve"> </w:t>
      </w:r>
      <w:proofErr w:type="spellStart"/>
      <w:r w:rsidRPr="003E5467">
        <w:rPr>
          <w:rFonts w:ascii="Times New Roman" w:hAnsi="Times New Roman" w:cs="Times New Roman"/>
          <w:sz w:val="24"/>
          <w:szCs w:val="24"/>
          <w:lang w:val="fr-FR"/>
        </w:rPr>
        <w:t>also</w:t>
      </w:r>
      <w:proofErr w:type="spellEnd"/>
      <w:r w:rsidRPr="003E5467">
        <w:rPr>
          <w:rFonts w:ascii="Times New Roman" w:hAnsi="Times New Roman" w:cs="Times New Roman"/>
          <w:sz w:val="24"/>
          <w:szCs w:val="24"/>
          <w:lang w:val="fr-FR"/>
        </w:rPr>
        <w:t xml:space="preserve"> </w:t>
      </w:r>
      <w:proofErr w:type="spellStart"/>
      <w:r w:rsidRPr="003E5467">
        <w:rPr>
          <w:rFonts w:ascii="Times New Roman" w:hAnsi="Times New Roman" w:cs="Times New Roman"/>
          <w:sz w:val="24"/>
          <w:szCs w:val="24"/>
          <w:lang w:val="fr-FR"/>
        </w:rPr>
        <w:t>consider</w:t>
      </w:r>
      <w:r w:rsidR="00EE4739" w:rsidRPr="003E5467">
        <w:rPr>
          <w:rFonts w:ascii="Times New Roman" w:hAnsi="Times New Roman" w:cs="Times New Roman"/>
          <w:sz w:val="24"/>
          <w:szCs w:val="24"/>
          <w:lang w:val="fr-FR"/>
        </w:rPr>
        <w:t>s</w:t>
      </w:r>
      <w:proofErr w:type="spellEnd"/>
      <w:r w:rsidRPr="003E5467">
        <w:rPr>
          <w:rFonts w:ascii="Times New Roman" w:hAnsi="Times New Roman" w:cs="Times New Roman"/>
          <w:sz w:val="24"/>
          <w:szCs w:val="24"/>
          <w:lang w:val="fr-FR"/>
        </w:rPr>
        <w:t xml:space="preserve"> the change in the </w:t>
      </w:r>
      <w:proofErr w:type="spellStart"/>
      <w:r w:rsidRPr="003E5467">
        <w:rPr>
          <w:rFonts w:ascii="Times New Roman" w:hAnsi="Times New Roman" w:cs="Times New Roman"/>
          <w:sz w:val="24"/>
          <w:szCs w:val="24"/>
          <w:lang w:val="fr-FR"/>
        </w:rPr>
        <w:t>obesogenic</w:t>
      </w:r>
      <w:proofErr w:type="spellEnd"/>
      <w:r w:rsidRPr="003E5467">
        <w:rPr>
          <w:rFonts w:ascii="Times New Roman" w:hAnsi="Times New Roman" w:cs="Times New Roman"/>
          <w:sz w:val="24"/>
          <w:szCs w:val="24"/>
          <w:lang w:val="fr-FR"/>
        </w:rPr>
        <w:t xml:space="preserve"> </w:t>
      </w:r>
      <w:proofErr w:type="spellStart"/>
      <w:r w:rsidRPr="003E5467">
        <w:rPr>
          <w:rFonts w:ascii="Times New Roman" w:hAnsi="Times New Roman" w:cs="Times New Roman"/>
          <w:sz w:val="24"/>
          <w:szCs w:val="24"/>
          <w:lang w:val="fr-FR"/>
        </w:rPr>
        <w:t>environment</w:t>
      </w:r>
      <w:proofErr w:type="spellEnd"/>
      <w:r w:rsidRPr="003E5467">
        <w:rPr>
          <w:rFonts w:ascii="Times New Roman" w:hAnsi="Times New Roman" w:cs="Times New Roman"/>
          <w:sz w:val="24"/>
          <w:szCs w:val="24"/>
          <w:lang w:val="fr-FR"/>
        </w:rPr>
        <w:t xml:space="preserve"> </w:t>
      </w:r>
      <w:proofErr w:type="spellStart"/>
      <w:r w:rsidRPr="003E5467">
        <w:rPr>
          <w:rFonts w:ascii="Times New Roman" w:hAnsi="Times New Roman" w:cs="Times New Roman"/>
          <w:sz w:val="24"/>
          <w:szCs w:val="24"/>
          <w:lang w:val="fr-FR"/>
        </w:rPr>
        <w:t>affecting</w:t>
      </w:r>
      <w:proofErr w:type="spellEnd"/>
      <w:r w:rsidRPr="003E5467">
        <w:rPr>
          <w:rFonts w:ascii="Times New Roman" w:hAnsi="Times New Roman" w:cs="Times New Roman"/>
          <w:sz w:val="24"/>
          <w:szCs w:val="24"/>
          <w:lang w:val="fr-FR"/>
        </w:rPr>
        <w:t xml:space="preserve"> </w:t>
      </w:r>
      <w:proofErr w:type="spellStart"/>
      <w:r w:rsidRPr="003E5467">
        <w:rPr>
          <w:rFonts w:ascii="Times New Roman" w:hAnsi="Times New Roman" w:cs="Times New Roman"/>
          <w:sz w:val="24"/>
          <w:szCs w:val="24"/>
          <w:lang w:val="fr-FR"/>
        </w:rPr>
        <w:t>children</w:t>
      </w:r>
      <w:proofErr w:type="spellEnd"/>
      <w:r w:rsidRPr="003E5467">
        <w:rPr>
          <w:rFonts w:ascii="Times New Roman" w:hAnsi="Times New Roman" w:cs="Times New Roman"/>
          <w:sz w:val="24"/>
          <w:szCs w:val="24"/>
          <w:lang w:val="fr-FR"/>
        </w:rPr>
        <w:t xml:space="preserve"> </w:t>
      </w:r>
      <w:proofErr w:type="spellStart"/>
      <w:r w:rsidRPr="003E5467">
        <w:rPr>
          <w:rFonts w:ascii="Times New Roman" w:hAnsi="Times New Roman" w:cs="Times New Roman"/>
          <w:sz w:val="24"/>
          <w:szCs w:val="24"/>
          <w:lang w:val="fr-FR"/>
        </w:rPr>
        <w:t>during</w:t>
      </w:r>
      <w:proofErr w:type="spellEnd"/>
      <w:r w:rsidRPr="003E5467">
        <w:rPr>
          <w:rFonts w:ascii="Times New Roman" w:hAnsi="Times New Roman" w:cs="Times New Roman"/>
          <w:sz w:val="24"/>
          <w:szCs w:val="24"/>
          <w:lang w:val="fr-FR"/>
        </w:rPr>
        <w:t xml:space="preserve"> the COVID-19 </w:t>
      </w:r>
      <w:proofErr w:type="spellStart"/>
      <w:r w:rsidRPr="003E5467">
        <w:rPr>
          <w:rFonts w:ascii="Times New Roman" w:hAnsi="Times New Roman" w:cs="Times New Roman"/>
          <w:sz w:val="24"/>
          <w:szCs w:val="24"/>
          <w:lang w:val="fr-FR"/>
        </w:rPr>
        <w:t>pandemic</w:t>
      </w:r>
      <w:proofErr w:type="spellEnd"/>
      <w:r w:rsidRPr="003E5467">
        <w:rPr>
          <w:rFonts w:ascii="Times New Roman" w:hAnsi="Times New Roman" w:cs="Times New Roman"/>
          <w:sz w:val="24"/>
          <w:szCs w:val="24"/>
          <w:lang w:val="fr-FR"/>
        </w:rPr>
        <w:t xml:space="preserve">. </w:t>
      </w:r>
      <w:r w:rsidR="00FE63D5" w:rsidRPr="0088135A">
        <w:rPr>
          <w:rFonts w:ascii="Times New Roman" w:hAnsi="Times New Roman" w:cs="Times New Roman"/>
          <w:sz w:val="24"/>
          <w:szCs w:val="24"/>
        </w:rPr>
        <w:t xml:space="preserve">Increased stress has arisen from </w:t>
      </w:r>
      <w:r w:rsidR="00FE63D5">
        <w:rPr>
          <w:rFonts w:ascii="Times New Roman" w:hAnsi="Times New Roman" w:cs="Times New Roman"/>
          <w:sz w:val="24"/>
          <w:szCs w:val="24"/>
        </w:rPr>
        <w:t>changes to</w:t>
      </w:r>
      <w:r w:rsidR="00A30A8F" w:rsidRPr="00205201">
        <w:rPr>
          <w:rFonts w:ascii="Times New Roman" w:hAnsi="Times New Roman" w:cs="Times New Roman"/>
          <w:sz w:val="24"/>
          <w:szCs w:val="24"/>
        </w:rPr>
        <w:t xml:space="preserve"> home and school </w:t>
      </w:r>
      <w:r w:rsidR="00FE63D5">
        <w:rPr>
          <w:rFonts w:ascii="Times New Roman" w:hAnsi="Times New Roman" w:cs="Times New Roman"/>
          <w:sz w:val="24"/>
          <w:szCs w:val="24"/>
        </w:rPr>
        <w:t>environments</w:t>
      </w:r>
      <w:r w:rsidR="00A30A8F" w:rsidRPr="00205201">
        <w:rPr>
          <w:rFonts w:ascii="Times New Roman" w:hAnsi="Times New Roman" w:cs="Times New Roman"/>
          <w:sz w:val="24"/>
          <w:szCs w:val="24"/>
        </w:rPr>
        <w:t xml:space="preserve">, in concert with less engagement in physical activity and increased familial financial stress. As we have found the case to be in adults, this review suggests that COVID-19 has exacerbated the obesity pandemic in children. An additional consideration in this paper was the deleterious impact of weight stigma which can further increase the psychological and physical sequelae of obesity. </w:t>
      </w:r>
    </w:p>
    <w:p w14:paraId="1AB5A9CC" w14:textId="6E1FAEA2" w:rsidR="00A30A8F" w:rsidRPr="00205201" w:rsidRDefault="00A30A8F" w:rsidP="0089037D">
      <w:pPr>
        <w:spacing w:line="480" w:lineRule="auto"/>
        <w:rPr>
          <w:rFonts w:ascii="Times New Roman" w:hAnsi="Times New Roman" w:cs="Times New Roman"/>
          <w:sz w:val="24"/>
          <w:szCs w:val="24"/>
        </w:rPr>
      </w:pPr>
    </w:p>
    <w:p w14:paraId="507B7E41" w14:textId="61DCB3A7" w:rsidR="00A30A8F" w:rsidRPr="00205201" w:rsidRDefault="00A30A8F" w:rsidP="0089037D">
      <w:pPr>
        <w:spacing w:line="480" w:lineRule="auto"/>
        <w:rPr>
          <w:rFonts w:ascii="Times New Roman" w:hAnsi="Times New Roman" w:cs="Times New Roman"/>
          <w:sz w:val="24"/>
          <w:szCs w:val="24"/>
        </w:rPr>
      </w:pPr>
      <w:proofErr w:type="spellStart"/>
      <w:r w:rsidRPr="00205201">
        <w:rPr>
          <w:rFonts w:ascii="Times New Roman" w:hAnsi="Times New Roman" w:cs="Times New Roman"/>
          <w:sz w:val="24"/>
          <w:szCs w:val="24"/>
        </w:rPr>
        <w:t>Knebush</w:t>
      </w:r>
      <w:proofErr w:type="spellEnd"/>
      <w:r w:rsidRPr="00205201">
        <w:rPr>
          <w:rFonts w:ascii="Times New Roman" w:hAnsi="Times New Roman" w:cs="Times New Roman"/>
          <w:sz w:val="24"/>
          <w:szCs w:val="24"/>
        </w:rPr>
        <w:t xml:space="preserve"> </w:t>
      </w:r>
      <w:r w:rsidR="00590E2C">
        <w:rPr>
          <w:rFonts w:ascii="Times New Roman" w:hAnsi="Times New Roman" w:cs="Times New Roman"/>
          <w:sz w:val="24"/>
          <w:szCs w:val="24"/>
        </w:rPr>
        <w:t xml:space="preserve">et al.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rPr>
        <w:instrText>ADDIN CSL_CITATION {"citationItems":[{"id":"ITEM-1","itemData":{"DOI":"10.1111/OBR.13222","ISSN":"1467-789X","PMID":"34184392","abstract":"Summary Childhood obesity is a public health concern globally, with generally higher prevalence rates in boys compared to girls. Although biological sex is an important determinant, gender roles and norms influence the exposure and vulnerability to risk factors for noncommunicable diseases. Norms and roles might be reinforced or change due to coronavirus disease 2019 (COVID-19) related measures as well as the exposure to risk factors for childhood obesity. COVID-19 related changes, such as home confinement, influence a child's risk of obesity. Using Dahlgren and Whitehead's model of the main determinants of health, this paper aims to provide a roadmap for future research on sex, gender, and childhood obesity during the time of COVID-19. It examines how COVID-19 has led to important changes in children's general socioeconomic, cultural, and environmental conditions, social and community networks, and individual lifestyle factors and how these may affect a child's risk for obesity. It focuses on the influence of gender and sex and outlines key considerations and indicators to examine in future studies concerned with promoting health and gender equity and equality. We need to understand the differential impact of COVID-19 related measures on girls' and boys' risk for obesity to adequately react with preventive measures, policies, and programs.","author":[{"dropping-particle":"","family":"V","given":"Knebusch","non-dropping-particle":"","parse-names":false,"suffix":""},{"dropping-particle":"","family":"J","given":"Williams","non-dropping-particle":"","parse-names":false,"suffix":""},{"dropping-particle":"","family":"I","given":"Yordi Aguirre","non-dropping-particle":"","parse-names":false,"suffix":""},{"dropping-particle":"","family":"MW","given":"Weber","non-dropping-particle":"","parse-names":false,"suffix":""},{"dropping-particle":"","family":"I","given":"Rakovac","non-dropping-particle":"","parse-names":false,"suffix":""},{"dropping-particle":"","family":"J","given":"Breda","non-dropping-particle":"","parse-names":false,"suffix":""}],"container-title":"Obesity reviews : an official journal of the International Association for the Study of Obesity","id":"ITEM-1","issued":{"date-parts":[["2021","6","28"]]},"publisher":"Obes Rev","title":"Effects of the coronavirus disease 2019 pandemic and the policy response on childhood obesity risk factors: Gender and sex differences and recommendations for research","type":"article-journal"},"uris":["http://www.mendeley.com/documents/?uuid=b2452e85-bc31-3bf5-a33f-a1abd4e6890d"]}],"mendeley":{"formattedCitation":"(107)","plainTextFormattedCitation":"(107)","previouslyFormattedCitation":"(107)"},"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F63EFC">
        <w:rPr>
          <w:rFonts w:ascii="Times New Roman" w:hAnsi="Times New Roman" w:cs="Times New Roman"/>
          <w:noProof/>
          <w:sz w:val="24"/>
          <w:szCs w:val="24"/>
        </w:rPr>
        <w:t>(107)</w:t>
      </w:r>
      <w:r w:rsidR="00EA42F4">
        <w:rPr>
          <w:rFonts w:ascii="Times New Roman" w:hAnsi="Times New Roman" w:cs="Times New Roman"/>
          <w:sz w:val="24"/>
          <w:szCs w:val="24"/>
          <w:vertAlign w:val="superscript"/>
        </w:rPr>
        <w:fldChar w:fldCharType="end"/>
      </w:r>
      <w:r w:rsidRPr="00205201">
        <w:rPr>
          <w:rFonts w:ascii="Times New Roman" w:hAnsi="Times New Roman" w:cs="Times New Roman"/>
          <w:sz w:val="24"/>
          <w:szCs w:val="24"/>
        </w:rPr>
        <w:t xml:space="preserve"> again note similar patterns of reduced physical activity, increased screen time and dietary changes</w:t>
      </w:r>
      <w:r w:rsidR="00181524" w:rsidRPr="00205201">
        <w:rPr>
          <w:rFonts w:ascii="Times New Roman" w:hAnsi="Times New Roman" w:cs="Times New Roman"/>
          <w:sz w:val="24"/>
          <w:szCs w:val="24"/>
        </w:rPr>
        <w:t>. School closures have had a marked impact on each of these risk factors at critical points in a child’s development</w:t>
      </w:r>
      <w:r w:rsidR="00D70D40">
        <w:rPr>
          <w:rFonts w:ascii="Times New Roman" w:hAnsi="Times New Roman" w:cs="Times New Roman"/>
          <w:sz w:val="24"/>
          <w:szCs w:val="24"/>
        </w:rPr>
        <w:t>.</w:t>
      </w:r>
    </w:p>
    <w:p w14:paraId="4D49A1E5" w14:textId="1CD49EAB" w:rsidR="00181524" w:rsidRPr="00205201" w:rsidRDefault="00181524" w:rsidP="0089037D">
      <w:pPr>
        <w:spacing w:line="480" w:lineRule="auto"/>
        <w:rPr>
          <w:rFonts w:ascii="Times New Roman" w:hAnsi="Times New Roman" w:cs="Times New Roman"/>
          <w:sz w:val="24"/>
          <w:szCs w:val="24"/>
        </w:rPr>
      </w:pPr>
    </w:p>
    <w:p w14:paraId="23D7BCBF" w14:textId="1D751930" w:rsidR="00181524" w:rsidRDefault="00181524"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These papers all highlight a similar pattern of an increasing</w:t>
      </w:r>
      <w:r w:rsidR="00113856" w:rsidRPr="00205201">
        <w:rPr>
          <w:rFonts w:ascii="Times New Roman" w:hAnsi="Times New Roman" w:cs="Times New Roman"/>
          <w:sz w:val="24"/>
          <w:szCs w:val="24"/>
        </w:rPr>
        <w:t>ly</w:t>
      </w:r>
      <w:r w:rsidRPr="00205201">
        <w:rPr>
          <w:rFonts w:ascii="Times New Roman" w:hAnsi="Times New Roman" w:cs="Times New Roman"/>
          <w:sz w:val="24"/>
          <w:szCs w:val="24"/>
        </w:rPr>
        <w:t xml:space="preserve"> obesogenic environment </w:t>
      </w:r>
      <w:r w:rsidR="00113856" w:rsidRPr="00205201">
        <w:rPr>
          <w:rFonts w:ascii="Times New Roman" w:hAnsi="Times New Roman" w:cs="Times New Roman"/>
          <w:sz w:val="24"/>
          <w:szCs w:val="24"/>
        </w:rPr>
        <w:t>that</w:t>
      </w:r>
      <w:r w:rsidRPr="00205201">
        <w:rPr>
          <w:rFonts w:ascii="Times New Roman" w:hAnsi="Times New Roman" w:cs="Times New Roman"/>
          <w:sz w:val="24"/>
          <w:szCs w:val="24"/>
        </w:rPr>
        <w:t xml:space="preserve"> children have been subjected to during multiple SDMs throughout the pandemic. Of interest will be the effect of this in years to come as these children become adults, perpetuating the trend for increasing weight. </w:t>
      </w:r>
    </w:p>
    <w:p w14:paraId="3053FEB6" w14:textId="1DED4E3D" w:rsidR="00850163" w:rsidRDefault="00850163" w:rsidP="0089037D">
      <w:pPr>
        <w:spacing w:line="480" w:lineRule="auto"/>
        <w:rPr>
          <w:rFonts w:ascii="Times New Roman" w:hAnsi="Times New Roman" w:cs="Times New Roman"/>
          <w:sz w:val="24"/>
          <w:szCs w:val="24"/>
        </w:rPr>
      </w:pPr>
    </w:p>
    <w:p w14:paraId="015A67BA" w14:textId="46960B56" w:rsidR="00A30A8F" w:rsidRPr="00205201" w:rsidRDefault="00A30A8F" w:rsidP="0089037D">
      <w:pPr>
        <w:spacing w:line="480" w:lineRule="auto"/>
        <w:rPr>
          <w:rFonts w:ascii="Times New Roman" w:hAnsi="Times New Roman" w:cs="Times New Roman"/>
          <w:sz w:val="24"/>
          <w:szCs w:val="24"/>
        </w:rPr>
      </w:pPr>
    </w:p>
    <w:p w14:paraId="1D230B9D" w14:textId="6C187A11" w:rsidR="00A30295" w:rsidRPr="00205201" w:rsidRDefault="00D35757" w:rsidP="0089037D">
      <w:pPr>
        <w:spacing w:line="480" w:lineRule="auto"/>
        <w:rPr>
          <w:rFonts w:ascii="Times New Roman" w:eastAsia="Times New Roman" w:hAnsi="Times New Roman" w:cs="Times New Roman"/>
          <w:sz w:val="24"/>
          <w:szCs w:val="24"/>
        </w:rPr>
      </w:pPr>
      <w:r w:rsidRPr="00205201">
        <w:rPr>
          <w:rFonts w:ascii="Times New Roman" w:hAnsi="Times New Roman" w:cs="Times New Roman"/>
          <w:sz w:val="24"/>
          <w:szCs w:val="24"/>
        </w:rPr>
        <w:t>A BMJ feature</w:t>
      </w:r>
      <w:r w:rsidR="00FE5DF6">
        <w:rPr>
          <w:rFonts w:ascii="Times New Roman" w:hAnsi="Times New Roman" w:cs="Times New Roman"/>
          <w:sz w:val="24"/>
          <w:szCs w:val="24"/>
        </w:rPr>
        <w:t xml:space="preserve"> </w:t>
      </w:r>
      <w:r w:rsidR="00EA42F4">
        <w:rPr>
          <w:rFonts w:ascii="Times New Roman" w:hAnsi="Times New Roman" w:cs="Times New Roman"/>
          <w:sz w:val="24"/>
          <w:szCs w:val="24"/>
          <w:vertAlign w:val="superscript"/>
        </w:rPr>
        <w:fldChar w:fldCharType="begin" w:fldLock="1"/>
      </w:r>
      <w:r w:rsidR="00177AE3">
        <w:rPr>
          <w:rFonts w:ascii="Times New Roman" w:hAnsi="Times New Roman" w:cs="Times New Roman"/>
          <w:sz w:val="24"/>
          <w:szCs w:val="24"/>
          <w:vertAlign w:val="superscript"/>
        </w:rPr>
        <w:instrText>ADDIN CSL_CITATION {"citationItems":[{"id":"ITEM-1","itemData":{"DOI":"10.1136/BMJ.N411","ISSN":"1756-1833","PMID":"33664084","author":[{"dropping-particle":"","family":"M","given":"Senthilingam","non-dropping-particle":"","parse-names":false,"suffix":""}],"container-title":"BMJ (Clinical research ed.)","id":"ITEM-1","issued":{"date-parts":[["2021","3","4"]]},"publisher":"BMJ","title":"Covid-19 has made the obesity epidemic worse, but failed to ignite enough action","type":"article-journal","volume":"372"},"uris":["http://www.mendeley.com/documents/?uuid=16225e64-5138-3141-91f3-dba28106eec1"]}],"mendeley":{"formattedCitation":"(108)","plainTextFormattedCitation":"(108)","previouslyFormattedCitation":"(108)"},"properties":{"noteIndex":0},"schema":"https://github.com/citation-style-language/schema/raw/master/csl-citation.json"}</w:instrText>
      </w:r>
      <w:r w:rsidR="00EA42F4">
        <w:rPr>
          <w:rFonts w:ascii="Times New Roman" w:hAnsi="Times New Roman" w:cs="Times New Roman"/>
          <w:sz w:val="24"/>
          <w:szCs w:val="24"/>
          <w:vertAlign w:val="superscript"/>
        </w:rPr>
        <w:fldChar w:fldCharType="separate"/>
      </w:r>
      <w:r w:rsidR="00F63EFC" w:rsidRPr="00F63EFC">
        <w:rPr>
          <w:rFonts w:ascii="Times New Roman" w:hAnsi="Times New Roman" w:cs="Times New Roman"/>
          <w:noProof/>
          <w:sz w:val="24"/>
          <w:szCs w:val="24"/>
        </w:rPr>
        <w:t>(108)</w:t>
      </w:r>
      <w:r w:rsidR="00EA42F4">
        <w:rPr>
          <w:rFonts w:ascii="Times New Roman" w:hAnsi="Times New Roman" w:cs="Times New Roman"/>
          <w:sz w:val="24"/>
          <w:szCs w:val="24"/>
          <w:vertAlign w:val="superscript"/>
        </w:rPr>
        <w:fldChar w:fldCharType="end"/>
      </w:r>
      <w:r w:rsidRPr="00205201">
        <w:rPr>
          <w:rFonts w:ascii="Times New Roman" w:hAnsi="Times New Roman" w:cs="Times New Roman"/>
          <w:sz w:val="24"/>
          <w:szCs w:val="24"/>
        </w:rPr>
        <w:t xml:space="preserve"> highlights the voice of Christina Marriott, chief executive of the Royal Society of Public Health, on the topic of obesity in the COVID-19 pandemic, who states that there has not been sufficient action to address the root causes of obesity. </w:t>
      </w:r>
      <w:r w:rsidR="002C1432">
        <w:rPr>
          <w:rFonts w:ascii="Times New Roman" w:hAnsi="Times New Roman" w:cs="Times New Roman"/>
          <w:sz w:val="24"/>
          <w:szCs w:val="24"/>
        </w:rPr>
        <w:t>F</w:t>
      </w:r>
      <w:r w:rsidRPr="00205201">
        <w:rPr>
          <w:rFonts w:ascii="Times New Roman" w:hAnsi="Times New Roman" w:cs="Times New Roman"/>
          <w:sz w:val="24"/>
          <w:szCs w:val="24"/>
        </w:rPr>
        <w:t xml:space="preserve">or this to happen, </w:t>
      </w:r>
      <w:r w:rsidRPr="00205201">
        <w:rPr>
          <w:rFonts w:ascii="Times New Roman" w:eastAsia="Times New Roman" w:hAnsi="Times New Roman" w:cs="Times New Roman"/>
          <w:sz w:val="24"/>
          <w:szCs w:val="24"/>
        </w:rPr>
        <w:t>the complex relationship between the obesity risk factors should be explored in quantitative studies. Our review acts to emphasise the areas in which further data is required.</w:t>
      </w:r>
      <w:r w:rsidR="003F5487" w:rsidRPr="00205201">
        <w:rPr>
          <w:rFonts w:ascii="Times New Roman" w:eastAsia="Times New Roman" w:hAnsi="Times New Roman" w:cs="Times New Roman"/>
          <w:sz w:val="24"/>
          <w:szCs w:val="24"/>
        </w:rPr>
        <w:t xml:space="preserve"> In addition to this, there is a clear need for </w:t>
      </w:r>
      <w:r w:rsidR="00A30295" w:rsidRPr="00205201">
        <w:rPr>
          <w:rFonts w:ascii="Times New Roman" w:hAnsi="Times New Roman" w:cs="Times New Roman"/>
          <w:sz w:val="24"/>
          <w:szCs w:val="24"/>
        </w:rPr>
        <w:t>cost-effective policies able to mitigate the impact on obesity of stressful circumstances, such as a pandemic.</w:t>
      </w:r>
    </w:p>
    <w:p w14:paraId="10C57037" w14:textId="77777777" w:rsidR="00053395" w:rsidRPr="00205201" w:rsidRDefault="00053395" w:rsidP="0089037D">
      <w:pPr>
        <w:spacing w:line="480" w:lineRule="auto"/>
        <w:rPr>
          <w:rFonts w:ascii="Times New Roman" w:hAnsi="Times New Roman" w:cs="Times New Roman"/>
          <w:b/>
          <w:sz w:val="24"/>
          <w:szCs w:val="24"/>
        </w:rPr>
      </w:pPr>
    </w:p>
    <w:p w14:paraId="016EAB5A" w14:textId="77777777" w:rsidR="00053395" w:rsidRPr="00205201" w:rsidRDefault="00D707BC" w:rsidP="0089037D">
      <w:pPr>
        <w:spacing w:line="480" w:lineRule="auto"/>
        <w:rPr>
          <w:rFonts w:ascii="Times New Roman" w:hAnsi="Times New Roman" w:cs="Times New Roman"/>
          <w:b/>
          <w:sz w:val="24"/>
          <w:szCs w:val="24"/>
        </w:rPr>
      </w:pPr>
      <w:r w:rsidRPr="00205201">
        <w:rPr>
          <w:rFonts w:ascii="Times New Roman" w:hAnsi="Times New Roman" w:cs="Times New Roman"/>
          <w:b/>
          <w:sz w:val="24"/>
          <w:szCs w:val="24"/>
        </w:rPr>
        <w:t xml:space="preserve">Strengths and Limitations </w:t>
      </w:r>
    </w:p>
    <w:p w14:paraId="0596EFB3" w14:textId="13D4A5A8" w:rsidR="00604E60" w:rsidRPr="00205201" w:rsidRDefault="00CF22CA"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 xml:space="preserve">Our research is the first to attempt </w:t>
      </w:r>
      <w:r w:rsidR="005434EE" w:rsidRPr="00205201">
        <w:rPr>
          <w:rFonts w:ascii="Times New Roman" w:hAnsi="Times New Roman" w:cs="Times New Roman"/>
          <w:sz w:val="24"/>
          <w:szCs w:val="24"/>
        </w:rPr>
        <w:t>to summarize</w:t>
      </w:r>
      <w:r w:rsidRPr="00205201">
        <w:rPr>
          <w:rFonts w:ascii="Times New Roman" w:hAnsi="Times New Roman" w:cs="Times New Roman"/>
          <w:sz w:val="24"/>
          <w:szCs w:val="24"/>
        </w:rPr>
        <w:t xml:space="preserve"> the multifactorial implications that the SDMs due to </w:t>
      </w:r>
      <w:r w:rsidR="005434EE" w:rsidRPr="00205201">
        <w:rPr>
          <w:rFonts w:ascii="Times New Roman" w:hAnsi="Times New Roman" w:cs="Times New Roman"/>
          <w:sz w:val="24"/>
          <w:szCs w:val="24"/>
        </w:rPr>
        <w:t xml:space="preserve">the </w:t>
      </w:r>
      <w:r w:rsidR="00880D25" w:rsidRPr="00205201">
        <w:rPr>
          <w:rFonts w:ascii="Times New Roman" w:hAnsi="Times New Roman" w:cs="Times New Roman"/>
          <w:sz w:val="24"/>
          <w:szCs w:val="24"/>
        </w:rPr>
        <w:t>COVID</w:t>
      </w:r>
      <w:r w:rsidRPr="00205201">
        <w:rPr>
          <w:rFonts w:ascii="Times New Roman" w:hAnsi="Times New Roman" w:cs="Times New Roman"/>
          <w:sz w:val="24"/>
          <w:szCs w:val="24"/>
        </w:rPr>
        <w:t xml:space="preserve">-19 pandemic had on obesity. </w:t>
      </w:r>
      <w:r w:rsidR="00D707BC" w:rsidRPr="00205201">
        <w:rPr>
          <w:rFonts w:ascii="Times New Roman" w:hAnsi="Times New Roman" w:cs="Times New Roman"/>
          <w:sz w:val="24"/>
          <w:szCs w:val="24"/>
        </w:rPr>
        <w:t xml:space="preserve">A very broad search strategy was adopted to capture as thorough a picture as possible, aiming to include papers noting an association between </w:t>
      </w:r>
      <w:r w:rsidR="00880D25" w:rsidRPr="00205201">
        <w:rPr>
          <w:rFonts w:ascii="Times New Roman" w:hAnsi="Times New Roman" w:cs="Times New Roman"/>
          <w:sz w:val="24"/>
          <w:szCs w:val="24"/>
        </w:rPr>
        <w:t>COVID</w:t>
      </w:r>
      <w:r w:rsidR="00D707BC" w:rsidRPr="00205201">
        <w:rPr>
          <w:rFonts w:ascii="Times New Roman" w:hAnsi="Times New Roman" w:cs="Times New Roman"/>
          <w:sz w:val="24"/>
          <w:szCs w:val="24"/>
        </w:rPr>
        <w:t xml:space="preserve">-19 </w:t>
      </w:r>
      <w:r w:rsidRPr="00205201">
        <w:rPr>
          <w:rFonts w:ascii="Times New Roman" w:hAnsi="Times New Roman" w:cs="Times New Roman"/>
          <w:sz w:val="24"/>
          <w:szCs w:val="24"/>
        </w:rPr>
        <w:t>SDMs</w:t>
      </w:r>
      <w:r w:rsidR="00D707BC" w:rsidRPr="00205201">
        <w:rPr>
          <w:rFonts w:ascii="Times New Roman" w:hAnsi="Times New Roman" w:cs="Times New Roman"/>
          <w:sz w:val="24"/>
          <w:szCs w:val="24"/>
        </w:rPr>
        <w:t xml:space="preserve">, obesity, and risk factors together. </w:t>
      </w:r>
      <w:r w:rsidR="00733B05" w:rsidRPr="00205201">
        <w:rPr>
          <w:rFonts w:ascii="Times New Roman" w:hAnsi="Times New Roman" w:cs="Times New Roman"/>
          <w:sz w:val="24"/>
          <w:szCs w:val="24"/>
        </w:rPr>
        <w:t>None of the stu</w:t>
      </w:r>
      <w:r w:rsidR="006240E3" w:rsidRPr="00205201">
        <w:rPr>
          <w:rFonts w:ascii="Times New Roman" w:hAnsi="Times New Roman" w:cs="Times New Roman"/>
          <w:sz w:val="24"/>
          <w:szCs w:val="24"/>
        </w:rPr>
        <w:t>dies</w:t>
      </w:r>
      <w:r w:rsidR="00733B05" w:rsidRPr="00205201">
        <w:rPr>
          <w:rFonts w:ascii="Times New Roman" w:hAnsi="Times New Roman" w:cs="Times New Roman"/>
          <w:sz w:val="24"/>
          <w:szCs w:val="24"/>
        </w:rPr>
        <w:t xml:space="preserve"> included in our research investigated the link between (a) SDMs, (b) obesity risk factors and (c) obesity itself. The absence of studies linking (a) to (b) and, thus, (c), lead us to focus our review on the impact of SDMs on</w:t>
      </w:r>
      <w:r w:rsidR="00D707BC" w:rsidRPr="00205201">
        <w:rPr>
          <w:rFonts w:ascii="Times New Roman" w:hAnsi="Times New Roman" w:cs="Times New Roman"/>
          <w:sz w:val="24"/>
          <w:szCs w:val="24"/>
        </w:rPr>
        <w:t xml:space="preserve"> </w:t>
      </w:r>
      <w:r w:rsidR="00733B05" w:rsidRPr="00205201">
        <w:rPr>
          <w:rFonts w:ascii="Times New Roman" w:hAnsi="Times New Roman" w:cs="Times New Roman"/>
          <w:sz w:val="24"/>
          <w:szCs w:val="24"/>
        </w:rPr>
        <w:t xml:space="preserve">obesity </w:t>
      </w:r>
      <w:r w:rsidR="00D707BC" w:rsidRPr="00205201">
        <w:rPr>
          <w:rFonts w:ascii="Times New Roman" w:hAnsi="Times New Roman" w:cs="Times New Roman"/>
          <w:sz w:val="24"/>
          <w:szCs w:val="24"/>
        </w:rPr>
        <w:t xml:space="preserve">risk factors. </w:t>
      </w:r>
      <w:r w:rsidR="00733B05" w:rsidRPr="00205201">
        <w:rPr>
          <w:rFonts w:ascii="Times New Roman" w:hAnsi="Times New Roman" w:cs="Times New Roman"/>
          <w:sz w:val="24"/>
          <w:szCs w:val="24"/>
        </w:rPr>
        <w:t>As a consequence, our review cannot provide a conclusion on which element</w:t>
      </w:r>
      <w:r w:rsidR="00244164" w:rsidRPr="00205201">
        <w:rPr>
          <w:rFonts w:ascii="Times New Roman" w:hAnsi="Times New Roman" w:cs="Times New Roman"/>
          <w:sz w:val="24"/>
          <w:szCs w:val="24"/>
        </w:rPr>
        <w:t xml:space="preserve">s </w:t>
      </w:r>
      <w:r w:rsidR="00604E60" w:rsidRPr="00205201">
        <w:rPr>
          <w:rFonts w:ascii="Times New Roman" w:hAnsi="Times New Roman" w:cs="Times New Roman"/>
          <w:sz w:val="24"/>
          <w:szCs w:val="24"/>
        </w:rPr>
        <w:t xml:space="preserve">have </w:t>
      </w:r>
      <w:r w:rsidR="00733B05" w:rsidRPr="00205201">
        <w:rPr>
          <w:rFonts w:ascii="Times New Roman" w:hAnsi="Times New Roman" w:cs="Times New Roman"/>
          <w:sz w:val="24"/>
          <w:szCs w:val="24"/>
        </w:rPr>
        <w:t>drive</w:t>
      </w:r>
      <w:r w:rsidR="00244164" w:rsidRPr="00205201">
        <w:rPr>
          <w:rFonts w:ascii="Times New Roman" w:hAnsi="Times New Roman" w:cs="Times New Roman"/>
          <w:sz w:val="24"/>
          <w:szCs w:val="24"/>
        </w:rPr>
        <w:t>n the increment in BMI during the COVID-19 pandemic</w:t>
      </w:r>
      <w:r w:rsidR="007A35D7">
        <w:rPr>
          <w:rFonts w:ascii="Times New Roman" w:hAnsi="Times New Roman" w:cs="Times New Roman"/>
          <w:sz w:val="24"/>
          <w:szCs w:val="24"/>
        </w:rPr>
        <w:t xml:space="preserve"> (15)</w:t>
      </w:r>
      <w:r w:rsidR="00244164" w:rsidRPr="00205201">
        <w:rPr>
          <w:rFonts w:ascii="Times New Roman" w:hAnsi="Times New Roman" w:cs="Times New Roman"/>
          <w:sz w:val="24"/>
          <w:szCs w:val="24"/>
        </w:rPr>
        <w:t xml:space="preserve">. </w:t>
      </w:r>
      <w:r w:rsidRPr="00205201">
        <w:rPr>
          <w:rFonts w:ascii="Times New Roman" w:hAnsi="Times New Roman" w:cs="Times New Roman"/>
          <w:sz w:val="24"/>
          <w:szCs w:val="24"/>
        </w:rPr>
        <w:t>While t</w:t>
      </w:r>
      <w:r w:rsidR="00D707BC" w:rsidRPr="00205201">
        <w:rPr>
          <w:rFonts w:ascii="Times New Roman" w:hAnsi="Times New Roman" w:cs="Times New Roman"/>
          <w:sz w:val="24"/>
          <w:szCs w:val="24"/>
        </w:rPr>
        <w:t xml:space="preserve">his is </w:t>
      </w:r>
      <w:r w:rsidR="00733B05" w:rsidRPr="00205201">
        <w:rPr>
          <w:rFonts w:ascii="Times New Roman" w:hAnsi="Times New Roman" w:cs="Times New Roman"/>
          <w:sz w:val="24"/>
          <w:szCs w:val="24"/>
        </w:rPr>
        <w:t xml:space="preserve">the most important weakness of our study, our broad literature review allowed us to identify the studies on the </w:t>
      </w:r>
      <w:r w:rsidR="00D707BC" w:rsidRPr="00205201">
        <w:rPr>
          <w:rFonts w:ascii="Times New Roman" w:hAnsi="Times New Roman" w:cs="Times New Roman"/>
          <w:sz w:val="24"/>
          <w:szCs w:val="24"/>
        </w:rPr>
        <w:t>effects of the pandemic</w:t>
      </w:r>
      <w:r w:rsidR="00524DA3" w:rsidRPr="00205201">
        <w:rPr>
          <w:rFonts w:ascii="Times New Roman" w:hAnsi="Times New Roman" w:cs="Times New Roman"/>
          <w:sz w:val="24"/>
          <w:szCs w:val="24"/>
        </w:rPr>
        <w:t xml:space="preserve"> on obesity and its risk factors</w:t>
      </w:r>
      <w:r w:rsidR="00604E60" w:rsidRPr="00205201">
        <w:rPr>
          <w:rFonts w:ascii="Times New Roman" w:hAnsi="Times New Roman" w:cs="Times New Roman"/>
          <w:sz w:val="24"/>
          <w:szCs w:val="24"/>
        </w:rPr>
        <w:t>.</w:t>
      </w:r>
    </w:p>
    <w:p w14:paraId="0DB0461C" w14:textId="3CB18DF5" w:rsidR="00053395" w:rsidRPr="00205201" w:rsidRDefault="00CF22CA"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 xml:space="preserve"> </w:t>
      </w:r>
      <w:r w:rsidR="00524DA3" w:rsidRPr="00205201">
        <w:rPr>
          <w:rFonts w:ascii="Times New Roman" w:hAnsi="Times New Roman" w:cs="Times New Roman"/>
          <w:sz w:val="24"/>
          <w:szCs w:val="24"/>
        </w:rPr>
        <w:t>Although our contribution is not sufficient to draw a conclusion, it represent</w:t>
      </w:r>
      <w:r w:rsidR="00604E60" w:rsidRPr="00205201">
        <w:rPr>
          <w:rFonts w:ascii="Times New Roman" w:hAnsi="Times New Roman" w:cs="Times New Roman"/>
          <w:sz w:val="24"/>
          <w:szCs w:val="24"/>
        </w:rPr>
        <w:t>s</w:t>
      </w:r>
      <w:r w:rsidR="00524DA3" w:rsidRPr="00205201">
        <w:rPr>
          <w:rFonts w:ascii="Times New Roman" w:hAnsi="Times New Roman" w:cs="Times New Roman"/>
          <w:sz w:val="24"/>
          <w:szCs w:val="24"/>
        </w:rPr>
        <w:t xml:space="preserve"> a necessary step to develop new studies able to determine the key drivers of obesity in stressful circumstances, such as a pandemic. </w:t>
      </w:r>
      <w:r w:rsidR="002E2EBD" w:rsidRPr="00205201">
        <w:rPr>
          <w:rFonts w:ascii="Times New Roman" w:hAnsi="Times New Roman" w:cs="Times New Roman"/>
          <w:sz w:val="24"/>
          <w:szCs w:val="24"/>
        </w:rPr>
        <w:t xml:space="preserve">Besides the absence of evidence necessary to draw a conclusion, many </w:t>
      </w:r>
      <w:r w:rsidR="00D707BC" w:rsidRPr="00205201">
        <w:rPr>
          <w:rFonts w:ascii="Times New Roman" w:hAnsi="Times New Roman" w:cs="Times New Roman"/>
          <w:sz w:val="24"/>
          <w:szCs w:val="24"/>
        </w:rPr>
        <w:t xml:space="preserve">of the included studies focussed </w:t>
      </w:r>
      <w:r w:rsidR="002E2EBD" w:rsidRPr="00205201">
        <w:rPr>
          <w:rFonts w:ascii="Times New Roman" w:hAnsi="Times New Roman" w:cs="Times New Roman"/>
          <w:sz w:val="24"/>
          <w:szCs w:val="24"/>
        </w:rPr>
        <w:t>either on self-reported body</w:t>
      </w:r>
      <w:r w:rsidR="00113856" w:rsidRPr="00205201">
        <w:rPr>
          <w:rFonts w:ascii="Times New Roman" w:hAnsi="Times New Roman" w:cs="Times New Roman"/>
          <w:sz w:val="24"/>
          <w:szCs w:val="24"/>
        </w:rPr>
        <w:t xml:space="preserve"> </w:t>
      </w:r>
      <w:r w:rsidR="00D707BC" w:rsidRPr="00205201">
        <w:rPr>
          <w:rFonts w:ascii="Times New Roman" w:hAnsi="Times New Roman" w:cs="Times New Roman"/>
          <w:sz w:val="24"/>
          <w:szCs w:val="24"/>
        </w:rPr>
        <w:t xml:space="preserve">weight or BMI. Whilst these are widely used and validated measures of identifying individuals at risk of overweight or obesity, they do not account for factors that more reliably </w:t>
      </w:r>
      <w:r w:rsidR="002E2EBD" w:rsidRPr="00205201">
        <w:rPr>
          <w:rFonts w:ascii="Times New Roman" w:hAnsi="Times New Roman" w:cs="Times New Roman"/>
          <w:sz w:val="24"/>
          <w:szCs w:val="24"/>
        </w:rPr>
        <w:t xml:space="preserve">and objective </w:t>
      </w:r>
      <w:r w:rsidR="00D707BC" w:rsidRPr="00205201">
        <w:rPr>
          <w:rFonts w:ascii="Times New Roman" w:hAnsi="Times New Roman" w:cs="Times New Roman"/>
          <w:sz w:val="24"/>
          <w:szCs w:val="24"/>
        </w:rPr>
        <w:t>link to health outcomes</w:t>
      </w:r>
      <w:r w:rsidR="002E2EBD" w:rsidRPr="00205201">
        <w:rPr>
          <w:rFonts w:ascii="Times New Roman" w:hAnsi="Times New Roman" w:cs="Times New Roman"/>
          <w:sz w:val="24"/>
          <w:szCs w:val="24"/>
        </w:rPr>
        <w:t>,</w:t>
      </w:r>
      <w:r w:rsidR="00D707BC" w:rsidRPr="00205201">
        <w:rPr>
          <w:rFonts w:ascii="Times New Roman" w:hAnsi="Times New Roman" w:cs="Times New Roman"/>
          <w:sz w:val="24"/>
          <w:szCs w:val="24"/>
        </w:rPr>
        <w:t xml:space="preserve"> such as total body fat </w:t>
      </w:r>
      <w:r w:rsidR="002E2EBD" w:rsidRPr="00205201">
        <w:rPr>
          <w:rFonts w:ascii="Times New Roman" w:hAnsi="Times New Roman" w:cs="Times New Roman"/>
          <w:sz w:val="24"/>
          <w:szCs w:val="24"/>
        </w:rPr>
        <w:t>percentage</w:t>
      </w:r>
      <w:r w:rsidR="00D707BC" w:rsidRPr="00205201">
        <w:rPr>
          <w:rFonts w:ascii="Times New Roman" w:hAnsi="Times New Roman" w:cs="Times New Roman"/>
          <w:sz w:val="24"/>
          <w:szCs w:val="24"/>
        </w:rPr>
        <w:t>.</w:t>
      </w:r>
    </w:p>
    <w:p w14:paraId="0E423128" w14:textId="0D5E2332" w:rsidR="00053395" w:rsidRPr="00205201" w:rsidRDefault="002E2EBD"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 xml:space="preserve">Another limitation of our review is the high proportion of </w:t>
      </w:r>
      <w:r w:rsidR="00D707BC" w:rsidRPr="00205201">
        <w:rPr>
          <w:rFonts w:ascii="Times New Roman" w:hAnsi="Times New Roman" w:cs="Times New Roman"/>
          <w:sz w:val="24"/>
          <w:szCs w:val="24"/>
        </w:rPr>
        <w:t>cross-sectional</w:t>
      </w:r>
      <w:r w:rsidRPr="00205201">
        <w:rPr>
          <w:rFonts w:ascii="Times New Roman" w:hAnsi="Times New Roman" w:cs="Times New Roman"/>
          <w:sz w:val="24"/>
          <w:szCs w:val="24"/>
        </w:rPr>
        <w:t xml:space="preserve"> studies</w:t>
      </w:r>
      <w:r w:rsidR="00BD6334" w:rsidRPr="00205201">
        <w:rPr>
          <w:rFonts w:ascii="Times New Roman" w:hAnsi="Times New Roman" w:cs="Times New Roman"/>
          <w:sz w:val="24"/>
          <w:szCs w:val="24"/>
        </w:rPr>
        <w:t>,</w:t>
      </w:r>
      <w:r w:rsidR="00D707BC" w:rsidRPr="00205201">
        <w:rPr>
          <w:rFonts w:ascii="Times New Roman" w:hAnsi="Times New Roman" w:cs="Times New Roman"/>
          <w:sz w:val="24"/>
          <w:szCs w:val="24"/>
        </w:rPr>
        <w:t xml:space="preserve"> </w:t>
      </w:r>
      <w:r w:rsidR="00BD6334" w:rsidRPr="00205201">
        <w:rPr>
          <w:rFonts w:ascii="Times New Roman" w:hAnsi="Times New Roman" w:cs="Times New Roman"/>
          <w:sz w:val="24"/>
          <w:szCs w:val="24"/>
        </w:rPr>
        <w:t xml:space="preserve">which makes </w:t>
      </w:r>
      <w:r w:rsidR="00E4518B" w:rsidRPr="00205201">
        <w:rPr>
          <w:rFonts w:ascii="Times New Roman" w:hAnsi="Times New Roman" w:cs="Times New Roman"/>
          <w:sz w:val="24"/>
          <w:szCs w:val="24"/>
        </w:rPr>
        <w:t xml:space="preserve">it </w:t>
      </w:r>
      <w:r w:rsidR="00BD6334" w:rsidRPr="00205201">
        <w:rPr>
          <w:rFonts w:ascii="Times New Roman" w:hAnsi="Times New Roman" w:cs="Times New Roman"/>
          <w:sz w:val="24"/>
          <w:szCs w:val="24"/>
        </w:rPr>
        <w:t xml:space="preserve">problematic to establish a </w:t>
      </w:r>
      <w:r w:rsidR="00D707BC" w:rsidRPr="00205201">
        <w:rPr>
          <w:rFonts w:ascii="Times New Roman" w:hAnsi="Times New Roman" w:cs="Times New Roman"/>
          <w:sz w:val="24"/>
          <w:szCs w:val="24"/>
        </w:rPr>
        <w:t>causal c</w:t>
      </w:r>
      <w:r w:rsidR="00BD6334" w:rsidRPr="00205201">
        <w:rPr>
          <w:rFonts w:ascii="Times New Roman" w:hAnsi="Times New Roman" w:cs="Times New Roman"/>
          <w:sz w:val="24"/>
          <w:szCs w:val="24"/>
        </w:rPr>
        <w:t>link</w:t>
      </w:r>
      <w:r w:rsidR="00D707BC" w:rsidRPr="00205201">
        <w:rPr>
          <w:rFonts w:ascii="Times New Roman" w:hAnsi="Times New Roman" w:cs="Times New Roman"/>
          <w:sz w:val="24"/>
          <w:szCs w:val="24"/>
        </w:rPr>
        <w:t>.</w:t>
      </w:r>
      <w:r w:rsidRPr="00205201">
        <w:rPr>
          <w:rFonts w:ascii="Times New Roman" w:hAnsi="Times New Roman" w:cs="Times New Roman"/>
          <w:sz w:val="24"/>
          <w:szCs w:val="24"/>
        </w:rPr>
        <w:t xml:space="preserve"> Likewise, the high </w:t>
      </w:r>
      <w:r w:rsidR="00D707BC" w:rsidRPr="00205201">
        <w:rPr>
          <w:rFonts w:ascii="Times New Roman" w:hAnsi="Times New Roman" w:cs="Times New Roman"/>
          <w:sz w:val="24"/>
          <w:szCs w:val="24"/>
        </w:rPr>
        <w:t>heterogeneity in methodology,</w:t>
      </w:r>
      <w:r w:rsidR="00BD6334" w:rsidRPr="00205201">
        <w:rPr>
          <w:rFonts w:ascii="Times New Roman" w:hAnsi="Times New Roman" w:cs="Times New Roman"/>
          <w:sz w:val="24"/>
          <w:szCs w:val="24"/>
        </w:rPr>
        <w:t xml:space="preserve"> samples and socio-economic characteristics</w:t>
      </w:r>
      <w:r w:rsidR="00D707BC" w:rsidRPr="00205201">
        <w:rPr>
          <w:rFonts w:ascii="Times New Roman" w:hAnsi="Times New Roman" w:cs="Times New Roman"/>
          <w:sz w:val="24"/>
          <w:szCs w:val="24"/>
        </w:rPr>
        <w:t xml:space="preserve"> ma</w:t>
      </w:r>
      <w:r w:rsidRPr="00205201">
        <w:rPr>
          <w:rFonts w:ascii="Times New Roman" w:hAnsi="Times New Roman" w:cs="Times New Roman"/>
          <w:sz w:val="24"/>
          <w:szCs w:val="24"/>
        </w:rPr>
        <w:t xml:space="preserve">de </w:t>
      </w:r>
      <w:r w:rsidR="00D707BC" w:rsidRPr="00205201">
        <w:rPr>
          <w:rFonts w:ascii="Times New Roman" w:hAnsi="Times New Roman" w:cs="Times New Roman"/>
          <w:sz w:val="24"/>
          <w:szCs w:val="24"/>
        </w:rPr>
        <w:t>comparison</w:t>
      </w:r>
      <w:r w:rsidRPr="00205201">
        <w:rPr>
          <w:rFonts w:ascii="Times New Roman" w:hAnsi="Times New Roman" w:cs="Times New Roman"/>
          <w:sz w:val="24"/>
          <w:szCs w:val="24"/>
        </w:rPr>
        <w:t>s</w:t>
      </w:r>
      <w:r w:rsidR="00D707BC" w:rsidRPr="00205201">
        <w:rPr>
          <w:rFonts w:ascii="Times New Roman" w:hAnsi="Times New Roman" w:cs="Times New Roman"/>
          <w:sz w:val="24"/>
          <w:szCs w:val="24"/>
        </w:rPr>
        <w:t xml:space="preserve"> difficult. </w:t>
      </w:r>
      <w:r w:rsidRPr="00205201">
        <w:rPr>
          <w:rFonts w:ascii="Times New Roman" w:hAnsi="Times New Roman" w:cs="Times New Roman"/>
          <w:sz w:val="24"/>
          <w:szCs w:val="24"/>
        </w:rPr>
        <w:t xml:space="preserve"> Many of the studies had a significantly higher response rate in females, which may somewhat limit the application of our conclusions to the general population. Several studies also focussed on specific groups, many of which used healthcare workers or students. Once again this may limit the generalisability of conclusions.</w:t>
      </w:r>
    </w:p>
    <w:p w14:paraId="1C647B0A" w14:textId="77777777" w:rsidR="00053395" w:rsidRPr="00205201" w:rsidRDefault="00053395" w:rsidP="0089037D">
      <w:pPr>
        <w:spacing w:line="480" w:lineRule="auto"/>
        <w:rPr>
          <w:rFonts w:ascii="Times New Roman" w:hAnsi="Times New Roman" w:cs="Times New Roman"/>
          <w:sz w:val="24"/>
          <w:szCs w:val="24"/>
        </w:rPr>
      </w:pPr>
    </w:p>
    <w:p w14:paraId="4A6AD33D" w14:textId="0C4F95C6" w:rsidR="00053395" w:rsidRPr="00205201" w:rsidRDefault="00D707BC" w:rsidP="0089037D">
      <w:pPr>
        <w:spacing w:line="480" w:lineRule="auto"/>
        <w:rPr>
          <w:rFonts w:ascii="Times New Roman" w:hAnsi="Times New Roman" w:cs="Times New Roman"/>
          <w:sz w:val="24"/>
          <w:szCs w:val="24"/>
        </w:rPr>
      </w:pPr>
      <w:r w:rsidRPr="00205201">
        <w:rPr>
          <w:rFonts w:ascii="Times New Roman" w:hAnsi="Times New Roman" w:cs="Times New Roman"/>
          <w:sz w:val="24"/>
          <w:szCs w:val="24"/>
        </w:rPr>
        <w:t>Th</w:t>
      </w:r>
      <w:r w:rsidR="002E2EBD" w:rsidRPr="00205201">
        <w:rPr>
          <w:rFonts w:ascii="Times New Roman" w:hAnsi="Times New Roman" w:cs="Times New Roman"/>
          <w:sz w:val="24"/>
          <w:szCs w:val="24"/>
        </w:rPr>
        <w:t>ese limitations are</w:t>
      </w:r>
      <w:r w:rsidRPr="00205201">
        <w:rPr>
          <w:rFonts w:ascii="Times New Roman" w:hAnsi="Times New Roman" w:cs="Times New Roman"/>
          <w:sz w:val="24"/>
          <w:szCs w:val="24"/>
        </w:rPr>
        <w:t xml:space="preserve"> acknowledged in our quality assessment of </w:t>
      </w:r>
      <w:r w:rsidR="002E2EBD" w:rsidRPr="00205201">
        <w:rPr>
          <w:rFonts w:ascii="Times New Roman" w:hAnsi="Times New Roman" w:cs="Times New Roman"/>
          <w:sz w:val="24"/>
          <w:szCs w:val="24"/>
        </w:rPr>
        <w:t xml:space="preserve">the </w:t>
      </w:r>
      <w:r w:rsidRPr="00205201">
        <w:rPr>
          <w:rFonts w:ascii="Times New Roman" w:hAnsi="Times New Roman" w:cs="Times New Roman"/>
          <w:sz w:val="24"/>
          <w:szCs w:val="24"/>
        </w:rPr>
        <w:t>included studies.</w:t>
      </w:r>
      <w:r w:rsidR="002E2EBD" w:rsidRPr="00205201">
        <w:rPr>
          <w:rFonts w:ascii="Times New Roman" w:hAnsi="Times New Roman" w:cs="Times New Roman"/>
          <w:sz w:val="24"/>
          <w:szCs w:val="24"/>
        </w:rPr>
        <w:t xml:space="preserve"> However, g</w:t>
      </w:r>
      <w:r w:rsidRPr="00205201">
        <w:rPr>
          <w:rFonts w:ascii="Times New Roman" w:hAnsi="Times New Roman" w:cs="Times New Roman"/>
          <w:sz w:val="24"/>
          <w:szCs w:val="24"/>
        </w:rPr>
        <w:t xml:space="preserve">iven the </w:t>
      </w:r>
      <w:r w:rsidR="002E2EBD" w:rsidRPr="00205201">
        <w:rPr>
          <w:rFonts w:ascii="Times New Roman" w:hAnsi="Times New Roman" w:cs="Times New Roman"/>
          <w:sz w:val="24"/>
          <w:szCs w:val="24"/>
        </w:rPr>
        <w:t xml:space="preserve">circumstances </w:t>
      </w:r>
      <w:r w:rsidRPr="00205201">
        <w:rPr>
          <w:rFonts w:ascii="Times New Roman" w:hAnsi="Times New Roman" w:cs="Times New Roman"/>
          <w:sz w:val="24"/>
          <w:szCs w:val="24"/>
        </w:rPr>
        <w:t xml:space="preserve">in which many of these studies were carried out, </w:t>
      </w:r>
      <w:r w:rsidR="00192C75" w:rsidRPr="00205201">
        <w:rPr>
          <w:rFonts w:ascii="Times New Roman" w:hAnsi="Times New Roman" w:cs="Times New Roman"/>
          <w:sz w:val="24"/>
          <w:szCs w:val="24"/>
        </w:rPr>
        <w:t>amid</w:t>
      </w:r>
      <w:r w:rsidRPr="00205201">
        <w:rPr>
          <w:rFonts w:ascii="Times New Roman" w:hAnsi="Times New Roman" w:cs="Times New Roman"/>
          <w:sz w:val="24"/>
          <w:szCs w:val="24"/>
        </w:rPr>
        <w:t xml:space="preserve"> national lockdowns, in-person data collection was often </w:t>
      </w:r>
      <w:r w:rsidR="002E2EBD" w:rsidRPr="00205201">
        <w:rPr>
          <w:rFonts w:ascii="Times New Roman" w:hAnsi="Times New Roman" w:cs="Times New Roman"/>
          <w:sz w:val="24"/>
          <w:szCs w:val="24"/>
        </w:rPr>
        <w:t xml:space="preserve">unfeasible </w:t>
      </w:r>
      <w:r w:rsidRPr="00205201">
        <w:rPr>
          <w:rFonts w:ascii="Times New Roman" w:hAnsi="Times New Roman" w:cs="Times New Roman"/>
          <w:sz w:val="24"/>
          <w:szCs w:val="24"/>
        </w:rPr>
        <w:t xml:space="preserve">and so the majority of studies were </w:t>
      </w:r>
      <w:r w:rsidR="0000687C" w:rsidRPr="00205201">
        <w:rPr>
          <w:rFonts w:ascii="Times New Roman" w:hAnsi="Times New Roman" w:cs="Times New Roman"/>
          <w:sz w:val="24"/>
          <w:szCs w:val="24"/>
        </w:rPr>
        <w:t>affected by this measur</w:t>
      </w:r>
      <w:r w:rsidR="005434EE" w:rsidRPr="00205201">
        <w:rPr>
          <w:rFonts w:ascii="Times New Roman" w:hAnsi="Times New Roman" w:cs="Times New Roman"/>
          <w:sz w:val="24"/>
          <w:szCs w:val="24"/>
        </w:rPr>
        <w:t>e</w:t>
      </w:r>
      <w:r w:rsidR="0000687C" w:rsidRPr="00205201">
        <w:rPr>
          <w:rFonts w:ascii="Times New Roman" w:hAnsi="Times New Roman" w:cs="Times New Roman"/>
          <w:sz w:val="24"/>
          <w:szCs w:val="24"/>
        </w:rPr>
        <w:t>ment issue</w:t>
      </w:r>
      <w:r w:rsidRPr="00205201">
        <w:rPr>
          <w:rFonts w:ascii="Times New Roman" w:hAnsi="Times New Roman" w:cs="Times New Roman"/>
          <w:sz w:val="24"/>
          <w:szCs w:val="24"/>
        </w:rPr>
        <w:t xml:space="preserve">. </w:t>
      </w:r>
    </w:p>
    <w:p w14:paraId="6F6D36C5" w14:textId="77777777" w:rsidR="00053395" w:rsidRPr="00205201" w:rsidRDefault="00053395" w:rsidP="0089037D">
      <w:pPr>
        <w:spacing w:line="480" w:lineRule="auto"/>
        <w:rPr>
          <w:rFonts w:ascii="Times New Roman" w:hAnsi="Times New Roman" w:cs="Times New Roman"/>
          <w:sz w:val="24"/>
          <w:szCs w:val="24"/>
        </w:rPr>
      </w:pPr>
    </w:p>
    <w:p w14:paraId="3A0153B1" w14:textId="77777777" w:rsidR="00F904CC" w:rsidRDefault="002E2EBD" w:rsidP="00F904CC">
      <w:pPr>
        <w:spacing w:line="480" w:lineRule="auto"/>
        <w:rPr>
          <w:rFonts w:ascii="Times New Roman" w:hAnsi="Times New Roman" w:cs="Times New Roman"/>
          <w:sz w:val="24"/>
          <w:szCs w:val="24"/>
        </w:rPr>
      </w:pPr>
      <w:r w:rsidRPr="00205201">
        <w:rPr>
          <w:rFonts w:ascii="Times New Roman" w:hAnsi="Times New Roman" w:cs="Times New Roman"/>
          <w:sz w:val="24"/>
          <w:szCs w:val="24"/>
        </w:rPr>
        <w:t xml:space="preserve">While this </w:t>
      </w:r>
      <w:r w:rsidR="00D707BC" w:rsidRPr="00205201">
        <w:rPr>
          <w:rFonts w:ascii="Times New Roman" w:hAnsi="Times New Roman" w:cs="Times New Roman"/>
          <w:sz w:val="24"/>
          <w:szCs w:val="24"/>
        </w:rPr>
        <w:t xml:space="preserve">review </w:t>
      </w:r>
      <w:r w:rsidRPr="00205201">
        <w:rPr>
          <w:rFonts w:ascii="Times New Roman" w:hAnsi="Times New Roman" w:cs="Times New Roman"/>
          <w:sz w:val="24"/>
          <w:szCs w:val="24"/>
        </w:rPr>
        <w:t xml:space="preserve">does not provide a conclusive answer on the driver of obesity during </w:t>
      </w:r>
      <w:r w:rsidR="00113856" w:rsidRPr="00205201">
        <w:rPr>
          <w:rFonts w:ascii="Times New Roman" w:hAnsi="Times New Roman" w:cs="Times New Roman"/>
          <w:sz w:val="24"/>
          <w:szCs w:val="24"/>
        </w:rPr>
        <w:t xml:space="preserve">the </w:t>
      </w:r>
      <w:r w:rsidRPr="00205201">
        <w:rPr>
          <w:rFonts w:ascii="Times New Roman" w:hAnsi="Times New Roman" w:cs="Times New Roman"/>
          <w:sz w:val="24"/>
          <w:szCs w:val="24"/>
        </w:rPr>
        <w:t xml:space="preserve">COVID-19 pandemic, it provides </w:t>
      </w:r>
      <w:r w:rsidR="00962E19">
        <w:rPr>
          <w:rFonts w:ascii="Times New Roman" w:hAnsi="Times New Roman" w:cs="Times New Roman"/>
          <w:sz w:val="24"/>
          <w:szCs w:val="24"/>
        </w:rPr>
        <w:t xml:space="preserve">useful </w:t>
      </w:r>
      <w:r w:rsidRPr="00205201">
        <w:rPr>
          <w:rFonts w:ascii="Times New Roman" w:hAnsi="Times New Roman" w:cs="Times New Roman"/>
          <w:sz w:val="24"/>
          <w:szCs w:val="24"/>
        </w:rPr>
        <w:t xml:space="preserve">information </w:t>
      </w:r>
      <w:r w:rsidR="00D707BC" w:rsidRPr="00205201">
        <w:rPr>
          <w:rFonts w:ascii="Times New Roman" w:hAnsi="Times New Roman" w:cs="Times New Roman"/>
          <w:sz w:val="24"/>
          <w:szCs w:val="24"/>
        </w:rPr>
        <w:t xml:space="preserve">to direct future research </w:t>
      </w:r>
      <w:r w:rsidRPr="00205201">
        <w:rPr>
          <w:rFonts w:ascii="Times New Roman" w:hAnsi="Times New Roman" w:cs="Times New Roman"/>
          <w:sz w:val="24"/>
          <w:szCs w:val="24"/>
        </w:rPr>
        <w:t>aiming at</w:t>
      </w:r>
      <w:r w:rsidR="00D707BC" w:rsidRPr="00205201">
        <w:rPr>
          <w:rFonts w:ascii="Times New Roman" w:hAnsi="Times New Roman" w:cs="Times New Roman"/>
          <w:sz w:val="24"/>
          <w:szCs w:val="24"/>
        </w:rPr>
        <w:t xml:space="preserve"> strengthen</w:t>
      </w:r>
      <w:r w:rsidR="00113856" w:rsidRPr="00205201">
        <w:rPr>
          <w:rFonts w:ascii="Times New Roman" w:hAnsi="Times New Roman" w:cs="Times New Roman"/>
          <w:sz w:val="24"/>
          <w:szCs w:val="24"/>
        </w:rPr>
        <w:t>ing</w:t>
      </w:r>
      <w:r w:rsidR="00D707BC" w:rsidRPr="00205201">
        <w:rPr>
          <w:rFonts w:ascii="Times New Roman" w:hAnsi="Times New Roman" w:cs="Times New Roman"/>
          <w:sz w:val="24"/>
          <w:szCs w:val="24"/>
        </w:rPr>
        <w:t xml:space="preserve"> the link between </w:t>
      </w:r>
      <w:r w:rsidRPr="00205201">
        <w:rPr>
          <w:rFonts w:ascii="Times New Roman" w:hAnsi="Times New Roman" w:cs="Times New Roman"/>
          <w:sz w:val="24"/>
          <w:szCs w:val="24"/>
        </w:rPr>
        <w:t>stressful circumstances</w:t>
      </w:r>
      <w:r w:rsidR="00D707BC" w:rsidRPr="00205201">
        <w:rPr>
          <w:rFonts w:ascii="Times New Roman" w:hAnsi="Times New Roman" w:cs="Times New Roman"/>
          <w:sz w:val="24"/>
          <w:szCs w:val="24"/>
        </w:rPr>
        <w:t xml:space="preserve"> and a rise in risk factors for obesity and weight gain. This is important as establishing a link enables us to effectively target the risk factors in preventative public health measures. There is a need for longitudinal studies to elucidate the nature of the association. </w:t>
      </w:r>
    </w:p>
    <w:p w14:paraId="49A61288" w14:textId="77777777" w:rsidR="00F904CC" w:rsidRDefault="00F904CC" w:rsidP="00F904CC">
      <w:pPr>
        <w:spacing w:line="480" w:lineRule="auto"/>
        <w:rPr>
          <w:rFonts w:ascii="Times New Roman" w:hAnsi="Times New Roman" w:cs="Times New Roman"/>
          <w:sz w:val="24"/>
          <w:szCs w:val="24"/>
        </w:rPr>
      </w:pPr>
    </w:p>
    <w:p w14:paraId="1457B3F9" w14:textId="77777777" w:rsidR="00F904CC" w:rsidRDefault="00F904CC" w:rsidP="00F904CC">
      <w:pPr>
        <w:spacing w:line="480" w:lineRule="auto"/>
        <w:rPr>
          <w:rFonts w:ascii="Times New Roman" w:hAnsi="Times New Roman" w:cs="Times New Roman"/>
          <w:sz w:val="24"/>
          <w:szCs w:val="24"/>
        </w:rPr>
      </w:pPr>
    </w:p>
    <w:p w14:paraId="006A1DB3" w14:textId="6078C62E" w:rsidR="00F904CC" w:rsidRPr="00F904CC" w:rsidRDefault="00F904CC" w:rsidP="00F904CC">
      <w:pPr>
        <w:spacing w:line="480" w:lineRule="auto"/>
        <w:rPr>
          <w:rFonts w:ascii="Times New Roman" w:hAnsi="Times New Roman" w:cs="Times New Roman"/>
          <w:sz w:val="24"/>
          <w:szCs w:val="24"/>
        </w:rPr>
      </w:pPr>
      <w:r w:rsidRPr="007F1386">
        <w:rPr>
          <w:rFonts w:ascii="Times New Roman" w:eastAsia="Times New Roman" w:hAnsi="Times New Roman" w:cs="Times New Roman"/>
          <w:b/>
        </w:rPr>
        <w:t>Conflict of interest:</w:t>
      </w:r>
      <w:r w:rsidRPr="007F1386">
        <w:rPr>
          <w:rFonts w:ascii="Times New Roman" w:eastAsia="Times New Roman" w:hAnsi="Times New Roman" w:cs="Times New Roman"/>
        </w:rPr>
        <w:t xml:space="preserve"> authors report no conflicts of interest </w:t>
      </w:r>
    </w:p>
    <w:p w14:paraId="2DA0CAA6" w14:textId="0A0E2F06" w:rsidR="002E2EBD" w:rsidRPr="00F904CC" w:rsidRDefault="00F904CC" w:rsidP="00F904CC">
      <w:pPr>
        <w:suppressLineNumbers/>
        <w:spacing w:line="480" w:lineRule="auto"/>
        <w:rPr>
          <w:rFonts w:ascii="Times New Roman" w:hAnsi="Times New Roman" w:cs="Times New Roman"/>
          <w:color w:val="201F1E"/>
          <w:shd w:val="clear" w:color="auto" w:fill="FFFFFF"/>
        </w:rPr>
      </w:pPr>
      <w:r>
        <w:rPr>
          <w:rFonts w:ascii="Times New Roman" w:eastAsia="Times New Roman" w:hAnsi="Times New Roman" w:cs="Times New Roman"/>
          <w:b/>
        </w:rPr>
        <w:t>Acknowledgements</w:t>
      </w:r>
      <w:r w:rsidRPr="007F1386">
        <w:rPr>
          <w:rFonts w:ascii="Times New Roman" w:eastAsia="Times New Roman" w:hAnsi="Times New Roman" w:cs="Times New Roman"/>
          <w:b/>
        </w:rPr>
        <w:t>:</w:t>
      </w:r>
      <w:r w:rsidRPr="007F1386">
        <w:rPr>
          <w:rFonts w:ascii="Times New Roman" w:eastAsia="Times New Roman" w:hAnsi="Times New Roman" w:cs="Times New Roman"/>
        </w:rPr>
        <w:t xml:space="preserve"> F.F. conceived the idea of the study. N.F.D and C.B. designed the literature searches. N.F.D, C.B </w:t>
      </w:r>
      <w:r w:rsidRPr="00BB5883">
        <w:rPr>
          <w:rFonts w:ascii="Times New Roman" w:eastAsia="Times New Roman" w:hAnsi="Times New Roman" w:cs="Times New Roman"/>
        </w:rPr>
        <w:t xml:space="preserve">and T.C reviewed all abstracts and full-text articles. N.F.D and C.B. wrote the first draft of the manuscript. </w:t>
      </w:r>
      <w:r>
        <w:rPr>
          <w:rFonts w:ascii="Times New Roman" w:hAnsi="Times New Roman" w:cs="Times New Roman"/>
          <w:color w:val="201F1E"/>
          <w:shd w:val="clear" w:color="auto" w:fill="FFFFFF"/>
        </w:rPr>
        <w:t>A</w:t>
      </w:r>
      <w:r w:rsidRPr="00BB5883">
        <w:rPr>
          <w:rFonts w:ascii="Times New Roman" w:hAnsi="Times New Roman" w:cs="Times New Roman"/>
          <w:color w:val="201F1E"/>
          <w:shd w:val="clear" w:color="auto" w:fill="FFFFFF"/>
        </w:rPr>
        <w:t>ll authors read and approved the final version.</w:t>
      </w:r>
    </w:p>
    <w:p w14:paraId="01F3CF50" w14:textId="0164DF1F" w:rsidR="006F556F" w:rsidRPr="00205201" w:rsidRDefault="006F556F" w:rsidP="00443D6C">
      <w:pPr>
        <w:suppressLineNumbers/>
        <w:spacing w:line="480" w:lineRule="auto"/>
        <w:rPr>
          <w:rFonts w:ascii="Times New Roman" w:hAnsi="Times New Roman" w:cs="Times New Roman"/>
          <w:sz w:val="24"/>
          <w:szCs w:val="24"/>
        </w:rPr>
      </w:pPr>
    </w:p>
    <w:p w14:paraId="4C952B96" w14:textId="06DB9927" w:rsidR="00BC25DC" w:rsidRDefault="00BC25DC" w:rsidP="00443D6C">
      <w:pPr>
        <w:suppressLineNumbers/>
        <w:spacing w:before="240" w:after="240" w:line="480" w:lineRule="auto"/>
        <w:rPr>
          <w:rFonts w:ascii="Times New Roman" w:eastAsia="Times New Roman" w:hAnsi="Times New Roman" w:cs="Times New Roman"/>
          <w:sz w:val="24"/>
          <w:szCs w:val="24"/>
        </w:rPr>
      </w:pPr>
    </w:p>
    <w:p w14:paraId="5F52A748" w14:textId="77777777" w:rsidR="001A6EAF" w:rsidRDefault="001A6EAF" w:rsidP="00443D6C">
      <w:pPr>
        <w:suppressLineNumbers/>
        <w:spacing w:before="240" w:after="240" w:line="480" w:lineRule="auto"/>
        <w:rPr>
          <w:rFonts w:ascii="Times New Roman" w:eastAsia="Times New Roman" w:hAnsi="Times New Roman" w:cs="Times New Roman"/>
          <w:sz w:val="24"/>
          <w:szCs w:val="24"/>
        </w:rPr>
        <w:sectPr w:rsidR="001A6EAF" w:rsidSect="001A6EAF">
          <w:pgSz w:w="12240" w:h="15840" w:code="1"/>
          <w:pgMar w:top="1440" w:right="1440" w:bottom="1440" w:left="1440" w:header="720" w:footer="720" w:gutter="0"/>
          <w:lnNumType w:countBy="1" w:restart="continuous"/>
          <w:pgNumType w:start="1"/>
          <w:cols w:space="720"/>
          <w:docGrid w:linePitch="299"/>
        </w:sectPr>
      </w:pPr>
    </w:p>
    <w:p w14:paraId="318F297D" w14:textId="5C375C5A" w:rsidR="00BD41E3" w:rsidRDefault="00BD41E3" w:rsidP="00443D6C">
      <w:pPr>
        <w:suppressLineNumbers/>
        <w:spacing w:before="240" w:after="240" w:line="480" w:lineRule="auto"/>
        <w:rPr>
          <w:rFonts w:ascii="Times New Roman" w:eastAsia="Times New Roman" w:hAnsi="Times New Roman" w:cs="Times New Roman"/>
          <w:sz w:val="24"/>
          <w:szCs w:val="24"/>
        </w:rPr>
      </w:pPr>
    </w:p>
    <w:p w14:paraId="1FAEDFEE" w14:textId="77777777" w:rsidR="00BD41E3" w:rsidRDefault="00BD41E3" w:rsidP="00BD41E3">
      <w:pPr>
        <w:suppressLineNumbers/>
        <w:rPr>
          <w:rFonts w:ascii="Times New Roman" w:eastAsia="Times New Roman" w:hAnsi="Times New Roman" w:cs="Times New Roman"/>
          <w:sz w:val="20"/>
          <w:szCs w:val="20"/>
        </w:rPr>
      </w:pPr>
    </w:p>
    <w:p w14:paraId="12D15EC4" w14:textId="77777777" w:rsidR="00BD41E3" w:rsidRDefault="00BD41E3" w:rsidP="00BD41E3">
      <w:pPr>
        <w:suppressLineNumbers/>
        <w:rPr>
          <w:rFonts w:ascii="Times New Roman" w:eastAsia="Times New Roman" w:hAnsi="Times New Roman" w:cs="Times New Roman"/>
          <w:sz w:val="20"/>
          <w:szCs w:val="20"/>
        </w:rPr>
      </w:pPr>
    </w:p>
    <w:p w14:paraId="052D4C9D" w14:textId="77777777" w:rsidR="00BD41E3" w:rsidRDefault="00BD41E3" w:rsidP="00BD41E3">
      <w:pPr>
        <w:suppressLineNumbers/>
        <w:rPr>
          <w:rFonts w:ascii="Times New Roman" w:eastAsia="Times New Roman" w:hAnsi="Times New Roman" w:cs="Times New Roman"/>
          <w:sz w:val="20"/>
          <w:szCs w:val="20"/>
        </w:rPr>
      </w:pPr>
    </w:p>
    <w:p w14:paraId="35E0DA7C" w14:textId="77777777" w:rsidR="00BD41E3" w:rsidRDefault="00BD41E3" w:rsidP="00BD41E3">
      <w:pPr>
        <w:suppressLineNumbers/>
        <w:rPr>
          <w:rFonts w:ascii="Times New Roman" w:eastAsia="Times New Roman" w:hAnsi="Times New Roman" w:cs="Times New Roman"/>
          <w:sz w:val="20"/>
          <w:szCs w:val="20"/>
        </w:rPr>
      </w:pPr>
    </w:p>
    <w:p w14:paraId="0E2A8A69" w14:textId="77777777" w:rsidR="00BD41E3" w:rsidRPr="005F6297" w:rsidRDefault="00BD41E3" w:rsidP="00BD41E3">
      <w:pPr>
        <w:spacing w:line="480" w:lineRule="auto"/>
        <w:rPr>
          <w:rFonts w:ascii="Times New Roman" w:hAnsi="Times New Roman" w:cs="Times New Roman"/>
          <w:sz w:val="24"/>
          <w:szCs w:val="24"/>
        </w:rPr>
      </w:pPr>
      <w:r w:rsidRPr="005F6297">
        <w:rPr>
          <w:rFonts w:ascii="Times New Roman" w:hAnsi="Times New Roman" w:cs="Times New Roman"/>
          <w:b/>
          <w:bCs/>
          <w:sz w:val="24"/>
          <w:szCs w:val="24"/>
        </w:rPr>
        <w:t>References</w:t>
      </w:r>
    </w:p>
    <w:p w14:paraId="110C9CF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sz w:val="24"/>
          <w:szCs w:val="24"/>
        </w:rPr>
        <w:fldChar w:fldCharType="begin" w:fldLock="1"/>
      </w:r>
      <w:r w:rsidRPr="005F6297">
        <w:rPr>
          <w:rFonts w:ascii="Times New Roman" w:hAnsi="Times New Roman" w:cs="Times New Roman"/>
          <w:sz w:val="24"/>
          <w:szCs w:val="24"/>
        </w:rPr>
        <w:instrText xml:space="preserve">ADDIN Mendeley Bibliography CSL_BIBLIOGRAPHY </w:instrText>
      </w:r>
      <w:r w:rsidRPr="005F6297">
        <w:rPr>
          <w:rFonts w:ascii="Times New Roman" w:hAnsi="Times New Roman" w:cs="Times New Roman"/>
          <w:sz w:val="24"/>
          <w:szCs w:val="24"/>
        </w:rPr>
        <w:fldChar w:fldCharType="separate"/>
      </w:r>
      <w:r w:rsidRPr="005F6297">
        <w:rPr>
          <w:rFonts w:ascii="Times New Roman" w:hAnsi="Times New Roman" w:cs="Times New Roman"/>
          <w:noProof/>
          <w:sz w:val="24"/>
          <w:szCs w:val="24"/>
        </w:rPr>
        <w:t xml:space="preserve">1. </w:t>
      </w:r>
      <w:r w:rsidRPr="005F6297">
        <w:rPr>
          <w:rFonts w:ascii="Times New Roman" w:hAnsi="Times New Roman" w:cs="Times New Roman"/>
          <w:noProof/>
          <w:sz w:val="24"/>
          <w:szCs w:val="24"/>
        </w:rPr>
        <w:tab/>
        <w:t>Worldometer. COVID Live Update: Worldometer [Internet]. [cited 2021 Oct 28]. Available from: https://www.worldometers.info/coronavirus/</w:t>
      </w:r>
    </w:p>
    <w:p w14:paraId="2BED5EE8"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 </w:t>
      </w:r>
      <w:r w:rsidRPr="005F6297">
        <w:rPr>
          <w:rFonts w:ascii="Times New Roman" w:hAnsi="Times New Roman" w:cs="Times New Roman"/>
          <w:noProof/>
          <w:sz w:val="24"/>
          <w:szCs w:val="24"/>
        </w:rPr>
        <w:tab/>
        <w:t>Purnell JQ. Definitions, Classification, and Epidemiology of Obesity [Internet]. Endotext. 2000 [cited 2021 Oct 26]. Available from: https://pubmed.ncbi.nlm.nih.gov/25905390/</w:t>
      </w:r>
    </w:p>
    <w:p w14:paraId="4C5EBB3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 </w:t>
      </w:r>
      <w:r w:rsidRPr="005F6297">
        <w:rPr>
          <w:rFonts w:ascii="Times New Roman" w:hAnsi="Times New Roman" w:cs="Times New Roman"/>
          <w:noProof/>
          <w:sz w:val="24"/>
          <w:szCs w:val="24"/>
        </w:rPr>
        <w:tab/>
        <w:t>GBD 2015 Obesity Collaborators, Afshin A, Forouzanfar MH, Reitsma MB, Sur P, Estep K, Lee A, Marczak L, Mokdad AH, Moradi-Lakeh M, et al. Health Effects of Overweight and Obesity in 195 Countries over 25 Years. N Engl J Med [Internet]. N Engl J Med; 2017 [cited 2021 Oct 26];377:13–27. Available from: https://pubmed.ncbi.nlm.nih.gov/28604169/</w:t>
      </w:r>
    </w:p>
    <w:p w14:paraId="69409A52"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 </w:t>
      </w:r>
      <w:r w:rsidRPr="005F6297">
        <w:rPr>
          <w:rFonts w:ascii="Times New Roman" w:hAnsi="Times New Roman" w:cs="Times New Roman"/>
          <w:noProof/>
          <w:sz w:val="24"/>
          <w:szCs w:val="24"/>
        </w:rPr>
        <w:tab/>
        <w:t>Wang Y, Beydoun MA, Liang L, Caballero B, Kumanyika SK. Will all Americans become overweight or obese? estimating the progression and cost of the US obesity epidemic. Obesity (Silver Spring) [Internet]. Obesity (Silver Spring); 2008 [cited 2021 Oct 26];16:2323–30. Available from: https://pubmed.ncbi.nlm.nih.gov/18719634/</w:t>
      </w:r>
    </w:p>
    <w:p w14:paraId="6E6D3339"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 </w:t>
      </w:r>
      <w:r w:rsidRPr="005F6297">
        <w:rPr>
          <w:rFonts w:ascii="Times New Roman" w:hAnsi="Times New Roman" w:cs="Times New Roman"/>
          <w:noProof/>
          <w:sz w:val="24"/>
          <w:szCs w:val="24"/>
        </w:rPr>
        <w:tab/>
        <w:t>Finkelstein EA, Khavjou OA, Thompson H, Trogdon JG, Pan L, Sherry B, Dietz W. Obesity and severe obesity forecasts through 2030. Am J Prev Med [Internet]. Am J Prev Med; 2012 [cited 2021 Oct 26];42:563–70. Available from: https://pubmed.ncbi.nlm.nih.gov/22608371/</w:t>
      </w:r>
    </w:p>
    <w:p w14:paraId="6E53001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 </w:t>
      </w:r>
      <w:r w:rsidRPr="005F6297">
        <w:rPr>
          <w:rFonts w:ascii="Times New Roman" w:hAnsi="Times New Roman" w:cs="Times New Roman"/>
          <w:noProof/>
          <w:sz w:val="24"/>
          <w:szCs w:val="24"/>
        </w:rPr>
        <w:tab/>
        <w:t>Segula D. Complications of obesity in adults: a short review of the literature. Malawi Med J [Internet]. Medical Association of Malawi; 2014 [cited 2021 Oct 26];26:20–4. Available from: /pmc/articles/PMC4062780/</w:t>
      </w:r>
    </w:p>
    <w:p w14:paraId="0136C82D"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 </w:t>
      </w:r>
      <w:r w:rsidRPr="005F6297">
        <w:rPr>
          <w:rFonts w:ascii="Times New Roman" w:hAnsi="Times New Roman" w:cs="Times New Roman"/>
          <w:noProof/>
          <w:sz w:val="24"/>
          <w:szCs w:val="24"/>
        </w:rPr>
        <w:tab/>
        <w:t>Luppino FS, de Wit LM, Bouvy PF, Stijnen T, Cuijpers P, Penninx BWJH, Zitman FG. Overweight, obesity, and depression: a systematic review and meta-analysis of longitudinal studies. Arch Gen Psychiatry [Internet]. Arch Gen Psychiatry; 2010 [cited 2021 Oct 26];67:220–9. Available from: https://pubmed.ncbi.nlm.nih.gov/20194822/</w:t>
      </w:r>
    </w:p>
    <w:p w14:paraId="2DAA0FC9"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 </w:t>
      </w:r>
      <w:r w:rsidRPr="005F6297">
        <w:rPr>
          <w:rFonts w:ascii="Times New Roman" w:hAnsi="Times New Roman" w:cs="Times New Roman"/>
          <w:noProof/>
          <w:sz w:val="24"/>
          <w:szCs w:val="24"/>
        </w:rPr>
        <w:tab/>
        <w:t>Björntorp P. Do stress reactions cause abdominal obesity and comorbidities? Obes Rev [Internet]. Obes Rev; 2001 [cited 2021 Oct 26];2:73–86. Available from: https://pubmed.ncbi.nlm.nih.gov/12119665/</w:t>
      </w:r>
    </w:p>
    <w:p w14:paraId="702C56A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lang w:val="de-DE"/>
        </w:rPr>
        <w:t xml:space="preserve">9. </w:t>
      </w:r>
      <w:r w:rsidRPr="005F6297">
        <w:rPr>
          <w:rFonts w:ascii="Times New Roman" w:hAnsi="Times New Roman" w:cs="Times New Roman"/>
          <w:noProof/>
          <w:sz w:val="24"/>
          <w:szCs w:val="24"/>
          <w:lang w:val="de-DE"/>
        </w:rPr>
        <w:tab/>
        <w:t xml:space="preserve">van Strien T, Konttinen H, Homberg JR, Engels RCME, Winkens LHH. </w:t>
      </w:r>
      <w:r w:rsidRPr="005F6297">
        <w:rPr>
          <w:rFonts w:ascii="Times New Roman" w:hAnsi="Times New Roman" w:cs="Times New Roman"/>
          <w:noProof/>
          <w:sz w:val="24"/>
          <w:szCs w:val="24"/>
        </w:rPr>
        <w:t>Emotional eating as a mediator between depression and weight gain. Appetite [Internet]. Appetite; 2016 [cited 2021 Oct 26];100:216–24. Available from: https://pubmed.ncbi.nlm.nih.gov/26911261/</w:t>
      </w:r>
    </w:p>
    <w:p w14:paraId="700538B1"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 </w:t>
      </w:r>
      <w:r w:rsidRPr="005F6297">
        <w:rPr>
          <w:rFonts w:ascii="Times New Roman" w:hAnsi="Times New Roman" w:cs="Times New Roman"/>
          <w:noProof/>
          <w:sz w:val="24"/>
          <w:szCs w:val="24"/>
        </w:rPr>
        <w:tab/>
        <w:t>Stunkard AJ, Faith MS, Allison KC. Depression and obesity. Biol Psychiatry [Internet]. Biol Psychiatry; 2003 [cited 2021 Oct 26];54:330–7. Available from: https://pubmed.ncbi.nlm.nih.gov/12893108/</w:t>
      </w:r>
    </w:p>
    <w:p w14:paraId="135CD5D1"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1. </w:t>
      </w:r>
      <w:r w:rsidRPr="005F6297">
        <w:rPr>
          <w:rFonts w:ascii="Times New Roman" w:hAnsi="Times New Roman" w:cs="Times New Roman"/>
          <w:noProof/>
          <w:sz w:val="24"/>
          <w:szCs w:val="24"/>
        </w:rPr>
        <w:tab/>
        <w:t>McLaren L. Socioeconomic status and obesity. Epidemiol Rev [Internet]. Epidemiol Rev; 2007 [cited 2021 Oct 26];29:29–48. Available from: https://pubmed.ncbi.nlm.nih.gov/17478442/</w:t>
      </w:r>
    </w:p>
    <w:p w14:paraId="6B835B9C"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2. </w:t>
      </w:r>
      <w:r w:rsidRPr="005F6297">
        <w:rPr>
          <w:rFonts w:ascii="Times New Roman" w:hAnsi="Times New Roman" w:cs="Times New Roman"/>
          <w:noProof/>
          <w:sz w:val="24"/>
          <w:szCs w:val="24"/>
        </w:rPr>
        <w:tab/>
        <w:t>Koolhaas CM, Dhana K, Schoufour JD, Ikram MA, Kavousi M, Franco OH. Impact of physical activity on the association of overweight and obesity with cardiovascular disease: The Rotterdam Study. Eur J Prev Cardiol [Internet]. Eur J Prev Cardiol; 2017 [cited 2021 Oct 26];24:934–41. Available from: https://pubmed.ncbi.nlm.nih.gov/28436726/</w:t>
      </w:r>
    </w:p>
    <w:p w14:paraId="295E61B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3. </w:t>
      </w:r>
      <w:r w:rsidRPr="005F6297">
        <w:rPr>
          <w:rFonts w:ascii="Times New Roman" w:hAnsi="Times New Roman" w:cs="Times New Roman"/>
          <w:noProof/>
          <w:sz w:val="24"/>
          <w:szCs w:val="24"/>
        </w:rPr>
        <w:tab/>
        <w:t>Kent S, Fusco F, Gray A, Jebb SA, Cairns BJ, Mihaylova B. Body mass index and healthcare costs: a systematic literature review of individual participant data studies. Obes Rev [Internet]. Obes Rev; 2017 [cited 2021 Oct 26];18:869–79. Available from: https://pubmed.ncbi.nlm.nih.gov/28544197/</w:t>
      </w:r>
    </w:p>
    <w:p w14:paraId="24D76EA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4. </w:t>
      </w:r>
      <w:r w:rsidRPr="005F6297">
        <w:rPr>
          <w:rFonts w:ascii="Times New Roman" w:hAnsi="Times New Roman" w:cs="Times New Roman"/>
          <w:noProof/>
          <w:sz w:val="24"/>
          <w:szCs w:val="24"/>
        </w:rPr>
        <w:tab/>
        <w:t>Dobbs R, Sawers C, Thompson F, Manyika J, Woetzel J, Child P, McKenna S, Spatharou A. McKinsey Global Institute [Internet]. 2014. Available from: www.mckinsey.com/mgi.</w:t>
      </w:r>
    </w:p>
    <w:p w14:paraId="77BC562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5. </w:t>
      </w:r>
      <w:r w:rsidRPr="005F6297">
        <w:rPr>
          <w:rFonts w:ascii="Times New Roman" w:hAnsi="Times New Roman" w:cs="Times New Roman"/>
          <w:noProof/>
          <w:sz w:val="24"/>
          <w:szCs w:val="24"/>
        </w:rPr>
        <w:tab/>
        <w:t>Bakaloudi DR, Barazzoni R, Bischoff SC, Breda J, Wickramasinghe K, Chourdakis M. Impact of the first COVID-19 lockdown on body weight: A combined systematic review and a meta-analysis. Clin Nutr [Internet]. 2021; Available from: https://linkinghub.elsevier.com/retrieve/pii/S0261561421002077</w:t>
      </w:r>
    </w:p>
    <w:p w14:paraId="0F42087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6. </w:t>
      </w:r>
      <w:r w:rsidRPr="005F6297">
        <w:rPr>
          <w:rFonts w:ascii="Times New Roman" w:hAnsi="Times New Roman" w:cs="Times New Roman"/>
          <w:noProof/>
          <w:sz w:val="24"/>
          <w:szCs w:val="24"/>
        </w:rPr>
        <w:tab/>
        <w:t>Moher D, Liberati A, Tetzlaff J, Altman DG. Preferred reporting items for systematic reviews and meta-analyses: the PRISMA statement. BMJ [Internet]. British Medical Journal Publishing Group; 2009 [cited 2021 Oct 26];339:332–6. Available from: https://www.bmj.com/content/339/bmj.b2535</w:t>
      </w:r>
    </w:p>
    <w:p w14:paraId="734A644F"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7. </w:t>
      </w:r>
      <w:r w:rsidRPr="005F6297">
        <w:rPr>
          <w:rFonts w:ascii="Times New Roman" w:hAnsi="Times New Roman" w:cs="Times New Roman"/>
          <w:noProof/>
          <w:sz w:val="24"/>
          <w:szCs w:val="24"/>
        </w:rPr>
        <w:tab/>
        <w:t>KL S, AL K. Measures of depression and depressive symptoms: Beck Depression Inventory-II (BDI-II), Center for Epidemiologic Studies Depression Scale (CES-D), Geriatric Depression Scale (GDS), Hospital Anxiety and Depression Scale (HADS), and Patient Health Questionna. Arthritis Care Res (Hoboken) [Internet]. Arthritis Care Res (Hoboken); 2011 [cited 2021 Oct 26];63 Suppl 1. Available from: https://pubmed.ncbi.nlm.nih.gov/22588766/</w:t>
      </w:r>
    </w:p>
    <w:p w14:paraId="07F730AD"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8. </w:t>
      </w:r>
      <w:r w:rsidRPr="005F6297">
        <w:rPr>
          <w:rFonts w:ascii="Times New Roman" w:hAnsi="Times New Roman" w:cs="Times New Roman"/>
          <w:noProof/>
          <w:sz w:val="24"/>
          <w:szCs w:val="24"/>
        </w:rPr>
        <w:tab/>
        <w:t>Scholten S, Velten J, Bieda A, Zhang XC, Margraf J. Testing measurement invariance of the Depression, Anxiety, and Stress Scales (DASS-21) across four countries. Psychol Assess [Internet]. Psychol Assess; 2017 [cited 2021 Oct 26];29:1376–90. Available from: https://pubmed.ncbi.nlm.nih.gov/28125249/</w:t>
      </w:r>
    </w:p>
    <w:p w14:paraId="311307A2"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9. </w:t>
      </w:r>
      <w:r w:rsidRPr="005F6297">
        <w:rPr>
          <w:rFonts w:ascii="Times New Roman" w:hAnsi="Times New Roman" w:cs="Times New Roman"/>
          <w:noProof/>
          <w:sz w:val="24"/>
          <w:szCs w:val="24"/>
        </w:rPr>
        <w:tab/>
        <w:t>Allgaier A-K, Frühe B, Pietsch K, Saravo B, Baethmann M, Schulte-Körne G. Is the Children’s Depression Inventory Short version a valid screening tool in pediatric care? A comparison to its full-length version. J Psychosom Res [Internet]. J Psychosom Res; 2012 [cited 2021 Oct 26];73:369–74. Available from: https://pubmed.ncbi.nlm.nih.gov/23062811/</w:t>
      </w:r>
    </w:p>
    <w:p w14:paraId="4218A0D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lang w:val="it-IT"/>
        </w:rPr>
        <w:t xml:space="preserve">20. </w:t>
      </w:r>
      <w:r w:rsidRPr="005F6297">
        <w:rPr>
          <w:rFonts w:ascii="Times New Roman" w:hAnsi="Times New Roman" w:cs="Times New Roman"/>
          <w:noProof/>
          <w:sz w:val="24"/>
          <w:szCs w:val="24"/>
          <w:lang w:val="it-IT"/>
        </w:rPr>
        <w:tab/>
        <w:t xml:space="preserve">Modesti PA, Reboldi G, Cappuccio FP, Agyemang C, Remuzzi G, Rapi S, Perruolo E, Parati G, Settings EWG on CR in LR. </w:t>
      </w:r>
      <w:r w:rsidRPr="005F6297">
        <w:rPr>
          <w:rFonts w:ascii="Times New Roman" w:hAnsi="Times New Roman" w:cs="Times New Roman"/>
          <w:noProof/>
          <w:sz w:val="24"/>
          <w:szCs w:val="24"/>
        </w:rPr>
        <w:t>Panethnic Differences in Blood Pressure in Europe: A Systematic Review and Meta-Analysis. PLoS One [Internet]. Public Library of Science; 2016 [cited 2021 Oct 26];11:e0147601. Available from: https://journals.plos.org/plosone/article?id=10.1371/journal.pone.0147601</w:t>
      </w:r>
    </w:p>
    <w:p w14:paraId="45DEA9BA"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1. </w:t>
      </w:r>
      <w:r w:rsidRPr="005F6297">
        <w:rPr>
          <w:rFonts w:ascii="Times New Roman" w:hAnsi="Times New Roman" w:cs="Times New Roman"/>
          <w:noProof/>
          <w:sz w:val="24"/>
          <w:szCs w:val="24"/>
        </w:rPr>
        <w:tab/>
        <w:t>Fernandez-Rio J, Cecchini JA, Mendez-Gimenez A, Carriedo A. Weight changes during the COVID-19 home confinement. Effects on psychosocial variables. Obes Res Clin Pract [Internet]. Obes Res Clin Pract; 2020 [cited 2021 Oct 26];14:383–5. Available from: https://pubmed.ncbi.nlm.nih.gov/32763110/</w:t>
      </w:r>
    </w:p>
    <w:p w14:paraId="0A220DB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2. </w:t>
      </w:r>
      <w:r w:rsidRPr="005F6297">
        <w:rPr>
          <w:rFonts w:ascii="Times New Roman" w:hAnsi="Times New Roman" w:cs="Times New Roman"/>
          <w:noProof/>
          <w:sz w:val="24"/>
          <w:szCs w:val="24"/>
        </w:rPr>
        <w:tab/>
        <w:t>Cheikh Ismail L, Osaili TM, Mohamad MN, Al Marzouqi A, Jarrar AH, Zampelas A, Habib-Mourad C, Omar Abu Jamous D, Ali HI, Al Sabbah H, et al. Assessment of eating habits and lifestyle during the coronavirus 2019 pandemic in the Middle East and North Africa region: a cross-sectional study. Br J Nutr [Internet]. Br J Nutr; 2021 [cited 2021 Oct 26];126:757–66. Available from: https://pubmed.ncbi.nlm.nih.gov/33198840/</w:t>
      </w:r>
    </w:p>
    <w:p w14:paraId="577470A8"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3. </w:t>
      </w:r>
      <w:r w:rsidRPr="005F6297">
        <w:rPr>
          <w:rFonts w:ascii="Times New Roman" w:hAnsi="Times New Roman" w:cs="Times New Roman"/>
          <w:noProof/>
          <w:sz w:val="24"/>
          <w:szCs w:val="24"/>
        </w:rPr>
        <w:tab/>
        <w:t>Sidor A, Rzymski P. Dietary Choices and Habits during COVID-19 Lockdown: Experience from Poland. Nutrients [Internet]. Nutrients; 2020 [cited 2021 Oct 26];12. Available from: https://pubmed.ncbi.nlm.nih.gov/32503173/</w:t>
      </w:r>
    </w:p>
    <w:p w14:paraId="2912B4B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4. </w:t>
      </w:r>
      <w:r w:rsidRPr="005F6297">
        <w:rPr>
          <w:rFonts w:ascii="Times New Roman" w:hAnsi="Times New Roman" w:cs="Times New Roman"/>
          <w:noProof/>
          <w:sz w:val="24"/>
          <w:szCs w:val="24"/>
        </w:rPr>
        <w:tab/>
        <w:t>Pellegrini M, Ponzo V, Rosato R, Scumaci E, Goitre I, Benso A, Belcastro S, Crespi C, Michieli F De, Ghigo E, et al. Changes in Weight and Nutritional Habits in Adults with Obesity during the “Lockdown” Period Caused by the COVID-19 Virus Emergency. Nutrients [Internet]. Multidisciplinary Digital Publishing Institute  (MDPI); 2020 [cited 2021 Oct 26];12:1–11. Available from: /pmc/articles/PMC7400808/</w:t>
      </w:r>
    </w:p>
    <w:p w14:paraId="4DAAFE6F"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5. </w:t>
      </w:r>
      <w:r w:rsidRPr="005F6297">
        <w:rPr>
          <w:rFonts w:ascii="Times New Roman" w:hAnsi="Times New Roman" w:cs="Times New Roman"/>
          <w:noProof/>
          <w:sz w:val="24"/>
          <w:szCs w:val="24"/>
        </w:rPr>
        <w:tab/>
        <w:t>Gallè F, Sabella EA, Ferracuti S, Giglio O De, Caggiano G, Protano C, Valeriani F, Parisi EA, Valerio G, Liguori G, et al. Sedentary Behaviors and Physical Activity of Italian Undergraduate Students during Lockdown at the Time of CoViD−19 Pandemic. Int J Environ Res Public Health [Internet]. Multidisciplinary Digital Publishing Institute  (MDPI); 2020 [cited 2021 Oct 26];17:1–11. Available from: /pmc/articles/PMC7504707/</w:t>
      </w:r>
    </w:p>
    <w:p w14:paraId="33EFC62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6. </w:t>
      </w:r>
      <w:r w:rsidRPr="005F6297">
        <w:rPr>
          <w:rFonts w:ascii="Times New Roman" w:hAnsi="Times New Roman" w:cs="Times New Roman"/>
          <w:noProof/>
          <w:sz w:val="24"/>
          <w:szCs w:val="24"/>
        </w:rPr>
        <w:tab/>
        <w:t>Błaszczyk-Bębenek E, Jagielski P, Bolesławska I, Jagielska A, Nitsch-Osuch A, Kawalec P. Nutrition Behaviors in Polish Adults before and during COVID-19 Lockdown. Nutrients [Internet]. Multidisciplinary Digital Publishing Institute (MDPI); 2020 [cited 2021 Oct 26];12:1–16. Available from: /pmc/articles/PMC7601522/</w:t>
      </w:r>
    </w:p>
    <w:p w14:paraId="1090F01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7. </w:t>
      </w:r>
      <w:r w:rsidRPr="005F6297">
        <w:rPr>
          <w:rFonts w:ascii="Times New Roman" w:hAnsi="Times New Roman" w:cs="Times New Roman"/>
          <w:noProof/>
          <w:sz w:val="24"/>
          <w:szCs w:val="24"/>
        </w:rPr>
        <w:tab/>
        <w:t xml:space="preserve">Pišot S, Milovanović I, Šimunič B, Gentile A, Bosnar K, Prot F, Bianco A, Lo Coco G, Bartoluci S, Katović D, et al. Maintaining everyday life praxis in the time of COVID-19 pandemic measures (ELP-COVID-19 survey). Eur J Public Health. Oxford University Press; 2020;30:1181–6. </w:t>
      </w:r>
    </w:p>
    <w:p w14:paraId="2356EE0F"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8. </w:t>
      </w:r>
      <w:r w:rsidRPr="005F6297">
        <w:rPr>
          <w:rFonts w:ascii="Times New Roman" w:hAnsi="Times New Roman" w:cs="Times New Roman"/>
          <w:noProof/>
          <w:sz w:val="24"/>
          <w:szCs w:val="24"/>
        </w:rPr>
        <w:tab/>
        <w:t>Grabia M, Markiewicz-Żukowska R, Puścion-Jakubik A, Bielecka J, Nowakowski P, Gromkowska-Kępka K, Mielcarek K, Socha K. The Nutritional and Health Effects of the COVID-19 Pandemic on Patients with Diabetes Mellitus. Nutrients [Internet]. Multidisciplinary Digital Publishing Institute  (MDPI); 2020 [cited 2021 Oct 26];12:1–15. Available from: /pmc/articles/PMC7600117/</w:t>
      </w:r>
    </w:p>
    <w:p w14:paraId="58F7712A"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29. </w:t>
      </w:r>
      <w:r w:rsidRPr="005F6297">
        <w:rPr>
          <w:rFonts w:ascii="Times New Roman" w:hAnsi="Times New Roman" w:cs="Times New Roman"/>
          <w:noProof/>
          <w:sz w:val="24"/>
          <w:szCs w:val="24"/>
        </w:rPr>
        <w:tab/>
        <w:t>Yang S, Guo B, Ao L, Yang C, Zhang L, Zhou J, Jia P. Obesity and activity patterns before and during COVID‐19 lockdown among youths in China. Clin Obes [Internet]. Wiley-Blackwell; 2020 [cited 2021 Oct 26];10. Available from: /pmc/articles/PMC7646045/</w:t>
      </w:r>
    </w:p>
    <w:p w14:paraId="27BD4F8C"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0. </w:t>
      </w:r>
      <w:r w:rsidRPr="005F6297">
        <w:rPr>
          <w:rFonts w:ascii="Times New Roman" w:hAnsi="Times New Roman" w:cs="Times New Roman"/>
          <w:noProof/>
          <w:sz w:val="24"/>
          <w:szCs w:val="24"/>
        </w:rPr>
        <w:tab/>
        <w:t>de Luis Román DA, Izaola O, Primo Martín D, Gómez Hoyos E, Torres Torres B, López Gómez JJ. Effect of lockdown for COVID-19 on self-reported body weight gain in a sample of obese patients. Nutr Hosp [Internet]. Nutr Hosp; 2020 [cited 2021 Oct 26];37:1232–7. Available from: https://pubmed.ncbi.nlm.nih.gov/33155477/</w:t>
      </w:r>
    </w:p>
    <w:p w14:paraId="24A167EE"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lang w:val="fr-FR"/>
        </w:rPr>
        <w:t xml:space="preserve">31. </w:t>
      </w:r>
      <w:r w:rsidRPr="005F6297">
        <w:rPr>
          <w:rFonts w:ascii="Times New Roman" w:hAnsi="Times New Roman" w:cs="Times New Roman"/>
          <w:noProof/>
          <w:sz w:val="24"/>
          <w:szCs w:val="24"/>
          <w:lang w:val="fr-FR"/>
        </w:rPr>
        <w:tab/>
        <w:t xml:space="preserve">Martínez-de-Quel Ó, Suárez-Iglesias D, López-Flores M, Pérez CA. </w:t>
      </w:r>
      <w:r w:rsidRPr="005F6297">
        <w:rPr>
          <w:rFonts w:ascii="Times New Roman" w:hAnsi="Times New Roman" w:cs="Times New Roman"/>
          <w:noProof/>
          <w:sz w:val="24"/>
          <w:szCs w:val="24"/>
        </w:rPr>
        <w:t>Physical activity, dietary habits and sleep quality before and during COVID-19 lockdown: A longitudinal study. Appetite [Internet]. Appetite; 2021 [cited 2021 Oct 26];158:105019. Available from: https://pubmed.ncbi.nlm.nih.gov/33161046/</w:t>
      </w:r>
    </w:p>
    <w:p w14:paraId="5F1CE688"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2. </w:t>
      </w:r>
      <w:r w:rsidRPr="005F6297">
        <w:rPr>
          <w:rFonts w:ascii="Times New Roman" w:hAnsi="Times New Roman" w:cs="Times New Roman"/>
          <w:noProof/>
          <w:sz w:val="24"/>
          <w:szCs w:val="24"/>
        </w:rPr>
        <w:tab/>
        <w:t>Jia P, Zhang L, Yu W, Yu B, Liu M, Zhang D, Yang S. Impact of COVID-19 lockdown on activity patterns and weight status among youths in China: the COVID-19 Impact on Lifestyle Change Survey (COINLICS). Int J Obes (Lond) [Internet]. Int J Obes (Lond); 2021 [cited 2021 Oct 26];45:695–9. Available from: https://pubmed.ncbi.nlm.nih.gov/33277588/</w:t>
      </w:r>
    </w:p>
    <w:p w14:paraId="72C4DDC6"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3. </w:t>
      </w:r>
      <w:r w:rsidRPr="005F6297">
        <w:rPr>
          <w:rFonts w:ascii="Times New Roman" w:hAnsi="Times New Roman" w:cs="Times New Roman"/>
          <w:noProof/>
          <w:sz w:val="24"/>
          <w:szCs w:val="24"/>
        </w:rPr>
        <w:tab/>
        <w:t>López-Moreno M, López MTI, Miguel M, Garcés-Rimón M. Physical and Psychological Effects Related to Food Habits and Lifestyle Changes Derived from Covid-19 Home Confinement in the Spanish Population. Nutrients [Internet]. Nutrients; 2020 [cited 2021 Oct 26];12:1–17. Available from: https://pubmed.ncbi.nlm.nih.gov/33182816/</w:t>
      </w:r>
    </w:p>
    <w:p w14:paraId="057CE421"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4. </w:t>
      </w:r>
      <w:r w:rsidRPr="005F6297">
        <w:rPr>
          <w:rFonts w:ascii="Times New Roman" w:hAnsi="Times New Roman" w:cs="Times New Roman"/>
          <w:noProof/>
          <w:sz w:val="24"/>
          <w:szCs w:val="24"/>
        </w:rPr>
        <w:tab/>
        <w:t>Mason TB, Barrington-Trimis J, Leventhal AM. Eating to Cope With the COVID-19 Pandemic and Body Weight Change in Young Adults. J Adolesc Health [Internet]. J Adolesc Health; 2021 [cited 2021 Oct 26];68:277–83. Available from: https://pubmed.ncbi.nlm.nih.gov/33288456/</w:t>
      </w:r>
    </w:p>
    <w:p w14:paraId="23486862"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5. </w:t>
      </w:r>
      <w:r w:rsidRPr="005F6297">
        <w:rPr>
          <w:rFonts w:ascii="Times New Roman" w:hAnsi="Times New Roman" w:cs="Times New Roman"/>
          <w:noProof/>
          <w:sz w:val="24"/>
          <w:szCs w:val="24"/>
        </w:rPr>
        <w:tab/>
        <w:t>Wang Y, Zhang Y, Bennell K, White DK, Wei J, Wu Z, He H, Liu S, Luo X, Hu S, et al. Physical Distancing Measures and Walking Activity in Middle-aged and Older Residents in Changsha, China, During the COVID-19 Epidemic Period: Longitudinal Observational Study. J Med Internet Res [Internet]. J Med Internet Res; 2020 [cited 2021 Oct 26];22:e21632. Available from: https://pubmed.ncbi.nlm.nih.gov/33027035/</w:t>
      </w:r>
    </w:p>
    <w:p w14:paraId="2BD9396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6. </w:t>
      </w:r>
      <w:r w:rsidRPr="005F6297">
        <w:rPr>
          <w:rFonts w:ascii="Times New Roman" w:hAnsi="Times New Roman" w:cs="Times New Roman"/>
          <w:noProof/>
          <w:sz w:val="24"/>
          <w:szCs w:val="24"/>
        </w:rPr>
        <w:tab/>
        <w:t>Hemphill NM, Kuan MTY, Harris KC. Reduced Physical Activity During COVID-19 Pandemic in Children With Congenital Heart Disease. Can J Cardiol [Internet]. Can J Cardiol; 2020 [cited 2021 Oct 26];36:1130–4. Available from: https://pubmed.ncbi.nlm.nih.gov/32387502/</w:t>
      </w:r>
    </w:p>
    <w:p w14:paraId="477B773C"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7. </w:t>
      </w:r>
      <w:r w:rsidRPr="005F6297">
        <w:rPr>
          <w:rFonts w:ascii="Times New Roman" w:hAnsi="Times New Roman" w:cs="Times New Roman"/>
          <w:noProof/>
          <w:sz w:val="24"/>
          <w:szCs w:val="24"/>
        </w:rPr>
        <w:tab/>
        <w:t>Huckins JF, daSilva AW, Wang W, Hedlund E, Rogers C, Nepal SK, Wu J, Obuchi M, Murphy EI, Meyer ML, et al. Mental Health and Behavior of College Students During the Early Phases of the COVID-19 Pandemic: Longitudinal Smartphone and Ecological Momentary Assessment Study. J Med Internet Res [Internet]. JMIR Publications Inc.; 2020 [cited 2021 Oct 26];22. Available from: /pmc/articles/PMC7301687/</w:t>
      </w:r>
    </w:p>
    <w:p w14:paraId="669A24B1"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8. </w:t>
      </w:r>
      <w:r w:rsidRPr="005F6297">
        <w:rPr>
          <w:rFonts w:ascii="Times New Roman" w:hAnsi="Times New Roman" w:cs="Times New Roman"/>
          <w:noProof/>
          <w:sz w:val="24"/>
          <w:szCs w:val="24"/>
        </w:rPr>
        <w:tab/>
        <w:t>Bourdas DI, Zacharakis ED. Impact of COVID-19 Lockdown on Physical Activity in a Sample of Greek Adults. Sports [Internet]. Multidisciplinary Digital Publishing Institute  (MDPI); 2020 [cited 2021 Oct 26];8:1–13. Available from: /pmc/articles/PMC7589063/</w:t>
      </w:r>
    </w:p>
    <w:p w14:paraId="427E89B8"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39. </w:t>
      </w:r>
      <w:r w:rsidRPr="005F6297">
        <w:rPr>
          <w:rFonts w:ascii="Times New Roman" w:hAnsi="Times New Roman" w:cs="Times New Roman"/>
          <w:noProof/>
          <w:sz w:val="24"/>
          <w:szCs w:val="24"/>
        </w:rPr>
        <w:tab/>
        <w:t>Munasinghe S, Sperandei S, Freebairn L, Conroy E, Jani H, Marjanovic S, Page A. The Impact of Physical Distancing Policies During the COVID-19 Pandemic on Health and Well-Being Among Australian Adolescents. J Adolesc Heal [Internet]. Elsevier; 2020 [cited 2021 Oct 26];67:653. Available from: /pmc/articles/PMC7577185/</w:t>
      </w:r>
    </w:p>
    <w:p w14:paraId="0B763582"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0. </w:t>
      </w:r>
      <w:r w:rsidRPr="005F6297">
        <w:rPr>
          <w:rFonts w:ascii="Times New Roman" w:hAnsi="Times New Roman" w:cs="Times New Roman"/>
          <w:noProof/>
          <w:sz w:val="24"/>
          <w:szCs w:val="24"/>
        </w:rPr>
        <w:tab/>
        <w:t>Muriel X, Courel-Ibáñez J, Cerezuela-Espejo V, Pallarés JG. Training Load and Performance Impairments in Professional Cyclists During COVID-19 Lockdown. Int J Sports Physiol Perform [Internet]. Int J Sports Physiol Perform; 2021 [cited 2021 Oct 26];16:735–8. Available from: https://pubmed.ncbi.nlm.nih.gov/32820136/</w:t>
      </w:r>
    </w:p>
    <w:p w14:paraId="50EF71A6"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1. </w:t>
      </w:r>
      <w:r w:rsidRPr="005F6297">
        <w:rPr>
          <w:rFonts w:ascii="Times New Roman" w:hAnsi="Times New Roman" w:cs="Times New Roman"/>
          <w:noProof/>
          <w:sz w:val="24"/>
          <w:szCs w:val="24"/>
        </w:rPr>
        <w:tab/>
        <w:t xml:space="preserve">Savage MJ, James R, Magistro D, Donaldson J, Healy LC, Nevill M, Hennis PJ. Mental health and movement behaviour during the COVID-19 pandemic in UK university students: Prospective cohort study. Ment Health Phys Act. Elsevier Ltd; 2020;19. </w:t>
      </w:r>
    </w:p>
    <w:p w14:paraId="0CE7DAB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2. </w:t>
      </w:r>
      <w:r w:rsidRPr="005F6297">
        <w:rPr>
          <w:rFonts w:ascii="Times New Roman" w:hAnsi="Times New Roman" w:cs="Times New Roman"/>
          <w:noProof/>
          <w:sz w:val="24"/>
          <w:szCs w:val="24"/>
        </w:rPr>
        <w:tab/>
        <w:t>Vetrovsky T, Frybova T, Gant I, Semerad M, Cimler R, Bunc V, Siranec M, Miklikova M, Vesely J, Griva M, et al. The detrimental effect of COVID‐19 nationwide quarantine on accelerometer‐assessed physical activity of heart failure patients. ESC Hear Fail [Internet]. Wiley-Blackwell; 2020 [cited 2021 Oct 26];7:2093. Available from: /pmc/articles/PMC7405478/</w:t>
      </w:r>
    </w:p>
    <w:p w14:paraId="35BDE65C"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3. </w:t>
      </w:r>
      <w:r w:rsidRPr="005F6297">
        <w:rPr>
          <w:rFonts w:ascii="Times New Roman" w:hAnsi="Times New Roman" w:cs="Times New Roman"/>
          <w:noProof/>
          <w:sz w:val="24"/>
          <w:szCs w:val="24"/>
        </w:rPr>
        <w:tab/>
        <w:t>Zenic N, Taiar R, Gilic B, Blazevic M, Maric D, Pojskic H, Sekulic D. Levels and Changes of Physical Activity in Adolescents during the COVID-19 Pandemic: Contextualizing Urban vs. Rural Living Environment. Appl Sci 2020, Vol 10, Page 3997 [Internet]. Multidisciplinary Digital Publishing Institute; 2020 [cited 2021 Oct 26];10:3997. Available from: https://www.mdpi.com/2076-3417/10/11/3997/htm</w:t>
      </w:r>
    </w:p>
    <w:p w14:paraId="513B2F6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4. </w:t>
      </w:r>
      <w:r w:rsidRPr="005F6297">
        <w:rPr>
          <w:rFonts w:ascii="Times New Roman" w:hAnsi="Times New Roman" w:cs="Times New Roman"/>
          <w:noProof/>
          <w:sz w:val="24"/>
          <w:szCs w:val="24"/>
        </w:rPr>
        <w:tab/>
        <w:t>Sassone B, Mandini S, Grazzi G, Mazzoni G, Myers J, Pasanisi G. Impact of COVID-19 Pandemic on Physical Activity in Patients With Implantable Cardioverter-Defibrillators. J Cardiopulm Rehabil Prev [Internet]. J Cardiopulm Rehabil Prev; 2020 [cited 2021 Oct 26];40:285–6. Available from: https://pubmed.ncbi.nlm.nih.gov/32804796/</w:t>
      </w:r>
    </w:p>
    <w:p w14:paraId="6695CC3E"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5. </w:t>
      </w:r>
      <w:r w:rsidRPr="005F6297">
        <w:rPr>
          <w:rFonts w:ascii="Times New Roman" w:hAnsi="Times New Roman" w:cs="Times New Roman"/>
          <w:noProof/>
          <w:sz w:val="24"/>
          <w:szCs w:val="24"/>
        </w:rPr>
        <w:tab/>
        <w:t>Zheng C, Huang WY, Sheridan S, Sit CH-P, Chen X-K, Wong SH-S. COVID-19 Pandemic Brings a Sedentary Lifestyle in Young Adults: A Cross-Sectional and Longitudinal Study. Int J Environ Res Public Health [Internet]. Int J Environ Res Public Health; 2020 [cited 2021 Oct 26];17:1–11. Available from: https://pubmed.ncbi.nlm.nih.gov/32825092/</w:t>
      </w:r>
    </w:p>
    <w:p w14:paraId="1BC95A3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6. </w:t>
      </w:r>
      <w:r w:rsidRPr="005F6297">
        <w:rPr>
          <w:rFonts w:ascii="Times New Roman" w:hAnsi="Times New Roman" w:cs="Times New Roman"/>
          <w:noProof/>
          <w:sz w:val="24"/>
          <w:szCs w:val="24"/>
        </w:rPr>
        <w:tab/>
        <w:t>Schmidt SCE, Anedda B, Burchartz A, Eichsteller A, Kolb S, Nigg C, Niessner C, Oriwol D, Worth A, Woll A. Physical activity and screen time of children and adolescents before and during the COVID-19 lockdown in Germany: a natural experiment. Sci Rep [Internet]. Sci Rep; 2020 [cited 2021 Oct 26];10:21780. Available from: https://pubmed.ncbi.nlm.nih.gov/33311526/</w:t>
      </w:r>
    </w:p>
    <w:p w14:paraId="1696B4D8"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7. </w:t>
      </w:r>
      <w:r w:rsidRPr="005F6297">
        <w:rPr>
          <w:rFonts w:ascii="Times New Roman" w:hAnsi="Times New Roman" w:cs="Times New Roman"/>
          <w:noProof/>
          <w:sz w:val="24"/>
          <w:szCs w:val="24"/>
        </w:rPr>
        <w:tab/>
        <w:t>Tornaghi M, Lovecchio N, Vandoni M, Chirico A, Codella R. Physical activity levels across COVID-19 outbreak in youngsters of Northwestern Lombardy. J Sports Med Phys Fitness [Internet]. J Sports Med Phys Fitness; 2021 [cited 2021 Oct 26];61:971–6. Available from: https://pubmed.ncbi.nlm.nih.gov/33269881/</w:t>
      </w:r>
    </w:p>
    <w:p w14:paraId="2EA4732C"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8. </w:t>
      </w:r>
      <w:r w:rsidRPr="005F6297">
        <w:rPr>
          <w:rFonts w:ascii="Times New Roman" w:hAnsi="Times New Roman" w:cs="Times New Roman"/>
          <w:noProof/>
          <w:sz w:val="24"/>
          <w:szCs w:val="24"/>
        </w:rPr>
        <w:tab/>
        <w:t>Hanke AA, Sundermeier T, Boeck HT, Schieffer E, Boyen J, Braun AC, Rolff S, Stein L, Kück M, Schiffer M, et al. Influence of Officially Ordered Restrictions during the First Wave of COVID-19 Pandemic on Physical Activity and Quality of Life in Patients after Kidney Transplantation in a Telemedicine Based Aftercare Program—A KTx360° Sub Study. Int J Environ Res Public Health [Internet]. Int J Environ Res Public Health; 2020 [cited 2021 Oct 26];17:9144. Available from: https://pubmed.ncbi.nlm.nih.gov/33297529/</w:t>
      </w:r>
    </w:p>
    <w:p w14:paraId="75E33B5E"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49. </w:t>
      </w:r>
      <w:r w:rsidRPr="005F6297">
        <w:rPr>
          <w:rFonts w:ascii="Times New Roman" w:hAnsi="Times New Roman" w:cs="Times New Roman"/>
          <w:noProof/>
          <w:sz w:val="24"/>
          <w:szCs w:val="24"/>
        </w:rPr>
        <w:tab/>
        <w:t>Yang Y, Koenigstorfer J. Determinants of physical activity maintenance during the Covid-19 pandemic: a focus on fitness apps. Transl Behav Med [Internet]. Transl Behav Med; 2020 [cited 2021 Oct 26];10:835–42. Available from: https://pubmed.ncbi.nlm.nih.gov/32926160/</w:t>
      </w:r>
    </w:p>
    <w:p w14:paraId="296983EE"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lang w:val="it-IT"/>
        </w:rPr>
        <w:t xml:space="preserve">50. </w:t>
      </w:r>
      <w:r w:rsidRPr="005F6297">
        <w:rPr>
          <w:rFonts w:ascii="Times New Roman" w:hAnsi="Times New Roman" w:cs="Times New Roman"/>
          <w:noProof/>
          <w:sz w:val="24"/>
          <w:szCs w:val="24"/>
          <w:lang w:val="it-IT"/>
        </w:rPr>
        <w:tab/>
        <w:t xml:space="preserve">Gallo LA, Gallo TF, Young SL, Moritz KM, Akison LK. </w:t>
      </w:r>
      <w:r w:rsidRPr="005F6297">
        <w:rPr>
          <w:rFonts w:ascii="Times New Roman" w:hAnsi="Times New Roman" w:cs="Times New Roman"/>
          <w:noProof/>
          <w:sz w:val="24"/>
          <w:szCs w:val="24"/>
        </w:rPr>
        <w:t>The Impact of Isolation Measures Due to COVID-19 on Energy Intake and Physical Activity Levels in Australian University Students. Nutrients [Internet]. Multidisciplinary Digital Publishing Institute  (MDPI); 2020 [cited 2021 Oct 26];12:1–14. Available from: /pmc/articles/PMC7353248/</w:t>
      </w:r>
    </w:p>
    <w:p w14:paraId="4FF701D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1. </w:t>
      </w:r>
      <w:r w:rsidRPr="005F6297">
        <w:rPr>
          <w:rFonts w:ascii="Times New Roman" w:hAnsi="Times New Roman" w:cs="Times New Roman"/>
          <w:noProof/>
          <w:sz w:val="24"/>
          <w:szCs w:val="24"/>
        </w:rPr>
        <w:tab/>
        <w:t>Xiang M, Zhang Z, Kuwahara K. Impact of COVID-19 pandemic on children and adolescents’ lifestyle behavior larger than expected. Prog Cardiovasc Dis [Internet]. Prog Cardiovasc Dis; 2020 [cited 2021 Oct 26];63:531–2. Available from: https://pubmed.ncbi.nlm.nih.gov/32360513/</w:t>
      </w:r>
    </w:p>
    <w:p w14:paraId="520DD69D"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2. </w:t>
      </w:r>
      <w:r w:rsidRPr="005F6297">
        <w:rPr>
          <w:rFonts w:ascii="Times New Roman" w:hAnsi="Times New Roman" w:cs="Times New Roman"/>
          <w:noProof/>
          <w:sz w:val="24"/>
          <w:szCs w:val="24"/>
        </w:rPr>
        <w:tab/>
        <w:t>Evanoff BA, Strickland JR, Dale AM, Hayibor L, Page E, Duncan JG, Kannampallil T, Gray DL. Work-Related and Personal Factors Associated With Mental Well-Being During the COVID-19 Response: Survey of Health Care and Other Workers. J Med Internet Res [Internet]. JMIR Publications Inc.; 2020 [cited 2021 Oct 26];22. Available from: /pmc/articles/PMC7470175/</w:t>
      </w:r>
    </w:p>
    <w:p w14:paraId="77EF3281"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3. </w:t>
      </w:r>
      <w:r w:rsidRPr="005F6297">
        <w:rPr>
          <w:rFonts w:ascii="Times New Roman" w:hAnsi="Times New Roman" w:cs="Times New Roman"/>
          <w:noProof/>
          <w:sz w:val="24"/>
          <w:szCs w:val="24"/>
        </w:rPr>
        <w:tab/>
        <w:t>Guo Y, Shen M, Zhang X, Xiao Y, Zhao S, Yin M, Bu W, Wang Y, Chen X, Su J. Association of Socioeconomic Changes due to the COVID-19 Pandemic With Health Outcomes in Patients With Skin Diseases: Cross-Sectional Survey Study. J Med Internet Res [Internet]. JMIR Publications Inc.; 2020 [cited 2021 Oct 26];22. Available from: /pmc/articles/PMC7490117/</w:t>
      </w:r>
    </w:p>
    <w:p w14:paraId="2E71672A"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4. </w:t>
      </w:r>
      <w:r w:rsidRPr="005F6297">
        <w:rPr>
          <w:rFonts w:ascii="Times New Roman" w:hAnsi="Times New Roman" w:cs="Times New Roman"/>
          <w:noProof/>
          <w:sz w:val="24"/>
          <w:szCs w:val="24"/>
        </w:rPr>
        <w:tab/>
        <w:t>Song L, Wang Y, Li Z, Yang Y, Li H. Mental Health and Work Attitudes among People Resuming Work during the COVID-19 Pandemic: A Cross-Sectional Study in China. Int J Environ Res Public Health [Internet]. Multidisciplinary Digital Publishing Institute  (MDPI); 2020 [cited 2021 Oct 26];17:1–15. Available from: /pmc/articles/PMC7400483/</w:t>
      </w:r>
    </w:p>
    <w:p w14:paraId="4F8F8A1A"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5. </w:t>
      </w:r>
      <w:r w:rsidRPr="005F6297">
        <w:rPr>
          <w:rFonts w:ascii="Times New Roman" w:hAnsi="Times New Roman" w:cs="Times New Roman"/>
          <w:noProof/>
          <w:sz w:val="24"/>
          <w:szCs w:val="24"/>
        </w:rPr>
        <w:tab/>
        <w:t>Wilson JM, Lee J, Fitzgerald HN, Oosterhoff B, Sevi B, Shook NJ. Job Insecurity and Financial Concern During the COVID-19 Pandemic Are Associated With Worse Mental Health. J Occup Environ Med [Internet]. Lippincott Williams and Wilkins; 2020 [cited 2021 Oct 26];62:686–91. Available from: https://europepmc.org/article/med/32890205</w:t>
      </w:r>
    </w:p>
    <w:p w14:paraId="50B1EB19"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6. </w:t>
      </w:r>
      <w:r w:rsidRPr="005F6297">
        <w:rPr>
          <w:rFonts w:ascii="Times New Roman" w:hAnsi="Times New Roman" w:cs="Times New Roman"/>
          <w:noProof/>
          <w:sz w:val="24"/>
          <w:szCs w:val="24"/>
        </w:rPr>
        <w:tab/>
        <w:t>Nienhuis CP, Lesser IA. The Impact of COVID-19 on Women’s Physical Activity Behavior and Mental Well-Being. Int J Environ Res Public Health [Internet]. Multidisciplinary Digital Publishing Institute (MDPI); 2020;17:1–12. Available from: /pmc/articles/PMC7729617/</w:t>
      </w:r>
    </w:p>
    <w:p w14:paraId="54950E4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7. </w:t>
      </w:r>
      <w:r w:rsidRPr="005F6297">
        <w:rPr>
          <w:rFonts w:ascii="Times New Roman" w:hAnsi="Times New Roman" w:cs="Times New Roman"/>
          <w:noProof/>
          <w:sz w:val="24"/>
          <w:szCs w:val="24"/>
        </w:rPr>
        <w:tab/>
        <w:t>Wanberg CR, Csillag B, Douglass RP, Zhou L, Pollard MS. Socioeconomic status and well-being during COVID-19: A resource-based examination. J Appl Psychol [Internet]. American Psychological Association; 2020 [cited 2021 Oct 26]; Available from: https://psycnet.apa.org/journals/apl/105/12/1382</w:t>
      </w:r>
    </w:p>
    <w:p w14:paraId="755083DD"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8. </w:t>
      </w:r>
      <w:r w:rsidRPr="005F6297">
        <w:rPr>
          <w:rFonts w:ascii="Times New Roman" w:hAnsi="Times New Roman" w:cs="Times New Roman"/>
          <w:noProof/>
          <w:sz w:val="24"/>
          <w:szCs w:val="24"/>
        </w:rPr>
        <w:tab/>
        <w:t>Donnelly R, Farina MP. How do state policies shape experiences of household income shocks and mental health during the COVID-19 pandemic? Soc Sci Med [Internet]. Soc Sci Med; 2021 [cited 2021 Oct 26];269:113557. Available from: https://pubmed.ncbi.nlm.nih.gov/33308909/</w:t>
      </w:r>
    </w:p>
    <w:p w14:paraId="2CDFB49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59. </w:t>
      </w:r>
      <w:r w:rsidRPr="005F6297">
        <w:rPr>
          <w:rFonts w:ascii="Times New Roman" w:hAnsi="Times New Roman" w:cs="Times New Roman"/>
          <w:noProof/>
          <w:sz w:val="24"/>
          <w:szCs w:val="24"/>
        </w:rPr>
        <w:tab/>
        <w:t>McDowell CP, Herring MP, Lansing J, Brower C, Meyer JD. Working From Home and Job Loss Due to the COVID-19 Pandemic Are Associated With Greater Time in Sedentary Behaviors. Front Public Heal [Internet]. Frontiers; 2020 [cited 2021 Oct 26];8:750. Available from: https://www.frontiersin.org/articles/10.3389/fpubh.2020.597619/full</w:t>
      </w:r>
    </w:p>
    <w:p w14:paraId="1D1FCFB6"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0. </w:t>
      </w:r>
      <w:r w:rsidRPr="005F6297">
        <w:rPr>
          <w:rFonts w:ascii="Times New Roman" w:hAnsi="Times New Roman" w:cs="Times New Roman"/>
          <w:noProof/>
          <w:sz w:val="24"/>
          <w:szCs w:val="24"/>
        </w:rPr>
        <w:tab/>
        <w:t>García-Álvarez L, de la Fuente-Tomás L, García-Portilla MP, Sáiz PA, Lacasa CM, Dal Santo F, González-Blanco L, Bobes-Bascarán MT, García MV, Vázquez CÁ, et al. Early psychological impact of the 2019 coronavirus disease (COVID-19) pandemic and lockdown in a large Spanish sample. J Glob Health [Internet]. J Glob Health; 2020 [cited 2021 Oct 26];10:020505. Available from: https://pubmed.ncbi.nlm.nih.gov/33110588/</w:t>
      </w:r>
    </w:p>
    <w:p w14:paraId="68703E3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1. </w:t>
      </w:r>
      <w:r w:rsidRPr="005F6297">
        <w:rPr>
          <w:rFonts w:ascii="Times New Roman" w:hAnsi="Times New Roman" w:cs="Times New Roman"/>
          <w:noProof/>
          <w:sz w:val="24"/>
          <w:szCs w:val="24"/>
        </w:rPr>
        <w:tab/>
        <w:t>Almandoz JP, Xie L, Schellinger JN, Mathew MS, Gazda C, Ofori A, Kukreja S, Messiah SE. Impact of COVID-19 stay-at-home orders on weight-related behaviours among patients with obesity. Clin Obes [Internet]. Clin Obes; 2020 [cited 2021 Oct 26];10:e12386. Available from: https://pubmed.ncbi.nlm.nih.gov/32515555/</w:t>
      </w:r>
    </w:p>
    <w:p w14:paraId="350F168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2. </w:t>
      </w:r>
      <w:r w:rsidRPr="005F6297">
        <w:rPr>
          <w:rFonts w:ascii="Times New Roman" w:hAnsi="Times New Roman" w:cs="Times New Roman"/>
          <w:noProof/>
          <w:sz w:val="24"/>
          <w:szCs w:val="24"/>
        </w:rPr>
        <w:tab/>
        <w:t>Gualano MR, Moro G Lo, Voglino G, Bert F, Siliquini R. Effects of Covid-19 Lockdown on Mental Health and Sleep Disturbances in Italy. Int J Environ Res Public Health [Internet]. Multidisciplinary Digital Publishing Institute  (MDPI); 2020 [cited 2021 Oct 26];17:1–13. Available from: /pmc/articles/PMC7369943/</w:t>
      </w:r>
    </w:p>
    <w:p w14:paraId="1EDEFC8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3. </w:t>
      </w:r>
      <w:r w:rsidRPr="005F6297">
        <w:rPr>
          <w:rFonts w:ascii="Times New Roman" w:hAnsi="Times New Roman" w:cs="Times New Roman"/>
          <w:noProof/>
          <w:sz w:val="24"/>
          <w:szCs w:val="24"/>
        </w:rPr>
        <w:tab/>
        <w:t>Huber BC, Steffen J, Schlichtiger J, Brunner S. Altered nutrition behavior during COVID-19 pandemic lockdown in young adults. Eur J Nutr [Internet]. Eur J Nutr; 2021 [cited 2021 Oct 26];60:2593–602. Available from: https://pubmed.ncbi.nlm.nih.gov/33258996/</w:t>
      </w:r>
    </w:p>
    <w:p w14:paraId="6B8A7A3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4. </w:t>
      </w:r>
      <w:r w:rsidRPr="005F6297">
        <w:rPr>
          <w:rFonts w:ascii="Times New Roman" w:hAnsi="Times New Roman" w:cs="Times New Roman"/>
          <w:noProof/>
          <w:sz w:val="24"/>
          <w:szCs w:val="24"/>
        </w:rPr>
        <w:tab/>
        <w:t>Visser M, Schaap LA, Wijnhoven HAH. Self-Reported Impact of the COVID-19 Pandemic on Nutrition and Physical Activity Behaviour in Dutch Older Adults Living Independently. Nutrients [Internet]. Nutrients; 2020 [cited 2021 Oct 26];12:1–11. Available from: https://pubmed.ncbi.nlm.nih.gov/33266217/</w:t>
      </w:r>
    </w:p>
    <w:p w14:paraId="3A7F9282"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5. </w:t>
      </w:r>
      <w:r w:rsidRPr="005F6297">
        <w:rPr>
          <w:rFonts w:ascii="Times New Roman" w:hAnsi="Times New Roman" w:cs="Times New Roman"/>
          <w:noProof/>
          <w:sz w:val="24"/>
          <w:szCs w:val="24"/>
        </w:rPr>
        <w:tab/>
        <w:t>Buckland NJ, Swinnerton LF, Ng K, Price M, Wilkinson LL, Myers A, Dalton M. Susceptibility to increased high energy dense sweet and savoury food intake in response to the COVID-19 lockdown: The role of craving control and acceptance coping strategies. Appetite [Internet]. Appetite; 2021 [cited 2021 Oct 26];158:105017. Available from: https://pubmed.ncbi.nlm.nih.gov/33161044/</w:t>
      </w:r>
    </w:p>
    <w:p w14:paraId="4B2448E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lang w:val="it-IT"/>
        </w:rPr>
        <w:t xml:space="preserve">66. </w:t>
      </w:r>
      <w:r w:rsidRPr="005F6297">
        <w:rPr>
          <w:rFonts w:ascii="Times New Roman" w:hAnsi="Times New Roman" w:cs="Times New Roman"/>
          <w:noProof/>
          <w:sz w:val="24"/>
          <w:szCs w:val="24"/>
          <w:lang w:val="it-IT"/>
        </w:rPr>
        <w:tab/>
        <w:t xml:space="preserve">Di Renzo L, Gualtieri P, Pivari F, Soldati L, Attinà A, Cinelli G, Leggeri C, Caparello G, Barrea L, Scerbo F, et al. </w:t>
      </w:r>
      <w:r w:rsidRPr="005F6297">
        <w:rPr>
          <w:rFonts w:ascii="Times New Roman" w:hAnsi="Times New Roman" w:cs="Times New Roman"/>
          <w:noProof/>
          <w:sz w:val="24"/>
          <w:szCs w:val="24"/>
        </w:rPr>
        <w:t>Eating habits and lifestyle changes during COVID-19 lockdown: an Italian survey. J Transl Med [Internet]. BioMed Central; 2020 [cited 2021 Oct 26];18:229. Available from: https://translational-medicine.biomedcentral.com/articles/10.1186/s12967-020-02399-5</w:t>
      </w:r>
    </w:p>
    <w:p w14:paraId="4A0D0721"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lang w:val="it-IT"/>
        </w:rPr>
        <w:t xml:space="preserve">67. </w:t>
      </w:r>
      <w:r w:rsidRPr="005F6297">
        <w:rPr>
          <w:rFonts w:ascii="Times New Roman" w:hAnsi="Times New Roman" w:cs="Times New Roman"/>
          <w:noProof/>
          <w:sz w:val="24"/>
          <w:szCs w:val="24"/>
          <w:lang w:val="it-IT"/>
        </w:rPr>
        <w:tab/>
        <w:t xml:space="preserve">Pietrobelli A, Pecoraro L, Ferruzzi A, Heo M, Faith M, Zoller T, Antoniazzi F, Piacentini G, Fearnbach SN, Heymsfield SB. </w:t>
      </w:r>
      <w:r w:rsidRPr="005F6297">
        <w:rPr>
          <w:rFonts w:ascii="Times New Roman" w:hAnsi="Times New Roman" w:cs="Times New Roman"/>
          <w:noProof/>
          <w:sz w:val="24"/>
          <w:szCs w:val="24"/>
        </w:rPr>
        <w:t>Effects of COVID-19 Lockdown on Lifestyle Behaviors in Children with Obesity Living in Verona, Italy: A Longitudinal Study. Obesity (Silver Spring) [Internet]. Obesity (Silver Spring); 2020 [cited 2021 Oct 26];28:1382–5. Available from: https://pubmed.ncbi.nlm.nih.gov/32352652/</w:t>
      </w:r>
    </w:p>
    <w:p w14:paraId="70D74E95"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8. </w:t>
      </w:r>
      <w:r w:rsidRPr="005F6297">
        <w:rPr>
          <w:rFonts w:ascii="Times New Roman" w:hAnsi="Times New Roman" w:cs="Times New Roman"/>
          <w:noProof/>
          <w:sz w:val="24"/>
          <w:szCs w:val="24"/>
        </w:rPr>
        <w:tab/>
        <w:t>M G, ME D, MA Z, J H. Dietary and Lifestyle Changes During COVID-19 and the Subsequent Lockdowns among Polish Adults: A Cross-Sectional Online Survey PLifeCOVID-19 Study. Nutrients [Internet]. Nutrients; 2020 [cited 2021 Oct 27];12:1–23. Available from: https://pubmed.ncbi.nlm.nih.gov/32756458/</w:t>
      </w:r>
    </w:p>
    <w:p w14:paraId="0EEEA2EB"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69. </w:t>
      </w:r>
      <w:r w:rsidRPr="005F6297">
        <w:rPr>
          <w:rFonts w:ascii="Times New Roman" w:hAnsi="Times New Roman" w:cs="Times New Roman"/>
          <w:noProof/>
          <w:sz w:val="24"/>
          <w:szCs w:val="24"/>
        </w:rPr>
        <w:tab/>
        <w:t>Ruiz-Roso MB, Knott-Torcal C, Matilla-Escalante DC, Garcimartín A, Sampedro-Nuñez MA, Dávalos A, Marazuela M. Covid-19 lockdown and changes of the dietary pattern and physical activity habits in a cohort of patients with type 2 diabetes mellitus. Int J Environ Res Public Health [Internet]. Nutrients; 2020 [cited 2021 Oct 26];17:1–16. Available from: https://pubmed.ncbi.nlm.nih.gov/32759636/</w:t>
      </w:r>
    </w:p>
    <w:p w14:paraId="73ECBD5A"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0. </w:t>
      </w:r>
      <w:r w:rsidRPr="005F6297">
        <w:rPr>
          <w:rFonts w:ascii="Times New Roman" w:hAnsi="Times New Roman" w:cs="Times New Roman"/>
          <w:noProof/>
          <w:sz w:val="24"/>
          <w:szCs w:val="24"/>
        </w:rPr>
        <w:tab/>
        <w:t>Wang X, Lei SM, Le S, Yang Y, Zhang B, Yao W, Gao Z, Cheng S. Bidirectional Influence of the COVID-19 Pandemic Lockdowns on Health Behaviors and Quality of Life among Chinese Adults. Int J Environ Res Public Health [Internet]. Int J Environ Res Public Health; 2020 [cited 2021 Oct 26];17:1–17. Available from: https://pubmed.ncbi.nlm.nih.gov/32748825/</w:t>
      </w:r>
    </w:p>
    <w:p w14:paraId="5C29176F"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1. </w:t>
      </w:r>
      <w:r w:rsidRPr="005F6297">
        <w:rPr>
          <w:rFonts w:ascii="Times New Roman" w:hAnsi="Times New Roman" w:cs="Times New Roman"/>
          <w:noProof/>
          <w:sz w:val="24"/>
          <w:szCs w:val="24"/>
        </w:rPr>
        <w:tab/>
        <w:t>Elran-Barak R, Mozeikov M. One Month into the Reinforcement of Social Distancing due to the COVID-19 Outbreak: Subjective Health, Health Behaviors, and Loneliness among People with Chronic Medical Conditions. Int J Environ Res Public Health [Internet]. Int J Environ Res Public Health; 2020 [cited 2021 Oct 26];17:1–16. Available from: https://pubmed.ncbi.nlm.nih.gov/32727103/</w:t>
      </w:r>
    </w:p>
    <w:p w14:paraId="2F74F356"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2. </w:t>
      </w:r>
      <w:r w:rsidRPr="005F6297">
        <w:rPr>
          <w:rFonts w:ascii="Times New Roman" w:hAnsi="Times New Roman" w:cs="Times New Roman"/>
          <w:noProof/>
          <w:sz w:val="24"/>
          <w:szCs w:val="24"/>
        </w:rPr>
        <w:tab/>
        <w:t>Sánchez-Sánchez E, Ramírez-Vargas G, Avellaneda-López Y, Orellana-Pecino JI, García-Marín E, Díaz-Jimenez J. Eating Habits and Physical Activity of the Spanish Population during the COVID-19 Pandemic Period. Nutr 2020, Vol 12, Page 2826 [Internet]. Multidisciplinary Digital Publishing Institute; 2020 [cited 2021 Oct 26];12:2826. Available from: https://www.mdpi.com/2072-6643/12/9/2826/htm</w:t>
      </w:r>
    </w:p>
    <w:p w14:paraId="34A8074E"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3. </w:t>
      </w:r>
      <w:r w:rsidRPr="005F6297">
        <w:rPr>
          <w:rFonts w:ascii="Times New Roman" w:hAnsi="Times New Roman" w:cs="Times New Roman"/>
          <w:noProof/>
          <w:sz w:val="24"/>
          <w:szCs w:val="24"/>
        </w:rPr>
        <w:tab/>
        <w:t>Knell G, Robertson MC, Dooley EE, Burford K, Mendez KS. Health Behavior Changes During COVID-19 Pandemic and Subsequent “Stay-at-Home” Orders. Int J Environ Res Public Health [Internet]. Multidisciplinary Digital Publishing Institute  (MDPI); 2020 [cited 2021 Oct 26];17:1–16. Available from: /pmc/articles/PMC7504386/</w:t>
      </w:r>
    </w:p>
    <w:p w14:paraId="2D2D05BE"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4. </w:t>
      </w:r>
      <w:r w:rsidRPr="005F6297">
        <w:rPr>
          <w:rFonts w:ascii="Times New Roman" w:hAnsi="Times New Roman" w:cs="Times New Roman"/>
          <w:noProof/>
          <w:sz w:val="24"/>
          <w:szCs w:val="24"/>
        </w:rPr>
        <w:tab/>
        <w:t>Husain W, Ashkanani F. Does COVID-19 change dietary habits and lifestyle behaviours in Kuwait: a community-based cross-sectional study. Environ Heal Prev Med 2020 251 [Internet]. BioMed Central; 2020 [cited 2021 Oct 26];25:1–13. Available from: https://environhealthprevmed.biomedcentral.com/articles/10.1186/s12199-020-00901-5</w:t>
      </w:r>
    </w:p>
    <w:p w14:paraId="33420BA9"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5. </w:t>
      </w:r>
      <w:r w:rsidRPr="005F6297">
        <w:rPr>
          <w:rFonts w:ascii="Times New Roman" w:hAnsi="Times New Roman" w:cs="Times New Roman"/>
          <w:noProof/>
          <w:sz w:val="24"/>
          <w:szCs w:val="24"/>
        </w:rPr>
        <w:tab/>
        <w:t>Steele EM, Rauber F, Costa CDS, Leite MA, Gabe KT, Louzada ML da C, Levy RB, Monteiro CA. Dietary changes in the NutriNet Brasil cohort during the covid-19 pandemic. Rev Saude Publica [Internet]. Rev Saude Publica; 2020 [cited 2021 Oct 26];54:91. Available from: https://pubmed.ncbi.nlm.nih.gov/32901755/</w:t>
      </w:r>
    </w:p>
    <w:p w14:paraId="07C630BC"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6. </w:t>
      </w:r>
      <w:r w:rsidRPr="005F6297">
        <w:rPr>
          <w:rFonts w:ascii="Times New Roman" w:hAnsi="Times New Roman" w:cs="Times New Roman"/>
          <w:noProof/>
          <w:sz w:val="24"/>
          <w:szCs w:val="24"/>
        </w:rPr>
        <w:tab/>
        <w:t>Malta DC, Szwarcwald CL, Barros MB de A, Gomes CS, Machado ÍE, Souza Júnior PRB de, Romero DE, Lima MG, Damacena GN, Pina M de F, et al. The COVID-19 Pandemic and changes in adult Brazilian lifestyles: a cross-sectional study, 2020. Epidemiol e Serv saude  Rev do Sist Unico Saude do Bras [Internet]. Epidemiol Serv Saude; 2020 [cited 2021 Oct 26];29:e2020407. Available from: https://pubmed.ncbi.nlm.nih.gov/32997069/</w:t>
      </w:r>
    </w:p>
    <w:p w14:paraId="594843B5"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7. </w:t>
      </w:r>
      <w:r w:rsidRPr="005F6297">
        <w:rPr>
          <w:rFonts w:ascii="Times New Roman" w:hAnsi="Times New Roman" w:cs="Times New Roman"/>
          <w:noProof/>
          <w:sz w:val="24"/>
          <w:szCs w:val="24"/>
        </w:rPr>
        <w:tab/>
        <w:t>Rodríguez-Pérez C, Molina-Montes E, Verardo V, Artacho R, García-Villanova B, Guerra-Hernández EJ, Ruíz-López MD. Changes in Dietary Behaviours during the COVID-19 Outbreak Confinement in the Spanish COVIDiet Study. Nutrients [Internet]. Multidisciplinary Digital Publishing Institute  (MDPI); 2020 [cited 2021 Oct 26];12:1–19. Available from: /pmc/articles/PMC7353108/</w:t>
      </w:r>
    </w:p>
    <w:p w14:paraId="445A656C"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8. </w:t>
      </w:r>
      <w:r w:rsidRPr="005F6297">
        <w:rPr>
          <w:rFonts w:ascii="Times New Roman" w:hAnsi="Times New Roman" w:cs="Times New Roman"/>
          <w:noProof/>
          <w:sz w:val="24"/>
          <w:szCs w:val="24"/>
        </w:rPr>
        <w:tab/>
        <w:t>Yan AF, Sun X, Zheng J, Mi B, Zuo H, Ruan G, Hussain A, Wang Y, Shi Z. Perceived risk, behavior changes and Health-related outcomes during COVID-19 pandemic: Findings among adults with and without diabetes in China. Diabetes Res Clin Pract [Internet]. Elsevier; 2020 [cited 2021 Oct 26];167:108350. Available from: /pmc/articles/PMC7375325/</w:t>
      </w:r>
    </w:p>
    <w:p w14:paraId="5AF1C4F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79. </w:t>
      </w:r>
      <w:r w:rsidRPr="005F6297">
        <w:rPr>
          <w:rFonts w:ascii="Times New Roman" w:hAnsi="Times New Roman" w:cs="Times New Roman"/>
          <w:noProof/>
          <w:sz w:val="24"/>
          <w:szCs w:val="24"/>
        </w:rPr>
        <w:tab/>
        <w:t>Ruiz-Roso MB, Padilha P de C, Mantilla-Escalante DC, Ulloa N, Brun P, Acevedo-Correa D, Peres WAF, Martorell M, Aires MT, Cardoso L de O, et al. Covid-19 Confinement and Changes of Adolescent’s Dietary Trends in Italy, Spain, Chile, Colombia and Brazil. Nutr 2020, Vol 12, Page 1807 [Internet]. Multidisciplinary Digital Publishing Institute; 2020 [cited 2021 Oct 26];12:1807. Available from: https://www.mdpi.com/2072-6643/12/6/1807/htm</w:t>
      </w:r>
    </w:p>
    <w:p w14:paraId="081D09D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0. </w:t>
      </w:r>
      <w:r w:rsidRPr="005F6297">
        <w:rPr>
          <w:rFonts w:ascii="Times New Roman" w:hAnsi="Times New Roman" w:cs="Times New Roman"/>
          <w:noProof/>
          <w:sz w:val="24"/>
          <w:szCs w:val="24"/>
        </w:rPr>
        <w:tab/>
        <w:t>Alhusseini N, Alqahtani A. COVID-19 pandemic’s impact on eating habits in Saudi Arabia. J Public health Res [Internet]. PAGEPress; 2020;9:354–60. Available from: /pmc/articles/PMC7512943/</w:t>
      </w:r>
    </w:p>
    <w:p w14:paraId="5D0EA6F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1. </w:t>
      </w:r>
      <w:r w:rsidRPr="005F6297">
        <w:rPr>
          <w:rFonts w:ascii="Times New Roman" w:hAnsi="Times New Roman" w:cs="Times New Roman"/>
          <w:noProof/>
          <w:sz w:val="24"/>
          <w:szCs w:val="24"/>
        </w:rPr>
        <w:tab/>
        <w:t>Robinson E, Boyland E, Chisholm A, Harrold J, Maloney NG, Marty L, Mead BR, Noonan R, Hardman CA. Obesity, eating behavior and physical activity during COVID-19 lockdown: A study of UK adults. Appetite [Internet]. Elsevier; 2021 [cited 2021 Oct 26];156:104853. Available from: /pmc/articles/PMC7540284/</w:t>
      </w:r>
    </w:p>
    <w:p w14:paraId="1627236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2. </w:t>
      </w:r>
      <w:r w:rsidRPr="005F6297">
        <w:rPr>
          <w:rFonts w:ascii="Times New Roman" w:hAnsi="Times New Roman" w:cs="Times New Roman"/>
          <w:noProof/>
          <w:sz w:val="24"/>
          <w:szCs w:val="24"/>
        </w:rPr>
        <w:tab/>
        <w:t>Do BN, Tran T V, Phan DT, Nguyen HC, Nguyen TTP, Nguyen HC, Ha TH, Dao HK, Trinh M V, Do T V, et al. Health Literacy, eHealth Literacy, Adherence to Infection Prevention and Control Procedures, Lifestyle Changes, and Suspected COVID-19 Symptoms Among Health Care Workers During Lockdown: Online Survey. J Med Internet Res [Internet]. J Med Internet Res; 2020 [cited 2021 Oct 26];22:e22894. Available from: https://pubmed.ncbi.nlm.nih.gov/33122164/</w:t>
      </w:r>
    </w:p>
    <w:p w14:paraId="7684D9B6"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3. </w:t>
      </w:r>
      <w:r w:rsidRPr="005F6297">
        <w:rPr>
          <w:rFonts w:ascii="Times New Roman" w:hAnsi="Times New Roman" w:cs="Times New Roman"/>
          <w:noProof/>
          <w:sz w:val="24"/>
          <w:szCs w:val="24"/>
        </w:rPr>
        <w:tab/>
        <w:t>Ammar A, Brach M, Trabelsi K, Chtourou H, Boukhris O, Masmoudi L, Bouaziz B, Bentlage E, How D, Ahmed M, et al. Effects of COVID-19 Home Confinement on Eating Behaviour and Physical Activity: Results of the ECLB-COVID19 International Online Survey. Nutrients [Internet]. Multidisciplinary Digital Publishing Institute  (MDPI); 2020 [cited 2021 Oct 26];12. Available from: /pmc/articles/PMC7352706/</w:t>
      </w:r>
    </w:p>
    <w:p w14:paraId="61A1120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4. </w:t>
      </w:r>
      <w:r w:rsidRPr="005F6297">
        <w:rPr>
          <w:rFonts w:ascii="Times New Roman" w:hAnsi="Times New Roman" w:cs="Times New Roman"/>
          <w:noProof/>
          <w:sz w:val="24"/>
          <w:szCs w:val="24"/>
        </w:rPr>
        <w:tab/>
        <w:t>Carroll N, Sadowski A, Laila A, Hruska V, Nixon M, Ma DWL, Haines J, Study  on behalf of the GFH. The Impact of COVID-19 on Health Behavior, Stress, Financial and Food Security among Middle to High Income Canadian Families with Young Children. Nutrients [Internet]. Multidisciplinary Digital Publishing Institute  (MDPI); 2020 [cited 2021 Oct 26];12:1–14. Available from: /pmc/articles/PMC7468859/</w:t>
      </w:r>
    </w:p>
    <w:p w14:paraId="7B3D7A92"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5. </w:t>
      </w:r>
      <w:r w:rsidRPr="005F6297">
        <w:rPr>
          <w:rFonts w:ascii="Times New Roman" w:hAnsi="Times New Roman" w:cs="Times New Roman"/>
          <w:noProof/>
          <w:sz w:val="24"/>
          <w:szCs w:val="24"/>
        </w:rPr>
        <w:tab/>
        <w:t>Chen I-H, Chen C-Y, Pakpour AH, Griffiths MD, Lin C-Y. Internet-Related Behaviors and Psychological Distress Among Schoolchildren During COVID-19 School Suspension. J Am Acad Child Adolesc Psychiatry [Internet]. J Am Acad Child Adolesc Psychiatry; 2020 [cited 2021 Oct 26];59:1099-1102.e1. Available from: https://pubmed.ncbi.nlm.nih.gov/32615153/</w:t>
      </w:r>
    </w:p>
    <w:p w14:paraId="00941FB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6. </w:t>
      </w:r>
      <w:r w:rsidRPr="005F6297">
        <w:rPr>
          <w:rFonts w:ascii="Times New Roman" w:hAnsi="Times New Roman" w:cs="Times New Roman"/>
          <w:noProof/>
          <w:sz w:val="24"/>
          <w:szCs w:val="24"/>
        </w:rPr>
        <w:tab/>
        <w:t>Coughenour C, Gakh M, Pharr JR, Bungum T, Jalene S. Changes in Depression and Physical Activity Among College Students on a Diverse Campus After a COVID-19 Stay-at-Home Order. J Community Health [Internet]. J Community Health; 2021 [cited 2021 Oct 26];46:758–66. Available from: https://pubmed.ncbi.nlm.nih.gov/33165765/</w:t>
      </w:r>
    </w:p>
    <w:p w14:paraId="4D906519"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7. </w:t>
      </w:r>
      <w:r w:rsidRPr="005F6297">
        <w:rPr>
          <w:rFonts w:ascii="Times New Roman" w:hAnsi="Times New Roman" w:cs="Times New Roman"/>
          <w:noProof/>
          <w:sz w:val="24"/>
          <w:szCs w:val="24"/>
        </w:rPr>
        <w:tab/>
        <w:t>Elmer T, Mepham K, Stadtfeld C. Students under lockdown: Comparisons of students’ social networks and mental health before and during the COVID-19 crisis in Switzerland. PLoS One [Internet]. Public Library of Science; 2020;15:e0236337. Available from: https://journals.plos.org/plosone/article?id=10.1371/journal.pone.0236337</w:t>
      </w:r>
    </w:p>
    <w:p w14:paraId="378358D5"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8. </w:t>
      </w:r>
      <w:r w:rsidRPr="005F6297">
        <w:rPr>
          <w:rFonts w:ascii="Times New Roman" w:hAnsi="Times New Roman" w:cs="Times New Roman"/>
          <w:noProof/>
          <w:sz w:val="24"/>
          <w:szCs w:val="24"/>
        </w:rPr>
        <w:tab/>
        <w:t>Pieh C, Budimir S, Probst T. The effect of age, gender, income, work, and physical activity on mental health during coronavirus disease (COVID-19) lockdown in Austria. J Psychosom Res [Internet]. J Psychosom Res; 2020 [cited 2021 Oct 26];136:110186. Available from: https://pubmed.ncbi.nlm.nih.gov/32682159/</w:t>
      </w:r>
    </w:p>
    <w:p w14:paraId="44F3C622"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89. </w:t>
      </w:r>
      <w:r w:rsidRPr="005F6297">
        <w:rPr>
          <w:rFonts w:ascii="Times New Roman" w:hAnsi="Times New Roman" w:cs="Times New Roman"/>
          <w:noProof/>
          <w:sz w:val="24"/>
          <w:szCs w:val="24"/>
        </w:rPr>
        <w:tab/>
        <w:t>Munk AJL, Schmidt NM, Alexander N, Henkel K, Hennig J. Covid-19—Beyond virology: Potentials for maintaining mental health during lockdown. PLoS One [Internet]. Public Library of Science; 2020 [cited 2021 Oct 26];15:e0236688. Available from: https://journals.plos.org/plosone/article?id=10.1371/journal.pone.0236688</w:t>
      </w:r>
    </w:p>
    <w:p w14:paraId="5704EFA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0. </w:t>
      </w:r>
      <w:r w:rsidRPr="005F6297">
        <w:rPr>
          <w:rFonts w:ascii="Times New Roman" w:hAnsi="Times New Roman" w:cs="Times New Roman"/>
          <w:noProof/>
          <w:sz w:val="24"/>
          <w:szCs w:val="24"/>
        </w:rPr>
        <w:tab/>
        <w:t>Schmitz N, Holley P, Meng X, Fish L, Jedwab J. COVID-19 and Depressive Symptoms: A Community-based Study in Quebec, Canada. Can J Psychiatry [Internet]. Can J Psychiatry; 2020 [cited 2021 Oct 26];65:733–5. Available from: https://pubmed.ncbi.nlm.nih.gov/32700546/</w:t>
      </w:r>
    </w:p>
    <w:p w14:paraId="7369AED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1. </w:t>
      </w:r>
      <w:r w:rsidRPr="005F6297">
        <w:rPr>
          <w:rFonts w:ascii="Times New Roman" w:hAnsi="Times New Roman" w:cs="Times New Roman"/>
          <w:noProof/>
          <w:sz w:val="24"/>
          <w:szCs w:val="24"/>
        </w:rPr>
        <w:tab/>
        <w:t>Li W, Frank E, Zhao Z, Chen L, Wang Z, Burmeister M, Sen S. Mental Health of Young Physicians in China During the Novel Coronavirus Disease 2019 Outbreak. JAMA Netw Open [Internet]. American Medical Association; 2020 [cited 2021 Oct 26];3:e2010705. Available from: /pmc/articles/PMC7265093/</w:t>
      </w:r>
    </w:p>
    <w:p w14:paraId="3864F5D3"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2. </w:t>
      </w:r>
      <w:r w:rsidRPr="005F6297">
        <w:rPr>
          <w:rFonts w:ascii="Times New Roman" w:hAnsi="Times New Roman" w:cs="Times New Roman"/>
          <w:noProof/>
          <w:sz w:val="24"/>
          <w:szCs w:val="24"/>
        </w:rPr>
        <w:tab/>
        <w:t>Flentje A, Obedin-Maliver J, Lubensky ME, Dastur Z, Neilands T, Lunn MR. Depression and Anxiety Changes Among Sexual and Gender Minority People Coinciding with Onset of COVID-19 Pandemic. J Gen Intern Med [Internet]. Springer; 2020 [cited 2021 Oct 26];35:2788. Available from: /pmc/articles/PMC7299558/</w:t>
      </w:r>
    </w:p>
    <w:p w14:paraId="14376E68"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3. </w:t>
      </w:r>
      <w:r w:rsidRPr="005F6297">
        <w:rPr>
          <w:rFonts w:ascii="Times New Roman" w:hAnsi="Times New Roman" w:cs="Times New Roman"/>
          <w:noProof/>
          <w:sz w:val="24"/>
          <w:szCs w:val="24"/>
        </w:rPr>
        <w:tab/>
        <w:t>Ettman CK, Abdalla SM, Cohen GH, Sampson L, Vivier PM, Galea S. Prevalence of Depression Symptoms in US Adults Before and During the COVID-19 Pandemic. JAMA Netw Open [Internet]. American Medical Association; 2020 [cited 2021 Oct 26];3:e2019686–e2019686. Available from: https://jamanetwork.com/journals/jamanetworkopen/fullarticle/2770146</w:t>
      </w:r>
    </w:p>
    <w:p w14:paraId="2D933B96"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4. </w:t>
      </w:r>
      <w:r w:rsidRPr="005F6297">
        <w:rPr>
          <w:rFonts w:ascii="Times New Roman" w:hAnsi="Times New Roman" w:cs="Times New Roman"/>
          <w:noProof/>
          <w:sz w:val="24"/>
          <w:szCs w:val="24"/>
        </w:rPr>
        <w:tab/>
        <w:t>Kannampallil TG, Goss CW, Evanoff BA, Strickland JR, McAlister RP, Duncan J. Exposure to COVID-19 patients increases physician trainee stress and burnout. PLoS One [Internet]. Public Library of Science; 2020 [cited 2021 Oct 26];15:e0237301. Available from: https://journals.plos.org/plosone/article?id=10.1371/journal.pone.0237301</w:t>
      </w:r>
    </w:p>
    <w:p w14:paraId="0461BEFD"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5. </w:t>
      </w:r>
      <w:r w:rsidRPr="005F6297">
        <w:rPr>
          <w:rFonts w:ascii="Times New Roman" w:hAnsi="Times New Roman" w:cs="Times New Roman"/>
          <w:noProof/>
          <w:sz w:val="24"/>
          <w:szCs w:val="24"/>
        </w:rPr>
        <w:tab/>
        <w:t>Xiang M, Yamamoto S, Mizoue T. Depressive symptoms in students during school closure due to COVID-19 in Shanghai. Psychiatry Clin Neurosci [Internet]. John Wiley &amp; Sons, Ltd; 2020 [cited 2021 Oct 26];74:664–6. Available from: https://onlinelibrary.wiley.com/doi/full/10.1111/pcn.13161</w:t>
      </w:r>
    </w:p>
    <w:p w14:paraId="34E8AD0D"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6. </w:t>
      </w:r>
      <w:r w:rsidRPr="005F6297">
        <w:rPr>
          <w:rFonts w:ascii="Times New Roman" w:hAnsi="Times New Roman" w:cs="Times New Roman"/>
          <w:noProof/>
          <w:sz w:val="24"/>
          <w:szCs w:val="24"/>
        </w:rPr>
        <w:tab/>
        <w:t xml:space="preserve">Liu T, Zheng Z, Sha X, Liu H, Zheng W, Su H, Xu G, Su K-P, So K-F, Lin K. Psychological impact in non-infectious disease specialists who had direct contact with patients with COVID-19. BJPsych Open. Royal College of Psychiatrists; 2021;7. </w:t>
      </w:r>
    </w:p>
    <w:p w14:paraId="5D43ADF4"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7. </w:t>
      </w:r>
      <w:r w:rsidRPr="005F6297">
        <w:rPr>
          <w:rFonts w:ascii="Times New Roman" w:hAnsi="Times New Roman" w:cs="Times New Roman"/>
          <w:noProof/>
          <w:sz w:val="24"/>
          <w:szCs w:val="24"/>
        </w:rPr>
        <w:tab/>
        <w:t xml:space="preserve">Quittkat HL, Düsing R, Holtmann F-J, Buhlmann U, Svaldi J, Vocks S. Perceived Impact of Covid-19 Across Different Mental Disorders: A Study on Disorder-Specific Symptoms, Psychosocial Stress and Behavior. Front Psychol. Frontiers; 2020;0:3256. </w:t>
      </w:r>
    </w:p>
    <w:p w14:paraId="08754881"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8. </w:t>
      </w:r>
      <w:r w:rsidRPr="005F6297">
        <w:rPr>
          <w:rFonts w:ascii="Times New Roman" w:hAnsi="Times New Roman" w:cs="Times New Roman"/>
          <w:noProof/>
          <w:sz w:val="24"/>
          <w:szCs w:val="24"/>
        </w:rPr>
        <w:tab/>
        <w:t>Cai Z, Cui Q, Liu Z, Li J, Gong X, Liu J, Wan Z, Yuan X, Li X, Chen C, et al. Nurses endured high risks of psychological problems under the epidemic of COVID-19 in a longitudinal study in Wuhan China. J Psychiatr Res [Internet]. Elsevier; 2020 [cited 2021 Oct 26];131:132. Available from: /pmc/articles/PMC7489269/</w:t>
      </w:r>
    </w:p>
    <w:p w14:paraId="166B2EB2"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99. </w:t>
      </w:r>
      <w:r w:rsidRPr="005F6297">
        <w:rPr>
          <w:rFonts w:ascii="Times New Roman" w:hAnsi="Times New Roman" w:cs="Times New Roman"/>
          <w:noProof/>
          <w:sz w:val="24"/>
          <w:szCs w:val="24"/>
        </w:rPr>
        <w:tab/>
        <w:t xml:space="preserve">Thombs BD, Kwakkenbos L, Henry RS, Carrier ME, Patten S, Harb S, Bourgeault A, Tao L, Bartlett SJ, Mouthon L, et al. Changes in mental health symptoms from pre-COVID-19 to COVID-19 among participants with systemic sclerosis from four countries: A Scleroderma Patient-centered Intervention Network (SPIN) Cohort study. J Psychosom Res. Elsevier Inc.; 2020;139. </w:t>
      </w:r>
    </w:p>
    <w:p w14:paraId="28EB0E20"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0. </w:t>
      </w:r>
      <w:r w:rsidRPr="005F6297">
        <w:rPr>
          <w:rFonts w:ascii="Times New Roman" w:hAnsi="Times New Roman" w:cs="Times New Roman"/>
          <w:noProof/>
          <w:sz w:val="24"/>
          <w:szCs w:val="24"/>
        </w:rPr>
        <w:tab/>
        <w:t>Li Y, Zhao J, Ma Z, McReynolds LS, Lin D, Chen Z, Wang T, Wang D, Zhang Y, Zhang J, et al. Mental Health Among College Students During the COVID-19 Pandemic in China: A 2-Wave Longitudinal Survey. J Affect Disord [Internet]. J Affect Disord; 2021 [cited 2021 Oct 26];281:597–604. Available from: https://pubmed.ncbi.nlm.nih.gov/33257043/</w:t>
      </w:r>
    </w:p>
    <w:p w14:paraId="5C89A296"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1. </w:t>
      </w:r>
      <w:r w:rsidRPr="005F6297">
        <w:rPr>
          <w:rFonts w:ascii="Times New Roman" w:hAnsi="Times New Roman" w:cs="Times New Roman"/>
          <w:noProof/>
          <w:sz w:val="24"/>
          <w:szCs w:val="24"/>
        </w:rPr>
        <w:tab/>
        <w:t>Elmer T, Mepham K, Stadtfeld C. Students under lockdown: Comparisons of students’ social networks and mental health before and during the COVID-19 crisis in Switzerland. PLoS One [Internet]. Public Library of Science; 2020 [cited 2021 Oct 26];15:e0236337. Available from: https://journals.plos.org/plosone/article?id=10.1371/journal.pone.0236337</w:t>
      </w:r>
    </w:p>
    <w:p w14:paraId="272F40D7"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2. </w:t>
      </w:r>
      <w:r w:rsidRPr="005F6297">
        <w:rPr>
          <w:rFonts w:ascii="Times New Roman" w:hAnsi="Times New Roman" w:cs="Times New Roman"/>
          <w:noProof/>
          <w:sz w:val="24"/>
          <w:szCs w:val="24"/>
        </w:rPr>
        <w:tab/>
        <w:t>Kelishadi R. Health impacts of Obesity. Pakistan J Med Sci [Internet]. Professional Medical Publications; 2014 [cited 2021 Oct 26];31:239. Available from: /pmc/articles/PMC4386197/</w:t>
      </w:r>
    </w:p>
    <w:p w14:paraId="5AD7449B"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3. </w:t>
      </w:r>
      <w:r w:rsidRPr="005F6297">
        <w:rPr>
          <w:rFonts w:ascii="Times New Roman" w:hAnsi="Times New Roman" w:cs="Times New Roman"/>
          <w:noProof/>
          <w:sz w:val="24"/>
          <w:szCs w:val="24"/>
        </w:rPr>
        <w:tab/>
        <w:t>Avila C, Holloway AC, Hahn MK, Morrison KM, Restivo M, Anglin R, Taylor VH. An Overview of Links Between Obesity and Mental Health. Curr Obes Rep [Internet]. Curr Obes Rep; 2015 [cited 2021 Oct 26];4:303–10. Available from: https://pubmed.ncbi.nlm.nih.gov/26627487/</w:t>
      </w:r>
    </w:p>
    <w:p w14:paraId="0F6FD99C"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4. </w:t>
      </w:r>
      <w:r w:rsidRPr="005F6297">
        <w:rPr>
          <w:rFonts w:ascii="Times New Roman" w:hAnsi="Times New Roman" w:cs="Times New Roman"/>
          <w:noProof/>
          <w:sz w:val="24"/>
          <w:szCs w:val="24"/>
        </w:rPr>
        <w:tab/>
        <w:t>Frankham C, Richardson T, Maguire N. Psychological factors associated with financial hardship and mental health: A systematic review. Clin Psychol Rev [Internet]. Clin Psychol Rev; 2020 [cited 2021 Oct 26];77:101832. Available from: https://pubmed.ncbi.nlm.nih.gov/32088498/</w:t>
      </w:r>
    </w:p>
    <w:p w14:paraId="50FBED58"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5. </w:t>
      </w:r>
      <w:r w:rsidRPr="005F6297">
        <w:rPr>
          <w:rFonts w:ascii="Times New Roman" w:hAnsi="Times New Roman" w:cs="Times New Roman"/>
          <w:noProof/>
          <w:sz w:val="24"/>
          <w:szCs w:val="24"/>
        </w:rPr>
        <w:tab/>
        <w:t>Jia P. A changed research landscape of youth’s obesogenic behaviours and environments in the post-COVID-19 era. Obes Rev [Internet]. John Wiley &amp; Sons, Ltd; 2021 [cited 2021 Oct 26];22:e13162. Available from: https://onlinelibrary.wiley.com/doi/full/10.1111/obr.13162</w:t>
      </w:r>
    </w:p>
    <w:p w14:paraId="6BCD213B"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6. </w:t>
      </w:r>
      <w:r w:rsidRPr="005F6297">
        <w:rPr>
          <w:rFonts w:ascii="Times New Roman" w:hAnsi="Times New Roman" w:cs="Times New Roman"/>
          <w:noProof/>
          <w:sz w:val="24"/>
          <w:szCs w:val="24"/>
        </w:rPr>
        <w:tab/>
        <w:t>Browne RA V, Macêdo GAD, Cabral LLP, Oliveira GTA, Vivas A, Fontes EB, Elsangedy HM, Costa EC. Initial impact of the COVID-19 pandemic on physical activity and sedentary behavior in hypertensive older adults: An accelerometer-based analysis. Exp Gerontol [Internet]. Exp Gerontol; 2020 [cited 2021 Oct 26];142:111121. Available from: https://pubmed.ncbi.nlm.nih.gov/33132145/</w:t>
      </w:r>
    </w:p>
    <w:p w14:paraId="3780D396"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szCs w:val="24"/>
        </w:rPr>
      </w:pPr>
      <w:r w:rsidRPr="005F6297">
        <w:rPr>
          <w:rFonts w:ascii="Times New Roman" w:hAnsi="Times New Roman" w:cs="Times New Roman"/>
          <w:noProof/>
          <w:sz w:val="24"/>
          <w:szCs w:val="24"/>
        </w:rPr>
        <w:t xml:space="preserve">107. </w:t>
      </w:r>
      <w:r w:rsidRPr="005F6297">
        <w:rPr>
          <w:rFonts w:ascii="Times New Roman" w:hAnsi="Times New Roman" w:cs="Times New Roman"/>
          <w:noProof/>
          <w:sz w:val="24"/>
          <w:szCs w:val="24"/>
        </w:rPr>
        <w:tab/>
        <w:t>Knebusch V, Williams J, Yordi Aguirre I, Weber MW, Rakovac I, Breda J. Effects of the coronavirus disease 2019 pandemic and the policy response on childhood obesity risk factors: Gender and sex differences and recommendations for research. Obes Rev [Internet]. Obes Rev; 2021 [cited 2021 Oct 26];22. Available from: https://pubmed.ncbi.nlm.nih.gov/34184392/</w:t>
      </w:r>
    </w:p>
    <w:p w14:paraId="644204C5" w14:textId="77777777" w:rsidR="00BD41E3" w:rsidRPr="005F6297" w:rsidRDefault="00BD41E3" w:rsidP="00BD41E3">
      <w:pPr>
        <w:widowControl w:val="0"/>
        <w:autoSpaceDE w:val="0"/>
        <w:autoSpaceDN w:val="0"/>
        <w:adjustRightInd w:val="0"/>
        <w:spacing w:line="480" w:lineRule="auto"/>
        <w:ind w:left="640" w:hanging="640"/>
        <w:rPr>
          <w:rFonts w:ascii="Times New Roman" w:hAnsi="Times New Roman" w:cs="Times New Roman"/>
          <w:noProof/>
          <w:sz w:val="24"/>
        </w:rPr>
      </w:pPr>
      <w:r w:rsidRPr="005F6297">
        <w:rPr>
          <w:rFonts w:ascii="Times New Roman" w:hAnsi="Times New Roman" w:cs="Times New Roman"/>
          <w:noProof/>
          <w:sz w:val="24"/>
          <w:szCs w:val="24"/>
        </w:rPr>
        <w:t xml:space="preserve">108. </w:t>
      </w:r>
      <w:r w:rsidRPr="005F6297">
        <w:rPr>
          <w:rFonts w:ascii="Times New Roman" w:hAnsi="Times New Roman" w:cs="Times New Roman"/>
          <w:noProof/>
          <w:sz w:val="24"/>
          <w:szCs w:val="24"/>
        </w:rPr>
        <w:tab/>
        <w:t>Senthilingam M. Covid-19 has made the obesity epidemic worse, but failed to ignite enough action. BMJ [Internet]. BMJ; 2021 [cited 2021 Oct 26];372:n411. Available from: https://pubmed.ncbi.nlm.nih.gov/33664084/</w:t>
      </w:r>
    </w:p>
    <w:p w14:paraId="52DECE86" w14:textId="53BDED41" w:rsidR="00BD41E3" w:rsidRDefault="00BD41E3" w:rsidP="00BD41E3">
      <w:pPr>
        <w:suppressLineNumbers/>
        <w:spacing w:before="240" w:after="240" w:line="480" w:lineRule="auto"/>
        <w:rPr>
          <w:rFonts w:ascii="Times New Roman" w:eastAsia="Times New Roman" w:hAnsi="Times New Roman" w:cs="Times New Roman"/>
          <w:sz w:val="24"/>
          <w:szCs w:val="24"/>
        </w:rPr>
      </w:pPr>
      <w:r w:rsidRPr="005F6297">
        <w:rPr>
          <w:rFonts w:ascii="Times New Roman" w:hAnsi="Times New Roman" w:cs="Times New Roman"/>
          <w:sz w:val="24"/>
          <w:szCs w:val="24"/>
        </w:rPr>
        <w:fldChar w:fldCharType="end"/>
      </w:r>
    </w:p>
    <w:p w14:paraId="108AD805" w14:textId="77777777" w:rsidR="00BC25DC" w:rsidRPr="00205201" w:rsidRDefault="00BC25DC" w:rsidP="00443D6C">
      <w:pPr>
        <w:suppressLineNumbers/>
        <w:spacing w:before="240" w:after="240" w:line="480" w:lineRule="auto"/>
        <w:rPr>
          <w:rFonts w:ascii="Times New Roman" w:eastAsia="Times New Roman" w:hAnsi="Times New Roman" w:cs="Times New Roman"/>
          <w:sz w:val="24"/>
          <w:szCs w:val="24"/>
        </w:rPr>
      </w:pPr>
    </w:p>
    <w:p w14:paraId="63E91D9E" w14:textId="0E35982F" w:rsidR="00443D6C" w:rsidRDefault="00443D6C" w:rsidP="00443D6C">
      <w:pPr>
        <w:suppressLineNumbers/>
        <w:rPr>
          <w:rFonts w:ascii="Times New Roman" w:hAnsi="Times New Roman" w:cs="Times New Roman"/>
          <w:sz w:val="24"/>
          <w:szCs w:val="24"/>
        </w:rPr>
      </w:pPr>
    </w:p>
    <w:p w14:paraId="391BF67A" w14:textId="77777777" w:rsidR="00443D6C" w:rsidRPr="00725127" w:rsidRDefault="00443D6C" w:rsidP="00443D6C">
      <w:pPr>
        <w:suppressLineNumbers/>
        <w:rPr>
          <w:rFonts w:ascii="Times New Roman" w:eastAsia="Times New Roman" w:hAnsi="Times New Roman" w:cs="Times New Roman"/>
          <w:b/>
          <w:bCs/>
          <w:sz w:val="20"/>
          <w:szCs w:val="20"/>
        </w:rPr>
      </w:pPr>
    </w:p>
    <w:p w14:paraId="14B64B91" w14:textId="53B03A20" w:rsidR="001D3C5E" w:rsidRDefault="001D3C5E" w:rsidP="00443D6C">
      <w:pPr>
        <w:suppressLineNumbers/>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Table 1: </w:t>
      </w:r>
      <w:r w:rsidRPr="00725127">
        <w:rPr>
          <w:rFonts w:ascii="Times New Roman" w:eastAsia="Times New Roman" w:hAnsi="Times New Roman" w:cs="Times New Roman"/>
          <w:b/>
          <w:bCs/>
          <w:sz w:val="20"/>
          <w:szCs w:val="20"/>
        </w:rPr>
        <w:t>Characteristics of included studies investigat</w:t>
      </w:r>
      <w:r>
        <w:rPr>
          <w:rFonts w:ascii="Times New Roman" w:eastAsia="Times New Roman" w:hAnsi="Times New Roman" w:cs="Times New Roman"/>
          <w:b/>
          <w:bCs/>
          <w:sz w:val="20"/>
          <w:szCs w:val="20"/>
        </w:rPr>
        <w:t xml:space="preserve">ing </w:t>
      </w:r>
      <w:r w:rsidRPr="00725127">
        <w:rPr>
          <w:rFonts w:ascii="Times New Roman" w:eastAsia="Times New Roman" w:hAnsi="Times New Roman" w:cs="Times New Roman"/>
          <w:b/>
          <w:bCs/>
          <w:sz w:val="20"/>
          <w:szCs w:val="20"/>
        </w:rPr>
        <w:t xml:space="preserve">the relationship between COVID-19 and weight </w:t>
      </w:r>
    </w:p>
    <w:p w14:paraId="307DB2D9" w14:textId="77777777" w:rsidR="001D3C5E" w:rsidRPr="00725127" w:rsidRDefault="001D3C5E" w:rsidP="00443D6C">
      <w:pPr>
        <w:suppressLineNumbers/>
        <w:rPr>
          <w:rFonts w:ascii="Times New Roman" w:eastAsia="Times New Roman" w:hAnsi="Times New Roman" w:cs="Times New Roman"/>
          <w:b/>
          <w:bCs/>
          <w:sz w:val="20"/>
          <w:szCs w:val="20"/>
        </w:rPr>
      </w:pPr>
    </w:p>
    <w:tbl>
      <w:tblPr>
        <w:tblW w:w="9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134"/>
        <w:gridCol w:w="992"/>
        <w:gridCol w:w="1134"/>
        <w:gridCol w:w="2268"/>
        <w:gridCol w:w="1186"/>
        <w:gridCol w:w="1470"/>
      </w:tblGrid>
      <w:tr w:rsidR="001D3C5E" w:rsidRPr="003F5859" w14:paraId="219D1ACB" w14:textId="77777777" w:rsidTr="003F5859">
        <w:tc>
          <w:tcPr>
            <w:tcW w:w="1266" w:type="dxa"/>
            <w:shd w:val="clear" w:color="auto" w:fill="auto"/>
            <w:tcMar>
              <w:top w:w="100" w:type="dxa"/>
              <w:left w:w="100" w:type="dxa"/>
              <w:bottom w:w="100" w:type="dxa"/>
              <w:right w:w="100" w:type="dxa"/>
            </w:tcMar>
          </w:tcPr>
          <w:p w14:paraId="6142F902"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tudy ID</w:t>
            </w:r>
          </w:p>
        </w:tc>
        <w:tc>
          <w:tcPr>
            <w:tcW w:w="1134" w:type="dxa"/>
            <w:shd w:val="clear" w:color="auto" w:fill="auto"/>
            <w:tcMar>
              <w:top w:w="100" w:type="dxa"/>
              <w:left w:w="100" w:type="dxa"/>
              <w:bottom w:w="100" w:type="dxa"/>
              <w:right w:w="100" w:type="dxa"/>
            </w:tcMar>
          </w:tcPr>
          <w:p w14:paraId="6157BB2F"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Country </w:t>
            </w:r>
          </w:p>
        </w:tc>
        <w:tc>
          <w:tcPr>
            <w:tcW w:w="992" w:type="dxa"/>
            <w:shd w:val="clear" w:color="auto" w:fill="auto"/>
            <w:tcMar>
              <w:top w:w="100" w:type="dxa"/>
              <w:left w:w="100" w:type="dxa"/>
              <w:bottom w:w="100" w:type="dxa"/>
              <w:right w:w="100" w:type="dxa"/>
            </w:tcMar>
          </w:tcPr>
          <w:p w14:paraId="7DB4E4C5"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Study Type </w:t>
            </w:r>
          </w:p>
        </w:tc>
        <w:tc>
          <w:tcPr>
            <w:tcW w:w="1134" w:type="dxa"/>
            <w:shd w:val="clear" w:color="auto" w:fill="auto"/>
            <w:tcMar>
              <w:top w:w="100" w:type="dxa"/>
              <w:left w:w="100" w:type="dxa"/>
              <w:bottom w:w="100" w:type="dxa"/>
              <w:right w:w="100" w:type="dxa"/>
            </w:tcMar>
          </w:tcPr>
          <w:p w14:paraId="1FB94C95"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No of participants </w:t>
            </w:r>
          </w:p>
        </w:tc>
        <w:tc>
          <w:tcPr>
            <w:tcW w:w="2268" w:type="dxa"/>
            <w:shd w:val="clear" w:color="auto" w:fill="auto"/>
            <w:tcMar>
              <w:top w:w="100" w:type="dxa"/>
              <w:left w:w="100" w:type="dxa"/>
              <w:bottom w:w="100" w:type="dxa"/>
              <w:right w:w="100" w:type="dxa"/>
            </w:tcMar>
          </w:tcPr>
          <w:p w14:paraId="22BBC314"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ample characteristics</w:t>
            </w:r>
          </w:p>
        </w:tc>
        <w:tc>
          <w:tcPr>
            <w:tcW w:w="1186" w:type="dxa"/>
            <w:shd w:val="clear" w:color="auto" w:fill="auto"/>
            <w:tcMar>
              <w:top w:w="100" w:type="dxa"/>
              <w:left w:w="100" w:type="dxa"/>
              <w:bottom w:w="100" w:type="dxa"/>
              <w:right w:w="100" w:type="dxa"/>
            </w:tcMar>
          </w:tcPr>
          <w:p w14:paraId="18378CAB"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Assessment Tool </w:t>
            </w:r>
          </w:p>
        </w:tc>
        <w:tc>
          <w:tcPr>
            <w:tcW w:w="1470" w:type="dxa"/>
            <w:shd w:val="clear" w:color="auto" w:fill="auto"/>
            <w:tcMar>
              <w:top w:w="100" w:type="dxa"/>
              <w:left w:w="100" w:type="dxa"/>
              <w:bottom w:w="100" w:type="dxa"/>
              <w:right w:w="100" w:type="dxa"/>
            </w:tcMar>
          </w:tcPr>
          <w:p w14:paraId="261C2AA7"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Outcome</w:t>
            </w:r>
          </w:p>
        </w:tc>
      </w:tr>
      <w:tr w:rsidR="001D3C5E" w:rsidRPr="003F5859" w14:paraId="49EBB990" w14:textId="77777777" w:rsidTr="003F5859">
        <w:trPr>
          <w:trHeight w:val="2764"/>
        </w:trPr>
        <w:tc>
          <w:tcPr>
            <w:tcW w:w="1266" w:type="dxa"/>
            <w:shd w:val="clear" w:color="auto" w:fill="auto"/>
            <w:tcMar>
              <w:top w:w="100" w:type="dxa"/>
              <w:left w:w="100" w:type="dxa"/>
              <w:bottom w:w="100" w:type="dxa"/>
              <w:right w:w="100" w:type="dxa"/>
            </w:tcMar>
          </w:tcPr>
          <w:p w14:paraId="23199439" w14:textId="6C41647F"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Fernandez-Rio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EA42F4" w:rsidRPr="003F5859">
              <w:rPr>
                <w:rFonts w:ascii="Times New Roman" w:eastAsia="Times New Roman" w:hAnsi="Times New Roman" w:cs="Times New Roman"/>
                <w:sz w:val="18"/>
                <w:szCs w:val="18"/>
                <w:vertAlign w:val="superscript"/>
              </w:rPr>
              <w:fldChar w:fldCharType="begin" w:fldLock="1"/>
            </w:r>
            <w:r w:rsidR="00186D65" w:rsidRPr="003F5859">
              <w:rPr>
                <w:rFonts w:ascii="Times New Roman" w:eastAsia="Times New Roman" w:hAnsi="Times New Roman" w:cs="Times New Roman"/>
                <w:sz w:val="18"/>
                <w:szCs w:val="18"/>
                <w:vertAlign w:val="superscript"/>
              </w:rPr>
              <w:instrText>ADDIN CSL_CITATION {"citationItems":[{"id":"ITEM-1","itemData":{"DOI":"10.1016/J.ORCP.2020.07.006","ISSN":"1871-403X","PMID":"32763110","abstract":"Introduction: The goal was to assess individuals’ weight changes and their connections with depressive symptoms, optimism and physical activity. Method: 4379 Spanish citizens, 16–84 years, participated. Results: Most participants declared no weight changes. Males, young and obese individuals had greater weight variability. Depressive symptoms were linked to larger weight changes. Optimism and MVPA followed a descending pattern from ≥−3 kg. MVPA minutes/week and fulfilling physical activity recommendations were inversely associated to weight changes. Conclusion: The COVID-19 confinement impacted individuals’ weight, expanding depreobesity to include weight loss. Optimism and physical activity seemed to be “protective elements”.","author":[{"dropping-particle":"","family":"J","given":"Fernandez-Rio","non-dropping-particle":"","parse-names":false,"suffix":""},{"dropping-particle":"","family":"JA","given":"Cecchini","non-dropping-particle":"","parse-names":false,"suffix":""},{"dropping-particle":"","family":"A","given":"Mendez-Gimenez","non-dropping-particle":"","parse-names":false,"suffix":""},{"dropping-particle":"","family":"A","given":"Carriedo","non-dropping-particle":"","parse-names":false,"suffix":""}],"container-title":"Obesity research &amp; clinical practice","id":"ITEM-1","issue":"4","issued":{"date-parts":[["2020","7","1"]]},"page":"383-385","publisher":"Obes Res Clin Pract","title":"Weight changes during the COVID-19 home confinement. Effects on psychosocial variables","type":"article-journal","volume":"14"},"uris":["http://www.mendeley.com/documents/?uuid=62095150-661d-3f4f-872c-042eb19cef82"]}],"mendeley":{"formattedCitation":"(21)","plainTextFormattedCitation":"(21)","previouslyFormattedCitation":"(21)"},"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rPr>
              <w:fldChar w:fldCharType="separate"/>
            </w:r>
            <w:r w:rsidR="000B6734" w:rsidRPr="003F5859">
              <w:rPr>
                <w:rFonts w:ascii="Times New Roman" w:eastAsia="Times New Roman" w:hAnsi="Times New Roman" w:cs="Times New Roman"/>
                <w:noProof/>
                <w:sz w:val="18"/>
                <w:szCs w:val="18"/>
              </w:rPr>
              <w:t>(21)</w:t>
            </w:r>
            <w:r w:rsidR="00EA42F4" w:rsidRPr="003F5859">
              <w:rPr>
                <w:rFonts w:ascii="Times New Roman" w:eastAsia="Times New Roman" w:hAnsi="Times New Roman" w:cs="Times New Roman"/>
                <w:sz w:val="18"/>
                <w:szCs w:val="18"/>
                <w:vertAlign w:val="superscript"/>
              </w:rPr>
              <w:fldChar w:fldCharType="end"/>
            </w:r>
          </w:p>
        </w:tc>
        <w:tc>
          <w:tcPr>
            <w:tcW w:w="1134" w:type="dxa"/>
            <w:shd w:val="clear" w:color="auto" w:fill="auto"/>
            <w:tcMar>
              <w:top w:w="100" w:type="dxa"/>
              <w:left w:w="100" w:type="dxa"/>
              <w:bottom w:w="100" w:type="dxa"/>
              <w:right w:w="100" w:type="dxa"/>
            </w:tcMar>
          </w:tcPr>
          <w:p w14:paraId="27580435"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pain</w:t>
            </w:r>
          </w:p>
        </w:tc>
        <w:tc>
          <w:tcPr>
            <w:tcW w:w="992" w:type="dxa"/>
            <w:shd w:val="clear" w:color="auto" w:fill="auto"/>
            <w:tcMar>
              <w:top w:w="100" w:type="dxa"/>
              <w:left w:w="100" w:type="dxa"/>
              <w:bottom w:w="100" w:type="dxa"/>
              <w:right w:w="100" w:type="dxa"/>
            </w:tcMar>
          </w:tcPr>
          <w:p w14:paraId="76A63340"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Cross-sectional</w:t>
            </w:r>
          </w:p>
        </w:tc>
        <w:tc>
          <w:tcPr>
            <w:tcW w:w="1134" w:type="dxa"/>
            <w:shd w:val="clear" w:color="auto" w:fill="auto"/>
            <w:tcMar>
              <w:top w:w="100" w:type="dxa"/>
              <w:left w:w="100" w:type="dxa"/>
              <w:bottom w:w="100" w:type="dxa"/>
              <w:right w:w="100" w:type="dxa"/>
            </w:tcMar>
          </w:tcPr>
          <w:p w14:paraId="610921D3"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4379</w:t>
            </w:r>
          </w:p>
        </w:tc>
        <w:tc>
          <w:tcPr>
            <w:tcW w:w="2268" w:type="dxa"/>
            <w:shd w:val="clear" w:color="auto" w:fill="auto"/>
            <w:tcMar>
              <w:top w:w="100" w:type="dxa"/>
              <w:left w:w="100" w:type="dxa"/>
              <w:bottom w:w="100" w:type="dxa"/>
              <w:right w:w="100" w:type="dxa"/>
            </w:tcMar>
          </w:tcPr>
          <w:p w14:paraId="366373FE"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Age:</w:t>
            </w:r>
            <w:r w:rsidRPr="003F5859">
              <w:rPr>
                <w:rFonts w:ascii="Times New Roman" w:eastAsia="Times New Roman" w:hAnsi="Times New Roman" w:cs="Times New Roman"/>
                <w:sz w:val="18"/>
                <w:szCs w:val="18"/>
              </w:rPr>
              <w:t xml:space="preserve"> 16-84</w:t>
            </w:r>
          </w:p>
          <w:p w14:paraId="2065B709"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 </w:t>
            </w:r>
          </w:p>
          <w:p w14:paraId="792B8CFD"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Sex (F):</w:t>
            </w:r>
            <w:r w:rsidRPr="003F5859">
              <w:rPr>
                <w:rFonts w:ascii="Times New Roman" w:eastAsia="Times New Roman" w:hAnsi="Times New Roman" w:cs="Times New Roman"/>
                <w:sz w:val="18"/>
                <w:szCs w:val="18"/>
              </w:rPr>
              <w:t xml:space="preserve"> </w:t>
            </w:r>
          </w:p>
          <w:p w14:paraId="16CCB302"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2671(60.9%)</w:t>
            </w:r>
          </w:p>
          <w:p w14:paraId="45FC192F"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 </w:t>
            </w:r>
          </w:p>
          <w:p w14:paraId="735F0885"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Occupation/characteristic: </w:t>
            </w:r>
            <w:r w:rsidRPr="003F5859">
              <w:rPr>
                <w:rFonts w:ascii="Times New Roman" w:eastAsia="Times New Roman" w:hAnsi="Times New Roman" w:cs="Times New Roman"/>
                <w:sz w:val="18"/>
                <w:szCs w:val="18"/>
              </w:rPr>
              <w:t>General population</w:t>
            </w:r>
          </w:p>
        </w:tc>
        <w:tc>
          <w:tcPr>
            <w:tcW w:w="1186" w:type="dxa"/>
            <w:shd w:val="clear" w:color="auto" w:fill="auto"/>
            <w:tcMar>
              <w:top w:w="100" w:type="dxa"/>
              <w:left w:w="100" w:type="dxa"/>
              <w:bottom w:w="100" w:type="dxa"/>
              <w:right w:w="100" w:type="dxa"/>
            </w:tcMar>
          </w:tcPr>
          <w:p w14:paraId="1FD6DE77"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elf-reported weight</w:t>
            </w:r>
          </w:p>
        </w:tc>
        <w:tc>
          <w:tcPr>
            <w:tcW w:w="1470" w:type="dxa"/>
            <w:shd w:val="clear" w:color="auto" w:fill="auto"/>
            <w:tcMar>
              <w:top w:w="100" w:type="dxa"/>
              <w:left w:w="100" w:type="dxa"/>
              <w:bottom w:w="100" w:type="dxa"/>
              <w:right w:w="100" w:type="dxa"/>
            </w:tcMar>
          </w:tcPr>
          <w:p w14:paraId="1121305C"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 xml:space="preserve">No weight changes: </w:t>
            </w:r>
            <w:r w:rsidRPr="003F5859">
              <w:rPr>
                <w:rFonts w:ascii="Times New Roman" w:eastAsia="Times New Roman" w:hAnsi="Times New Roman" w:cs="Times New Roman"/>
                <w:sz w:val="18"/>
                <w:szCs w:val="18"/>
              </w:rPr>
              <w:t>52.88%</w:t>
            </w:r>
          </w:p>
          <w:p w14:paraId="4148E495"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p>
          <w:p w14:paraId="2475F395"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 xml:space="preserve">Weight increase: </w:t>
            </w:r>
            <w:r w:rsidRPr="003F5859">
              <w:rPr>
                <w:rFonts w:ascii="Times New Roman" w:eastAsia="Times New Roman" w:hAnsi="Times New Roman" w:cs="Times New Roman"/>
                <w:sz w:val="18"/>
                <w:szCs w:val="18"/>
              </w:rPr>
              <w:t>25.82%</w:t>
            </w:r>
          </w:p>
          <w:p w14:paraId="5C0E7198"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p>
          <w:p w14:paraId="3128C596" w14:textId="77777777" w:rsidR="001D3C5E" w:rsidRPr="003F5859" w:rsidRDefault="001D3C5E" w:rsidP="00443D6C">
            <w:pPr>
              <w:suppressLineNumbers/>
              <w:spacing w:line="240" w:lineRule="auto"/>
              <w:rPr>
                <w:rFonts w:ascii="Times New Roman" w:eastAsia="Times New Roman" w:hAnsi="Times New Roman" w:cs="Times New Roman"/>
                <w:sz w:val="18"/>
                <w:szCs w:val="18"/>
                <w:u w:val="single"/>
              </w:rPr>
            </w:pPr>
            <w:r w:rsidRPr="003F5859">
              <w:rPr>
                <w:rFonts w:ascii="Times New Roman" w:eastAsia="Times New Roman" w:hAnsi="Times New Roman" w:cs="Times New Roman"/>
                <w:sz w:val="18"/>
                <w:szCs w:val="18"/>
                <w:u w:val="single"/>
              </w:rPr>
              <w:t>Weight decrease:</w:t>
            </w:r>
          </w:p>
          <w:p w14:paraId="0430DE84" w14:textId="77777777" w:rsidR="001D3C5E" w:rsidRPr="003F5859" w:rsidRDefault="001D3C5E" w:rsidP="00443D6C">
            <w:pPr>
              <w:suppressLineNumbers/>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21.27% </w:t>
            </w:r>
          </w:p>
          <w:p w14:paraId="61D52B51" w14:textId="77777777" w:rsidR="001D3C5E" w:rsidRPr="003F5859" w:rsidRDefault="001D3C5E" w:rsidP="00443D6C">
            <w:pPr>
              <w:suppressLineNumbers/>
              <w:spacing w:line="240" w:lineRule="auto"/>
              <w:rPr>
                <w:rFonts w:ascii="Times New Roman" w:eastAsia="Times New Roman" w:hAnsi="Times New Roman" w:cs="Times New Roman"/>
                <w:i/>
                <w:sz w:val="18"/>
                <w:szCs w:val="18"/>
              </w:rPr>
            </w:pPr>
            <w:r w:rsidRPr="003F5859">
              <w:rPr>
                <w:rFonts w:ascii="Times New Roman" w:eastAsia="Times New Roman" w:hAnsi="Times New Roman" w:cs="Times New Roman"/>
                <w:i/>
                <w:sz w:val="18"/>
                <w:szCs w:val="18"/>
              </w:rPr>
              <w:t>P value NR</w:t>
            </w:r>
          </w:p>
        </w:tc>
      </w:tr>
      <w:tr w:rsidR="001D3C5E" w:rsidRPr="003F5859" w14:paraId="65C31E39" w14:textId="77777777" w:rsidTr="003F5859">
        <w:tc>
          <w:tcPr>
            <w:tcW w:w="1266" w:type="dxa"/>
            <w:shd w:val="clear" w:color="auto" w:fill="auto"/>
            <w:tcMar>
              <w:top w:w="100" w:type="dxa"/>
              <w:left w:w="100" w:type="dxa"/>
              <w:bottom w:w="100" w:type="dxa"/>
              <w:right w:w="100" w:type="dxa"/>
            </w:tcMar>
          </w:tcPr>
          <w:p w14:paraId="20305BE6" w14:textId="18604FA2"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lang w:val="fr-FR"/>
              </w:rPr>
              <w:t xml:space="preserve">de Luis Roman </w:t>
            </w:r>
            <w:r w:rsidR="00590E2C" w:rsidRPr="003F5859">
              <w:rPr>
                <w:rFonts w:ascii="Times New Roman" w:eastAsia="Times New Roman" w:hAnsi="Times New Roman" w:cs="Times New Roman"/>
                <w:sz w:val="18"/>
                <w:szCs w:val="18"/>
                <w:lang w:val="fr-FR"/>
              </w:rPr>
              <w:t xml:space="preserve">et al. </w:t>
            </w:r>
            <w:r w:rsidRPr="003F5859">
              <w:rPr>
                <w:rFonts w:ascii="Times New Roman" w:eastAsia="Times New Roman" w:hAnsi="Times New Roman" w:cs="Times New Roman"/>
                <w:sz w:val="18"/>
                <w:szCs w:val="18"/>
                <w:lang w:val="fr-FR"/>
              </w:rPr>
              <w:t>2020</w:t>
            </w:r>
            <w:r w:rsidR="00FE5DF6" w:rsidRPr="003F5859">
              <w:rPr>
                <w:rFonts w:ascii="Times New Roman" w:eastAsia="Times New Roman" w:hAnsi="Times New Roman" w:cs="Times New Roman"/>
                <w:sz w:val="18"/>
                <w:szCs w:val="18"/>
                <w:lang w:val="fr-FR"/>
              </w:rPr>
              <w:t xml:space="preserve"> </w:t>
            </w:r>
            <w:r w:rsidR="00EA42F4" w:rsidRPr="003F5859">
              <w:rPr>
                <w:rFonts w:ascii="Times New Roman" w:eastAsia="Times New Roman" w:hAnsi="Times New Roman" w:cs="Times New Roman"/>
                <w:sz w:val="18"/>
                <w:szCs w:val="18"/>
                <w:vertAlign w:val="superscript"/>
                <w:lang w:val="fr-FR"/>
              </w:rPr>
              <w:fldChar w:fldCharType="begin" w:fldLock="1"/>
            </w:r>
            <w:r w:rsidR="00851B65" w:rsidRPr="003F5859">
              <w:rPr>
                <w:rFonts w:ascii="Times New Roman" w:eastAsia="Times New Roman" w:hAnsi="Times New Roman" w:cs="Times New Roman"/>
                <w:sz w:val="18"/>
                <w:szCs w:val="18"/>
                <w:vertAlign w:val="superscript"/>
                <w:lang w:val="fr-FR"/>
              </w:rPr>
              <w:instrText>ADDIN CSL_CITATION {"citationItems":[{"id":"ITEM-1","itemData":{"DOI":"10.20960/NH.03307","ISSN":"1699-5198","PMID":"33155477","abstract":"Objective: the COVID-19 pandemic, by restricting population mobility, may exacerbate the risk factors for weight gain associated with physical inactivity and increased consumption of calorie-dense foods. The aim of this cross-sectional study was to evaluate the risk factors related to self-reported body weight gain among obese subjects. Methods: the study involved a population of 284 adult obese subjects. After a 7-week confinement period starting on March 17, a telephone interview (May 4 through 7) was conducted. In this phone call, self-reported body weight gain and a number of factors were recorded. In order to obtain the baseline data of this population, biochemical and anthropometric parameters were collected from electronic medical records. Results: mean age was 60.4 ± 10.8 years (range: 23-71) and mean body mass index (BMI) was 35.4 ± 4.7 kg/m2 (range: 30.6-41.2). Gen-der distribution was 211 females (74.3 %) and 73 males (25.7 %). Self-reported body weight gain was 1.62 ± 0.2 kg. Among patients who reported doing a lot of exercise self-reported body weight gain was lower (1.62 ± 0.2 vs 1.12 ± 0.3 kg; p = 0.02). Regarding eating habits, patients recognized snacking in 17 % of the sample. Patients who reported snacking had higher self-reported body weight gains (2.60 ± 0.36 vs 1.30 ± 0.17 kg; p = 0.001). The remaining variables did not influence self-reported body weight gain. In the multiple regression analysis with self-reported body weight gain as dependent variable, adjusted for age, sex, and physical activity, the snaking habit remained a risk factor: beta = 1.21 (95 % CI: 1.11-2.13; p = 0.01). Conclusions: the lockdown decreed durin</w:instrText>
            </w:r>
            <w:r w:rsidR="00851B65" w:rsidRPr="002D682D">
              <w:rPr>
                <w:rFonts w:ascii="Times New Roman" w:eastAsia="Times New Roman" w:hAnsi="Times New Roman" w:cs="Times New Roman"/>
                <w:sz w:val="18"/>
                <w:szCs w:val="18"/>
                <w:vertAlign w:val="superscript"/>
              </w:rPr>
              <w:instrText>g SARS-CoV-2 pandemic has produced an increase in self-reported body weight among obese subjects, which was related to the habit of taking snacks.","author":[{"dropping-particle":"","family":"DA","given":"de Luis Román","non-dropping-particle":"","parse-names":false,"suffix":""},{"dropping-particle":"","family":"O","given":"Izaola","non-dropping-particle":"","parse-names":false,"suffix":""},{"dropping-particle":"","family":"D","given":"Primo Martín","non-dropping-particle":"","parse-names":false,"suffix":""},{"dropping-particle":"","family":"E","given":"Gómez Hoyos","non-dropping-particle":"","parse-names":false,"suffix":""},{"dropping-particle":"","family":"B","given":"Torres Torres","non-dropping-particle":"","parse-names":false,"suffix":""},{"dropping-particle":"","family":"JJ","given":"López Gómez","non-dropping-particle":"","parse-names":false,"suffix":""}],"container-title":"Nutricion hospitalaria","id":"ITEM-1","issue":"6","issued":{"date-parts":[["2020","11","1"]]},"page":"1232-1237","publisher":"Nutr Hosp","title":"Effect of lockdown for COVID-19 on self-reported body weight gain in a sample of obese patients","type":"article-journal",</w:instrText>
            </w:r>
            <w:r w:rsidR="00851B65" w:rsidRPr="003F5859">
              <w:rPr>
                <w:rFonts w:ascii="Times New Roman" w:eastAsia="Times New Roman" w:hAnsi="Times New Roman" w:cs="Times New Roman"/>
                <w:sz w:val="18"/>
                <w:szCs w:val="18"/>
                <w:vertAlign w:val="superscript"/>
              </w:rPr>
              <w:instrText>"volume":"37"},"uris":["http://www.mendeley.com/documents/?uuid=d908ca20-d01f-3bf7-85cd-f216028e46b4"]}],"mendeley":{"formattedCitation":"(30)","plainTextFormattedCitation":"(30)","previouslyFormattedCitation":"(30)"},"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lang w:val="fr-FR"/>
              </w:rPr>
              <w:fldChar w:fldCharType="separate"/>
            </w:r>
            <w:r w:rsidR="00304558" w:rsidRPr="003F5859">
              <w:rPr>
                <w:rFonts w:ascii="Times New Roman" w:eastAsia="Times New Roman" w:hAnsi="Times New Roman" w:cs="Times New Roman"/>
                <w:noProof/>
                <w:sz w:val="18"/>
                <w:szCs w:val="18"/>
              </w:rPr>
              <w:t>(30)</w:t>
            </w:r>
            <w:r w:rsidR="00EA42F4" w:rsidRPr="003F5859">
              <w:rPr>
                <w:rFonts w:ascii="Times New Roman" w:eastAsia="Times New Roman" w:hAnsi="Times New Roman" w:cs="Times New Roman"/>
                <w:sz w:val="18"/>
                <w:szCs w:val="18"/>
                <w:vertAlign w:val="superscript"/>
                <w:lang w:val="fr-FR"/>
              </w:rPr>
              <w:fldChar w:fldCharType="end"/>
            </w:r>
          </w:p>
        </w:tc>
        <w:tc>
          <w:tcPr>
            <w:tcW w:w="1134" w:type="dxa"/>
            <w:shd w:val="clear" w:color="auto" w:fill="auto"/>
            <w:tcMar>
              <w:top w:w="100" w:type="dxa"/>
              <w:left w:w="100" w:type="dxa"/>
              <w:bottom w:w="100" w:type="dxa"/>
              <w:right w:w="100" w:type="dxa"/>
            </w:tcMar>
          </w:tcPr>
          <w:p w14:paraId="7A424E68"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Spain </w:t>
            </w:r>
          </w:p>
        </w:tc>
        <w:tc>
          <w:tcPr>
            <w:tcW w:w="992" w:type="dxa"/>
            <w:shd w:val="clear" w:color="auto" w:fill="auto"/>
            <w:tcMar>
              <w:top w:w="100" w:type="dxa"/>
              <w:left w:w="100" w:type="dxa"/>
              <w:bottom w:w="100" w:type="dxa"/>
              <w:right w:w="100" w:type="dxa"/>
            </w:tcMar>
          </w:tcPr>
          <w:p w14:paraId="5CC6F366"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Cross sectional </w:t>
            </w:r>
          </w:p>
        </w:tc>
        <w:tc>
          <w:tcPr>
            <w:tcW w:w="1134" w:type="dxa"/>
            <w:shd w:val="clear" w:color="auto" w:fill="auto"/>
            <w:tcMar>
              <w:top w:w="100" w:type="dxa"/>
              <w:left w:w="100" w:type="dxa"/>
              <w:bottom w:w="100" w:type="dxa"/>
              <w:right w:w="100" w:type="dxa"/>
            </w:tcMar>
          </w:tcPr>
          <w:p w14:paraId="57748790"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284</w:t>
            </w:r>
          </w:p>
        </w:tc>
        <w:tc>
          <w:tcPr>
            <w:tcW w:w="2268" w:type="dxa"/>
            <w:shd w:val="clear" w:color="auto" w:fill="auto"/>
            <w:tcMar>
              <w:top w:w="100" w:type="dxa"/>
              <w:left w:w="100" w:type="dxa"/>
              <w:bottom w:w="100" w:type="dxa"/>
              <w:right w:w="100" w:type="dxa"/>
            </w:tcMar>
          </w:tcPr>
          <w:p w14:paraId="2C8194A7"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Age</w:t>
            </w:r>
            <w:r w:rsidRPr="003F5859">
              <w:rPr>
                <w:rFonts w:ascii="Times New Roman" w:eastAsia="Times New Roman" w:hAnsi="Times New Roman" w:cs="Times New Roman"/>
                <w:sz w:val="18"/>
                <w:szCs w:val="18"/>
              </w:rPr>
              <w:t>: 60.4 ± 10.8y</w:t>
            </w:r>
          </w:p>
          <w:p w14:paraId="02308F62" w14:textId="77777777" w:rsidR="001D3C5E" w:rsidRPr="003F5859" w:rsidRDefault="001D3C5E" w:rsidP="00443D6C">
            <w:pPr>
              <w:spacing w:line="240" w:lineRule="auto"/>
              <w:rPr>
                <w:rFonts w:ascii="Times New Roman" w:eastAsia="Times New Roman" w:hAnsi="Times New Roman" w:cs="Times New Roman"/>
                <w:sz w:val="18"/>
                <w:szCs w:val="18"/>
              </w:rPr>
            </w:pPr>
          </w:p>
          <w:p w14:paraId="1BF9455F"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Sex (F): </w:t>
            </w:r>
            <w:r w:rsidRPr="003F5859">
              <w:rPr>
                <w:rFonts w:ascii="Times New Roman" w:eastAsia="Times New Roman" w:hAnsi="Times New Roman" w:cs="Times New Roman"/>
                <w:sz w:val="18"/>
                <w:szCs w:val="18"/>
              </w:rPr>
              <w:t>211 (74.3%)</w:t>
            </w:r>
          </w:p>
          <w:p w14:paraId="44E70BC8" w14:textId="77777777" w:rsidR="001D3C5E" w:rsidRPr="003F5859" w:rsidRDefault="001D3C5E" w:rsidP="00443D6C">
            <w:pPr>
              <w:spacing w:line="240" w:lineRule="auto"/>
              <w:rPr>
                <w:rFonts w:ascii="Times New Roman" w:eastAsia="Times New Roman" w:hAnsi="Times New Roman" w:cs="Times New Roman"/>
                <w:b/>
                <w:sz w:val="18"/>
                <w:szCs w:val="18"/>
              </w:rPr>
            </w:pPr>
            <w:r w:rsidRPr="003F5859">
              <w:rPr>
                <w:rFonts w:ascii="Times New Roman" w:eastAsia="Times New Roman" w:hAnsi="Times New Roman" w:cs="Times New Roman"/>
                <w:sz w:val="18"/>
                <w:szCs w:val="18"/>
              </w:rPr>
              <w:t xml:space="preserve"> </w:t>
            </w:r>
          </w:p>
          <w:p w14:paraId="6EBBBFF6"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Occupation/characteristic: </w:t>
            </w:r>
            <w:r w:rsidRPr="003F5859">
              <w:rPr>
                <w:rFonts w:ascii="Times New Roman" w:eastAsia="Times New Roman" w:hAnsi="Times New Roman" w:cs="Times New Roman"/>
                <w:sz w:val="18"/>
                <w:szCs w:val="18"/>
              </w:rPr>
              <w:t xml:space="preserve">Obese outpatients </w:t>
            </w:r>
          </w:p>
        </w:tc>
        <w:tc>
          <w:tcPr>
            <w:tcW w:w="1186" w:type="dxa"/>
            <w:shd w:val="clear" w:color="auto" w:fill="auto"/>
            <w:tcMar>
              <w:top w:w="100" w:type="dxa"/>
              <w:left w:w="100" w:type="dxa"/>
              <w:bottom w:w="100" w:type="dxa"/>
              <w:right w:w="100" w:type="dxa"/>
            </w:tcMar>
          </w:tcPr>
          <w:p w14:paraId="33C02512"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elf-reported weight</w:t>
            </w:r>
          </w:p>
        </w:tc>
        <w:tc>
          <w:tcPr>
            <w:tcW w:w="1470" w:type="dxa"/>
            <w:shd w:val="clear" w:color="auto" w:fill="auto"/>
            <w:tcMar>
              <w:top w:w="100" w:type="dxa"/>
              <w:left w:w="100" w:type="dxa"/>
              <w:bottom w:w="100" w:type="dxa"/>
              <w:right w:w="100" w:type="dxa"/>
            </w:tcMar>
          </w:tcPr>
          <w:p w14:paraId="6D5B022C"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36.3% reported weight gain</w:t>
            </w:r>
          </w:p>
          <w:p w14:paraId="576F3BA2"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 </w:t>
            </w:r>
          </w:p>
          <w:p w14:paraId="614F942F"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Increase in self-reported body weight was 1.62±0.2kg over 7 weeks of confinement</w:t>
            </w:r>
          </w:p>
          <w:p w14:paraId="44F4C337" w14:textId="77777777" w:rsidR="001D3C5E" w:rsidRPr="003F5859" w:rsidRDefault="001D3C5E" w:rsidP="00443D6C">
            <w:pPr>
              <w:spacing w:line="240" w:lineRule="auto"/>
              <w:rPr>
                <w:rFonts w:ascii="Times New Roman" w:eastAsia="Times New Roman" w:hAnsi="Times New Roman" w:cs="Times New Roman"/>
                <w:i/>
                <w:sz w:val="18"/>
                <w:szCs w:val="18"/>
              </w:rPr>
            </w:pPr>
          </w:p>
          <w:p w14:paraId="7CF1DD48" w14:textId="77777777" w:rsidR="001D3C5E" w:rsidRPr="003F5859" w:rsidRDefault="001D3C5E" w:rsidP="00443D6C">
            <w:pPr>
              <w:spacing w:line="240" w:lineRule="auto"/>
              <w:rPr>
                <w:rFonts w:ascii="Times New Roman" w:eastAsia="Times New Roman" w:hAnsi="Times New Roman" w:cs="Times New Roman"/>
                <w:i/>
                <w:sz w:val="18"/>
                <w:szCs w:val="18"/>
              </w:rPr>
            </w:pPr>
            <w:r w:rsidRPr="003F5859">
              <w:rPr>
                <w:rFonts w:ascii="Times New Roman" w:eastAsia="Times New Roman" w:hAnsi="Times New Roman" w:cs="Times New Roman"/>
                <w:i/>
                <w:sz w:val="18"/>
                <w:szCs w:val="18"/>
              </w:rPr>
              <w:t>P value NR</w:t>
            </w:r>
          </w:p>
        </w:tc>
      </w:tr>
      <w:tr w:rsidR="001D3C5E" w:rsidRPr="003F5859" w14:paraId="0AF577B1" w14:textId="77777777" w:rsidTr="003F5859">
        <w:tc>
          <w:tcPr>
            <w:tcW w:w="1266" w:type="dxa"/>
            <w:shd w:val="clear" w:color="auto" w:fill="auto"/>
            <w:tcMar>
              <w:top w:w="100" w:type="dxa"/>
              <w:left w:w="100" w:type="dxa"/>
              <w:bottom w:w="100" w:type="dxa"/>
              <w:right w:w="100" w:type="dxa"/>
            </w:tcMar>
          </w:tcPr>
          <w:p w14:paraId="096B4F58" w14:textId="23D75E3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Martinez-de-</w:t>
            </w:r>
            <w:proofErr w:type="spellStart"/>
            <w:r w:rsidRPr="003F5859">
              <w:rPr>
                <w:rFonts w:ascii="Times New Roman" w:eastAsia="Times New Roman" w:hAnsi="Times New Roman" w:cs="Times New Roman"/>
                <w:sz w:val="18"/>
                <w:szCs w:val="18"/>
              </w:rPr>
              <w:t>Quel</w:t>
            </w:r>
            <w:proofErr w:type="spellEnd"/>
            <w:r w:rsidRPr="003F5859">
              <w:rPr>
                <w:rFonts w:ascii="Times New Roman" w:eastAsia="Times New Roman" w:hAnsi="Times New Roman" w:cs="Times New Roman"/>
                <w:sz w:val="18"/>
                <w:szCs w:val="18"/>
              </w:rPr>
              <w:t xml:space="preserve">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EA42F4" w:rsidRPr="003F5859">
              <w:rPr>
                <w:rFonts w:ascii="Times New Roman" w:eastAsia="Times New Roman" w:hAnsi="Times New Roman" w:cs="Times New Roman"/>
                <w:sz w:val="18"/>
                <w:szCs w:val="18"/>
                <w:vertAlign w:val="superscript"/>
                <w:lang w:val="fr-FR"/>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1016/J.APPET.2020.105019","ISSN":"1095-8304","PMID":"33161046","abstract":"The COVID-19 pandemic has forced the health public authorities to impose a lockdown as an epidemiological containment strategy. This study aimed to provide information regarding the impact of the mandatory confinement on the physical activity, eating disorders risk, sleep quality and well-being on a Spanish sample. An online survey that included the Minnesota Leisure Time Physical Activity Questionnaire, the Eating Attitude Test-26, and Pittsburgh Sleep Quality Index was administered two days after the state of alarm was stablished in Spain and five days after such measures began to be eased. Out of the 693 people who answered the first questionnaire, 161 completed the second one. These participants spent a total of 48 days locked at home, a period during which a significant worsening in all the variables assessed except for the risk of developing eating disorders, was observed: weight (kg), 67.3 ± 14.8 vs 67.7 ± 15.1, p = 0.012; physical activity (MET minutes per week), 8515.7 ± 10260.0 vs 5053.5 ± 5502.0, p &lt; 0.001; sleep problems (total score), 6.2 ± 3.5 vs 7.2 ± 3.9, p &lt; 0.001; self-perceived well-being (score), 4 (3–4) vs 3 (3–4), p &lt; 0.001. The confinement had a significant differential effect on physically active participants, who experienced a significant decline (p &lt; 0.05) on their physical activity levels, quality of sleep and well-being; whereas physically inactive participants did not experience significant changes. Findings from this longitudinal study indicate that a lockdown period due to COVID-19 had a negative impact on the physical activity levels, sleep quality and well-being in a group of physically active Spanish adults. Public health authorities should be aware that people who usually lead an active lifestyle, might be particularly susceptible to such disruptions.","author":[{"dropping-particle":"","family":"Ó","given":"Martínez-de-Quel","non-dropping-particle":"","parse-names":false,"suffix":""},{"dropping-particle":"","family":"D","given":"Suárez-Iglesias","non-dropping-particle":"","parse-names":false,"suffix":""},{"dropping-particle":"","family":"M","given":"López-Flores","non-dropping-particle":"","parse-names":false,"suffix":""},{"dropping-particle":"","family":"CA","given":"Pérez","non-dropping-particle":"","parse-names":false,"suffix":""}],"container-title":"Appetite","id":"ITEM-1","issued":{"date-parts":[["2021","3","1"]]},"publisher":"Appetite","title":"Physical activity, dietary habits and sleep quality before and during COVID-19 lockdown: A longitudinal study","type":"article-journal","volume":"158"},"uris":["http://www.mendeley.com/documents/?uuid=74c157ff-b85f-3485-94c0-9dcad1d6e0d3"]}],"mendeley":{"formattedCitation":"(31)","plainTextFormattedCitation":"(31)","previouslyFormattedCitation":"(31)"},"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lang w:val="fr-FR"/>
              </w:rPr>
              <w:fldChar w:fldCharType="separate"/>
            </w:r>
            <w:r w:rsidR="00304558" w:rsidRPr="003F5859">
              <w:rPr>
                <w:rFonts w:ascii="Times New Roman" w:eastAsia="Times New Roman" w:hAnsi="Times New Roman" w:cs="Times New Roman"/>
                <w:noProof/>
                <w:sz w:val="18"/>
                <w:szCs w:val="18"/>
              </w:rPr>
              <w:t>(31)</w:t>
            </w:r>
            <w:r w:rsidR="00EA42F4" w:rsidRPr="003F5859">
              <w:rPr>
                <w:rFonts w:ascii="Times New Roman" w:eastAsia="Times New Roman" w:hAnsi="Times New Roman" w:cs="Times New Roman"/>
                <w:sz w:val="18"/>
                <w:szCs w:val="18"/>
                <w:vertAlign w:val="superscript"/>
                <w:lang w:val="fr-FR"/>
              </w:rPr>
              <w:fldChar w:fldCharType="end"/>
            </w:r>
          </w:p>
        </w:tc>
        <w:tc>
          <w:tcPr>
            <w:tcW w:w="1134" w:type="dxa"/>
            <w:shd w:val="clear" w:color="auto" w:fill="auto"/>
            <w:tcMar>
              <w:top w:w="100" w:type="dxa"/>
              <w:left w:w="100" w:type="dxa"/>
              <w:bottom w:w="100" w:type="dxa"/>
              <w:right w:w="100" w:type="dxa"/>
            </w:tcMar>
          </w:tcPr>
          <w:p w14:paraId="74CFA640"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pain</w:t>
            </w:r>
          </w:p>
        </w:tc>
        <w:tc>
          <w:tcPr>
            <w:tcW w:w="992" w:type="dxa"/>
            <w:shd w:val="clear" w:color="auto" w:fill="auto"/>
            <w:tcMar>
              <w:top w:w="100" w:type="dxa"/>
              <w:left w:w="100" w:type="dxa"/>
              <w:bottom w:w="100" w:type="dxa"/>
              <w:right w:w="100" w:type="dxa"/>
            </w:tcMar>
          </w:tcPr>
          <w:p w14:paraId="5D29E9CC"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Longitudinal </w:t>
            </w:r>
          </w:p>
        </w:tc>
        <w:tc>
          <w:tcPr>
            <w:tcW w:w="1134" w:type="dxa"/>
            <w:shd w:val="clear" w:color="auto" w:fill="auto"/>
            <w:tcMar>
              <w:top w:w="100" w:type="dxa"/>
              <w:left w:w="100" w:type="dxa"/>
              <w:bottom w:w="100" w:type="dxa"/>
              <w:right w:w="100" w:type="dxa"/>
            </w:tcMar>
          </w:tcPr>
          <w:p w14:paraId="2BFB1D63"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161</w:t>
            </w:r>
          </w:p>
        </w:tc>
        <w:tc>
          <w:tcPr>
            <w:tcW w:w="2268" w:type="dxa"/>
            <w:shd w:val="clear" w:color="auto" w:fill="auto"/>
            <w:tcMar>
              <w:top w:w="100" w:type="dxa"/>
              <w:left w:w="100" w:type="dxa"/>
              <w:bottom w:w="100" w:type="dxa"/>
              <w:right w:w="100" w:type="dxa"/>
            </w:tcMar>
          </w:tcPr>
          <w:p w14:paraId="5BA3367B"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Age: </w:t>
            </w:r>
            <w:r w:rsidRPr="003F5859">
              <w:rPr>
                <w:rFonts w:ascii="Times New Roman" w:eastAsia="Times New Roman" w:hAnsi="Times New Roman" w:cs="Times New Roman"/>
                <w:sz w:val="18"/>
                <w:szCs w:val="18"/>
              </w:rPr>
              <w:t xml:space="preserve">35.0±11.2 </w:t>
            </w:r>
          </w:p>
          <w:p w14:paraId="1F6DEC85" w14:textId="77777777" w:rsidR="001D3C5E" w:rsidRPr="003F5859" w:rsidRDefault="001D3C5E" w:rsidP="00443D6C">
            <w:pPr>
              <w:spacing w:line="240" w:lineRule="auto"/>
              <w:rPr>
                <w:rFonts w:ascii="Times New Roman" w:eastAsia="Times New Roman" w:hAnsi="Times New Roman" w:cs="Times New Roman"/>
                <w:b/>
                <w:sz w:val="18"/>
                <w:szCs w:val="18"/>
              </w:rPr>
            </w:pPr>
          </w:p>
          <w:p w14:paraId="57176A01"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Sex (F): </w:t>
            </w:r>
            <w:r w:rsidRPr="003F5859">
              <w:rPr>
                <w:rFonts w:ascii="Times New Roman" w:eastAsia="Times New Roman" w:hAnsi="Times New Roman" w:cs="Times New Roman"/>
                <w:sz w:val="18"/>
                <w:szCs w:val="18"/>
              </w:rPr>
              <w:t>60 (37%)</w:t>
            </w:r>
          </w:p>
          <w:p w14:paraId="384A9157" w14:textId="77777777" w:rsidR="001D3C5E" w:rsidRPr="003F5859" w:rsidRDefault="001D3C5E" w:rsidP="00443D6C">
            <w:pPr>
              <w:spacing w:line="240" w:lineRule="auto"/>
              <w:rPr>
                <w:rFonts w:ascii="Times New Roman" w:eastAsia="Times New Roman" w:hAnsi="Times New Roman" w:cs="Times New Roman"/>
                <w:sz w:val="18"/>
                <w:szCs w:val="18"/>
              </w:rPr>
            </w:pPr>
          </w:p>
          <w:p w14:paraId="1FB67C71"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Occupation/characteristic: </w:t>
            </w:r>
            <w:r w:rsidRPr="003F5859">
              <w:rPr>
                <w:rFonts w:ascii="Times New Roman" w:eastAsia="Times New Roman" w:hAnsi="Times New Roman" w:cs="Times New Roman"/>
                <w:sz w:val="18"/>
                <w:szCs w:val="18"/>
              </w:rPr>
              <w:t xml:space="preserve">General population </w:t>
            </w:r>
          </w:p>
        </w:tc>
        <w:tc>
          <w:tcPr>
            <w:tcW w:w="1186" w:type="dxa"/>
            <w:shd w:val="clear" w:color="auto" w:fill="auto"/>
            <w:tcMar>
              <w:top w:w="100" w:type="dxa"/>
              <w:left w:w="100" w:type="dxa"/>
              <w:bottom w:w="100" w:type="dxa"/>
              <w:right w:w="100" w:type="dxa"/>
            </w:tcMar>
          </w:tcPr>
          <w:p w14:paraId="36D0B99E"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Self-reported weight </w:t>
            </w:r>
          </w:p>
        </w:tc>
        <w:tc>
          <w:tcPr>
            <w:tcW w:w="1470" w:type="dxa"/>
            <w:shd w:val="clear" w:color="auto" w:fill="auto"/>
            <w:tcMar>
              <w:top w:w="100" w:type="dxa"/>
              <w:left w:w="100" w:type="dxa"/>
              <w:bottom w:w="100" w:type="dxa"/>
              <w:right w:w="100" w:type="dxa"/>
            </w:tcMar>
          </w:tcPr>
          <w:p w14:paraId="006DAF94"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Significant increase in weight (p= 0.012) during lockdown </w:t>
            </w:r>
          </w:p>
        </w:tc>
      </w:tr>
      <w:tr w:rsidR="001D3C5E" w:rsidRPr="003F5859" w14:paraId="1261BD8F" w14:textId="77777777" w:rsidTr="003F5859">
        <w:tc>
          <w:tcPr>
            <w:tcW w:w="1266" w:type="dxa"/>
            <w:shd w:val="clear" w:color="auto" w:fill="auto"/>
            <w:tcMar>
              <w:top w:w="100" w:type="dxa"/>
              <w:left w:w="100" w:type="dxa"/>
              <w:bottom w:w="100" w:type="dxa"/>
              <w:right w:w="100" w:type="dxa"/>
            </w:tcMar>
          </w:tcPr>
          <w:p w14:paraId="7199AE24" w14:textId="56F872E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Lopez-Moreno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EA42F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3390/NU12113445","ISSN":"2072-6643","PMID":"33182816","abstract":"As a consequence of COVID-19, millions of households have suffered mobility restrictions and changes in their lifestyle over several months. The aim of this study is to evaluate the effects of COVID-19 home confinement on the food habits, lifestyle and emotional balance of the Spanish population. This cross-sectional study used data collected via an anonymous online questionnaire during the month before lockdown finished in Spain, with a total of 675 participants. 38.8% of the respondents experienced weight gain while 31.1% lost weight during confinement. The increase in body weight was positively correlated with age (Rs = 0.14, p &lt; 0.05) and BMI (Rs = 0.20, p &lt; 0.05). We also identified that 39.7% reported poorer quality sleep, positively correlated with BMI (Rs = −0.18, p &lt; 0.05) and with age (Rs = −0.21, p &lt; 0.05). 44.7% of the participants had not performed physical exercise during confinement with differences by sex (p &lt; 0.05), by age (p &lt; 0.05), by BMI (p &lt; 0.05) and by sleep quality (p &lt; 0.05). According to an emotional-eater questionnaire, 21.8% and 11% were classified as an emotional eater or a very emotional eater, respectively. We emphasize the importance of adopting a healthy lifestyle, as the COVID-19 pandemic is ongoing.","author":[{"dropping-particle":"","family":"M","given":"López-Moreno","non-dropping-particle":"","parse-names":false,"suffix":""},{"dropping-particle":"","family":"MTI","given":"López","non-dropping-particle":"","parse-names":false,"suffix":""},{"dropping-particle":"","family":"M","given":"Miguel","non-dropping-particle":"","parse-names":false,"suffix":""},{"dropping-particle":"","family":"M","given":"Garcés-Rimón","non-dropping-particle":"","parse-names":false,"suffix":""}],"container-title":"Nutrients","id":"ITEM-1","issue":"11","issued":{"date-parts":[["2020","11","1"]]},"page":"1-17","publisher":"Nutrients","title":"Physical and Psychological Effects Related to Food Habits and Lifestyle Changes Derived from Covid-19 Home Confinement in the Spanish Population","type":"article-journal","volume":"12"},"uris":["http://www.mendeley.com/documents/?uuid=efa3d0b2-4227-39e3-afa3-e778de17ee1b"]}],"mendeley":{"formattedCitation":"(33)","plainTextFormattedCitation":"(33)","previouslyFormattedCitation":"(33)"},"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33)</w:t>
            </w:r>
            <w:r w:rsidR="00EA42F4" w:rsidRPr="003F5859">
              <w:rPr>
                <w:rFonts w:ascii="Times New Roman" w:eastAsia="Times New Roman" w:hAnsi="Times New Roman" w:cs="Times New Roman"/>
                <w:sz w:val="18"/>
                <w:szCs w:val="18"/>
                <w:vertAlign w:val="superscript"/>
              </w:rPr>
              <w:fldChar w:fldCharType="end"/>
            </w:r>
          </w:p>
        </w:tc>
        <w:tc>
          <w:tcPr>
            <w:tcW w:w="1134" w:type="dxa"/>
            <w:shd w:val="clear" w:color="auto" w:fill="auto"/>
            <w:tcMar>
              <w:top w:w="100" w:type="dxa"/>
              <w:left w:w="100" w:type="dxa"/>
              <w:bottom w:w="100" w:type="dxa"/>
              <w:right w:w="100" w:type="dxa"/>
            </w:tcMar>
          </w:tcPr>
          <w:p w14:paraId="2FBA81A8"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pain</w:t>
            </w:r>
          </w:p>
        </w:tc>
        <w:tc>
          <w:tcPr>
            <w:tcW w:w="992" w:type="dxa"/>
            <w:shd w:val="clear" w:color="auto" w:fill="auto"/>
            <w:tcMar>
              <w:top w:w="100" w:type="dxa"/>
              <w:left w:w="100" w:type="dxa"/>
              <w:bottom w:w="100" w:type="dxa"/>
              <w:right w:w="100" w:type="dxa"/>
            </w:tcMar>
          </w:tcPr>
          <w:p w14:paraId="210CD722"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Cross sectional </w:t>
            </w:r>
          </w:p>
        </w:tc>
        <w:tc>
          <w:tcPr>
            <w:tcW w:w="1134" w:type="dxa"/>
            <w:shd w:val="clear" w:color="auto" w:fill="auto"/>
            <w:tcMar>
              <w:top w:w="100" w:type="dxa"/>
              <w:left w:w="100" w:type="dxa"/>
              <w:bottom w:w="100" w:type="dxa"/>
              <w:right w:w="100" w:type="dxa"/>
            </w:tcMar>
          </w:tcPr>
          <w:p w14:paraId="04A609AC"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675</w:t>
            </w:r>
          </w:p>
        </w:tc>
        <w:tc>
          <w:tcPr>
            <w:tcW w:w="2268" w:type="dxa"/>
            <w:shd w:val="clear" w:color="auto" w:fill="auto"/>
            <w:tcMar>
              <w:top w:w="100" w:type="dxa"/>
              <w:left w:w="100" w:type="dxa"/>
              <w:bottom w:w="100" w:type="dxa"/>
              <w:right w:w="100" w:type="dxa"/>
            </w:tcMar>
          </w:tcPr>
          <w:p w14:paraId="70CDC88C"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Age: </w:t>
            </w:r>
            <w:r w:rsidRPr="003F5859">
              <w:rPr>
                <w:rFonts w:ascii="Times New Roman" w:eastAsia="Times New Roman" w:hAnsi="Times New Roman" w:cs="Times New Roman"/>
                <w:sz w:val="18"/>
                <w:szCs w:val="18"/>
              </w:rPr>
              <w:t>39.1±12.9</w:t>
            </w:r>
          </w:p>
          <w:p w14:paraId="2193A47D" w14:textId="77777777" w:rsidR="001D3C5E" w:rsidRPr="003F5859" w:rsidRDefault="001D3C5E" w:rsidP="00443D6C">
            <w:pPr>
              <w:spacing w:line="240" w:lineRule="auto"/>
              <w:rPr>
                <w:rFonts w:ascii="Times New Roman" w:eastAsia="Times New Roman" w:hAnsi="Times New Roman" w:cs="Times New Roman"/>
                <w:sz w:val="18"/>
                <w:szCs w:val="18"/>
              </w:rPr>
            </w:pPr>
          </w:p>
          <w:p w14:paraId="381A0C2E"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Sex (F):</w:t>
            </w:r>
            <w:r w:rsidRPr="003F5859">
              <w:rPr>
                <w:rFonts w:ascii="Times New Roman" w:eastAsia="Times New Roman" w:hAnsi="Times New Roman" w:cs="Times New Roman"/>
                <w:sz w:val="18"/>
                <w:szCs w:val="18"/>
              </w:rPr>
              <w:t xml:space="preserve"> 472 (70%)</w:t>
            </w:r>
          </w:p>
          <w:p w14:paraId="5A520019" w14:textId="77777777" w:rsidR="001D3C5E" w:rsidRPr="003F5859" w:rsidRDefault="001D3C5E" w:rsidP="00443D6C">
            <w:pPr>
              <w:spacing w:line="240" w:lineRule="auto"/>
              <w:rPr>
                <w:rFonts w:ascii="Times New Roman" w:eastAsia="Times New Roman" w:hAnsi="Times New Roman" w:cs="Times New Roman"/>
                <w:sz w:val="18"/>
                <w:szCs w:val="18"/>
              </w:rPr>
            </w:pPr>
          </w:p>
          <w:p w14:paraId="16DAB28D"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Occupation/characteristic</w:t>
            </w:r>
            <w:r w:rsidRPr="003F5859">
              <w:rPr>
                <w:rFonts w:ascii="Times New Roman" w:eastAsia="Times New Roman" w:hAnsi="Times New Roman" w:cs="Times New Roman"/>
                <w:sz w:val="18"/>
                <w:szCs w:val="18"/>
              </w:rPr>
              <w:t>: General population</w:t>
            </w:r>
          </w:p>
        </w:tc>
        <w:tc>
          <w:tcPr>
            <w:tcW w:w="1186" w:type="dxa"/>
            <w:shd w:val="clear" w:color="auto" w:fill="auto"/>
            <w:tcMar>
              <w:top w:w="100" w:type="dxa"/>
              <w:left w:w="100" w:type="dxa"/>
              <w:bottom w:w="100" w:type="dxa"/>
              <w:right w:w="100" w:type="dxa"/>
            </w:tcMar>
          </w:tcPr>
          <w:p w14:paraId="5F007B2D"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BMI</w:t>
            </w:r>
          </w:p>
        </w:tc>
        <w:tc>
          <w:tcPr>
            <w:tcW w:w="1470" w:type="dxa"/>
            <w:shd w:val="clear" w:color="auto" w:fill="auto"/>
            <w:tcMar>
              <w:top w:w="100" w:type="dxa"/>
              <w:left w:w="100" w:type="dxa"/>
              <w:bottom w:w="100" w:type="dxa"/>
              <w:right w:w="100" w:type="dxa"/>
            </w:tcMar>
          </w:tcPr>
          <w:p w14:paraId="308250C7"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No significant change in BMI pre and post COVID (p=0.758)</w:t>
            </w:r>
          </w:p>
        </w:tc>
      </w:tr>
      <w:tr w:rsidR="001D3C5E" w:rsidRPr="003F5859" w14:paraId="660CF6A8" w14:textId="77777777" w:rsidTr="003F5859">
        <w:tc>
          <w:tcPr>
            <w:tcW w:w="1266" w:type="dxa"/>
            <w:shd w:val="clear" w:color="auto" w:fill="auto"/>
            <w:tcMar>
              <w:top w:w="100" w:type="dxa"/>
              <w:left w:w="100" w:type="dxa"/>
              <w:bottom w:w="100" w:type="dxa"/>
              <w:right w:w="100" w:type="dxa"/>
            </w:tcMar>
          </w:tcPr>
          <w:p w14:paraId="4AB1D391" w14:textId="4D4D1E9E"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Mason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EA42F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1016/J.JADOHEALTH.2020.11.011","ISSN":"1879-1972","PMID":"33288456","abstract":"Purpose: Life disruptions caused by the novel coronavirus (COVID-19) pandemic are particularly salient for young adults. Some young adults may engage in unhealthy eating practices to cope with social distancing and isolation during the pandemic, which could increase incidental weight gain. The purpose of this study was to examine the association of eating to cope with the pandemic with body weight change in young adults before versus after spread of COVID-19. Methods: Data included the baseline (October/2018–October/2019) and follow-up (May/2020–July/2020) assessments from an ongoing longitudinal cohort recruited from Southern California. A diverse sample of participants (54% Hispanic; age = 19.72[.47] years; N = 1,820) completed online self-report measures of weight at baseline and follow-up and were given a checklist of pandemic coping behaviors including overeating (yes/no) and eating high fat or sugary foods (yes/no) to cope with social distancing and isolation during the pandemic. Results: With and without adjusting for confounders, young adults who did versus did not report overeating to cope with the pandemic gained more weight from baseline to follow-up (5.55 vs. 2.54 lbs). Unhealthy food intake to cope with the pandemic was not associated with weight change. Baseline weight moderated the association of eating coping practices with weight change such that individuals with higher baseline weight gained more weight if they engaged in eating to cope behaviors versus not (p's≤.001). Conclusions: Unhealthy eating behavior to cope with the pandemic and corresponding body weight increases may be occurring in young adults. Interventions to promote healthy eating practices in young adults warrant consideration for weight gain prevention during the pandemic.","author":[{"dropping-particle":"","family":"TB","given":"Mason","non-dropping-particle":"","parse-names":false,"suffix":""},{"dropping-particle":"","family":"J","given":"Barrington-Trimis","non-dropping-particle":"","parse-names":false,"suffix":""},{"dropping-particle":"","family":"AM","given":"Leventhal","non-dropping-particle":"","parse-names":false,"suffix":""}],"container-title":"The Journal of adolescent health : official publication of the Society for Adolescent Medicine","id":"ITEM-1","issue":"2","issued":{"date-parts":[["2021","2","1"]]},"page":"277-283","publisher":"J Adolesc Health","title":"Eating to Cope With the COVID-19 Pandemic and Body Weight Change in Young Adults","type":"article-journal","volume":"68"},"uris":["http://www.mendeley.com/documents/?uuid=3b686c74-6577-3d69-a793-73ab0250f448"]}],"mendeley":{"formattedCitation":"(34)","plainTextFormattedCitation":"(34)","previouslyFormattedCitation":"(34)"},"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34)</w:t>
            </w:r>
            <w:r w:rsidR="00EA42F4" w:rsidRPr="003F5859">
              <w:rPr>
                <w:rFonts w:ascii="Times New Roman" w:eastAsia="Times New Roman" w:hAnsi="Times New Roman" w:cs="Times New Roman"/>
                <w:sz w:val="18"/>
                <w:szCs w:val="18"/>
                <w:vertAlign w:val="superscript"/>
              </w:rPr>
              <w:fldChar w:fldCharType="end"/>
            </w:r>
          </w:p>
        </w:tc>
        <w:tc>
          <w:tcPr>
            <w:tcW w:w="1134" w:type="dxa"/>
            <w:shd w:val="clear" w:color="auto" w:fill="auto"/>
            <w:tcMar>
              <w:top w:w="100" w:type="dxa"/>
              <w:left w:w="100" w:type="dxa"/>
              <w:bottom w:w="100" w:type="dxa"/>
              <w:right w:w="100" w:type="dxa"/>
            </w:tcMar>
          </w:tcPr>
          <w:p w14:paraId="230E397E"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USA</w:t>
            </w:r>
          </w:p>
        </w:tc>
        <w:tc>
          <w:tcPr>
            <w:tcW w:w="992" w:type="dxa"/>
            <w:shd w:val="clear" w:color="auto" w:fill="auto"/>
            <w:tcMar>
              <w:top w:w="100" w:type="dxa"/>
              <w:left w:w="100" w:type="dxa"/>
              <w:bottom w:w="100" w:type="dxa"/>
              <w:right w:w="100" w:type="dxa"/>
            </w:tcMar>
          </w:tcPr>
          <w:p w14:paraId="73C06C1D"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Longitudinal</w:t>
            </w:r>
          </w:p>
        </w:tc>
        <w:tc>
          <w:tcPr>
            <w:tcW w:w="1134" w:type="dxa"/>
            <w:shd w:val="clear" w:color="auto" w:fill="auto"/>
            <w:tcMar>
              <w:top w:w="100" w:type="dxa"/>
              <w:left w:w="100" w:type="dxa"/>
              <w:bottom w:w="100" w:type="dxa"/>
              <w:right w:w="100" w:type="dxa"/>
            </w:tcMar>
          </w:tcPr>
          <w:p w14:paraId="38009078"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1820</w:t>
            </w:r>
          </w:p>
        </w:tc>
        <w:tc>
          <w:tcPr>
            <w:tcW w:w="2268" w:type="dxa"/>
            <w:shd w:val="clear" w:color="auto" w:fill="auto"/>
            <w:tcMar>
              <w:top w:w="100" w:type="dxa"/>
              <w:left w:w="100" w:type="dxa"/>
              <w:bottom w:w="100" w:type="dxa"/>
              <w:right w:w="100" w:type="dxa"/>
            </w:tcMar>
          </w:tcPr>
          <w:p w14:paraId="08B30FDB"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Age: </w:t>
            </w:r>
            <w:r w:rsidRPr="003F5859">
              <w:rPr>
                <w:rFonts w:ascii="Times New Roman" w:eastAsia="Times New Roman" w:hAnsi="Times New Roman" w:cs="Times New Roman"/>
                <w:sz w:val="18"/>
                <w:szCs w:val="18"/>
              </w:rPr>
              <w:t xml:space="preserve">19.72±0.46 </w:t>
            </w:r>
          </w:p>
          <w:p w14:paraId="58740A3E" w14:textId="77777777" w:rsidR="001D3C5E" w:rsidRPr="003F5859" w:rsidRDefault="001D3C5E" w:rsidP="00443D6C">
            <w:pPr>
              <w:spacing w:line="240" w:lineRule="auto"/>
              <w:rPr>
                <w:rFonts w:ascii="Times New Roman" w:eastAsia="Times New Roman" w:hAnsi="Times New Roman" w:cs="Times New Roman"/>
                <w:b/>
                <w:sz w:val="18"/>
                <w:szCs w:val="18"/>
              </w:rPr>
            </w:pPr>
          </w:p>
          <w:p w14:paraId="76B9C383"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Sex (F):</w:t>
            </w:r>
            <w:r w:rsidRPr="003F5859">
              <w:rPr>
                <w:rFonts w:ascii="Times New Roman" w:eastAsia="Times New Roman" w:hAnsi="Times New Roman" w:cs="Times New Roman"/>
                <w:sz w:val="18"/>
                <w:szCs w:val="18"/>
              </w:rPr>
              <w:t xml:space="preserve"> 1128 (62%)</w:t>
            </w:r>
          </w:p>
          <w:p w14:paraId="4F8E745F" w14:textId="77777777" w:rsidR="001D3C5E" w:rsidRPr="003F5859" w:rsidRDefault="001D3C5E" w:rsidP="00443D6C">
            <w:pPr>
              <w:spacing w:line="240" w:lineRule="auto"/>
              <w:rPr>
                <w:rFonts w:ascii="Times New Roman" w:eastAsia="Times New Roman" w:hAnsi="Times New Roman" w:cs="Times New Roman"/>
                <w:sz w:val="18"/>
                <w:szCs w:val="18"/>
              </w:rPr>
            </w:pPr>
          </w:p>
          <w:p w14:paraId="27133D0D" w14:textId="41DC630F"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Occupation/</w:t>
            </w:r>
            <w:r w:rsidR="003F5859" w:rsidRPr="003F5859">
              <w:rPr>
                <w:rFonts w:ascii="Times New Roman" w:eastAsia="Times New Roman" w:hAnsi="Times New Roman" w:cs="Times New Roman"/>
                <w:b/>
                <w:sz w:val="18"/>
                <w:szCs w:val="18"/>
              </w:rPr>
              <w:t>Characteristic</w:t>
            </w:r>
            <w:r w:rsidRPr="003F5859">
              <w:rPr>
                <w:rFonts w:ascii="Times New Roman" w:eastAsia="Times New Roman" w:hAnsi="Times New Roman" w:cs="Times New Roman"/>
                <w:b/>
                <w:sz w:val="18"/>
                <w:szCs w:val="18"/>
              </w:rPr>
              <w:t>:</w:t>
            </w:r>
            <w:r w:rsidRPr="003F5859">
              <w:rPr>
                <w:rFonts w:ascii="Times New Roman" w:eastAsia="Times New Roman" w:hAnsi="Times New Roman" w:cs="Times New Roman"/>
                <w:sz w:val="18"/>
                <w:szCs w:val="18"/>
              </w:rPr>
              <w:t xml:space="preserve"> High school students </w:t>
            </w:r>
          </w:p>
        </w:tc>
        <w:tc>
          <w:tcPr>
            <w:tcW w:w="1186" w:type="dxa"/>
            <w:shd w:val="clear" w:color="auto" w:fill="auto"/>
            <w:tcMar>
              <w:top w:w="100" w:type="dxa"/>
              <w:left w:w="100" w:type="dxa"/>
              <w:bottom w:w="100" w:type="dxa"/>
              <w:right w:w="100" w:type="dxa"/>
            </w:tcMar>
          </w:tcPr>
          <w:p w14:paraId="2819DBB7"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BMI</w:t>
            </w:r>
          </w:p>
        </w:tc>
        <w:tc>
          <w:tcPr>
            <w:tcW w:w="1470" w:type="dxa"/>
            <w:shd w:val="clear" w:color="auto" w:fill="auto"/>
            <w:tcMar>
              <w:top w:w="100" w:type="dxa"/>
              <w:left w:w="100" w:type="dxa"/>
              <w:bottom w:w="100" w:type="dxa"/>
              <w:right w:w="100" w:type="dxa"/>
            </w:tcMar>
          </w:tcPr>
          <w:p w14:paraId="030EB39B" w14:textId="77777777" w:rsidR="001D3C5E" w:rsidRPr="003F5859" w:rsidRDefault="001D3C5E" w:rsidP="00443D6C">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Overall significant increase in weight during COVID relative to baseline (p&lt;0.001)</w:t>
            </w:r>
          </w:p>
        </w:tc>
      </w:tr>
      <w:tr w:rsidR="001B06CB" w:rsidRPr="003F5859" w14:paraId="2016EC6F" w14:textId="77777777" w:rsidTr="003F5859">
        <w:tc>
          <w:tcPr>
            <w:tcW w:w="1266" w:type="dxa"/>
            <w:shd w:val="clear" w:color="auto" w:fill="auto"/>
            <w:tcMar>
              <w:top w:w="100" w:type="dxa"/>
              <w:left w:w="100" w:type="dxa"/>
              <w:bottom w:w="100" w:type="dxa"/>
              <w:right w:w="100" w:type="dxa"/>
            </w:tcMar>
          </w:tcPr>
          <w:p w14:paraId="1F344492" w14:textId="67DADA8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Yang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EA42F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1111/COB.12416","PMID":"33009706","abstract":"This study aim to assess changes in obesity and activity patterns among youths in China during the COVID-19 lockdown. We used the COVID-19 Impact on lifestyle change survey (COINLICS), a national retrospective survey distributed via social media platforms in early May 2020 where more than 10 000 youth participants in China have voluntarily reported their basic sociodemographic information, weight status, and routine lifestyles in the months before and during COVID-19 lockdown. The extended IOTF and WHO standards were used to define overweight and obesity of the participants. We used paired t-tests or &amp;#967;2 tests and non-parametric methods to evaluate the significance of differences in weight-related outcomes and lifestyles across education levels, between sexes, and before and during COVID-19 lockdown. The mean body mass index of all participating youths has significantly increased (21.8-22.6) and in all education subgroups during COVID-19 lockdown. Increases also occurred in the prevalence of overweight/obesity (21.3%-25.1%, P &lt; .001) and obesity (10.5% to 12.9%, P &lt; .001) in overall youths, especially in high school and undergraduate students. Their activity patterns had also significantly changed, including the decreased frequency of engaging in active transport, moderate-/vigorous-intensity housework, leisure-time moderate-/vigorous-intensity physical activity, and leisure-time walking, and the increased sedentary, sleeping, and screen time. Our findings would inform policy-makers and clinical practitioners of these changes in time, for better policy making and clinical practice. School administrators should also be informed of these changes, so in-class and/or extracurricular physical activity programs could be designed to counteract them.","author":[{"dropping-particle":"","family":"Yang","given":"Shujuan","non-dropping-particle":"","parse-names":false,"suffix":""},{"dropping-particle":"","family":"Guo","given":"Bing","non-dropping-particle":"","parse-names":false,"suffix":""},{"dropping-particle":"","family":"Ao","given":"Linjun","non-dropping-particle":"","parse-names":false,"suffix":""},{"dropping-particle":"","family":"Yang","given":"Chao","non-dropping-particle":"","parse-names":false,"suffix":""},{"dropping-particle":"","family":"Zhang","given":"Lei","non-dropping-particle":"","parse-names":false,"suffix":""},{"dropping-particle":"","family":"Zhou","given":"Junmin","non-dropping-particle":"","parse-names":false,"suffix":""},{"dropping-particle":"","family":"Jia","given":"Peng","non-dropping-particle":"","parse-names":false,"suffix":""}],"container-title":"Clinical Obesity","id":"ITEM-1","issue":"6","issued":{"date-parts":[["2020","12"]]},"publisher":"Wiley-Blackwell","title":"Obesity and activity patterns before and during COVID‐19 lockdown among youths in China","type":"article-journal","volume":"10"},"uris":["http://www.mendeley.com/documents/?uuid=f9dafb26-7775-3ce8-b400-32123e9a59eb"]}],"mendeley":{"formattedCitation":"(29)","plainTextFormattedCitation":"(29)","previouslyFormattedCitation":"(29)"},"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29)</w:t>
            </w:r>
            <w:r w:rsidR="00EA42F4" w:rsidRPr="003F5859">
              <w:rPr>
                <w:rFonts w:ascii="Times New Roman" w:eastAsia="Times New Roman" w:hAnsi="Times New Roman" w:cs="Times New Roman"/>
                <w:sz w:val="18"/>
                <w:szCs w:val="18"/>
                <w:vertAlign w:val="superscript"/>
              </w:rPr>
              <w:fldChar w:fldCharType="end"/>
            </w:r>
          </w:p>
        </w:tc>
        <w:tc>
          <w:tcPr>
            <w:tcW w:w="1134" w:type="dxa"/>
            <w:shd w:val="clear" w:color="auto" w:fill="auto"/>
            <w:tcMar>
              <w:top w:w="100" w:type="dxa"/>
              <w:left w:w="100" w:type="dxa"/>
              <w:bottom w:w="100" w:type="dxa"/>
              <w:right w:w="100" w:type="dxa"/>
            </w:tcMar>
          </w:tcPr>
          <w:p w14:paraId="33376716" w14:textId="4B75FADB"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China</w:t>
            </w:r>
          </w:p>
        </w:tc>
        <w:tc>
          <w:tcPr>
            <w:tcW w:w="992" w:type="dxa"/>
            <w:shd w:val="clear" w:color="auto" w:fill="auto"/>
            <w:tcMar>
              <w:top w:w="100" w:type="dxa"/>
              <w:left w:w="100" w:type="dxa"/>
              <w:bottom w:w="100" w:type="dxa"/>
              <w:right w:w="100" w:type="dxa"/>
            </w:tcMar>
          </w:tcPr>
          <w:p w14:paraId="6F7A8CDC" w14:textId="08258BCA"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Cross sectional </w:t>
            </w:r>
          </w:p>
        </w:tc>
        <w:tc>
          <w:tcPr>
            <w:tcW w:w="1134" w:type="dxa"/>
            <w:shd w:val="clear" w:color="auto" w:fill="auto"/>
            <w:tcMar>
              <w:top w:w="100" w:type="dxa"/>
              <w:left w:w="100" w:type="dxa"/>
              <w:bottom w:w="100" w:type="dxa"/>
              <w:right w:w="100" w:type="dxa"/>
            </w:tcMar>
          </w:tcPr>
          <w:p w14:paraId="4B7AB3E8" w14:textId="23706AE6"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10082</w:t>
            </w:r>
          </w:p>
        </w:tc>
        <w:tc>
          <w:tcPr>
            <w:tcW w:w="2268" w:type="dxa"/>
            <w:shd w:val="clear" w:color="auto" w:fill="auto"/>
            <w:tcMar>
              <w:top w:w="100" w:type="dxa"/>
              <w:left w:w="100" w:type="dxa"/>
              <w:bottom w:w="100" w:type="dxa"/>
              <w:right w:w="100" w:type="dxa"/>
            </w:tcMar>
          </w:tcPr>
          <w:p w14:paraId="2AC1BAF8"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Age:</w:t>
            </w:r>
            <w:r w:rsidRPr="003F5859">
              <w:rPr>
                <w:rFonts w:ascii="Times New Roman" w:eastAsia="Times New Roman" w:hAnsi="Times New Roman" w:cs="Times New Roman"/>
                <w:sz w:val="18"/>
                <w:szCs w:val="18"/>
              </w:rPr>
              <w:t xml:space="preserve"> </w:t>
            </w:r>
          </w:p>
          <w:p w14:paraId="652E8586"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 xml:space="preserve">High school students: </w:t>
            </w:r>
            <w:r w:rsidRPr="003F5859">
              <w:rPr>
                <w:rFonts w:ascii="Times New Roman" w:eastAsia="Times New Roman" w:hAnsi="Times New Roman" w:cs="Times New Roman"/>
                <w:sz w:val="18"/>
                <w:szCs w:val="18"/>
              </w:rPr>
              <w:t>17±1.2</w:t>
            </w:r>
          </w:p>
          <w:p w14:paraId="44C53FD2"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 xml:space="preserve">Undergraduate students: </w:t>
            </w:r>
            <w:r w:rsidRPr="003F5859">
              <w:rPr>
                <w:rFonts w:ascii="Times New Roman" w:eastAsia="Times New Roman" w:hAnsi="Times New Roman" w:cs="Times New Roman"/>
                <w:sz w:val="18"/>
                <w:szCs w:val="18"/>
              </w:rPr>
              <w:t>20.6±1.8</w:t>
            </w:r>
          </w:p>
          <w:p w14:paraId="5E2E2278" w14:textId="77777777" w:rsidR="001B06CB" w:rsidRPr="003F5859" w:rsidRDefault="001B06CB" w:rsidP="00A7686B">
            <w:pPr>
              <w:spacing w:line="240" w:lineRule="auto"/>
              <w:rPr>
                <w:rFonts w:ascii="Times New Roman" w:eastAsia="Times New Roman" w:hAnsi="Times New Roman" w:cs="Times New Roman"/>
                <w:sz w:val="18"/>
                <w:szCs w:val="18"/>
                <w:u w:val="single"/>
              </w:rPr>
            </w:pPr>
            <w:r w:rsidRPr="003F5859">
              <w:rPr>
                <w:rFonts w:ascii="Times New Roman" w:eastAsia="Times New Roman" w:hAnsi="Times New Roman" w:cs="Times New Roman"/>
                <w:sz w:val="18"/>
                <w:szCs w:val="18"/>
                <w:u w:val="single"/>
              </w:rPr>
              <w:t>Graduates:</w:t>
            </w:r>
          </w:p>
          <w:p w14:paraId="2AED44DD"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24.6±3.5</w:t>
            </w:r>
          </w:p>
          <w:p w14:paraId="6B77A202" w14:textId="77777777" w:rsidR="001B06CB" w:rsidRPr="003F5859" w:rsidRDefault="001B06CB" w:rsidP="00A7686B">
            <w:pPr>
              <w:spacing w:line="240" w:lineRule="auto"/>
              <w:rPr>
                <w:rFonts w:ascii="Times New Roman" w:eastAsia="Times New Roman" w:hAnsi="Times New Roman" w:cs="Times New Roman"/>
                <w:b/>
                <w:sz w:val="18"/>
                <w:szCs w:val="18"/>
              </w:rPr>
            </w:pPr>
          </w:p>
          <w:p w14:paraId="678F0AC1"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Sex: (F): </w:t>
            </w:r>
            <w:r w:rsidRPr="003F5859">
              <w:rPr>
                <w:rFonts w:ascii="Times New Roman" w:eastAsia="Times New Roman" w:hAnsi="Times New Roman" w:cs="Times New Roman"/>
                <w:sz w:val="18"/>
                <w:szCs w:val="18"/>
              </w:rPr>
              <w:t>7229 (71.7%)</w:t>
            </w:r>
          </w:p>
          <w:p w14:paraId="759C7AD5" w14:textId="77777777" w:rsidR="001B06CB" w:rsidRPr="003F5859" w:rsidRDefault="001B06CB" w:rsidP="00A7686B">
            <w:pPr>
              <w:spacing w:line="240" w:lineRule="auto"/>
              <w:rPr>
                <w:rFonts w:ascii="Times New Roman" w:eastAsia="Times New Roman" w:hAnsi="Times New Roman" w:cs="Times New Roman"/>
                <w:sz w:val="18"/>
                <w:szCs w:val="18"/>
              </w:rPr>
            </w:pPr>
          </w:p>
          <w:p w14:paraId="3D5498FB" w14:textId="0F212CBA" w:rsidR="001B06CB" w:rsidRPr="003F5859" w:rsidRDefault="001B06CB" w:rsidP="00EC6594">
            <w:pPr>
              <w:spacing w:line="240" w:lineRule="auto"/>
              <w:rPr>
                <w:rFonts w:ascii="Times New Roman" w:eastAsia="Times New Roman" w:hAnsi="Times New Roman" w:cs="Times New Roman"/>
                <w:b/>
                <w:sz w:val="18"/>
                <w:szCs w:val="18"/>
              </w:rPr>
            </w:pPr>
            <w:r w:rsidRPr="003F5859">
              <w:rPr>
                <w:rFonts w:ascii="Times New Roman" w:eastAsia="Times New Roman" w:hAnsi="Times New Roman" w:cs="Times New Roman"/>
                <w:b/>
                <w:sz w:val="18"/>
                <w:szCs w:val="18"/>
              </w:rPr>
              <w:t>Occupation/ characteristic:</w:t>
            </w:r>
            <w:r w:rsidRPr="003F5859">
              <w:rPr>
                <w:rFonts w:ascii="Times New Roman" w:eastAsia="Times New Roman" w:hAnsi="Times New Roman" w:cs="Times New Roman"/>
                <w:sz w:val="18"/>
                <w:szCs w:val="18"/>
              </w:rPr>
              <w:t xml:space="preserve"> Students </w:t>
            </w:r>
          </w:p>
        </w:tc>
        <w:tc>
          <w:tcPr>
            <w:tcW w:w="1186" w:type="dxa"/>
            <w:shd w:val="clear" w:color="auto" w:fill="auto"/>
            <w:tcMar>
              <w:top w:w="100" w:type="dxa"/>
              <w:left w:w="100" w:type="dxa"/>
              <w:bottom w:w="100" w:type="dxa"/>
              <w:right w:w="100" w:type="dxa"/>
            </w:tcMar>
          </w:tcPr>
          <w:p w14:paraId="717DBCE2" w14:textId="06BD8C0E"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BMI</w:t>
            </w:r>
          </w:p>
        </w:tc>
        <w:tc>
          <w:tcPr>
            <w:tcW w:w="1470" w:type="dxa"/>
            <w:shd w:val="clear" w:color="auto" w:fill="auto"/>
            <w:tcMar>
              <w:top w:w="100" w:type="dxa"/>
              <w:left w:w="100" w:type="dxa"/>
              <w:bottom w:w="100" w:type="dxa"/>
              <w:right w:w="100" w:type="dxa"/>
            </w:tcMar>
          </w:tcPr>
          <w:p w14:paraId="30B29635"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BMI significantly increased overall during COVID (P &lt;0.001) in all subgroups</w:t>
            </w:r>
          </w:p>
          <w:p w14:paraId="4E392DAB" w14:textId="77777777" w:rsidR="001B06CB" w:rsidRPr="003F5859" w:rsidRDefault="001B06CB" w:rsidP="00A7686B">
            <w:pPr>
              <w:spacing w:line="240" w:lineRule="auto"/>
              <w:rPr>
                <w:rFonts w:ascii="Times New Roman" w:eastAsia="Times New Roman" w:hAnsi="Times New Roman" w:cs="Times New Roman"/>
                <w:sz w:val="18"/>
                <w:szCs w:val="18"/>
              </w:rPr>
            </w:pPr>
          </w:p>
          <w:p w14:paraId="7FC412EC" w14:textId="0299DEBA"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Prevalence of overweight/obesity significantly increased generally (p &lt;0.001) and in high school (p &lt;0 .01) and undergraduate students (p &lt;0 .001).</w:t>
            </w:r>
          </w:p>
        </w:tc>
      </w:tr>
      <w:tr w:rsidR="001B06CB" w:rsidRPr="003F5859" w14:paraId="11470C31" w14:textId="77777777" w:rsidTr="003F5859">
        <w:tc>
          <w:tcPr>
            <w:tcW w:w="1266" w:type="dxa"/>
            <w:shd w:val="clear" w:color="auto" w:fill="auto"/>
            <w:tcMar>
              <w:top w:w="100" w:type="dxa"/>
              <w:left w:w="100" w:type="dxa"/>
              <w:bottom w:w="100" w:type="dxa"/>
              <w:right w:w="100" w:type="dxa"/>
            </w:tcMar>
          </w:tcPr>
          <w:p w14:paraId="2728F1F5" w14:textId="42295775"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Jia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EA42F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1038/S41366-020-00710-4","ISSN":"1476-5497","PMID":"33277588","abstract":"Lockdown measures including school closures due to COVID-19 may affect youths’ activity patterns and obesity status. This will be for the first time examined in China in this study on the basis of a large national sample from the COVID-19 Impact on Lifestyle Change Survey (COINLICS). Through an online questionnaire, 10,082 participants from high schools, colleges, and graduate schools, aged 19.8 ± 2.3 years, voluntarily reported their lifestyles and weight status before (January 2020) and after lockdown (April–May 2020). The significance of these changes was assessed between sexes and across education levels. We found that the youths’ average body mass index significantly increased from 21.8 to 22.1 kg/m2, with the prevalences of overweight/obesity and obesity increasing from 21.4% to 24.6% and from 10.5% to 12.6%, respectively. Also, significant decreases were seen in the frequency of engaging in active transport, moderate-/vigorous-intensity housework, leisure-time moderate-/vigorous-intensity physical activity, and leisure-time walking, while significant increases were observed in the average sedentary time during workdays and weekends, the average sleeping time during workdays and weekends, and screen time. Our findings would serve as important evidence for shaping global strategies to counteract or reverse the lockdown effects on youths’ obesity.","author":[{"dropping-particle":"","family":"P","given":"Jia","non-dropping-particle":"","parse-names":false,"suffix":""},{"dropping-particle":"","family":"L","given":"Zhang","non-dropping-particle":"","parse-names":false,"suffix":""},{"dropping-particle":"","family":"W","given":"Yu","non-dropping-particle":"","parse-names":false,"suffix":""},{"dropping-particle":"","family":"B","given":"Yu","non-dropping-particle":"","parse-names":false,"suffix":""},{"dropping-particle":"","family":"M","given":"Liu","non-dropping-particle":"","parse-names":false,"suffix":""},{"dropping-particle":"","family":"D","given":"Zhang","non-dropping-particle":"","parse-names":false,"suffix":""},{"dropping-particle":"","family":"S","given":"Yang","non-dropping-particle":"","parse-names":false,"suffix":""}],"container-title":"International journal of obesity (2005)","id":"ITEM-1","issue":"3","issued":{"date-parts":[["2021","3","1"]]},"page":"695-699","publisher":"Int J Obes (Lond)","title":"Impact of COVID-19 lockdown on activity patterns and weight status among youths in China: the COVID-19 Impact on Lifestyle Change Survey (COINLICS)","type":"article-journal","volume":"45"},"uris":["http://www.mendeley.com/documents/?uuid=cc3e4d9d-0408-31ba-bb83-b3d9c4c40855"]}],"mendeley":{"formattedCitation":"(32)","plainTextFormattedCitation":"(32)","previouslyFormattedCitation":"(32)"},"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32)</w:t>
            </w:r>
            <w:r w:rsidR="00EA42F4" w:rsidRPr="003F5859">
              <w:rPr>
                <w:rFonts w:ascii="Times New Roman" w:eastAsia="Times New Roman" w:hAnsi="Times New Roman" w:cs="Times New Roman"/>
                <w:sz w:val="18"/>
                <w:szCs w:val="18"/>
                <w:vertAlign w:val="superscript"/>
              </w:rPr>
              <w:fldChar w:fldCharType="end"/>
            </w:r>
          </w:p>
        </w:tc>
        <w:tc>
          <w:tcPr>
            <w:tcW w:w="1134" w:type="dxa"/>
            <w:shd w:val="clear" w:color="auto" w:fill="auto"/>
            <w:tcMar>
              <w:top w:w="100" w:type="dxa"/>
              <w:left w:w="100" w:type="dxa"/>
              <w:bottom w:w="100" w:type="dxa"/>
              <w:right w:w="100" w:type="dxa"/>
            </w:tcMar>
          </w:tcPr>
          <w:p w14:paraId="68D70B55" w14:textId="5D478CB2"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China</w:t>
            </w:r>
          </w:p>
        </w:tc>
        <w:tc>
          <w:tcPr>
            <w:tcW w:w="992" w:type="dxa"/>
            <w:shd w:val="clear" w:color="auto" w:fill="auto"/>
            <w:tcMar>
              <w:top w:w="100" w:type="dxa"/>
              <w:left w:w="100" w:type="dxa"/>
              <w:bottom w:w="100" w:type="dxa"/>
              <w:right w:w="100" w:type="dxa"/>
            </w:tcMar>
          </w:tcPr>
          <w:p w14:paraId="1CDAB916" w14:textId="1CED6068"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Cross sectional </w:t>
            </w:r>
          </w:p>
        </w:tc>
        <w:tc>
          <w:tcPr>
            <w:tcW w:w="1134" w:type="dxa"/>
            <w:shd w:val="clear" w:color="auto" w:fill="auto"/>
            <w:tcMar>
              <w:top w:w="100" w:type="dxa"/>
              <w:left w:w="100" w:type="dxa"/>
              <w:bottom w:w="100" w:type="dxa"/>
              <w:right w:w="100" w:type="dxa"/>
            </w:tcMar>
          </w:tcPr>
          <w:p w14:paraId="0DFB487A" w14:textId="59984428"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10082</w:t>
            </w:r>
          </w:p>
        </w:tc>
        <w:tc>
          <w:tcPr>
            <w:tcW w:w="2268" w:type="dxa"/>
            <w:shd w:val="clear" w:color="auto" w:fill="auto"/>
            <w:tcMar>
              <w:top w:w="100" w:type="dxa"/>
              <w:left w:w="100" w:type="dxa"/>
              <w:bottom w:w="100" w:type="dxa"/>
              <w:right w:w="100" w:type="dxa"/>
            </w:tcMar>
          </w:tcPr>
          <w:p w14:paraId="417B8C38"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Age: </w:t>
            </w:r>
            <w:r w:rsidRPr="003F5859">
              <w:rPr>
                <w:rFonts w:ascii="Times New Roman" w:eastAsia="Times New Roman" w:hAnsi="Times New Roman" w:cs="Times New Roman"/>
                <w:sz w:val="18"/>
                <w:szCs w:val="18"/>
              </w:rPr>
              <w:t>19.8±2.3</w:t>
            </w:r>
          </w:p>
          <w:p w14:paraId="3BBF2A71" w14:textId="77777777" w:rsidR="001B06CB" w:rsidRPr="003F5859" w:rsidRDefault="001B06CB" w:rsidP="00A7686B">
            <w:pPr>
              <w:spacing w:line="240" w:lineRule="auto"/>
              <w:rPr>
                <w:rFonts w:ascii="Times New Roman" w:eastAsia="Times New Roman" w:hAnsi="Times New Roman" w:cs="Times New Roman"/>
                <w:b/>
                <w:sz w:val="18"/>
                <w:szCs w:val="18"/>
              </w:rPr>
            </w:pPr>
          </w:p>
          <w:p w14:paraId="2FCC12AF"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Sex (F):</w:t>
            </w:r>
            <w:r w:rsidRPr="003F5859">
              <w:rPr>
                <w:rFonts w:ascii="Times New Roman" w:eastAsia="Times New Roman" w:hAnsi="Times New Roman" w:cs="Times New Roman"/>
                <w:sz w:val="18"/>
                <w:szCs w:val="18"/>
              </w:rPr>
              <w:t>7229 (71.7%)</w:t>
            </w:r>
          </w:p>
          <w:p w14:paraId="42F5910D" w14:textId="77777777" w:rsidR="001B06CB" w:rsidRPr="003F5859" w:rsidRDefault="001B06CB" w:rsidP="00A7686B">
            <w:pPr>
              <w:spacing w:line="240" w:lineRule="auto"/>
              <w:rPr>
                <w:rFonts w:ascii="Times New Roman" w:eastAsia="Times New Roman" w:hAnsi="Times New Roman" w:cs="Times New Roman"/>
                <w:b/>
                <w:sz w:val="18"/>
                <w:szCs w:val="18"/>
              </w:rPr>
            </w:pPr>
          </w:p>
          <w:p w14:paraId="7C182EBB" w14:textId="61CA7284" w:rsidR="001B06CB" w:rsidRPr="003F5859" w:rsidRDefault="001B06CB" w:rsidP="00A7686B">
            <w:pPr>
              <w:spacing w:line="240" w:lineRule="auto"/>
              <w:rPr>
                <w:rFonts w:ascii="Times New Roman" w:eastAsia="Times New Roman" w:hAnsi="Times New Roman" w:cs="Times New Roman"/>
                <w:b/>
                <w:sz w:val="18"/>
                <w:szCs w:val="18"/>
              </w:rPr>
            </w:pPr>
            <w:r w:rsidRPr="003F5859">
              <w:rPr>
                <w:rFonts w:ascii="Times New Roman" w:eastAsia="Times New Roman" w:hAnsi="Times New Roman" w:cs="Times New Roman"/>
                <w:b/>
                <w:sz w:val="18"/>
                <w:szCs w:val="18"/>
              </w:rPr>
              <w:t xml:space="preserve">Occupation/characteristics: </w:t>
            </w:r>
            <w:r w:rsidRPr="003F5859">
              <w:rPr>
                <w:rFonts w:ascii="Times New Roman" w:eastAsia="Times New Roman" w:hAnsi="Times New Roman" w:cs="Times New Roman"/>
                <w:sz w:val="18"/>
                <w:szCs w:val="18"/>
              </w:rPr>
              <w:t xml:space="preserve">Students </w:t>
            </w:r>
          </w:p>
        </w:tc>
        <w:tc>
          <w:tcPr>
            <w:tcW w:w="1186" w:type="dxa"/>
            <w:shd w:val="clear" w:color="auto" w:fill="auto"/>
            <w:tcMar>
              <w:top w:w="100" w:type="dxa"/>
              <w:left w:w="100" w:type="dxa"/>
              <w:bottom w:w="100" w:type="dxa"/>
              <w:right w:w="100" w:type="dxa"/>
            </w:tcMar>
          </w:tcPr>
          <w:p w14:paraId="46C5C7E6" w14:textId="2E982724"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BMI </w:t>
            </w:r>
          </w:p>
        </w:tc>
        <w:tc>
          <w:tcPr>
            <w:tcW w:w="1470" w:type="dxa"/>
            <w:shd w:val="clear" w:color="auto" w:fill="auto"/>
            <w:tcMar>
              <w:top w:w="100" w:type="dxa"/>
              <w:left w:w="100" w:type="dxa"/>
              <w:bottom w:w="100" w:type="dxa"/>
              <w:right w:w="100" w:type="dxa"/>
            </w:tcMar>
          </w:tcPr>
          <w:p w14:paraId="1E226D37"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BMI significantly increased from 21.8 to 22.1 kg/m2 (p&lt;0.001).</w:t>
            </w:r>
          </w:p>
          <w:p w14:paraId="29C4A85B" w14:textId="77777777" w:rsidR="001B06CB" w:rsidRPr="003F5859" w:rsidRDefault="001B06CB" w:rsidP="00A7686B">
            <w:pPr>
              <w:spacing w:line="240" w:lineRule="auto"/>
              <w:rPr>
                <w:rFonts w:ascii="Times New Roman" w:eastAsia="Times New Roman" w:hAnsi="Times New Roman" w:cs="Times New Roman"/>
                <w:sz w:val="18"/>
                <w:szCs w:val="18"/>
              </w:rPr>
            </w:pPr>
          </w:p>
          <w:p w14:paraId="2C92A816" w14:textId="787B6892"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Significant increase in prevalence of overweight participants, (21.4% vs 24.6%, p&lt;0.001) and obesity (10.5% vs 12.6%, p&lt;0.001) </w:t>
            </w:r>
          </w:p>
        </w:tc>
      </w:tr>
      <w:tr w:rsidR="001B06CB" w:rsidRPr="003F5859" w14:paraId="308F9444" w14:textId="77777777" w:rsidTr="003F5859">
        <w:tc>
          <w:tcPr>
            <w:tcW w:w="1266" w:type="dxa"/>
            <w:tcMar>
              <w:top w:w="40" w:type="dxa"/>
              <w:left w:w="40" w:type="dxa"/>
              <w:bottom w:w="40" w:type="dxa"/>
              <w:right w:w="40" w:type="dxa"/>
            </w:tcMar>
          </w:tcPr>
          <w:p w14:paraId="5F431385" w14:textId="1E24558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Pellegrini M et al. 2020</w:t>
            </w:r>
            <w:r w:rsidR="00FE5DF6" w:rsidRPr="003F5859">
              <w:rPr>
                <w:rFonts w:ascii="Times New Roman" w:eastAsia="Times New Roman" w:hAnsi="Times New Roman" w:cs="Times New Roman"/>
                <w:sz w:val="18"/>
                <w:szCs w:val="18"/>
              </w:rPr>
              <w:t xml:space="preserve"> </w:t>
            </w:r>
            <w:r w:rsidR="00EA42F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3390/NU12072016","PMID":"32645970","abstract":"Our aim is evaluating the changes in weight and dietary habits in a sample of outpatients with obesity after 1 month of enforced lockdown during the COVID-19 pandemic in Northern Italy. In this observational retrospective study, the patients of our Obesity Unit were invited to answer to a 12-question multiple-choice questionnaire relative to weight changes, working activity, exercise, dietary habits, and conditions potentially impacting on nutritional choices. A multivariate regression analysis was performed to evaluate the associations among weight/BMI changes and the analyzed variables. A total of 150 subjects (91.5%) completed the questionnaire. Mean self-reported weight gain was≈1.5 kg (p &lt; 0.001). Lower exercise, self-reported boredom/solitude, anxiety/depression, enhanced eating, consumption of snacks, unhealthy foods, cereals, and sweets were correlated with a signiﬁcantly higher weight gain. Multiple regression analyses showed that increased education (inversely, β =−1.15; 95%CI−2.13,−0.17, p = 0.022), self-reported anxiety/depression (β = 1.61; 0.53, 2.69, p = 0.004), and not consuming healthy foods (β = 1.48; 0.19, 2.77, p = 0.026) were signiﬁcantly associated with increased weight gain. The estimated direct eﬀect of self-reported anxiety/depression on weight was 2.07 kg (1.07, 3.07, p &lt; 0.001). Individuals with obesity signiﬁcantly gained weight 1 month after the beginning of the quarantine. The adverse mental burden linked to the COVID-19 pandemic was greatly associated with increased weight gain.","author":[{"dropping-particle":"","family":"Pellegrini","given":"Marianna","non-dropping-particle":"","parse-names":false,"suffix":""},{"dropping-particle":"","family":"Ponzo","given":"Valentina","non-dropping-particle":"","parse-names":false,"suffix":""},{"dropping-particle":"","family":"Rosato","given":"Rosalba","non-dropping-particle":"","parse-names":false,"suffix":""},{"dropping-particle":"","family":"Scumaci","given":"Elena","non-dropping-particle":"","parse-names":false,"suffix":""},{"dropping-particle":"","family":"Goitre","given":"Ilaria","non-dropping-particle":"","parse-names":false,"suffix":""},{"dropping-particle":"","family":"Benso","given":"Andrea","non-dropping-particle":"","parse-names":false,"suffix":""},{"dropping-particle":"","family":"Belcastro","given":"Sara","non-dropping-particle":"","parse-names":false,"suffix":""},{"dropping-particle":"","family":"Crespi","given":"Chiara","non-dropping-particle":"","parse-names":false,"suffix":""},{"dropping-particle":"De","family":"Michieli","given":"Franco","non-dropping-particle":"","parse-names":false,"suffix":""},{"dropping-particle":"","family":"Ghigo","given":"Ezio","non-dropping-particle":"","parse-names":false,"suffix":""},{"dropping-particle":"","family":"Broglio","given":"Fabio","non-dropping-particle":"","parse-names":false,"suffix":""},{"dropping-particle":"","family":"Bo","given":"Simona","non-dropping-particle":"","parse-names":false,"suffix":""}],"container-title":"Nutrients","id":"ITEM-1","issue":"7","issued":{"date-parts":[["2020","7","1"]]},"page":"1-11","publisher":"Multidisciplinary Digital Publishing Institute  (MDPI)","title":"Changes in Weight and Nutritional Habits in Adults with Obesity during the “Lockdown” Period Caused by the COVID-19 Virus Emergency","type":"article-journal","volume":"12"},"uris":["http://www.mendeley.com/documents/?uuid=33ae1c70-4aa7-3ba6-8f1a-a770cdf2250e"]}],"mendeley":{"formattedCitation":"(24)","plainTextFormattedCitation":"(24)","previouslyFormattedCitation":"(24)"},"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24)</w:t>
            </w:r>
            <w:r w:rsidR="00EA42F4" w:rsidRPr="003F5859">
              <w:rPr>
                <w:rFonts w:ascii="Times New Roman" w:eastAsia="Times New Roman" w:hAnsi="Times New Roman" w:cs="Times New Roman"/>
                <w:sz w:val="18"/>
                <w:szCs w:val="18"/>
                <w:vertAlign w:val="superscript"/>
              </w:rPr>
              <w:fldChar w:fldCharType="end"/>
            </w:r>
          </w:p>
        </w:tc>
        <w:tc>
          <w:tcPr>
            <w:tcW w:w="1134" w:type="dxa"/>
            <w:tcMar>
              <w:top w:w="40" w:type="dxa"/>
              <w:left w:w="40" w:type="dxa"/>
              <w:bottom w:w="40" w:type="dxa"/>
              <w:right w:w="40" w:type="dxa"/>
            </w:tcMar>
          </w:tcPr>
          <w:p w14:paraId="2B50B573"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Italy</w:t>
            </w:r>
          </w:p>
        </w:tc>
        <w:tc>
          <w:tcPr>
            <w:tcW w:w="992" w:type="dxa"/>
            <w:tcMar>
              <w:top w:w="40" w:type="dxa"/>
              <w:left w:w="40" w:type="dxa"/>
              <w:bottom w:w="40" w:type="dxa"/>
              <w:right w:w="40" w:type="dxa"/>
            </w:tcMar>
          </w:tcPr>
          <w:p w14:paraId="524DD857"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Observational Retrospective</w:t>
            </w:r>
          </w:p>
        </w:tc>
        <w:tc>
          <w:tcPr>
            <w:tcW w:w="1134" w:type="dxa"/>
            <w:tcMar>
              <w:top w:w="40" w:type="dxa"/>
              <w:left w:w="40" w:type="dxa"/>
              <w:bottom w:w="40" w:type="dxa"/>
              <w:right w:w="40" w:type="dxa"/>
            </w:tcMar>
          </w:tcPr>
          <w:p w14:paraId="0F715A19"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150</w:t>
            </w:r>
          </w:p>
        </w:tc>
        <w:tc>
          <w:tcPr>
            <w:tcW w:w="2268" w:type="dxa"/>
            <w:shd w:val="clear" w:color="auto" w:fill="auto"/>
            <w:tcMar>
              <w:top w:w="100" w:type="dxa"/>
              <w:left w:w="100" w:type="dxa"/>
              <w:bottom w:w="100" w:type="dxa"/>
              <w:right w:w="100" w:type="dxa"/>
            </w:tcMar>
          </w:tcPr>
          <w:p w14:paraId="0A9A386B"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Age: </w:t>
            </w:r>
            <w:r w:rsidRPr="003F5859">
              <w:rPr>
                <w:rFonts w:ascii="Times New Roman" w:eastAsia="Times New Roman" w:hAnsi="Times New Roman" w:cs="Times New Roman"/>
                <w:sz w:val="18"/>
                <w:szCs w:val="18"/>
              </w:rPr>
              <w:t>47.9±16</w:t>
            </w:r>
          </w:p>
          <w:p w14:paraId="59731159" w14:textId="77777777" w:rsidR="001B06CB" w:rsidRPr="003F5859" w:rsidRDefault="001B06CB" w:rsidP="00EC6594">
            <w:pPr>
              <w:spacing w:line="240" w:lineRule="auto"/>
              <w:rPr>
                <w:rFonts w:ascii="Times New Roman" w:eastAsia="Times New Roman" w:hAnsi="Times New Roman" w:cs="Times New Roman"/>
                <w:sz w:val="18"/>
                <w:szCs w:val="18"/>
              </w:rPr>
            </w:pPr>
          </w:p>
          <w:p w14:paraId="2E6D712E" w14:textId="77777777" w:rsidR="001B06CB" w:rsidRPr="003F5859" w:rsidRDefault="001B06CB" w:rsidP="00EC6594">
            <w:pPr>
              <w:spacing w:line="240" w:lineRule="auto"/>
              <w:rPr>
                <w:rFonts w:ascii="Times New Roman" w:eastAsia="Times New Roman" w:hAnsi="Times New Roman" w:cs="Times New Roman"/>
                <w:b/>
                <w:sz w:val="18"/>
                <w:szCs w:val="18"/>
              </w:rPr>
            </w:pPr>
          </w:p>
          <w:p w14:paraId="379BB021"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Sex (F): </w:t>
            </w:r>
            <w:r w:rsidRPr="003F5859">
              <w:rPr>
                <w:rFonts w:ascii="Times New Roman" w:eastAsia="Times New Roman" w:hAnsi="Times New Roman" w:cs="Times New Roman"/>
                <w:sz w:val="18"/>
                <w:szCs w:val="18"/>
              </w:rPr>
              <w:t>116 (77.3%)</w:t>
            </w:r>
          </w:p>
          <w:p w14:paraId="6AC0A13A" w14:textId="77777777" w:rsidR="001B06CB" w:rsidRPr="003F5859" w:rsidRDefault="001B06CB" w:rsidP="00EC6594">
            <w:pPr>
              <w:spacing w:line="240" w:lineRule="auto"/>
              <w:rPr>
                <w:rFonts w:ascii="Times New Roman" w:eastAsia="Times New Roman" w:hAnsi="Times New Roman" w:cs="Times New Roman"/>
                <w:b/>
                <w:sz w:val="18"/>
                <w:szCs w:val="18"/>
              </w:rPr>
            </w:pPr>
          </w:p>
          <w:p w14:paraId="7AF61398"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Occupation/characteristic:</w:t>
            </w:r>
            <w:r w:rsidRPr="003F5859">
              <w:rPr>
                <w:rFonts w:ascii="Times New Roman" w:eastAsia="Times New Roman" w:hAnsi="Times New Roman" w:cs="Times New Roman"/>
                <w:sz w:val="18"/>
                <w:szCs w:val="18"/>
              </w:rPr>
              <w:t xml:space="preserve"> Obesity outpatients </w:t>
            </w:r>
          </w:p>
        </w:tc>
        <w:tc>
          <w:tcPr>
            <w:tcW w:w="1186" w:type="dxa"/>
            <w:tcMar>
              <w:top w:w="40" w:type="dxa"/>
              <w:left w:w="40" w:type="dxa"/>
              <w:bottom w:w="40" w:type="dxa"/>
              <w:right w:w="40" w:type="dxa"/>
            </w:tcMar>
          </w:tcPr>
          <w:p w14:paraId="4D5AB324"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elf-reported weight</w:t>
            </w:r>
          </w:p>
        </w:tc>
        <w:tc>
          <w:tcPr>
            <w:tcW w:w="1470" w:type="dxa"/>
            <w:tcBorders>
              <w:right w:val="single" w:sz="6" w:space="0" w:color="000000"/>
            </w:tcBorders>
            <w:tcMar>
              <w:top w:w="40" w:type="dxa"/>
              <w:left w:w="40" w:type="dxa"/>
              <w:bottom w:w="40" w:type="dxa"/>
              <w:right w:w="40" w:type="dxa"/>
            </w:tcMar>
          </w:tcPr>
          <w:p w14:paraId="2B974EE9"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Gungsuh" w:hAnsi="Times New Roman" w:cs="Times New Roman"/>
                <w:sz w:val="18"/>
                <w:szCs w:val="18"/>
                <w:highlight w:val="white"/>
              </w:rPr>
              <w:t>Significant increase in mean self-reported weight gain during COVID ≈1.5 kg (</w:t>
            </w:r>
            <w:r w:rsidRPr="003F5859">
              <w:rPr>
                <w:rFonts w:ascii="Times New Roman" w:eastAsia="Times New Roman" w:hAnsi="Times New Roman" w:cs="Times New Roman"/>
                <w:i/>
                <w:sz w:val="18"/>
                <w:szCs w:val="18"/>
                <w:highlight w:val="white"/>
              </w:rPr>
              <w:t>p</w:t>
            </w:r>
            <w:r w:rsidRPr="003F5859">
              <w:rPr>
                <w:rFonts w:ascii="Times New Roman" w:eastAsia="Times New Roman" w:hAnsi="Times New Roman" w:cs="Times New Roman"/>
                <w:sz w:val="18"/>
                <w:szCs w:val="18"/>
                <w:highlight w:val="white"/>
              </w:rPr>
              <w:t xml:space="preserve"> &lt; 0.001)</w:t>
            </w:r>
          </w:p>
          <w:p w14:paraId="66BB0A86" w14:textId="77777777" w:rsidR="001B06CB" w:rsidRPr="003F5859" w:rsidRDefault="001B06CB" w:rsidP="00EC6594">
            <w:pPr>
              <w:spacing w:line="240" w:lineRule="auto"/>
              <w:rPr>
                <w:rFonts w:ascii="Times New Roman" w:eastAsia="Times New Roman" w:hAnsi="Times New Roman" w:cs="Times New Roman"/>
                <w:sz w:val="18"/>
                <w:szCs w:val="18"/>
              </w:rPr>
            </w:pPr>
          </w:p>
        </w:tc>
      </w:tr>
      <w:tr w:rsidR="001B06CB" w:rsidRPr="003F5859" w14:paraId="5A0E382F" w14:textId="77777777" w:rsidTr="003F5859">
        <w:tc>
          <w:tcPr>
            <w:tcW w:w="1266" w:type="dxa"/>
            <w:tcMar>
              <w:top w:w="40" w:type="dxa"/>
              <w:left w:w="40" w:type="dxa"/>
              <w:bottom w:w="40" w:type="dxa"/>
              <w:right w:w="40" w:type="dxa"/>
            </w:tcMar>
          </w:tcPr>
          <w:p w14:paraId="0F37C986" w14:textId="0723E95E" w:rsidR="001B06CB" w:rsidRPr="003F5859" w:rsidRDefault="001B06CB" w:rsidP="00EC6594">
            <w:pPr>
              <w:spacing w:line="240" w:lineRule="auto"/>
              <w:rPr>
                <w:rFonts w:ascii="Times New Roman" w:eastAsia="Times New Roman" w:hAnsi="Times New Roman" w:cs="Times New Roman"/>
                <w:sz w:val="18"/>
                <w:szCs w:val="18"/>
              </w:rPr>
            </w:pPr>
            <w:proofErr w:type="spellStart"/>
            <w:r w:rsidRPr="003F5859">
              <w:rPr>
                <w:rFonts w:ascii="Times New Roman" w:eastAsia="Times New Roman" w:hAnsi="Times New Roman" w:cs="Times New Roman"/>
                <w:sz w:val="18"/>
                <w:szCs w:val="18"/>
              </w:rPr>
              <w:t>Gallè</w:t>
            </w:r>
            <w:proofErr w:type="spellEnd"/>
            <w:r w:rsidRPr="003F5859">
              <w:rPr>
                <w:rFonts w:ascii="Times New Roman" w:eastAsia="Times New Roman" w:hAnsi="Times New Roman" w:cs="Times New Roman"/>
                <w:sz w:val="18"/>
                <w:szCs w:val="18"/>
              </w:rPr>
              <w:t xml:space="preserve"> F et al. 2020</w:t>
            </w:r>
            <w:r w:rsidR="00FE5DF6" w:rsidRPr="003F5859">
              <w:rPr>
                <w:rFonts w:ascii="Times New Roman" w:eastAsia="Times New Roman" w:hAnsi="Times New Roman" w:cs="Times New Roman"/>
                <w:sz w:val="18"/>
                <w:szCs w:val="18"/>
              </w:rPr>
              <w:t xml:space="preserve"> </w:t>
            </w:r>
            <w:r w:rsidR="00EA42F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3390/IJERPH17176171","PMID":"32854414","abstract":"Background: From March to May 2020, lockdown measures were adopted in Italy to contain the epidemic of the novel Coronavirus. People were forced to restrict their movement and social contacts, therefore having a higher risk of inactivity. This study, carried out among Italian undergraduates, explored their sedentary and physical activities (PA) during the lockdown with respect to their previous habits. Methods: An electronic questionnaire was administered once to students attending three Italian universities after the end of lockdown. Results: A total of 1430 students (mean age 22.9 ± 3.5 years, 65.5% females) completed the questionnaire. All the sedentary behaviors increased significantly, and all the physical activities decreased significantly during the lockdown. Time spent using electronic devices showed the highest increase (+52.4 min/day), and walking the greatest decrease (−365.5 min/week). Being younger than 22 years old, female, and previously active, attending the universities of Naples and Rome and having at least one graduate parent were associated with the achievement of recommended levels of PA even during the lockdown. Conclusions: This study highlights the reduction of PA among Italian undergraduates in the course of home-confinement due to the CoViD-19 pandemic. The practice of adequate PA during the lockdown was mainly associated with the previous adoption of an active lifestyle. Promoting active lifestyles during the non-pandemic period may have had positive effects also in case of lockdown.","author":[{"dropping-particle":"","family":"Gallè","given":"Francesca","non-dropping-particle":"","parse-names":false,"suffix":""},{"dropping-particle":"","family":"Sabella","given":"Elita Anna","non-dropping-particle":"","parse-names":false,"suffix":""},{"dropping-particle":"","family":"Ferracuti","given":"Stefano","non-dropping-particle":"","parse-names":false,"suffix":""},{"dropping-particle":"De","family":"Giglio","given":"Osvalda","non-dropping-particle":"","parse-names":false,"suffix":""},{"dropping-particle":"","family":"Caggiano","given":"Giuseppina","non-dropping-particle":"","parse-names":false,"suffix":""},{"dropping-particle":"","family":"Protano","given":"Carmela","non-dropping-particle":"","parse-names":false,"suffix":""},{"dropping-particle":"","family":"Valeriani","given":"Federica","non-dropping-particle":"","parse-names":false,"suffix":""},{"dropping-particle":"","family":"Parisi","given":"Eduardo Alfonso","non-dropping-particle":"","parse-names":false,"suffix":""},{"dropping-particle":"","family":"Valerio","given":"Giuliana","non-dropping-particle":"","parse-names":false,"suffix":""},{"dropping-particle":"","family":"Liguori","given":"Giorgio","non-dropping-particle":"","parse-names":false,"suffix":""},{"dropping-particle":"","family":"Montagna","given":"Maria Teresa","non-dropping-particle":"","parse-names":false,"suffix":""},{"dropping-particle":"","family":"Spica","given":"Vincenzo Romano","non-dropping-particle":"","parse-names":false,"suffix":""},{"dropping-particle":"Da","family":"Molin","given":"Giovanna","non-dropping-particle":"","parse-names":false,"suffix":""},{"dropping-particle":"","family":"Orsi","given":"Giovanni Battista","non-dropping-particle":"","parse-names":false,"suffix":""},{"dropping-particle":"","family":"Napoli","given":"Christian","non-dropping-particle":"","parse-names":false,"suffix":""}],"container-title":"International Journal of Environmental Research and Public Health","id":"ITEM-1","issue":"17","issued":{"date-parts":[["2020","9","1"]]},"page":"1-11","publisher":"Multidisciplinary Digital Publishing Institute  (MDPI)","title":"Sedentary Behaviors and Physical Activity of Italian Undergraduate Students during Lockdown at the Time of CoViD−19 Pandemic","type":"article-journal","volume":"17"},"uris":["http://www.mendeley.com/documents/?uuid=5bb7d13b-e4ec-304c-bbae-584c7cd0cf90"]}],"mendeley":{"formattedCitation":"(25)","plainTextFormattedCitation":"(25)","previouslyFormattedCitation":"(25)"},"properties":{"noteIndex":0},"schema":"https://github.com/citation-style-language/schema/raw/master/csl-citation.json"}</w:instrText>
            </w:r>
            <w:r w:rsidR="00EA42F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25)</w:t>
            </w:r>
            <w:r w:rsidR="00EA42F4" w:rsidRPr="003F5859">
              <w:rPr>
                <w:rFonts w:ascii="Times New Roman" w:eastAsia="Times New Roman" w:hAnsi="Times New Roman" w:cs="Times New Roman"/>
                <w:sz w:val="18"/>
                <w:szCs w:val="18"/>
                <w:vertAlign w:val="superscript"/>
              </w:rPr>
              <w:fldChar w:fldCharType="end"/>
            </w:r>
          </w:p>
        </w:tc>
        <w:tc>
          <w:tcPr>
            <w:tcW w:w="1134" w:type="dxa"/>
            <w:tcMar>
              <w:top w:w="40" w:type="dxa"/>
              <w:left w:w="40" w:type="dxa"/>
              <w:bottom w:w="40" w:type="dxa"/>
              <w:right w:w="40" w:type="dxa"/>
            </w:tcMar>
          </w:tcPr>
          <w:p w14:paraId="6A3AE4D5"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Italy</w:t>
            </w:r>
          </w:p>
        </w:tc>
        <w:tc>
          <w:tcPr>
            <w:tcW w:w="992" w:type="dxa"/>
            <w:tcMar>
              <w:top w:w="40" w:type="dxa"/>
              <w:left w:w="40" w:type="dxa"/>
              <w:bottom w:w="40" w:type="dxa"/>
              <w:right w:w="40" w:type="dxa"/>
            </w:tcMar>
          </w:tcPr>
          <w:p w14:paraId="7069A055"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Cross-sectional</w:t>
            </w:r>
          </w:p>
        </w:tc>
        <w:tc>
          <w:tcPr>
            <w:tcW w:w="1134" w:type="dxa"/>
            <w:tcMar>
              <w:top w:w="40" w:type="dxa"/>
              <w:left w:w="40" w:type="dxa"/>
              <w:bottom w:w="40" w:type="dxa"/>
              <w:right w:w="40" w:type="dxa"/>
            </w:tcMar>
          </w:tcPr>
          <w:p w14:paraId="1F38DEBB"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1430</w:t>
            </w:r>
          </w:p>
        </w:tc>
        <w:tc>
          <w:tcPr>
            <w:tcW w:w="2268" w:type="dxa"/>
            <w:shd w:val="clear" w:color="auto" w:fill="auto"/>
            <w:tcMar>
              <w:top w:w="100" w:type="dxa"/>
              <w:left w:w="100" w:type="dxa"/>
              <w:bottom w:w="100" w:type="dxa"/>
              <w:right w:w="100" w:type="dxa"/>
            </w:tcMar>
          </w:tcPr>
          <w:p w14:paraId="63C57D87" w14:textId="77777777" w:rsidR="001B06CB" w:rsidRPr="003F5859" w:rsidRDefault="001B06CB" w:rsidP="00EC6594">
            <w:pPr>
              <w:spacing w:line="240" w:lineRule="auto"/>
              <w:rPr>
                <w:rFonts w:ascii="Times New Roman" w:eastAsia="Times New Roman" w:hAnsi="Times New Roman" w:cs="Times New Roman"/>
                <w:i/>
                <w:sz w:val="18"/>
                <w:szCs w:val="18"/>
              </w:rPr>
            </w:pPr>
            <w:r w:rsidRPr="003F5859">
              <w:rPr>
                <w:rFonts w:ascii="Times New Roman" w:eastAsia="Times New Roman" w:hAnsi="Times New Roman" w:cs="Times New Roman"/>
                <w:b/>
                <w:sz w:val="18"/>
                <w:szCs w:val="18"/>
              </w:rPr>
              <w:t>Age:</w:t>
            </w:r>
            <w:r w:rsidRPr="003F5859">
              <w:rPr>
                <w:rFonts w:ascii="Times New Roman" w:eastAsia="Times New Roman" w:hAnsi="Times New Roman" w:cs="Times New Roman"/>
                <w:sz w:val="18"/>
                <w:szCs w:val="18"/>
              </w:rPr>
              <w:t xml:space="preserve"> 22.9 +-3.5</w:t>
            </w:r>
          </w:p>
          <w:p w14:paraId="2A6D9CD4" w14:textId="77777777" w:rsidR="001B06CB" w:rsidRPr="003F5859" w:rsidRDefault="001B06CB" w:rsidP="00EC6594">
            <w:pPr>
              <w:spacing w:line="240" w:lineRule="auto"/>
              <w:rPr>
                <w:rFonts w:ascii="Times New Roman" w:eastAsia="Times New Roman" w:hAnsi="Times New Roman" w:cs="Times New Roman"/>
                <w:sz w:val="18"/>
                <w:szCs w:val="18"/>
              </w:rPr>
            </w:pPr>
          </w:p>
          <w:p w14:paraId="4A26435D"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Sex (F): </w:t>
            </w:r>
          </w:p>
          <w:p w14:paraId="38F3122A"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936 (65.5%)</w:t>
            </w:r>
          </w:p>
          <w:p w14:paraId="600CA4C1" w14:textId="77777777" w:rsidR="001B06CB" w:rsidRPr="003F5859" w:rsidRDefault="001B06CB" w:rsidP="00EC6594">
            <w:pPr>
              <w:spacing w:line="240" w:lineRule="auto"/>
              <w:rPr>
                <w:rFonts w:ascii="Times New Roman" w:eastAsia="Times New Roman" w:hAnsi="Times New Roman" w:cs="Times New Roman"/>
                <w:sz w:val="18"/>
                <w:szCs w:val="18"/>
              </w:rPr>
            </w:pPr>
          </w:p>
          <w:p w14:paraId="60197599"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Characteristics: </w:t>
            </w:r>
            <w:r w:rsidRPr="003F5859">
              <w:rPr>
                <w:rFonts w:ascii="Times New Roman" w:eastAsia="Times New Roman" w:hAnsi="Times New Roman" w:cs="Times New Roman"/>
                <w:sz w:val="18"/>
                <w:szCs w:val="18"/>
              </w:rPr>
              <w:t>Italian undergraduate students</w:t>
            </w:r>
          </w:p>
        </w:tc>
        <w:tc>
          <w:tcPr>
            <w:tcW w:w="1186" w:type="dxa"/>
            <w:tcMar>
              <w:top w:w="40" w:type="dxa"/>
              <w:left w:w="40" w:type="dxa"/>
              <w:bottom w:w="40" w:type="dxa"/>
              <w:right w:w="40" w:type="dxa"/>
            </w:tcMar>
          </w:tcPr>
          <w:p w14:paraId="4BC16797"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BMI </w:t>
            </w:r>
          </w:p>
        </w:tc>
        <w:tc>
          <w:tcPr>
            <w:tcW w:w="1470" w:type="dxa"/>
            <w:tcBorders>
              <w:right w:val="single" w:sz="6" w:space="0" w:color="000000"/>
            </w:tcBorders>
            <w:tcMar>
              <w:top w:w="40" w:type="dxa"/>
              <w:left w:w="40" w:type="dxa"/>
              <w:bottom w:w="40" w:type="dxa"/>
              <w:right w:w="40" w:type="dxa"/>
            </w:tcMar>
          </w:tcPr>
          <w:p w14:paraId="55AFF31B"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No significant change in BMI (p=0.96) during COVID  </w:t>
            </w:r>
          </w:p>
        </w:tc>
      </w:tr>
      <w:tr w:rsidR="001B06CB" w:rsidRPr="003F5859" w14:paraId="23FA03D5" w14:textId="77777777" w:rsidTr="003F5859">
        <w:tc>
          <w:tcPr>
            <w:tcW w:w="1266" w:type="dxa"/>
            <w:tcMar>
              <w:top w:w="40" w:type="dxa"/>
              <w:left w:w="40" w:type="dxa"/>
              <w:bottom w:w="40" w:type="dxa"/>
              <w:right w:w="40" w:type="dxa"/>
            </w:tcMar>
          </w:tcPr>
          <w:p w14:paraId="756401C2" w14:textId="6B92EAC9" w:rsidR="001B06CB" w:rsidRPr="003F5859" w:rsidRDefault="001B06CB" w:rsidP="00EC6594">
            <w:pPr>
              <w:spacing w:line="240" w:lineRule="auto"/>
              <w:rPr>
                <w:rFonts w:ascii="Times New Roman" w:eastAsia="Times New Roman" w:hAnsi="Times New Roman" w:cs="Times New Roman"/>
                <w:sz w:val="18"/>
                <w:szCs w:val="18"/>
              </w:rPr>
            </w:pPr>
            <w:proofErr w:type="spellStart"/>
            <w:r w:rsidRPr="003F5859">
              <w:rPr>
                <w:rFonts w:ascii="Times New Roman" w:eastAsia="Times New Roman" w:hAnsi="Times New Roman" w:cs="Times New Roman"/>
                <w:sz w:val="18"/>
                <w:szCs w:val="18"/>
              </w:rPr>
              <w:t>Grabia</w:t>
            </w:r>
            <w:proofErr w:type="spellEnd"/>
            <w:r w:rsidRPr="003F5859">
              <w:rPr>
                <w:rFonts w:ascii="Times New Roman" w:eastAsia="Times New Roman" w:hAnsi="Times New Roman" w:cs="Times New Roman"/>
                <w:sz w:val="18"/>
                <w:szCs w:val="18"/>
              </w:rPr>
              <w:t xml:space="preserve">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2A5E1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3390/NU12103013","PMID":"33008059","abstract":"COVID-19 related restrictions aimed at curbing the spread of the coronavirus result in changes in daily routines and physical activity which can have a negative effect on eating and health habits. The aim of the study was to assess the impact of the COVID-19 pandemic on patients with diabetes and their nutrition and health behaviours. A survey conducted in July 2020 included 124 individuals with type 1 (n = 90) and 2 (n = 34) diabetes mellitus from Poland. To assess nutritional and health behaviours, an online questionnaire covering basic information, anthropometric data, and details regarding physical activity, eating, and hygiene habits was used. Almost 40% of all respondents with type 1 and 2 diabetes mellitus (DM) stated that their disease self-management had significantly improved. Over 60% of all participants declared that they had started eating more nutritious and regular meals during the COVID-19 pandemic. Enhanced hygiene, in particular, during the period, a statistically significant increase in hand sanitiser use was reported by respondents (18% vs. 82%, p &lt; 0.001). The study demonstrated that the pandemic had a significant impact on the behaviour of patients with DM. Improved disease self-management and making healthy, informed food and hygiene choices were observed.","author":[{"dropping-particle":"","family":"Grabia","given":"Monika","non-dropping-particle":"","parse-names":false,"suffix":""},{"dropping-particle":"","family":"Markiewicz-Żukowska","given":"Renata","non-dropping-particle":"","parse-names":false,"suffix":""},{"dropping-particle":"","family":"Puścion-Jakubik","given":"Anna","non-dropping-particle":"","parse-names":false,"suffix":""},{"dropping-particle":"","family":"Bielecka","given":"Joanna","non-dropping-particle":"","parse-names":false,"suffix":""},{"dropping-particle":"","family":"Nowakowski","given":"Patryk","non-dropping-particle":"","parse-names":false,"suffix":""},{"dropping-particle":"","family":"Gromkowska-Kępka","given":"Krystyna","non-dropping-particle":"","parse-names":false,"suffix":""},{"dropping-particle":"","family":"Mielcarek","given":"Konrad","non-dropping-particle":"","parse-names":false,"suffix":""},{"dropping-particle":"","family":"Socha","given":"Katarzyna","non-dropping-particle":"","parse-names":false,"suffix":""}],"container-title":"Nutrients","id":"ITEM-1","issue":"10","issued":{"date-parts":[["2020","10","1"]]},"page":"1-15","publisher":"Multidisciplinary Digital Publishing Institute  (MDPI)","title":"The Nutritional and Health Effects of the COVID-19 Pandemic on Patients with Diabetes Mellitus","type":"article-journal","volume":"12"},"uris":["http://www.mendeley.com/documents/?uuid=a6d7e020-5b6a-340b-9839-c99e5b3de931"]}],"mendeley":{"formattedCitation":"(28)","plainTextFormattedCitation":"(28)","previouslyFormattedCitation":"(28)"},"properties":{"noteIndex":0},"schema":"https://github.com/citation-style-language/schema/raw/master/csl-citation.json"}</w:instrText>
            </w:r>
            <w:r w:rsidR="002A5E1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28)</w:t>
            </w:r>
            <w:r w:rsidR="002A5E14" w:rsidRPr="003F5859">
              <w:rPr>
                <w:rFonts w:ascii="Times New Roman" w:eastAsia="Times New Roman" w:hAnsi="Times New Roman" w:cs="Times New Roman"/>
                <w:sz w:val="18"/>
                <w:szCs w:val="18"/>
                <w:vertAlign w:val="superscript"/>
              </w:rPr>
              <w:fldChar w:fldCharType="end"/>
            </w:r>
          </w:p>
        </w:tc>
        <w:tc>
          <w:tcPr>
            <w:tcW w:w="1134" w:type="dxa"/>
            <w:tcMar>
              <w:top w:w="40" w:type="dxa"/>
              <w:left w:w="40" w:type="dxa"/>
              <w:bottom w:w="40" w:type="dxa"/>
              <w:right w:w="40" w:type="dxa"/>
            </w:tcMar>
          </w:tcPr>
          <w:p w14:paraId="18A464AB" w14:textId="7B63502B"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Poland</w:t>
            </w:r>
          </w:p>
        </w:tc>
        <w:tc>
          <w:tcPr>
            <w:tcW w:w="992" w:type="dxa"/>
            <w:tcMar>
              <w:top w:w="40" w:type="dxa"/>
              <w:left w:w="40" w:type="dxa"/>
              <w:bottom w:w="40" w:type="dxa"/>
              <w:right w:w="40" w:type="dxa"/>
            </w:tcMar>
          </w:tcPr>
          <w:p w14:paraId="75B6AAE4" w14:textId="2C078725"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Cross sectional </w:t>
            </w:r>
          </w:p>
        </w:tc>
        <w:tc>
          <w:tcPr>
            <w:tcW w:w="1134" w:type="dxa"/>
            <w:tcMar>
              <w:top w:w="40" w:type="dxa"/>
              <w:left w:w="40" w:type="dxa"/>
              <w:bottom w:w="40" w:type="dxa"/>
              <w:right w:w="40" w:type="dxa"/>
            </w:tcMar>
          </w:tcPr>
          <w:p w14:paraId="7BC6E48F" w14:textId="37D8644B"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124</w:t>
            </w:r>
          </w:p>
        </w:tc>
        <w:tc>
          <w:tcPr>
            <w:tcW w:w="2268" w:type="dxa"/>
            <w:shd w:val="clear" w:color="auto" w:fill="auto"/>
            <w:tcMar>
              <w:top w:w="100" w:type="dxa"/>
              <w:left w:w="100" w:type="dxa"/>
              <w:bottom w:w="100" w:type="dxa"/>
              <w:right w:w="100" w:type="dxa"/>
            </w:tcMar>
          </w:tcPr>
          <w:p w14:paraId="038C6086"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Age</w:t>
            </w:r>
            <w:r w:rsidRPr="003F5859">
              <w:rPr>
                <w:rFonts w:ascii="Times New Roman" w:eastAsia="Times New Roman" w:hAnsi="Times New Roman" w:cs="Times New Roman"/>
                <w:sz w:val="18"/>
                <w:szCs w:val="18"/>
              </w:rPr>
              <w:t>: 23, (LQ-UQ 17-35)</w:t>
            </w:r>
          </w:p>
          <w:p w14:paraId="3B5FAEE6" w14:textId="77777777" w:rsidR="001B06CB" w:rsidRPr="003F5859" w:rsidRDefault="001B06CB" w:rsidP="00A7686B">
            <w:pPr>
              <w:spacing w:line="240" w:lineRule="auto"/>
              <w:rPr>
                <w:rFonts w:ascii="Times New Roman" w:eastAsia="Times New Roman" w:hAnsi="Times New Roman" w:cs="Times New Roman"/>
                <w:sz w:val="18"/>
                <w:szCs w:val="18"/>
              </w:rPr>
            </w:pPr>
          </w:p>
          <w:p w14:paraId="60C58C90"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Sex (F):</w:t>
            </w:r>
            <w:r w:rsidRPr="003F5859">
              <w:rPr>
                <w:rFonts w:ascii="Times New Roman" w:eastAsia="Times New Roman" w:hAnsi="Times New Roman" w:cs="Times New Roman"/>
                <w:sz w:val="18"/>
                <w:szCs w:val="18"/>
              </w:rPr>
              <w:t xml:space="preserve"> 103 (83%)</w:t>
            </w:r>
          </w:p>
          <w:p w14:paraId="15AE5671" w14:textId="77777777" w:rsidR="001B06CB" w:rsidRPr="003F5859" w:rsidRDefault="001B06CB" w:rsidP="00A7686B">
            <w:pPr>
              <w:spacing w:line="240" w:lineRule="auto"/>
              <w:rPr>
                <w:rFonts w:ascii="Times New Roman" w:eastAsia="Times New Roman" w:hAnsi="Times New Roman" w:cs="Times New Roman"/>
                <w:sz w:val="18"/>
                <w:szCs w:val="18"/>
              </w:rPr>
            </w:pPr>
          </w:p>
          <w:p w14:paraId="183B4C58" w14:textId="5C36F6A1" w:rsidR="001B06CB" w:rsidRPr="003F5859" w:rsidRDefault="001B06CB" w:rsidP="00EC6594">
            <w:pPr>
              <w:spacing w:line="240" w:lineRule="auto"/>
              <w:rPr>
                <w:rFonts w:ascii="Times New Roman" w:eastAsia="Times New Roman" w:hAnsi="Times New Roman" w:cs="Times New Roman"/>
                <w:b/>
                <w:sz w:val="18"/>
                <w:szCs w:val="18"/>
              </w:rPr>
            </w:pPr>
            <w:r w:rsidRPr="003F5859">
              <w:rPr>
                <w:rFonts w:ascii="Times New Roman" w:eastAsia="Times New Roman" w:hAnsi="Times New Roman" w:cs="Times New Roman"/>
                <w:b/>
                <w:sz w:val="18"/>
                <w:szCs w:val="18"/>
              </w:rPr>
              <w:t>Occupation/characteristic</w:t>
            </w:r>
            <w:r w:rsidRPr="003F5859">
              <w:rPr>
                <w:rFonts w:ascii="Times New Roman" w:eastAsia="Times New Roman" w:hAnsi="Times New Roman" w:cs="Times New Roman"/>
                <w:sz w:val="18"/>
                <w:szCs w:val="18"/>
              </w:rPr>
              <w:t xml:space="preserve">: Diabetic patients </w:t>
            </w:r>
          </w:p>
        </w:tc>
        <w:tc>
          <w:tcPr>
            <w:tcW w:w="1186" w:type="dxa"/>
            <w:tcMar>
              <w:top w:w="40" w:type="dxa"/>
              <w:left w:w="40" w:type="dxa"/>
              <w:bottom w:w="40" w:type="dxa"/>
              <w:right w:w="40" w:type="dxa"/>
            </w:tcMar>
          </w:tcPr>
          <w:p w14:paraId="35EC9254" w14:textId="43A06690"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elf-reported weight</w:t>
            </w:r>
          </w:p>
        </w:tc>
        <w:tc>
          <w:tcPr>
            <w:tcW w:w="1470" w:type="dxa"/>
            <w:tcBorders>
              <w:right w:val="single" w:sz="6" w:space="0" w:color="000000"/>
            </w:tcBorders>
            <w:tcMar>
              <w:top w:w="40" w:type="dxa"/>
              <w:left w:w="40" w:type="dxa"/>
              <w:bottom w:w="40" w:type="dxa"/>
              <w:right w:w="40" w:type="dxa"/>
            </w:tcMar>
          </w:tcPr>
          <w:p w14:paraId="7B8B879D" w14:textId="77777777" w:rsidR="001B06CB" w:rsidRPr="003F5859" w:rsidRDefault="001B06CB" w:rsidP="00A7686B">
            <w:pPr>
              <w:pStyle w:val="NormalWeb"/>
              <w:spacing w:before="0" w:beforeAutospacing="0" w:after="0" w:afterAutospacing="0"/>
              <w:rPr>
                <w:sz w:val="18"/>
                <w:szCs w:val="18"/>
              </w:rPr>
            </w:pPr>
            <w:r w:rsidRPr="003F5859">
              <w:rPr>
                <w:sz w:val="18"/>
                <w:szCs w:val="18"/>
              </w:rPr>
              <w:t>Change in body mass</w:t>
            </w:r>
          </w:p>
          <w:p w14:paraId="32DE820E" w14:textId="77777777" w:rsidR="001B06CB" w:rsidRPr="003F5859" w:rsidRDefault="001B06CB" w:rsidP="00A7686B">
            <w:pPr>
              <w:pStyle w:val="NormalWeb"/>
              <w:spacing w:before="0" w:beforeAutospacing="0" w:after="0" w:afterAutospacing="0"/>
              <w:rPr>
                <w:sz w:val="18"/>
                <w:szCs w:val="18"/>
              </w:rPr>
            </w:pPr>
            <w:r w:rsidRPr="003F5859">
              <w:rPr>
                <w:sz w:val="18"/>
                <w:szCs w:val="18"/>
              </w:rPr>
              <w:t>(P&lt;0.001)</w:t>
            </w:r>
          </w:p>
          <w:p w14:paraId="1D301BD8" w14:textId="77777777" w:rsidR="001B06CB" w:rsidRPr="003F5859" w:rsidRDefault="001B06CB" w:rsidP="00A7686B">
            <w:pPr>
              <w:spacing w:line="240" w:lineRule="auto"/>
              <w:rPr>
                <w:rFonts w:ascii="Times New Roman" w:eastAsia="Times New Roman" w:hAnsi="Times New Roman" w:cs="Times New Roman"/>
                <w:sz w:val="18"/>
                <w:szCs w:val="18"/>
                <w:u w:val="single"/>
              </w:rPr>
            </w:pPr>
          </w:p>
          <w:p w14:paraId="59A8EF41"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Increased during COVID:</w:t>
            </w:r>
            <w:r w:rsidRPr="003F5859">
              <w:rPr>
                <w:rFonts w:ascii="Times New Roman" w:eastAsia="Times New Roman" w:hAnsi="Times New Roman" w:cs="Times New Roman"/>
                <w:sz w:val="18"/>
                <w:szCs w:val="18"/>
              </w:rPr>
              <w:t xml:space="preserve"> </w:t>
            </w:r>
          </w:p>
          <w:p w14:paraId="40EF7CE3"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49%</w:t>
            </w:r>
          </w:p>
          <w:p w14:paraId="3E96D600"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Gungsuh" w:hAnsi="Times New Roman" w:cs="Times New Roman"/>
                <w:sz w:val="18"/>
                <w:szCs w:val="18"/>
              </w:rPr>
              <w:t xml:space="preserve">≤5kg: 31% </w:t>
            </w:r>
          </w:p>
          <w:p w14:paraId="3B9C870E"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gt;5kg:11% </w:t>
            </w:r>
          </w:p>
          <w:p w14:paraId="7EF601BE" w14:textId="77777777" w:rsidR="001B06CB" w:rsidRPr="003F5859" w:rsidRDefault="001B06CB" w:rsidP="00A7686B">
            <w:pPr>
              <w:spacing w:line="240" w:lineRule="auto"/>
              <w:rPr>
                <w:rFonts w:ascii="Times New Roman" w:eastAsia="Times New Roman" w:hAnsi="Times New Roman" w:cs="Times New Roman"/>
                <w:sz w:val="18"/>
                <w:szCs w:val="18"/>
                <w:u w:val="single"/>
              </w:rPr>
            </w:pPr>
          </w:p>
          <w:p w14:paraId="3EADD82D" w14:textId="77777777" w:rsidR="001B06CB" w:rsidRPr="003F5859" w:rsidRDefault="001B06CB" w:rsidP="00A7686B">
            <w:pPr>
              <w:spacing w:line="240" w:lineRule="auto"/>
              <w:rPr>
                <w:rFonts w:ascii="Times New Roman" w:eastAsia="Times New Roman" w:hAnsi="Times New Roman" w:cs="Times New Roman"/>
                <w:sz w:val="18"/>
                <w:szCs w:val="18"/>
                <w:u w:val="single"/>
              </w:rPr>
            </w:pPr>
            <w:r w:rsidRPr="003F5859">
              <w:rPr>
                <w:rFonts w:ascii="Times New Roman" w:eastAsia="Times New Roman" w:hAnsi="Times New Roman" w:cs="Times New Roman"/>
                <w:sz w:val="18"/>
                <w:szCs w:val="18"/>
                <w:u w:val="single"/>
              </w:rPr>
              <w:t>No change</w:t>
            </w:r>
          </w:p>
          <w:p w14:paraId="2E4AFD75"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28% </w:t>
            </w:r>
          </w:p>
          <w:p w14:paraId="0DEA3372" w14:textId="77777777" w:rsidR="001B06CB" w:rsidRPr="003F5859" w:rsidRDefault="001B06CB" w:rsidP="00A7686B">
            <w:pPr>
              <w:spacing w:line="240" w:lineRule="auto"/>
              <w:rPr>
                <w:rFonts w:ascii="Times New Roman" w:eastAsia="Times New Roman" w:hAnsi="Times New Roman" w:cs="Times New Roman"/>
                <w:sz w:val="18"/>
                <w:szCs w:val="18"/>
                <w:u w:val="single"/>
              </w:rPr>
            </w:pPr>
          </w:p>
          <w:p w14:paraId="6CC449E5" w14:textId="77777777" w:rsidR="001B06CB" w:rsidRPr="003F5859" w:rsidRDefault="001B06CB" w:rsidP="00A7686B">
            <w:pPr>
              <w:spacing w:line="240" w:lineRule="auto"/>
              <w:rPr>
                <w:rFonts w:ascii="Times New Roman" w:eastAsia="Times New Roman" w:hAnsi="Times New Roman" w:cs="Times New Roman"/>
                <w:sz w:val="18"/>
                <w:szCs w:val="18"/>
                <w:u w:val="single"/>
              </w:rPr>
            </w:pPr>
            <w:r w:rsidRPr="003F5859">
              <w:rPr>
                <w:rFonts w:ascii="Times New Roman" w:eastAsia="Times New Roman" w:hAnsi="Times New Roman" w:cs="Times New Roman"/>
                <w:sz w:val="18"/>
                <w:szCs w:val="18"/>
                <w:u w:val="single"/>
              </w:rPr>
              <w:t xml:space="preserve">Reduced </w:t>
            </w:r>
          </w:p>
          <w:p w14:paraId="4153B9D9"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30% </w:t>
            </w:r>
          </w:p>
          <w:p w14:paraId="4FB6697F" w14:textId="77777777" w:rsidR="001B06CB" w:rsidRPr="003F5859" w:rsidRDefault="001B06CB" w:rsidP="00EC6594">
            <w:pPr>
              <w:spacing w:line="240" w:lineRule="auto"/>
              <w:rPr>
                <w:rFonts w:ascii="Times New Roman" w:eastAsia="Times New Roman" w:hAnsi="Times New Roman" w:cs="Times New Roman"/>
                <w:sz w:val="18"/>
                <w:szCs w:val="18"/>
              </w:rPr>
            </w:pPr>
          </w:p>
        </w:tc>
      </w:tr>
      <w:tr w:rsidR="001B06CB" w:rsidRPr="003F5859" w14:paraId="0EF8ACC7" w14:textId="77777777" w:rsidTr="003F5859">
        <w:tc>
          <w:tcPr>
            <w:tcW w:w="1266" w:type="dxa"/>
            <w:tcMar>
              <w:top w:w="40" w:type="dxa"/>
              <w:left w:w="40" w:type="dxa"/>
              <w:bottom w:w="40" w:type="dxa"/>
              <w:right w:w="40" w:type="dxa"/>
            </w:tcMar>
          </w:tcPr>
          <w:p w14:paraId="54AFA879" w14:textId="618571F6" w:rsidR="001B06CB" w:rsidRPr="003F5859" w:rsidRDefault="001B06CB" w:rsidP="00EC6594">
            <w:pPr>
              <w:spacing w:line="240" w:lineRule="auto"/>
              <w:rPr>
                <w:rFonts w:ascii="Times New Roman" w:eastAsia="Times New Roman" w:hAnsi="Times New Roman" w:cs="Times New Roman"/>
                <w:sz w:val="18"/>
                <w:szCs w:val="18"/>
              </w:rPr>
            </w:pPr>
            <w:proofErr w:type="spellStart"/>
            <w:r w:rsidRPr="003F5859">
              <w:rPr>
                <w:rFonts w:ascii="Times New Roman" w:eastAsia="Times New Roman" w:hAnsi="Times New Roman" w:cs="Times New Roman"/>
                <w:sz w:val="18"/>
                <w:szCs w:val="18"/>
              </w:rPr>
              <w:t>Sidor</w:t>
            </w:r>
            <w:proofErr w:type="spellEnd"/>
            <w:r w:rsidRPr="003F5859">
              <w:rPr>
                <w:rFonts w:ascii="Times New Roman" w:eastAsia="Times New Roman" w:hAnsi="Times New Roman" w:cs="Times New Roman"/>
                <w:sz w:val="18"/>
                <w:szCs w:val="18"/>
              </w:rPr>
              <w:t xml:space="preserve"> A, &amp; </w:t>
            </w:r>
            <w:proofErr w:type="spellStart"/>
            <w:r w:rsidRPr="003F5859">
              <w:rPr>
                <w:rFonts w:ascii="Times New Roman" w:eastAsia="Times New Roman" w:hAnsi="Times New Roman" w:cs="Times New Roman"/>
                <w:sz w:val="18"/>
                <w:szCs w:val="18"/>
              </w:rPr>
              <w:t>Rzymski</w:t>
            </w:r>
            <w:proofErr w:type="spellEnd"/>
            <w:r w:rsidRPr="003F5859">
              <w:rPr>
                <w:rFonts w:ascii="Times New Roman" w:eastAsia="Times New Roman" w:hAnsi="Times New Roman" w:cs="Times New Roman"/>
                <w:sz w:val="18"/>
                <w:szCs w:val="18"/>
              </w:rPr>
              <w:t xml:space="preserve"> P. 2020</w:t>
            </w:r>
            <w:r w:rsidR="00FE5DF6" w:rsidRPr="003F5859">
              <w:rPr>
                <w:rFonts w:ascii="Times New Roman" w:eastAsia="Times New Roman" w:hAnsi="Times New Roman" w:cs="Times New Roman"/>
                <w:sz w:val="18"/>
                <w:szCs w:val="18"/>
              </w:rPr>
              <w:t xml:space="preserve"> </w:t>
            </w:r>
            <w:r w:rsidR="002A5E1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1","issue":"6","issued":{"date-parts":[["2020","6","1"]]},"publisher":"Nutrients","title":"Dietary Choices and Habits during COVID-19 Lockdown: Experience from Poland","type":"article-journal","volume":"12"},"uris":["http://www.mendeley.com/documents/?uuid=c274f9c9-8b4c-3200-8fe1-b57f2c676c87"]}],"mendeley":{"formattedCitation":"(23)","plainTextFormattedCitation":"(23)","previouslyFormattedCitation":"(23)"},"properties":{"noteIndex":0},"schema":"https://github.com/citation-style-language/schema/raw/master/csl-citation.json"}</w:instrText>
            </w:r>
            <w:r w:rsidR="002A5E1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23)</w:t>
            </w:r>
            <w:r w:rsidR="002A5E14" w:rsidRPr="003F5859">
              <w:rPr>
                <w:rFonts w:ascii="Times New Roman" w:eastAsia="Times New Roman" w:hAnsi="Times New Roman" w:cs="Times New Roman"/>
                <w:sz w:val="18"/>
                <w:szCs w:val="18"/>
                <w:vertAlign w:val="superscript"/>
              </w:rPr>
              <w:fldChar w:fldCharType="end"/>
            </w:r>
          </w:p>
        </w:tc>
        <w:tc>
          <w:tcPr>
            <w:tcW w:w="1134" w:type="dxa"/>
            <w:tcMar>
              <w:top w:w="40" w:type="dxa"/>
              <w:left w:w="40" w:type="dxa"/>
              <w:bottom w:w="40" w:type="dxa"/>
              <w:right w:w="40" w:type="dxa"/>
            </w:tcMar>
          </w:tcPr>
          <w:p w14:paraId="71DF14E1" w14:textId="6CF3A00F"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Poland</w:t>
            </w:r>
          </w:p>
        </w:tc>
        <w:tc>
          <w:tcPr>
            <w:tcW w:w="992" w:type="dxa"/>
            <w:tcMar>
              <w:top w:w="40" w:type="dxa"/>
              <w:left w:w="40" w:type="dxa"/>
              <w:bottom w:w="40" w:type="dxa"/>
              <w:right w:w="40" w:type="dxa"/>
            </w:tcMar>
          </w:tcPr>
          <w:p w14:paraId="1630DD4C" w14:textId="595047D3"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Cross-sectional</w:t>
            </w:r>
          </w:p>
        </w:tc>
        <w:tc>
          <w:tcPr>
            <w:tcW w:w="1134" w:type="dxa"/>
            <w:tcMar>
              <w:top w:w="40" w:type="dxa"/>
              <w:left w:w="40" w:type="dxa"/>
              <w:bottom w:w="40" w:type="dxa"/>
              <w:right w:w="40" w:type="dxa"/>
            </w:tcMar>
          </w:tcPr>
          <w:p w14:paraId="6BA67344" w14:textId="77E0448A"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1097</w:t>
            </w:r>
          </w:p>
        </w:tc>
        <w:tc>
          <w:tcPr>
            <w:tcW w:w="2268" w:type="dxa"/>
            <w:shd w:val="clear" w:color="auto" w:fill="auto"/>
            <w:tcMar>
              <w:top w:w="100" w:type="dxa"/>
              <w:left w:w="100" w:type="dxa"/>
              <w:bottom w:w="100" w:type="dxa"/>
              <w:right w:w="100" w:type="dxa"/>
            </w:tcMar>
          </w:tcPr>
          <w:p w14:paraId="71B248A2"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Age: </w:t>
            </w:r>
            <w:r w:rsidRPr="003F5859">
              <w:rPr>
                <w:rFonts w:ascii="Times New Roman" w:eastAsia="Times New Roman" w:hAnsi="Times New Roman" w:cs="Times New Roman"/>
                <w:sz w:val="18"/>
                <w:szCs w:val="18"/>
              </w:rPr>
              <w:t>27.7 ± 9.0 (18-71)</w:t>
            </w:r>
          </w:p>
          <w:p w14:paraId="5F995B45" w14:textId="77777777" w:rsidR="001B06CB" w:rsidRPr="003F5859" w:rsidRDefault="001B06CB" w:rsidP="00A7686B">
            <w:pPr>
              <w:spacing w:line="240" w:lineRule="auto"/>
              <w:rPr>
                <w:rFonts w:ascii="Times New Roman" w:eastAsia="Times New Roman" w:hAnsi="Times New Roman" w:cs="Times New Roman"/>
                <w:sz w:val="18"/>
                <w:szCs w:val="18"/>
              </w:rPr>
            </w:pPr>
          </w:p>
          <w:p w14:paraId="194F5FFA"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Sex (F): </w:t>
            </w:r>
            <w:r w:rsidRPr="003F5859">
              <w:rPr>
                <w:rFonts w:ascii="Times New Roman" w:eastAsia="Times New Roman" w:hAnsi="Times New Roman" w:cs="Times New Roman"/>
                <w:sz w:val="18"/>
                <w:szCs w:val="18"/>
              </w:rPr>
              <w:t>1043 (95.1%)</w:t>
            </w:r>
          </w:p>
          <w:p w14:paraId="1521C19B" w14:textId="77777777" w:rsidR="001B06CB" w:rsidRPr="003F5859" w:rsidRDefault="001B06CB" w:rsidP="00A7686B">
            <w:pPr>
              <w:spacing w:line="240" w:lineRule="auto"/>
              <w:rPr>
                <w:rFonts w:ascii="Times New Roman" w:eastAsia="Times New Roman" w:hAnsi="Times New Roman" w:cs="Times New Roman"/>
                <w:sz w:val="18"/>
                <w:szCs w:val="18"/>
              </w:rPr>
            </w:pPr>
          </w:p>
          <w:p w14:paraId="6BA0DC8E" w14:textId="4B0D0B3C" w:rsidR="001B06CB" w:rsidRPr="003F5859" w:rsidRDefault="001B06CB" w:rsidP="00EC6594">
            <w:pPr>
              <w:spacing w:line="240" w:lineRule="auto"/>
              <w:rPr>
                <w:rFonts w:ascii="Times New Roman" w:eastAsia="Times New Roman" w:hAnsi="Times New Roman" w:cs="Times New Roman"/>
                <w:b/>
                <w:sz w:val="18"/>
                <w:szCs w:val="18"/>
              </w:rPr>
            </w:pPr>
            <w:r w:rsidRPr="003F5859">
              <w:rPr>
                <w:rFonts w:ascii="Times New Roman" w:eastAsia="Times New Roman" w:hAnsi="Times New Roman" w:cs="Times New Roman"/>
                <w:b/>
                <w:sz w:val="18"/>
                <w:szCs w:val="18"/>
              </w:rPr>
              <w:t xml:space="preserve">Occupation/characteristics: </w:t>
            </w:r>
            <w:r w:rsidRPr="003F5859">
              <w:rPr>
                <w:rFonts w:ascii="Times New Roman" w:eastAsia="Times New Roman" w:hAnsi="Times New Roman" w:cs="Times New Roman"/>
                <w:sz w:val="18"/>
                <w:szCs w:val="18"/>
              </w:rPr>
              <w:t xml:space="preserve">General population </w:t>
            </w:r>
          </w:p>
        </w:tc>
        <w:tc>
          <w:tcPr>
            <w:tcW w:w="1186" w:type="dxa"/>
            <w:tcMar>
              <w:top w:w="40" w:type="dxa"/>
              <w:left w:w="40" w:type="dxa"/>
              <w:bottom w:w="40" w:type="dxa"/>
              <w:right w:w="40" w:type="dxa"/>
            </w:tcMar>
          </w:tcPr>
          <w:p w14:paraId="153A204F" w14:textId="4E74D1EA"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elf-reported weight</w:t>
            </w:r>
          </w:p>
        </w:tc>
        <w:tc>
          <w:tcPr>
            <w:tcW w:w="1470" w:type="dxa"/>
            <w:tcBorders>
              <w:right w:val="single" w:sz="6" w:space="0" w:color="000000"/>
            </w:tcBorders>
            <w:tcMar>
              <w:top w:w="40" w:type="dxa"/>
              <w:left w:w="40" w:type="dxa"/>
              <w:bottom w:w="40" w:type="dxa"/>
              <w:right w:w="40" w:type="dxa"/>
            </w:tcMar>
          </w:tcPr>
          <w:p w14:paraId="72A5E508"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 xml:space="preserve">Increase in weight: </w:t>
            </w:r>
            <w:r w:rsidRPr="003F5859">
              <w:rPr>
                <w:rFonts w:ascii="Times New Roman" w:eastAsia="Times New Roman" w:hAnsi="Times New Roman" w:cs="Times New Roman"/>
                <w:sz w:val="18"/>
                <w:szCs w:val="18"/>
              </w:rPr>
              <w:t>29.9%</w:t>
            </w:r>
          </w:p>
          <w:p w14:paraId="61505ABE" w14:textId="77777777" w:rsidR="001B06CB" w:rsidRPr="003F5859" w:rsidRDefault="001B06CB" w:rsidP="00A7686B">
            <w:pPr>
              <w:spacing w:line="240" w:lineRule="auto"/>
              <w:rPr>
                <w:rFonts w:ascii="Times New Roman" w:eastAsia="Times New Roman" w:hAnsi="Times New Roman" w:cs="Times New Roman"/>
                <w:sz w:val="18"/>
                <w:szCs w:val="18"/>
              </w:rPr>
            </w:pPr>
          </w:p>
          <w:p w14:paraId="62B60828"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Decrease in weight:</w:t>
            </w:r>
            <w:r w:rsidRPr="003F5859">
              <w:rPr>
                <w:rFonts w:ascii="Times New Roman" w:eastAsia="Times New Roman" w:hAnsi="Times New Roman" w:cs="Times New Roman"/>
                <w:sz w:val="18"/>
                <w:szCs w:val="18"/>
              </w:rPr>
              <w:t xml:space="preserve"> 18.6% </w:t>
            </w:r>
          </w:p>
          <w:p w14:paraId="7C63DE43" w14:textId="77777777" w:rsidR="001B06CB" w:rsidRPr="003F5859" w:rsidRDefault="001B06CB" w:rsidP="00A7686B">
            <w:pPr>
              <w:spacing w:line="240" w:lineRule="auto"/>
              <w:rPr>
                <w:rFonts w:ascii="Times New Roman" w:eastAsia="Times New Roman" w:hAnsi="Times New Roman" w:cs="Times New Roman"/>
                <w:sz w:val="18"/>
                <w:szCs w:val="18"/>
              </w:rPr>
            </w:pPr>
          </w:p>
          <w:p w14:paraId="71F63FC0" w14:textId="1E52BA96"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Those with high BMI at baseline experienced greater weight gain (p&lt;0.05), as did those older in age (p&lt;0.05)</w:t>
            </w:r>
          </w:p>
        </w:tc>
      </w:tr>
      <w:tr w:rsidR="001B06CB" w:rsidRPr="003F5859" w14:paraId="7BFDFC0F" w14:textId="77777777" w:rsidTr="003F5859">
        <w:tc>
          <w:tcPr>
            <w:tcW w:w="1266" w:type="dxa"/>
            <w:tcMar>
              <w:top w:w="40" w:type="dxa"/>
              <w:left w:w="40" w:type="dxa"/>
              <w:bottom w:w="40" w:type="dxa"/>
              <w:right w:w="40" w:type="dxa"/>
            </w:tcMar>
          </w:tcPr>
          <w:p w14:paraId="6E8E5A0F" w14:textId="0B5C9A52" w:rsidR="001B06CB" w:rsidRPr="003F5859" w:rsidRDefault="001B06CB" w:rsidP="00EC6594">
            <w:pPr>
              <w:spacing w:line="240" w:lineRule="auto"/>
              <w:rPr>
                <w:rFonts w:ascii="Times New Roman" w:eastAsia="Times New Roman" w:hAnsi="Times New Roman" w:cs="Times New Roman"/>
                <w:sz w:val="18"/>
                <w:szCs w:val="18"/>
              </w:rPr>
            </w:pPr>
            <w:proofErr w:type="spellStart"/>
            <w:r w:rsidRPr="003F5859">
              <w:rPr>
                <w:rFonts w:ascii="Times New Roman" w:eastAsia="Times New Roman" w:hAnsi="Times New Roman" w:cs="Times New Roman"/>
                <w:sz w:val="18"/>
                <w:szCs w:val="18"/>
              </w:rPr>
              <w:t>Błaszczyk-Bębenek</w:t>
            </w:r>
            <w:proofErr w:type="spellEnd"/>
            <w:r w:rsidRPr="003F5859">
              <w:rPr>
                <w:rFonts w:ascii="Times New Roman" w:eastAsia="Times New Roman" w:hAnsi="Times New Roman" w:cs="Times New Roman"/>
                <w:sz w:val="18"/>
                <w:szCs w:val="18"/>
              </w:rPr>
              <w:t xml:space="preserve"> E et al. 2020</w:t>
            </w:r>
            <w:r w:rsidR="00FE5DF6" w:rsidRPr="003F5859">
              <w:rPr>
                <w:rFonts w:ascii="Times New Roman" w:eastAsia="Times New Roman" w:hAnsi="Times New Roman" w:cs="Times New Roman"/>
                <w:sz w:val="18"/>
                <w:szCs w:val="18"/>
              </w:rPr>
              <w:t xml:space="preserve"> </w:t>
            </w:r>
            <w:r w:rsidR="002A5E1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1","issue":"10","issued":{"date-parts":[["2020","10","1"]]},"page":"1-16","publisher":"Multidisciplinary Digital Publishing Institute  (MDPI)","title":"Nutrition Behaviors in Polish Adults before and during COVID-19 Lockdown","type":"article-journal","volume":"12"},"uris":["http://www.mendeley.com/documents/?uuid=86e09e42-4c75-3af6-9b01-feb154a94a49"]}],"mendeley":{"formattedCitation":"(26)","plainTextFormattedCitation":"(26)","previouslyFormattedCitation":"(26)"},"properties":{"noteIndex":0},"schema":"https://github.com/citation-style-language/schema/raw/master/csl-citation.json"}</w:instrText>
            </w:r>
            <w:r w:rsidR="002A5E1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26)</w:t>
            </w:r>
            <w:r w:rsidR="002A5E14" w:rsidRPr="003F5859">
              <w:rPr>
                <w:rFonts w:ascii="Times New Roman" w:eastAsia="Times New Roman" w:hAnsi="Times New Roman" w:cs="Times New Roman"/>
                <w:sz w:val="18"/>
                <w:szCs w:val="18"/>
                <w:vertAlign w:val="superscript"/>
              </w:rPr>
              <w:fldChar w:fldCharType="end"/>
            </w:r>
          </w:p>
        </w:tc>
        <w:tc>
          <w:tcPr>
            <w:tcW w:w="1134" w:type="dxa"/>
            <w:tcMar>
              <w:top w:w="40" w:type="dxa"/>
              <w:left w:w="40" w:type="dxa"/>
              <w:bottom w:w="40" w:type="dxa"/>
              <w:right w:w="40" w:type="dxa"/>
            </w:tcMar>
          </w:tcPr>
          <w:p w14:paraId="6621DC5F"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Poland</w:t>
            </w:r>
          </w:p>
        </w:tc>
        <w:tc>
          <w:tcPr>
            <w:tcW w:w="992" w:type="dxa"/>
            <w:tcMar>
              <w:top w:w="40" w:type="dxa"/>
              <w:left w:w="40" w:type="dxa"/>
              <w:bottom w:w="40" w:type="dxa"/>
              <w:right w:w="40" w:type="dxa"/>
            </w:tcMar>
          </w:tcPr>
          <w:p w14:paraId="3C100A25"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Cross-sectional</w:t>
            </w:r>
          </w:p>
        </w:tc>
        <w:tc>
          <w:tcPr>
            <w:tcW w:w="1134" w:type="dxa"/>
            <w:tcMar>
              <w:top w:w="40" w:type="dxa"/>
              <w:left w:w="40" w:type="dxa"/>
              <w:bottom w:w="40" w:type="dxa"/>
              <w:right w:w="40" w:type="dxa"/>
            </w:tcMar>
          </w:tcPr>
          <w:p w14:paraId="4E61FAEB"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312</w:t>
            </w:r>
          </w:p>
        </w:tc>
        <w:tc>
          <w:tcPr>
            <w:tcW w:w="2268" w:type="dxa"/>
            <w:shd w:val="clear" w:color="auto" w:fill="auto"/>
            <w:tcMar>
              <w:top w:w="100" w:type="dxa"/>
              <w:left w:w="100" w:type="dxa"/>
              <w:bottom w:w="100" w:type="dxa"/>
              <w:right w:w="100" w:type="dxa"/>
            </w:tcMar>
          </w:tcPr>
          <w:p w14:paraId="1FE3DC2B"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Age: </w:t>
            </w:r>
            <w:r w:rsidRPr="003F5859">
              <w:rPr>
                <w:rFonts w:ascii="Times New Roman" w:eastAsia="Times New Roman" w:hAnsi="Times New Roman" w:cs="Times New Roman"/>
                <w:sz w:val="18"/>
                <w:szCs w:val="18"/>
              </w:rPr>
              <w:t xml:space="preserve">41.12 ± 13.05 </w:t>
            </w:r>
          </w:p>
          <w:p w14:paraId="03822C73" w14:textId="77777777" w:rsidR="001B06CB" w:rsidRPr="003F5859" w:rsidRDefault="001B06CB" w:rsidP="00EC6594">
            <w:pPr>
              <w:spacing w:line="240" w:lineRule="auto"/>
              <w:rPr>
                <w:rFonts w:ascii="Times New Roman" w:eastAsia="Times New Roman" w:hAnsi="Times New Roman" w:cs="Times New Roman"/>
                <w:sz w:val="18"/>
                <w:szCs w:val="18"/>
              </w:rPr>
            </w:pPr>
          </w:p>
          <w:p w14:paraId="33EFEE8D"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Sex (F): </w:t>
            </w:r>
            <w:r w:rsidRPr="003F5859">
              <w:rPr>
                <w:rFonts w:ascii="Times New Roman" w:eastAsia="Times New Roman" w:hAnsi="Times New Roman" w:cs="Times New Roman"/>
                <w:sz w:val="18"/>
                <w:szCs w:val="18"/>
              </w:rPr>
              <w:t xml:space="preserve">200 (64.1%) </w:t>
            </w:r>
          </w:p>
          <w:p w14:paraId="169F6899" w14:textId="77777777" w:rsidR="001B06CB" w:rsidRPr="003F5859" w:rsidRDefault="001B06CB" w:rsidP="00EC6594">
            <w:pPr>
              <w:spacing w:line="240" w:lineRule="auto"/>
              <w:rPr>
                <w:rFonts w:ascii="Times New Roman" w:eastAsia="Times New Roman" w:hAnsi="Times New Roman" w:cs="Times New Roman"/>
                <w:sz w:val="18"/>
                <w:szCs w:val="18"/>
              </w:rPr>
            </w:pPr>
          </w:p>
          <w:p w14:paraId="7C7C7318" w14:textId="77777777" w:rsidR="001B06CB" w:rsidRPr="003F5859" w:rsidRDefault="001B06CB" w:rsidP="00EC6594">
            <w:pPr>
              <w:spacing w:line="240" w:lineRule="auto"/>
              <w:rPr>
                <w:rFonts w:ascii="Times New Roman" w:eastAsia="Times New Roman" w:hAnsi="Times New Roman" w:cs="Times New Roman"/>
                <w:b/>
                <w:sz w:val="18"/>
                <w:szCs w:val="18"/>
              </w:rPr>
            </w:pPr>
            <w:r w:rsidRPr="003F5859">
              <w:rPr>
                <w:rFonts w:ascii="Times New Roman" w:eastAsia="Times New Roman" w:hAnsi="Times New Roman" w:cs="Times New Roman"/>
                <w:b/>
                <w:sz w:val="18"/>
                <w:szCs w:val="18"/>
              </w:rPr>
              <w:t xml:space="preserve">Occupation/characteristics: </w:t>
            </w:r>
            <w:r w:rsidRPr="003F5859">
              <w:rPr>
                <w:rFonts w:ascii="Times New Roman" w:eastAsia="Times New Roman" w:hAnsi="Times New Roman" w:cs="Times New Roman"/>
                <w:sz w:val="18"/>
                <w:szCs w:val="18"/>
              </w:rPr>
              <w:t>Age &gt;18yo, not pregnant, no diseases requiring a specific diet</w:t>
            </w:r>
          </w:p>
        </w:tc>
        <w:tc>
          <w:tcPr>
            <w:tcW w:w="1186" w:type="dxa"/>
            <w:tcMar>
              <w:top w:w="40" w:type="dxa"/>
              <w:left w:w="40" w:type="dxa"/>
              <w:bottom w:w="40" w:type="dxa"/>
              <w:right w:w="40" w:type="dxa"/>
            </w:tcMar>
          </w:tcPr>
          <w:p w14:paraId="4D5864CA"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elf-reported weight</w:t>
            </w:r>
          </w:p>
        </w:tc>
        <w:tc>
          <w:tcPr>
            <w:tcW w:w="1470" w:type="dxa"/>
            <w:tcBorders>
              <w:right w:val="single" w:sz="6" w:space="0" w:color="000000"/>
            </w:tcBorders>
            <w:tcMar>
              <w:top w:w="40" w:type="dxa"/>
              <w:left w:w="40" w:type="dxa"/>
              <w:bottom w:w="40" w:type="dxa"/>
              <w:right w:w="40" w:type="dxa"/>
            </w:tcMar>
          </w:tcPr>
          <w:p w14:paraId="531F8A00" w14:textId="77777777"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tatistically significant increase in weight during confinement (Δ 0.56 ± 2.43 kg; p &lt; 0.0001).</w:t>
            </w:r>
          </w:p>
        </w:tc>
      </w:tr>
      <w:tr w:rsidR="001B06CB" w:rsidRPr="003F5859" w14:paraId="7BE5C829" w14:textId="77777777" w:rsidTr="003F5859">
        <w:tc>
          <w:tcPr>
            <w:tcW w:w="1266" w:type="dxa"/>
            <w:tcMar>
              <w:top w:w="40" w:type="dxa"/>
              <w:left w:w="40" w:type="dxa"/>
              <w:bottom w:w="40" w:type="dxa"/>
              <w:right w:w="40" w:type="dxa"/>
            </w:tcMar>
          </w:tcPr>
          <w:p w14:paraId="142A8005" w14:textId="6298037C"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Ismail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2A5E14" w:rsidRPr="003F5859">
              <w:rPr>
                <w:rFonts w:ascii="Times New Roman" w:eastAsia="Times New Roman" w:hAnsi="Times New Roman" w:cs="Times New Roman"/>
                <w:sz w:val="18"/>
                <w:szCs w:val="18"/>
                <w:vertAlign w:val="superscript"/>
              </w:rPr>
              <w:fldChar w:fldCharType="begin" w:fldLock="1"/>
            </w:r>
            <w:r w:rsidR="00186D65" w:rsidRPr="003F5859">
              <w:rPr>
                <w:rFonts w:ascii="Times New Roman" w:eastAsia="Times New Roman" w:hAnsi="Times New Roman" w:cs="Times New Roman"/>
                <w:sz w:val="18"/>
                <w:szCs w:val="18"/>
                <w:vertAlign w:val="superscript"/>
              </w:rPr>
              <w:instrText>ADDIN CSL_CITATION {"citationItems":[{"id":"ITEM-1","itemData":{"DOI":"10.1017/S0007114520004547","ISSN":"1475-2662","PMID":"33198840","abstract":"Coronavirus disease 2019 (COVID-19) has rapidly spread globally, forcing countries to apply lockdowns and strict social distancing measures. The aim of this study was to assess eating habits and lifestyle behaviours among residents of the Middle East and North Africa (MENA) region during the lockdown. A cross-sectional study among adult residents of the MENA region was conducted using an online questionnaire designed on Google Forms during April 2020. A total of 2970 participants from eighteen countries participated in the present study. During the pandemic, over 30 % reported weight gain, 6·2 % consumed five or more meals per d compared with 2·2 % before the pandemic (P &lt; 0·001) and 48·8 % did not consume fruits on a daily basis. Moreover, 39·1 % did not engage in physical activity, and over 35 % spent more than 5 h/d on screens. A significant association between the frequency of training during the pandemic and the reported change in weight was found (P &lt; 0·001). A significantly higher percentage of participants reported physical and emotional exhaustion, irritability and tension either all the time or a large part of the time during the pandemic (P &lt; 0·001). Although a high percentage of participants reported sleeping more hours per night during the pandemic, 63 % had sleep disturbances. The study highlights that the lockdown due to the COVID-19 pandemic caused a variety of lifestyle changes, physical inactivity and psychological problems among adults in the MENA region.","author":[{"dropping-particle":"","family":"L","given":"Cheikh Ismail","non-dropping-particle":"","parse-names":false,"suffix":""},{"dropping-particle":"","family":"TM","given":"Osaili","non-dropping-particle":"","parse-names":false,"suffix":""},{"dropping-particle":"","family":"MN","given":"Mohamad","non-dropping-particle":"","parse-names":false,"suffix":""},{"dropping-particle":"","family":"A","given":"Al Marzouqi","non-dropping-particle":"","parse-names":false,"suffix":""},{"dropping-particle":"","family":"AH","given":"Jarrar","non-dropping-particle":"","parse-names":false,"suffix":""},{"dropping-particle":"","family":"A","given":"Zampelas","non-dropping-particle":"","parse-names":false,"suffix":""},{"dropping-particle":"","family":"C","given":"Habib-Mourad","non-dropping-particle":"","parse-names":false,"suffix":""},{"dropping-particle":"","family":"D","given":"Omar Abu Jamous","non-dropping-particle":"","parse-names":false,"suffix":""},{"dropping-particle":"","family":"HI","given":"Ali","non-dropping-particle":"","parse-names":false,"suffix":""},{"dropping-particle":"","family":"H","given":"Al Sabbah","non-dropping-particle":"","parse-names":false,"suffix":""},{"dropping-particle":"","family":"H","given":"Hasan","non-dropping-particle":"","parse-names":false,"suffix":""},{"dropping-particle":"","family":"LMR","given":"AlMarzooqi","non-dropping-particle":"","parse-names":false,"suffix":""},{"dropping-particle":"","family":"L","given":"Stojanovska","non-dropping-particle":"","parse-names":false,"suffix":""},{"dropping-particle":"","family":"M","given":"Hashim","non-dropping-particle":"","parse-names":false,"suffix":""},{"dropping-particle":"","family":"RR","given":"Shaker Obaid","non-dropping-particle":"","parse-names":false,"suffix":""},{"dropping-particle":"","family":"S","given":"ElFeky","non-dropping-particle":"","parse-names":false,"suffix":""},{"dropping-particle":"","family":"ST","given":"Saleh","non-dropping-particle":"","parse-names":false,"suffix":""},{"dropping-particle":"","family":"ZAM","given":"Shawar","non-dropping-particle":"","parse-names":false,"suffix":""},{"dropping-particle":"","family":"AS","given":"Al Dhaheri","non-dropping-particle":"","parse-names":false,"suffix":""}],"container-title":"The British journal of nutrition","id":"ITEM-1","issue":"5","issued":{"date-parts":[["2021","9","14"]]},"page":"757-766","publisher":"Br J Nutr","title":"Assessment of eating habits and lifestyle during the coronavirus 2019 pandemic in the Middle East and North Africa region: a cross-sectional study","type":"article-journal","volume":"126"},"uris":["http://www.mendeley.com/documents/?uuid=6970248a-7405-32b7-826d-8aa832fcd396"]}],"mendeley":{"formattedCitation":"(22)","plainTextFormattedCitation":"(22)","previouslyFormattedCitation":"(22)"},"properties":{"noteIndex":0},"schema":"https://github.com/citation-style-language/schema/raw/master/csl-citation.json"}</w:instrText>
            </w:r>
            <w:r w:rsidR="002A5E14" w:rsidRPr="003F5859">
              <w:rPr>
                <w:rFonts w:ascii="Times New Roman" w:eastAsia="Times New Roman" w:hAnsi="Times New Roman" w:cs="Times New Roman"/>
                <w:sz w:val="18"/>
                <w:szCs w:val="18"/>
                <w:vertAlign w:val="superscript"/>
              </w:rPr>
              <w:fldChar w:fldCharType="separate"/>
            </w:r>
            <w:r w:rsidR="000B6734" w:rsidRPr="003F5859">
              <w:rPr>
                <w:rFonts w:ascii="Times New Roman" w:eastAsia="Times New Roman" w:hAnsi="Times New Roman" w:cs="Times New Roman"/>
                <w:noProof/>
                <w:sz w:val="18"/>
                <w:szCs w:val="18"/>
              </w:rPr>
              <w:t>(22)</w:t>
            </w:r>
            <w:r w:rsidR="002A5E14" w:rsidRPr="003F5859">
              <w:rPr>
                <w:rFonts w:ascii="Times New Roman" w:eastAsia="Times New Roman" w:hAnsi="Times New Roman" w:cs="Times New Roman"/>
                <w:sz w:val="18"/>
                <w:szCs w:val="18"/>
                <w:vertAlign w:val="superscript"/>
              </w:rPr>
              <w:fldChar w:fldCharType="end"/>
            </w:r>
          </w:p>
        </w:tc>
        <w:tc>
          <w:tcPr>
            <w:tcW w:w="1134" w:type="dxa"/>
            <w:tcMar>
              <w:top w:w="40" w:type="dxa"/>
              <w:left w:w="40" w:type="dxa"/>
              <w:bottom w:w="40" w:type="dxa"/>
              <w:right w:w="40" w:type="dxa"/>
            </w:tcMar>
          </w:tcPr>
          <w:p w14:paraId="7FB67C1A"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Middle east and North Africa</w:t>
            </w:r>
          </w:p>
          <w:p w14:paraId="3D7DF9E3" w14:textId="77777777" w:rsidR="001B06CB" w:rsidRPr="003F5859" w:rsidRDefault="001B06CB" w:rsidP="00EC6594">
            <w:pPr>
              <w:spacing w:line="240" w:lineRule="auto"/>
              <w:rPr>
                <w:rFonts w:ascii="Times New Roman" w:eastAsia="Times New Roman" w:hAnsi="Times New Roman" w:cs="Times New Roman"/>
                <w:sz w:val="18"/>
                <w:szCs w:val="18"/>
              </w:rPr>
            </w:pPr>
          </w:p>
        </w:tc>
        <w:tc>
          <w:tcPr>
            <w:tcW w:w="992" w:type="dxa"/>
            <w:tcMar>
              <w:top w:w="40" w:type="dxa"/>
              <w:left w:w="40" w:type="dxa"/>
              <w:bottom w:w="40" w:type="dxa"/>
              <w:right w:w="40" w:type="dxa"/>
            </w:tcMar>
          </w:tcPr>
          <w:p w14:paraId="24E84A8A" w14:textId="16C3E716"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Cross sectional </w:t>
            </w:r>
          </w:p>
        </w:tc>
        <w:tc>
          <w:tcPr>
            <w:tcW w:w="1134" w:type="dxa"/>
            <w:tcMar>
              <w:top w:w="40" w:type="dxa"/>
              <w:left w:w="40" w:type="dxa"/>
              <w:bottom w:w="40" w:type="dxa"/>
              <w:right w:w="40" w:type="dxa"/>
            </w:tcMar>
          </w:tcPr>
          <w:p w14:paraId="7E805823" w14:textId="7484F15C"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2970</w:t>
            </w:r>
          </w:p>
        </w:tc>
        <w:tc>
          <w:tcPr>
            <w:tcW w:w="2268" w:type="dxa"/>
            <w:shd w:val="clear" w:color="auto" w:fill="auto"/>
            <w:tcMar>
              <w:top w:w="100" w:type="dxa"/>
              <w:left w:w="100" w:type="dxa"/>
              <w:bottom w:w="100" w:type="dxa"/>
              <w:right w:w="100" w:type="dxa"/>
            </w:tcMar>
          </w:tcPr>
          <w:p w14:paraId="2B2C435F"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Age: </w:t>
            </w:r>
            <w:r w:rsidRPr="003F5859">
              <w:rPr>
                <w:rFonts w:ascii="Times New Roman" w:eastAsia="Times New Roman" w:hAnsi="Times New Roman" w:cs="Times New Roman"/>
                <w:sz w:val="18"/>
                <w:szCs w:val="18"/>
              </w:rPr>
              <w:t>18+</w:t>
            </w:r>
          </w:p>
          <w:p w14:paraId="5C214B2F" w14:textId="77777777" w:rsidR="001B06CB" w:rsidRPr="003F5859" w:rsidRDefault="001B06CB" w:rsidP="00A7686B">
            <w:pPr>
              <w:spacing w:line="240" w:lineRule="auto"/>
              <w:rPr>
                <w:rFonts w:ascii="Times New Roman" w:eastAsia="Times New Roman" w:hAnsi="Times New Roman" w:cs="Times New Roman"/>
                <w:b/>
                <w:sz w:val="18"/>
                <w:szCs w:val="18"/>
              </w:rPr>
            </w:pPr>
          </w:p>
          <w:p w14:paraId="044E2258"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Sex (F):</w:t>
            </w:r>
            <w:r w:rsidRPr="003F5859">
              <w:rPr>
                <w:rFonts w:ascii="Times New Roman" w:eastAsia="Times New Roman" w:hAnsi="Times New Roman" w:cs="Times New Roman"/>
                <w:sz w:val="18"/>
                <w:szCs w:val="18"/>
              </w:rPr>
              <w:t xml:space="preserve"> 2126 (71.6%)</w:t>
            </w:r>
          </w:p>
          <w:p w14:paraId="44883C65" w14:textId="77777777" w:rsidR="001B06CB" w:rsidRPr="003F5859" w:rsidRDefault="001B06CB" w:rsidP="00A7686B">
            <w:pPr>
              <w:spacing w:line="240" w:lineRule="auto"/>
              <w:rPr>
                <w:rFonts w:ascii="Times New Roman" w:eastAsia="Times New Roman" w:hAnsi="Times New Roman" w:cs="Times New Roman"/>
                <w:sz w:val="18"/>
                <w:szCs w:val="18"/>
              </w:rPr>
            </w:pPr>
          </w:p>
          <w:p w14:paraId="1CC225E9" w14:textId="3981D1E6" w:rsidR="001B06CB" w:rsidRPr="003F5859" w:rsidRDefault="001B06CB" w:rsidP="00EC6594">
            <w:pPr>
              <w:spacing w:line="240" w:lineRule="auto"/>
              <w:rPr>
                <w:rFonts w:ascii="Times New Roman" w:eastAsia="Times New Roman" w:hAnsi="Times New Roman" w:cs="Times New Roman"/>
                <w:b/>
                <w:sz w:val="18"/>
                <w:szCs w:val="18"/>
              </w:rPr>
            </w:pPr>
            <w:r w:rsidRPr="003F5859">
              <w:rPr>
                <w:rFonts w:ascii="Times New Roman" w:eastAsia="Times New Roman" w:hAnsi="Times New Roman" w:cs="Times New Roman"/>
                <w:b/>
                <w:sz w:val="18"/>
                <w:szCs w:val="18"/>
              </w:rPr>
              <w:t xml:space="preserve">Occupation/characteristics: </w:t>
            </w:r>
            <w:r w:rsidRPr="003F5859">
              <w:rPr>
                <w:rFonts w:ascii="Times New Roman" w:eastAsia="Times New Roman" w:hAnsi="Times New Roman" w:cs="Times New Roman"/>
                <w:sz w:val="18"/>
                <w:szCs w:val="18"/>
              </w:rPr>
              <w:t xml:space="preserve">General population </w:t>
            </w:r>
          </w:p>
        </w:tc>
        <w:tc>
          <w:tcPr>
            <w:tcW w:w="1186" w:type="dxa"/>
            <w:tcMar>
              <w:top w:w="40" w:type="dxa"/>
              <w:left w:w="40" w:type="dxa"/>
              <w:bottom w:w="40" w:type="dxa"/>
              <w:right w:w="40" w:type="dxa"/>
            </w:tcMar>
          </w:tcPr>
          <w:p w14:paraId="5F352466" w14:textId="445E2AEA"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elf-reported weight</w:t>
            </w:r>
          </w:p>
        </w:tc>
        <w:tc>
          <w:tcPr>
            <w:tcW w:w="1470" w:type="dxa"/>
            <w:tcBorders>
              <w:right w:val="single" w:sz="6" w:space="0" w:color="000000"/>
            </w:tcBorders>
            <w:tcMar>
              <w:top w:w="40" w:type="dxa"/>
              <w:left w:w="40" w:type="dxa"/>
              <w:bottom w:w="40" w:type="dxa"/>
              <w:right w:w="40" w:type="dxa"/>
            </w:tcMar>
          </w:tcPr>
          <w:p w14:paraId="6BA11BFC"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No weight changes:</w:t>
            </w:r>
            <w:r w:rsidRPr="003F5859">
              <w:rPr>
                <w:rFonts w:ascii="Times New Roman" w:eastAsia="Times New Roman" w:hAnsi="Times New Roman" w:cs="Times New Roman"/>
                <w:sz w:val="18"/>
                <w:szCs w:val="18"/>
              </w:rPr>
              <w:t xml:space="preserve"> 43.9%</w:t>
            </w:r>
          </w:p>
          <w:p w14:paraId="1EBB8F9B" w14:textId="77777777" w:rsidR="001B06CB" w:rsidRPr="003F5859" w:rsidRDefault="001B06CB" w:rsidP="00A7686B">
            <w:pPr>
              <w:spacing w:line="240" w:lineRule="auto"/>
              <w:rPr>
                <w:rFonts w:ascii="Times New Roman" w:eastAsia="Times New Roman" w:hAnsi="Times New Roman" w:cs="Times New Roman"/>
                <w:sz w:val="18"/>
                <w:szCs w:val="18"/>
              </w:rPr>
            </w:pPr>
          </w:p>
          <w:p w14:paraId="1C80E6EE"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Weight increase:</w:t>
            </w:r>
            <w:r w:rsidRPr="003F5859">
              <w:rPr>
                <w:rFonts w:ascii="Times New Roman" w:eastAsia="Times New Roman" w:hAnsi="Times New Roman" w:cs="Times New Roman"/>
                <w:sz w:val="18"/>
                <w:szCs w:val="18"/>
              </w:rPr>
              <w:t xml:space="preserve"> 30.3%</w:t>
            </w:r>
          </w:p>
          <w:p w14:paraId="18280617" w14:textId="77777777" w:rsidR="001B06CB" w:rsidRPr="003F5859" w:rsidRDefault="001B06CB" w:rsidP="00A7686B">
            <w:pPr>
              <w:spacing w:line="240" w:lineRule="auto"/>
              <w:rPr>
                <w:rFonts w:ascii="Times New Roman" w:eastAsia="Times New Roman" w:hAnsi="Times New Roman" w:cs="Times New Roman"/>
                <w:sz w:val="18"/>
                <w:szCs w:val="18"/>
              </w:rPr>
            </w:pPr>
          </w:p>
          <w:p w14:paraId="527E5AB9"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u w:val="single"/>
              </w:rPr>
              <w:t>Weight decrease</w:t>
            </w:r>
            <w:r w:rsidRPr="003F5859">
              <w:rPr>
                <w:rFonts w:ascii="Times New Roman" w:eastAsia="Times New Roman" w:hAnsi="Times New Roman" w:cs="Times New Roman"/>
                <w:sz w:val="18"/>
                <w:szCs w:val="18"/>
              </w:rPr>
              <w:t xml:space="preserve">: 16.9% </w:t>
            </w:r>
          </w:p>
          <w:p w14:paraId="546B5827" w14:textId="77777777" w:rsidR="001B06CB" w:rsidRPr="003F5859" w:rsidRDefault="001B06CB" w:rsidP="00A7686B">
            <w:pPr>
              <w:spacing w:line="240" w:lineRule="auto"/>
              <w:rPr>
                <w:rFonts w:ascii="Times New Roman" w:eastAsia="Times New Roman" w:hAnsi="Times New Roman" w:cs="Times New Roman"/>
                <w:i/>
                <w:iCs/>
                <w:sz w:val="18"/>
                <w:szCs w:val="18"/>
              </w:rPr>
            </w:pPr>
            <w:r w:rsidRPr="003F5859">
              <w:rPr>
                <w:rFonts w:ascii="Times New Roman" w:eastAsia="Times New Roman" w:hAnsi="Times New Roman" w:cs="Times New Roman"/>
                <w:i/>
                <w:iCs/>
                <w:sz w:val="18"/>
                <w:szCs w:val="18"/>
              </w:rPr>
              <w:t>P value NR</w:t>
            </w:r>
          </w:p>
          <w:p w14:paraId="3521AE0E" w14:textId="77777777" w:rsidR="001B06CB" w:rsidRPr="003F5859" w:rsidRDefault="001B06CB" w:rsidP="00A7686B">
            <w:pPr>
              <w:spacing w:line="240" w:lineRule="auto"/>
              <w:rPr>
                <w:rFonts w:ascii="Times New Roman" w:eastAsia="Times New Roman" w:hAnsi="Times New Roman" w:cs="Times New Roman"/>
                <w:sz w:val="18"/>
                <w:szCs w:val="18"/>
              </w:rPr>
            </w:pPr>
          </w:p>
          <w:p w14:paraId="14C24535" w14:textId="681F196A"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ignificant association between physical activity and reported change in weight (p&lt;0.001).</w:t>
            </w:r>
          </w:p>
        </w:tc>
      </w:tr>
      <w:tr w:rsidR="001B06CB" w:rsidRPr="003F5859" w14:paraId="2B92C823" w14:textId="77777777" w:rsidTr="003F5859">
        <w:tc>
          <w:tcPr>
            <w:tcW w:w="1266" w:type="dxa"/>
            <w:tcMar>
              <w:top w:w="40" w:type="dxa"/>
              <w:left w:w="40" w:type="dxa"/>
              <w:bottom w:w="40" w:type="dxa"/>
              <w:right w:w="40" w:type="dxa"/>
            </w:tcMar>
          </w:tcPr>
          <w:p w14:paraId="6E72A952" w14:textId="0416FDC2" w:rsidR="001B06CB" w:rsidRPr="003F5859" w:rsidRDefault="001B06CB" w:rsidP="00EC6594">
            <w:pPr>
              <w:spacing w:line="240" w:lineRule="auto"/>
              <w:rPr>
                <w:rFonts w:ascii="Times New Roman" w:eastAsia="Times New Roman" w:hAnsi="Times New Roman" w:cs="Times New Roman"/>
                <w:sz w:val="18"/>
                <w:szCs w:val="18"/>
              </w:rPr>
            </w:pPr>
            <w:proofErr w:type="spellStart"/>
            <w:r w:rsidRPr="003F5859">
              <w:rPr>
                <w:rFonts w:ascii="Times New Roman" w:eastAsia="Times New Roman" w:hAnsi="Times New Roman" w:cs="Times New Roman"/>
                <w:sz w:val="18"/>
                <w:szCs w:val="18"/>
              </w:rPr>
              <w:t>Pišot</w:t>
            </w:r>
            <w:proofErr w:type="spellEnd"/>
            <w:r w:rsidRPr="003F5859">
              <w:rPr>
                <w:rFonts w:ascii="Times New Roman" w:eastAsia="Times New Roman" w:hAnsi="Times New Roman" w:cs="Times New Roman"/>
                <w:sz w:val="18"/>
                <w:szCs w:val="18"/>
              </w:rPr>
              <w:t xml:space="preserve"> </w:t>
            </w:r>
            <w:r w:rsidR="00590E2C" w:rsidRPr="003F5859">
              <w:rPr>
                <w:rFonts w:ascii="Times New Roman" w:eastAsia="Times New Roman" w:hAnsi="Times New Roman" w:cs="Times New Roman"/>
                <w:sz w:val="18"/>
                <w:szCs w:val="18"/>
              </w:rPr>
              <w:t xml:space="preserve">et al. </w:t>
            </w:r>
            <w:r w:rsidRPr="003F5859">
              <w:rPr>
                <w:rFonts w:ascii="Times New Roman" w:eastAsia="Times New Roman" w:hAnsi="Times New Roman" w:cs="Times New Roman"/>
                <w:sz w:val="18"/>
                <w:szCs w:val="18"/>
              </w:rPr>
              <w:t>2020</w:t>
            </w:r>
            <w:r w:rsidR="00FE5DF6" w:rsidRPr="003F5859">
              <w:rPr>
                <w:rFonts w:ascii="Times New Roman" w:eastAsia="Times New Roman" w:hAnsi="Times New Roman" w:cs="Times New Roman"/>
                <w:sz w:val="18"/>
                <w:szCs w:val="18"/>
              </w:rPr>
              <w:t xml:space="preserve"> </w:t>
            </w:r>
            <w:r w:rsidR="002A5E14" w:rsidRPr="003F5859">
              <w:rPr>
                <w:rFonts w:ascii="Times New Roman" w:eastAsia="Times New Roman" w:hAnsi="Times New Roman" w:cs="Times New Roman"/>
                <w:sz w:val="18"/>
                <w:szCs w:val="18"/>
                <w:vertAlign w:val="superscript"/>
              </w:rPr>
              <w:fldChar w:fldCharType="begin" w:fldLock="1"/>
            </w:r>
            <w:r w:rsidR="00851B65" w:rsidRPr="003F5859">
              <w:rPr>
                <w:rFonts w:ascii="Times New Roman" w:eastAsia="Times New Roman" w:hAnsi="Times New Roman" w:cs="Times New Roman"/>
                <w:sz w:val="18"/>
                <w:szCs w:val="18"/>
                <w:vertAlign w:val="superscript"/>
              </w:rPr>
              <w:instrText>ADDIN CSL_CITATION {"citationItems":[{"id":"ITEM-1","itemData":{"DOI":"10.1093/EURPUB/CKAA157","abstract":"Background: The extreme social circumstances caused by declared COVID-19 pandemic deeply intervene people's everyday life and should not be neglected but seen through the view of social reality pinpointing the 'ordinary' people. In this article, authors explored basic segments of everyday and their subjective perception to what extent sleeping habits, physical inactivity, physical activity, nutritional habits and smoking have changed. Methods: The online survey was conducted in nine European countries (Bosnia and Herzegovina, Croatia, Greece, Kosovo</w:instrText>
            </w:r>
            <w:r w:rsidR="00851B65" w:rsidRPr="003F5859">
              <w:rPr>
                <w:rFonts w:ascii="Cambria Math" w:eastAsia="Times New Roman" w:hAnsi="Cambria Math" w:cs="Cambria Math"/>
                <w:sz w:val="18"/>
                <w:szCs w:val="18"/>
                <w:vertAlign w:val="superscript"/>
              </w:rPr>
              <w:instrText>∗</w:instrText>
            </w:r>
            <w:r w:rsidR="00851B65" w:rsidRPr="003F5859">
              <w:rPr>
                <w:rFonts w:ascii="Times New Roman" w:eastAsia="Times New Roman" w:hAnsi="Times New Roman" w:cs="Times New Roman"/>
                <w:sz w:val="18"/>
                <w:szCs w:val="18"/>
                <w:vertAlign w:val="superscript"/>
              </w:rPr>
              <w:instrText>, Italy, Serbia, Slovakia, Slovenia and Spain) in 4108 participants, aged 15-82 years. The survey took place 30-40 days after World Health Organization declared COVID-19 pandemic state, from 15 April to 3 May 2020. Results: The results have shown 30 min longer sleeping time, 50% longer physical inactivity time, 65% longer screen time, 43% shorter walking time, 24% shorter sport time and 37% longer physical work time. Additionally, body mass gains (0.3 kg) could be explained in 20.6% with meals sizes, unhealthy food consumption, screen time and sport time. Further, respondents reported more regular meals (44%) and healthier meals with less alcohol consumption and less smoking, which have been positive outcomes of home confinement. Conclusion: The findings draw attention to negative changes in everyday praxis (inactivity, body mass gain) after such a short period. Because of possible risk to population's health (especially of countries such as Italy and Spain with serious threat and more stringent measures), findings enable development of recommendations for maintaining healthy lifestyle habits with minimal negative health consequences in similar pandemic circumstances.","author":[{"dropping-particle":"","family":"Pišot","given":"Saša","non-dropping-particle":"","parse-names":false,"suffix":""},{"dropping-particle":"","family":"Milovanović","given":"Ivana","non-dropping-particle":"","parse-names":false,"suffix":""},{"dropping-particle":"","family":"Šimunič","given":"Boštjan","non-dropping-particle":"","parse-names":false,"suffix":""},{"dropping-particle":"","family":"Gentile","given":"Ambra","non-dropping-particle":"","parse-names":false,"suffix":""},{"dropping-particle":"","family":"Bosnar","given":"Ksenija","non-dropping-particle":"","parse-names":false,"suffix":""},{"dropping-particle":"","family":"Prot","given":"Franjo","non-dropping-particle":"","parse-names":false,"suffix":""},{"dropping-particle":"","family":"Bianco","given":"Antonino","non-dropping-particle":"","parse-names":false,"suffix":""},{"dropping-particle":"","family":"Coco","given":"Gianluca","non-dropping-particle":"Lo","parse-names":false,"suffix":""},{"dropping-particle":"","family":"Bartoluci","given":"Sunčica","non-dropping-particle":"","parse-names":false,"suffix":""},{"dropping-particle":"","family":"Katović","given":"Darko","non-dropping-particle":"","parse-names":false,"suffix":""},{"dropping-particle":"","family":"Bakalár","given":"Peter","non-dropping-particle":"","parse-names":false,"suffix":""},{"dropping-particle":"","family":"Kovalik Slančová","given":"Terézia","non-dropping-particle":"","parse-names":false,"suffix":""},{"dropping-particle":"","family":"Tlučáková","given":"Lenka","non-dropping-particle":"","parse-names":false,"suffix":""},{"dropping-particle":"","family":"Casals","given":"Cristina","non-dropping-particle":"","parse-names":false,"suffix":""},{"dropping-particle":"","family":"Feka","given":"Kaltrina","non-dropping-particle":"","parse-names":false,"suffix":""},{"dropping-particle":"","family":"Christogianni","given":"Aikaterini","non-dropping-particle":"","parse-names":false,"suffix":""},{"dropping-particle":"","family":"Drid","given":"Patrik","non-dropping-particle":"","parse-names":false,"suffix":""}],"container-title":"European Journal of Public Health","id":"ITEM-1","issue":"6","issued":{"date-parts":[["2020","12","1"]]},"page":"1181-1186","publisher":"Oxford University Press","title":"Maintaining everyday life praxis in the time of COVID-19 pandemic measures (ELP-COVID-19 survey)","type":"article-journal","volume":"30"},"uris":["http://www.mendeley.com/documents/?uuid=ad2e3c50-4892-3a96-ab9c-ea44c34f1267"]}],"mendeley":{"formattedCitation":"(27)","plainTextFormattedCitation":"(27)","previouslyFormattedCitation":"(27)"},"properties":{"noteIndex":0},"schema":"https://github.com/citation-style-language/schema/raw/master/csl-citation.json"}</w:instrText>
            </w:r>
            <w:r w:rsidR="002A5E14" w:rsidRPr="003F5859">
              <w:rPr>
                <w:rFonts w:ascii="Times New Roman" w:eastAsia="Times New Roman" w:hAnsi="Times New Roman" w:cs="Times New Roman"/>
                <w:sz w:val="18"/>
                <w:szCs w:val="18"/>
                <w:vertAlign w:val="superscript"/>
              </w:rPr>
              <w:fldChar w:fldCharType="separate"/>
            </w:r>
            <w:r w:rsidR="00304558" w:rsidRPr="003F5859">
              <w:rPr>
                <w:rFonts w:ascii="Times New Roman" w:eastAsia="Times New Roman" w:hAnsi="Times New Roman" w:cs="Times New Roman"/>
                <w:noProof/>
                <w:sz w:val="18"/>
                <w:szCs w:val="18"/>
              </w:rPr>
              <w:t>(27)</w:t>
            </w:r>
            <w:r w:rsidR="002A5E14" w:rsidRPr="003F5859">
              <w:rPr>
                <w:rFonts w:ascii="Times New Roman" w:eastAsia="Times New Roman" w:hAnsi="Times New Roman" w:cs="Times New Roman"/>
                <w:sz w:val="18"/>
                <w:szCs w:val="18"/>
                <w:vertAlign w:val="superscript"/>
              </w:rPr>
              <w:fldChar w:fldCharType="end"/>
            </w:r>
          </w:p>
        </w:tc>
        <w:tc>
          <w:tcPr>
            <w:tcW w:w="1134" w:type="dxa"/>
            <w:tcMar>
              <w:top w:w="40" w:type="dxa"/>
              <w:left w:w="40" w:type="dxa"/>
              <w:bottom w:w="40" w:type="dxa"/>
              <w:right w:w="40" w:type="dxa"/>
            </w:tcMar>
          </w:tcPr>
          <w:p w14:paraId="3FD6B1FD" w14:textId="6996B700"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 9 European countries (Croatia, Italy, Serbia, Slovakia, Spain, Greece, Bosnia and Kosovo)</w:t>
            </w:r>
          </w:p>
        </w:tc>
        <w:tc>
          <w:tcPr>
            <w:tcW w:w="992" w:type="dxa"/>
            <w:tcMar>
              <w:top w:w="40" w:type="dxa"/>
              <w:left w:w="40" w:type="dxa"/>
              <w:bottom w:w="40" w:type="dxa"/>
              <w:right w:w="40" w:type="dxa"/>
            </w:tcMar>
          </w:tcPr>
          <w:p w14:paraId="2A7712D9" w14:textId="55F76F83"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 xml:space="preserve">Cross sectional </w:t>
            </w:r>
          </w:p>
        </w:tc>
        <w:tc>
          <w:tcPr>
            <w:tcW w:w="1134" w:type="dxa"/>
            <w:tcMar>
              <w:top w:w="40" w:type="dxa"/>
              <w:left w:w="40" w:type="dxa"/>
              <w:bottom w:w="40" w:type="dxa"/>
              <w:right w:w="40" w:type="dxa"/>
            </w:tcMar>
          </w:tcPr>
          <w:p w14:paraId="351AE3CD" w14:textId="107DDFBE"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4108</w:t>
            </w:r>
          </w:p>
        </w:tc>
        <w:tc>
          <w:tcPr>
            <w:tcW w:w="2268" w:type="dxa"/>
            <w:shd w:val="clear" w:color="auto" w:fill="auto"/>
            <w:tcMar>
              <w:top w:w="100" w:type="dxa"/>
              <w:left w:w="100" w:type="dxa"/>
              <w:bottom w:w="100" w:type="dxa"/>
              <w:right w:w="100" w:type="dxa"/>
            </w:tcMar>
          </w:tcPr>
          <w:p w14:paraId="47FD25C2"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Age:</w:t>
            </w:r>
            <w:r w:rsidRPr="003F5859">
              <w:rPr>
                <w:rFonts w:ascii="Times New Roman" w:eastAsia="Times New Roman" w:hAnsi="Times New Roman" w:cs="Times New Roman"/>
                <w:sz w:val="18"/>
                <w:szCs w:val="18"/>
              </w:rPr>
              <w:t>32.0 (13.2)</w:t>
            </w:r>
          </w:p>
          <w:p w14:paraId="559E63FC" w14:textId="77777777" w:rsidR="001B06CB" w:rsidRPr="003F5859" w:rsidRDefault="001B06CB" w:rsidP="00A7686B">
            <w:pPr>
              <w:spacing w:line="240" w:lineRule="auto"/>
              <w:rPr>
                <w:rFonts w:ascii="Times New Roman" w:eastAsia="Times New Roman" w:hAnsi="Times New Roman" w:cs="Times New Roman"/>
                <w:sz w:val="18"/>
                <w:szCs w:val="18"/>
              </w:rPr>
            </w:pPr>
          </w:p>
          <w:p w14:paraId="386E9297" w14:textId="77777777" w:rsidR="001B06CB" w:rsidRPr="003F5859" w:rsidRDefault="001B06CB" w:rsidP="00A7686B">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b/>
                <w:sz w:val="18"/>
                <w:szCs w:val="18"/>
              </w:rPr>
              <w:t xml:space="preserve">Sex (F): </w:t>
            </w:r>
            <w:r w:rsidRPr="003F5859">
              <w:rPr>
                <w:rFonts w:ascii="Times New Roman" w:eastAsia="Times New Roman" w:hAnsi="Times New Roman" w:cs="Times New Roman"/>
                <w:sz w:val="18"/>
                <w:szCs w:val="18"/>
              </w:rPr>
              <w:t>2581 (62.8%)</w:t>
            </w:r>
          </w:p>
          <w:p w14:paraId="04FA6EBF" w14:textId="77777777" w:rsidR="001B06CB" w:rsidRPr="003F5859" w:rsidRDefault="001B06CB" w:rsidP="00A7686B">
            <w:pPr>
              <w:spacing w:line="240" w:lineRule="auto"/>
              <w:rPr>
                <w:rFonts w:ascii="Times New Roman" w:eastAsia="Times New Roman" w:hAnsi="Times New Roman" w:cs="Times New Roman"/>
                <w:sz w:val="18"/>
                <w:szCs w:val="18"/>
              </w:rPr>
            </w:pPr>
          </w:p>
          <w:p w14:paraId="63A2088F" w14:textId="1677383B" w:rsidR="001B06CB" w:rsidRPr="003F5859" w:rsidRDefault="001B06CB" w:rsidP="00A7686B">
            <w:pPr>
              <w:spacing w:line="240" w:lineRule="auto"/>
              <w:rPr>
                <w:rFonts w:ascii="Times New Roman" w:eastAsia="Times New Roman" w:hAnsi="Times New Roman" w:cs="Times New Roman"/>
                <w:b/>
                <w:sz w:val="18"/>
                <w:szCs w:val="18"/>
              </w:rPr>
            </w:pPr>
            <w:r w:rsidRPr="003F5859">
              <w:rPr>
                <w:rFonts w:ascii="Times New Roman" w:eastAsia="Times New Roman" w:hAnsi="Times New Roman" w:cs="Times New Roman"/>
                <w:b/>
                <w:sz w:val="18"/>
                <w:szCs w:val="18"/>
              </w:rPr>
              <w:t>Occupation/characteristic</w:t>
            </w:r>
            <w:r w:rsidRPr="003F5859">
              <w:rPr>
                <w:rFonts w:ascii="Times New Roman" w:eastAsia="Times New Roman" w:hAnsi="Times New Roman" w:cs="Times New Roman"/>
                <w:sz w:val="18"/>
                <w:szCs w:val="18"/>
              </w:rPr>
              <w:t>: General population</w:t>
            </w:r>
          </w:p>
        </w:tc>
        <w:tc>
          <w:tcPr>
            <w:tcW w:w="1186" w:type="dxa"/>
            <w:tcMar>
              <w:top w:w="40" w:type="dxa"/>
              <w:left w:w="40" w:type="dxa"/>
              <w:bottom w:w="40" w:type="dxa"/>
              <w:right w:w="40" w:type="dxa"/>
            </w:tcMar>
          </w:tcPr>
          <w:p w14:paraId="5A2F5507" w14:textId="76B4F4AA" w:rsidR="001B06CB" w:rsidRPr="003F5859" w:rsidRDefault="001B06CB" w:rsidP="00EC6594">
            <w:pPr>
              <w:spacing w:line="240" w:lineRule="auto"/>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Self-reported weight</w:t>
            </w:r>
          </w:p>
        </w:tc>
        <w:tc>
          <w:tcPr>
            <w:tcW w:w="1470" w:type="dxa"/>
            <w:tcBorders>
              <w:right w:val="single" w:sz="6" w:space="0" w:color="000000"/>
            </w:tcBorders>
            <w:tcMar>
              <w:top w:w="40" w:type="dxa"/>
              <w:left w:w="40" w:type="dxa"/>
              <w:bottom w:w="40" w:type="dxa"/>
              <w:right w:w="40" w:type="dxa"/>
            </w:tcMar>
          </w:tcPr>
          <w:p w14:paraId="64DDC9C7" w14:textId="171B17AB" w:rsidR="001B06CB" w:rsidRPr="003F5859" w:rsidRDefault="001B06CB" w:rsidP="00A7686B">
            <w:pPr>
              <w:spacing w:line="240" w:lineRule="auto"/>
              <w:rPr>
                <w:rFonts w:ascii="Times New Roman" w:eastAsia="Times New Roman" w:hAnsi="Times New Roman" w:cs="Times New Roman"/>
                <w:sz w:val="18"/>
                <w:szCs w:val="18"/>
                <w:u w:val="single"/>
              </w:rPr>
            </w:pPr>
            <w:r w:rsidRPr="003F5859">
              <w:rPr>
                <w:rFonts w:ascii="Times New Roman" w:eastAsia="Times New Roman" w:hAnsi="Times New Roman" w:cs="Times New Roman"/>
                <w:sz w:val="18"/>
                <w:szCs w:val="18"/>
              </w:rPr>
              <w:t>Increase of 0.3 (±2.2) kg during COVID-19 pandemic measures (P &lt; 0.0008) (n=2208)</w:t>
            </w:r>
          </w:p>
        </w:tc>
      </w:tr>
    </w:tbl>
    <w:p w14:paraId="59BBD863" w14:textId="77777777" w:rsidR="001D3C5E" w:rsidRPr="003F5859" w:rsidRDefault="001D3C5E" w:rsidP="001D3C5E">
      <w:pPr>
        <w:rPr>
          <w:rFonts w:ascii="Times New Roman" w:eastAsia="Times New Roman" w:hAnsi="Times New Roman" w:cs="Times New Roman"/>
          <w:sz w:val="18"/>
          <w:szCs w:val="18"/>
        </w:rPr>
      </w:pPr>
      <w:r w:rsidRPr="003F5859">
        <w:rPr>
          <w:rFonts w:ascii="Times New Roman" w:eastAsia="Times New Roman" w:hAnsi="Times New Roman" w:cs="Times New Roman"/>
          <w:sz w:val="18"/>
          <w:szCs w:val="18"/>
        </w:rPr>
        <w:t>*p value NR: not reported</w:t>
      </w:r>
    </w:p>
    <w:p w14:paraId="1669416F" w14:textId="77777777" w:rsidR="001D3C5E" w:rsidRPr="003F5859" w:rsidRDefault="001D3C5E" w:rsidP="001D3C5E">
      <w:pPr>
        <w:rPr>
          <w:rFonts w:ascii="Times New Roman" w:eastAsia="Times New Roman" w:hAnsi="Times New Roman" w:cs="Times New Roman"/>
          <w:sz w:val="18"/>
          <w:szCs w:val="18"/>
        </w:rPr>
      </w:pPr>
    </w:p>
    <w:p w14:paraId="5EFFEF47" w14:textId="77777777" w:rsidR="001D3C5E" w:rsidRDefault="001D3C5E" w:rsidP="001D3C5E">
      <w:pPr>
        <w:rPr>
          <w:rFonts w:ascii="Times New Roman" w:eastAsia="Times New Roman" w:hAnsi="Times New Roman" w:cs="Times New Roman"/>
          <w:sz w:val="20"/>
          <w:szCs w:val="20"/>
        </w:rPr>
      </w:pPr>
    </w:p>
    <w:p w14:paraId="1B8B5A3A" w14:textId="55F07883" w:rsidR="001D3C5E" w:rsidRDefault="001D3C5E" w:rsidP="001D3C5E">
      <w:pPr>
        <w:rPr>
          <w:rFonts w:ascii="Times New Roman" w:eastAsia="Times New Roman" w:hAnsi="Times New Roman" w:cs="Times New Roman"/>
        </w:rPr>
      </w:pPr>
    </w:p>
    <w:p w14:paraId="054C203F" w14:textId="08A36B28" w:rsidR="004725A4" w:rsidRDefault="004725A4" w:rsidP="001D3C5E">
      <w:pPr>
        <w:rPr>
          <w:rFonts w:ascii="Times New Roman" w:eastAsia="Times New Roman" w:hAnsi="Times New Roman" w:cs="Times New Roman"/>
        </w:rPr>
      </w:pPr>
    </w:p>
    <w:p w14:paraId="00528C97" w14:textId="43B69956" w:rsidR="004725A4" w:rsidRDefault="004725A4" w:rsidP="001D3C5E">
      <w:pPr>
        <w:rPr>
          <w:rFonts w:ascii="Times New Roman" w:eastAsia="Times New Roman" w:hAnsi="Times New Roman" w:cs="Times New Roman"/>
        </w:rPr>
      </w:pPr>
    </w:p>
    <w:p w14:paraId="4F2555AE" w14:textId="576AEE53" w:rsidR="004725A4" w:rsidRDefault="004725A4" w:rsidP="001D3C5E">
      <w:pPr>
        <w:rPr>
          <w:rFonts w:ascii="Times New Roman" w:eastAsia="Times New Roman" w:hAnsi="Times New Roman" w:cs="Times New Roman"/>
        </w:rPr>
      </w:pPr>
    </w:p>
    <w:p w14:paraId="3C45B966" w14:textId="272CA4B2" w:rsidR="004725A4" w:rsidRDefault="004725A4" w:rsidP="001D3C5E">
      <w:pPr>
        <w:rPr>
          <w:rFonts w:ascii="Times New Roman" w:eastAsia="Times New Roman" w:hAnsi="Times New Roman" w:cs="Times New Roman"/>
        </w:rPr>
      </w:pPr>
    </w:p>
    <w:p w14:paraId="76B712A2" w14:textId="162FEFE4" w:rsidR="004725A4" w:rsidRDefault="004725A4" w:rsidP="001D3C5E">
      <w:pPr>
        <w:rPr>
          <w:rFonts w:ascii="Times New Roman" w:eastAsia="Times New Roman" w:hAnsi="Times New Roman" w:cs="Times New Roman"/>
        </w:rPr>
      </w:pPr>
    </w:p>
    <w:p w14:paraId="4812CE73" w14:textId="43F14D38" w:rsidR="004725A4" w:rsidRDefault="004725A4" w:rsidP="001D3C5E">
      <w:pPr>
        <w:rPr>
          <w:rFonts w:ascii="Times New Roman" w:eastAsia="Times New Roman" w:hAnsi="Times New Roman" w:cs="Times New Roman"/>
        </w:rPr>
      </w:pPr>
    </w:p>
    <w:p w14:paraId="2C60EB6B" w14:textId="4336F544" w:rsidR="004725A4" w:rsidRPr="00025C69" w:rsidRDefault="004725A4" w:rsidP="001D3C5E">
      <w:pPr>
        <w:rPr>
          <w:rFonts w:ascii="Times New Roman" w:eastAsia="Times New Roman" w:hAnsi="Times New Roman" w:cs="Times New Roman"/>
          <w:b/>
          <w:bCs/>
        </w:rPr>
      </w:pPr>
    </w:p>
    <w:p w14:paraId="5876D76E" w14:textId="4F678C47" w:rsidR="00D67D2E" w:rsidRPr="00025C69" w:rsidRDefault="00D67D2E" w:rsidP="00D67D2E">
      <w:pPr>
        <w:rPr>
          <w:rFonts w:ascii="Times New Roman" w:eastAsia="Times New Roman" w:hAnsi="Times New Roman" w:cs="Times New Roman"/>
          <w:b/>
          <w:bCs/>
          <w:sz w:val="20"/>
          <w:szCs w:val="20"/>
        </w:rPr>
      </w:pPr>
      <w:r w:rsidRPr="00025C69">
        <w:rPr>
          <w:b/>
          <w:bCs/>
          <w:color w:val="606060"/>
          <w:sz w:val="21"/>
          <w:szCs w:val="21"/>
          <w:shd w:val="clear" w:color="auto" w:fill="FFFFFF"/>
        </w:rPr>
        <w:t xml:space="preserve">Table 2: Characteristics of included studies investigating the relationship between COVID-19 and physical activity </w:t>
      </w:r>
    </w:p>
    <w:tbl>
      <w:tblPr>
        <w:tblW w:w="100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24"/>
        <w:gridCol w:w="993"/>
        <w:gridCol w:w="1275"/>
        <w:gridCol w:w="851"/>
        <w:gridCol w:w="1637"/>
        <w:gridCol w:w="1650"/>
        <w:gridCol w:w="2520"/>
      </w:tblGrid>
      <w:tr w:rsidR="00D67D2E" w:rsidRPr="00327F14" w14:paraId="4618BB0E" w14:textId="77777777" w:rsidTr="003F5859">
        <w:tc>
          <w:tcPr>
            <w:tcW w:w="1124" w:type="dxa"/>
            <w:shd w:val="clear" w:color="auto" w:fill="auto"/>
            <w:tcMar>
              <w:top w:w="100" w:type="dxa"/>
              <w:left w:w="100" w:type="dxa"/>
              <w:bottom w:w="100" w:type="dxa"/>
              <w:right w:w="100" w:type="dxa"/>
            </w:tcMar>
          </w:tcPr>
          <w:p w14:paraId="62337824" w14:textId="77777777" w:rsidR="00D67D2E" w:rsidRPr="00327F14" w:rsidRDefault="00D67D2E" w:rsidP="00EC6594">
            <w:pPr>
              <w:spacing w:line="240" w:lineRule="auto"/>
              <w:rPr>
                <w:rFonts w:ascii="Times New Roman" w:eastAsia="Times New Roman" w:hAnsi="Times New Roman" w:cs="Times New Roman"/>
                <w:b/>
                <w:sz w:val="18"/>
                <w:szCs w:val="18"/>
              </w:rPr>
            </w:pPr>
            <w:bookmarkStart w:id="4" w:name="_Hlk90108221"/>
            <w:r w:rsidRPr="00327F14">
              <w:rPr>
                <w:rFonts w:ascii="Times New Roman" w:eastAsia="Times New Roman" w:hAnsi="Times New Roman" w:cs="Times New Roman"/>
                <w:b/>
                <w:sz w:val="18"/>
                <w:szCs w:val="18"/>
              </w:rPr>
              <w:t>Study ID</w:t>
            </w:r>
          </w:p>
        </w:tc>
        <w:tc>
          <w:tcPr>
            <w:tcW w:w="993" w:type="dxa"/>
            <w:shd w:val="clear" w:color="auto" w:fill="auto"/>
            <w:tcMar>
              <w:top w:w="100" w:type="dxa"/>
              <w:left w:w="100" w:type="dxa"/>
              <w:bottom w:w="100" w:type="dxa"/>
              <w:right w:w="100" w:type="dxa"/>
            </w:tcMar>
          </w:tcPr>
          <w:p w14:paraId="6B94ED78" w14:textId="77777777" w:rsidR="00D67D2E" w:rsidRPr="00327F14" w:rsidRDefault="00D67D2E" w:rsidP="00EC6594">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Country </w:t>
            </w:r>
          </w:p>
        </w:tc>
        <w:tc>
          <w:tcPr>
            <w:tcW w:w="1275" w:type="dxa"/>
            <w:shd w:val="clear" w:color="auto" w:fill="auto"/>
            <w:tcMar>
              <w:top w:w="100" w:type="dxa"/>
              <w:left w:w="100" w:type="dxa"/>
              <w:bottom w:w="100" w:type="dxa"/>
              <w:right w:w="100" w:type="dxa"/>
            </w:tcMar>
          </w:tcPr>
          <w:p w14:paraId="4B67001E" w14:textId="77777777" w:rsidR="00D67D2E" w:rsidRPr="00327F14" w:rsidRDefault="00D67D2E" w:rsidP="00EC6594">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Study Type </w:t>
            </w:r>
          </w:p>
        </w:tc>
        <w:tc>
          <w:tcPr>
            <w:tcW w:w="851" w:type="dxa"/>
            <w:shd w:val="clear" w:color="auto" w:fill="auto"/>
            <w:tcMar>
              <w:top w:w="100" w:type="dxa"/>
              <w:left w:w="100" w:type="dxa"/>
              <w:bottom w:w="100" w:type="dxa"/>
              <w:right w:w="100" w:type="dxa"/>
            </w:tcMar>
          </w:tcPr>
          <w:p w14:paraId="497C4B8D" w14:textId="77777777" w:rsidR="00D67D2E" w:rsidRPr="00327F14" w:rsidRDefault="00D67D2E" w:rsidP="00EC6594">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Sample size</w:t>
            </w:r>
          </w:p>
        </w:tc>
        <w:tc>
          <w:tcPr>
            <w:tcW w:w="1637" w:type="dxa"/>
            <w:shd w:val="clear" w:color="auto" w:fill="auto"/>
            <w:tcMar>
              <w:top w:w="100" w:type="dxa"/>
              <w:left w:w="100" w:type="dxa"/>
              <w:bottom w:w="100" w:type="dxa"/>
              <w:right w:w="100" w:type="dxa"/>
            </w:tcMar>
          </w:tcPr>
          <w:p w14:paraId="406B3318" w14:textId="77777777" w:rsidR="00D67D2E" w:rsidRPr="00327F14" w:rsidRDefault="00D67D2E" w:rsidP="00EC6594">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Sample characteristics</w:t>
            </w:r>
          </w:p>
        </w:tc>
        <w:tc>
          <w:tcPr>
            <w:tcW w:w="1650" w:type="dxa"/>
            <w:shd w:val="clear" w:color="auto" w:fill="auto"/>
            <w:tcMar>
              <w:top w:w="100" w:type="dxa"/>
              <w:left w:w="100" w:type="dxa"/>
              <w:bottom w:w="100" w:type="dxa"/>
              <w:right w:w="100" w:type="dxa"/>
            </w:tcMar>
          </w:tcPr>
          <w:p w14:paraId="6B93F582" w14:textId="77777777" w:rsidR="00D67D2E" w:rsidRPr="00327F14" w:rsidRDefault="00D67D2E" w:rsidP="00EC6594">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Assessment Tool </w:t>
            </w:r>
          </w:p>
        </w:tc>
        <w:tc>
          <w:tcPr>
            <w:tcW w:w="2520" w:type="dxa"/>
            <w:shd w:val="clear" w:color="auto" w:fill="auto"/>
            <w:tcMar>
              <w:top w:w="100" w:type="dxa"/>
              <w:left w:w="100" w:type="dxa"/>
              <w:bottom w:w="100" w:type="dxa"/>
              <w:right w:w="100" w:type="dxa"/>
            </w:tcMar>
          </w:tcPr>
          <w:p w14:paraId="263E7B9B" w14:textId="77777777" w:rsidR="00D67D2E" w:rsidRPr="00327F14" w:rsidRDefault="00D67D2E" w:rsidP="00EC6594">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utcome</w:t>
            </w:r>
          </w:p>
        </w:tc>
      </w:tr>
      <w:tr w:rsidR="00D67D2E" w:rsidRPr="00327F14" w14:paraId="68D3A434" w14:textId="77777777" w:rsidTr="003F5859">
        <w:tc>
          <w:tcPr>
            <w:tcW w:w="1124" w:type="dxa"/>
            <w:shd w:val="clear" w:color="auto" w:fill="auto"/>
            <w:tcMar>
              <w:top w:w="100" w:type="dxa"/>
              <w:left w:w="100" w:type="dxa"/>
              <w:bottom w:w="100" w:type="dxa"/>
              <w:right w:w="100" w:type="dxa"/>
            </w:tcMar>
          </w:tcPr>
          <w:p w14:paraId="3DCCE872" w14:textId="1C3E31AA"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Wang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002A5E14" w:rsidRPr="00327F14">
              <w:rPr>
                <w:rFonts w:ascii="Times New Roman" w:eastAsia="Times New Roman" w:hAnsi="Times New Roman" w:cs="Times New Roman"/>
                <w:sz w:val="18"/>
                <w:szCs w:val="18"/>
                <w:vertAlign w:val="superscript"/>
              </w:rPr>
              <w:fldChar w:fldCharType="begin" w:fldLock="1"/>
            </w:r>
            <w:r w:rsidR="00186D65" w:rsidRPr="00327F14">
              <w:rPr>
                <w:rFonts w:ascii="Times New Roman" w:eastAsia="Times New Roman" w:hAnsi="Times New Roman" w:cs="Times New Roman"/>
                <w:sz w:val="18"/>
                <w:szCs w:val="18"/>
                <w:vertAlign w:val="superscript"/>
              </w:rPr>
              <w:instrText>ADDIN CSL_CITATION {"citationItems":[{"id":"ITEM-1","itemData":{"DOI":"10.2196/21632","ISSN":"1438-8871","PMID":"33027035","abstract":"Background: Physical distancing measures taken to contain COVID-19 transmission may substantially reduce physical activity levels and cause individuals to adopt a more sedentary lifestyle. Objective: The objective of this study is to determine if there was any change in daily steps, an important component of daily physical activity, and examine risk factors for frequent low daily steps during the COVID-19 epidemic. Methods: We used data collected from the Step Study, a population-based longitudinal study of walking activity among residents aged ≥40 years in Changsha, China. Daily steps were collected via a smartphone linked to WeChat, a social networking platform. We plotted mean daily steps and the prevalence of low daily steps (≤1500 steps/day) 30 days before (reference period) and 30 days after (epidemic period) January 21, 2020 (date of the first COVID-19 case diagnosed in Changsha), and compared it with the same corresponding period from 2019. We examined the association of risk factors with the prevalence of frequent low daily steps (≤1500 steps/day for ≥14 days) using logistic regression. Results: Among 3544 participants (mean age 51.6 years; n=1226 females, 34.6%), mean daily steps dropped from 8097 to 5440 and the prevalence of low daily steps increased from 3% (2287/76,136 person-day) to 18.5% (12,951/70,183 person-day) during the reference and epidemic periods, respectively. No such phenomenon was observed during the corresponding period in 2019. Older age (P for interaction=.001) and female sex (P for interaction&lt;.001) were both associated with a higher prevalence of frequent low daily steps and were more pronounced during the epidemic period. More education was associated with a lower prevalence of frequent low daily steps during the reference period but not the epidemic period (P for interaction=.34). Body mass index or comorbidity were not associated with frequent low daily steps during either period. Conclusions: Daily steps of Changsha residents aged ≥40 years dropped significantly during the COVID-19 period, especially among older adults and females. Although successful physical distancing, measured by the rapid downward trend in daily step counts of residents, played a critical role in the containment of the COVID-19 epidemic, our findings of an increase in the prevalence of frequent low daily steps raise concerns about unintended effects on physical activity.","author":[{"dropping-particle":"","family":"Y","given":"Wang","non-dropping-particle":"","parse-names":false,"suffix":""},{"dropping-particle":"","family":"Y","given":"Zhang","non-dropping-particle":"","parse-names":false,"suffix":""},{"dropping-particle":"","family":"K","given":"Bennell","non-dropping-particle":"","parse-names":false,"suffix":""},{"dropping-particle":"","family":"DK","given":"White","non-dropping-particle":"","parse-names":false,"suffix":""},{"dropping-particle":"","family":"J","given":"Wei","non-dropping-particle":"","parse-names":false,"suffix":""},{"dropping-particle":"","family":"Z","given":"Wu","non-dropping-particle":"","parse-names":false,"suffix":""},{"dropping-particle":"","family":"H","given":"He","non-dropping-particle":"","parse-names":false,"suffix":""},{"dropping-particle":"","family":"S","given":"Liu","non-dropping-particle":"","parse-names":false,"suffix":""},{"dropping-particle":"","family":"X","given":"Luo","non-dropping-particle":"","parse-names":false,"suffix":""},{"dropping-particle":"","family":"S","given":"Hu","non-dropping-particle":"","parse-names":false,"suffix":""},{"dropping-particle":"","family":"C","given":"Zeng","non-dropping-particle":"","parse-names":false,"suffix":""},{"dropping-particle":"","family":"G","given":"Lei","non-dropping-particle":"","parse-names":false,"suffix":""}],"container-title":"Journal of medical Internet research","id":"ITEM-1","issue":"10","issued":{"date-parts":[["2020","10","1"]]},"publisher":"J Med Internet Res","title":"Physical Distancing Measures and Walking Activity in Middle-aged and Older Residents in Changsha, China, During the COVID-19 Epidemic Period: Longitudinal Observational Study","type":"article-journal","volume":"22"},"uris":["http://www.mendeley.com/documents/?uuid=e6dee5ab-6d86-35c7-9cd4-db318a51c9f5"]}],"mendeley":{"formattedCitation":"(35)","plainTextFormattedCitation":"(35)","previouslyFormattedCitation":"(35)"},"properties":{"noteIndex":0},"schema":"https://github.com/citation-style-language/schema/raw/master/csl-citation.json"}</w:instrText>
            </w:r>
            <w:r w:rsidR="002A5E14" w:rsidRPr="00327F14">
              <w:rPr>
                <w:rFonts w:ascii="Times New Roman" w:eastAsia="Times New Roman" w:hAnsi="Times New Roman" w:cs="Times New Roman"/>
                <w:sz w:val="18"/>
                <w:szCs w:val="18"/>
                <w:vertAlign w:val="superscript"/>
              </w:rPr>
              <w:fldChar w:fldCharType="separate"/>
            </w:r>
            <w:r w:rsidR="000B6734" w:rsidRPr="00327F14">
              <w:rPr>
                <w:rFonts w:ascii="Times New Roman" w:eastAsia="Times New Roman" w:hAnsi="Times New Roman" w:cs="Times New Roman"/>
                <w:noProof/>
                <w:sz w:val="18"/>
                <w:szCs w:val="18"/>
              </w:rPr>
              <w:t>(35)</w:t>
            </w:r>
            <w:r w:rsidR="002A5E14"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78FE2784"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hina </w:t>
            </w:r>
          </w:p>
        </w:tc>
        <w:tc>
          <w:tcPr>
            <w:tcW w:w="1275" w:type="dxa"/>
            <w:shd w:val="clear" w:color="auto" w:fill="auto"/>
            <w:tcMar>
              <w:top w:w="100" w:type="dxa"/>
              <w:left w:w="100" w:type="dxa"/>
              <w:bottom w:w="100" w:type="dxa"/>
              <w:right w:w="100" w:type="dxa"/>
            </w:tcMar>
          </w:tcPr>
          <w:p w14:paraId="493EE571"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0CF50EE0"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3544 </w:t>
            </w:r>
          </w:p>
        </w:tc>
        <w:tc>
          <w:tcPr>
            <w:tcW w:w="1637" w:type="dxa"/>
            <w:shd w:val="clear" w:color="auto" w:fill="auto"/>
            <w:tcMar>
              <w:top w:w="100" w:type="dxa"/>
              <w:left w:w="100" w:type="dxa"/>
              <w:bottom w:w="100" w:type="dxa"/>
              <w:right w:w="100" w:type="dxa"/>
            </w:tcMar>
          </w:tcPr>
          <w:p w14:paraId="30484D4A"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51.6 ± 8.9</w:t>
            </w:r>
          </w:p>
          <w:p w14:paraId="60C9E646" w14:textId="77777777" w:rsidR="00D67D2E" w:rsidRPr="00327F14" w:rsidRDefault="00D67D2E" w:rsidP="00EC6594">
            <w:pPr>
              <w:spacing w:line="240" w:lineRule="auto"/>
              <w:rPr>
                <w:rFonts w:ascii="Times New Roman" w:eastAsia="Times New Roman" w:hAnsi="Times New Roman" w:cs="Times New Roman"/>
                <w:sz w:val="18"/>
                <w:szCs w:val="18"/>
              </w:rPr>
            </w:pPr>
          </w:p>
          <w:p w14:paraId="3C93F5D4"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 xml:space="preserve">1226 (34.6%) </w:t>
            </w:r>
          </w:p>
          <w:p w14:paraId="134A9D29" w14:textId="77777777" w:rsidR="00D67D2E" w:rsidRPr="00327F14" w:rsidRDefault="00D67D2E" w:rsidP="00EC6594">
            <w:pPr>
              <w:spacing w:line="240" w:lineRule="auto"/>
              <w:rPr>
                <w:rFonts w:ascii="Times New Roman" w:eastAsia="Times New Roman" w:hAnsi="Times New Roman" w:cs="Times New Roman"/>
                <w:sz w:val="18"/>
                <w:szCs w:val="18"/>
              </w:rPr>
            </w:pPr>
          </w:p>
          <w:p w14:paraId="307BEAE3"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 </w:t>
            </w:r>
            <w:r w:rsidRPr="00327F14">
              <w:rPr>
                <w:rFonts w:ascii="Times New Roman" w:eastAsia="Times New Roman" w:hAnsi="Times New Roman" w:cs="Times New Roman"/>
                <w:sz w:val="18"/>
                <w:szCs w:val="18"/>
              </w:rPr>
              <w:t xml:space="preserve">General population </w:t>
            </w:r>
          </w:p>
        </w:tc>
        <w:tc>
          <w:tcPr>
            <w:tcW w:w="1650" w:type="dxa"/>
            <w:shd w:val="clear" w:color="auto" w:fill="auto"/>
            <w:tcMar>
              <w:top w:w="100" w:type="dxa"/>
              <w:left w:w="100" w:type="dxa"/>
              <w:bottom w:w="100" w:type="dxa"/>
              <w:right w:w="100" w:type="dxa"/>
            </w:tcMar>
          </w:tcPr>
          <w:p w14:paraId="1CEEDAC3"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Daily step counts recorded by the accelerometer sensor </w:t>
            </w:r>
          </w:p>
        </w:tc>
        <w:tc>
          <w:tcPr>
            <w:tcW w:w="2520" w:type="dxa"/>
            <w:shd w:val="clear" w:color="auto" w:fill="auto"/>
            <w:tcMar>
              <w:top w:w="100" w:type="dxa"/>
              <w:left w:w="100" w:type="dxa"/>
              <w:bottom w:w="100" w:type="dxa"/>
              <w:right w:w="100" w:type="dxa"/>
            </w:tcMar>
          </w:tcPr>
          <w:p w14:paraId="124B2B95"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decrease in daily steps during COVID:</w:t>
            </w:r>
            <w:r w:rsidRPr="00327F14">
              <w:rPr>
                <w:rFonts w:ascii="Times New Roman" w:eastAsia="Times New Roman" w:hAnsi="Times New Roman" w:cs="Times New Roman"/>
                <w:b/>
                <w:sz w:val="18"/>
                <w:szCs w:val="18"/>
              </w:rPr>
              <w:t xml:space="preserve"> </w:t>
            </w:r>
            <w:r w:rsidRPr="00327F14">
              <w:rPr>
                <w:rFonts w:ascii="Times New Roman" w:eastAsia="Times New Roman" w:hAnsi="Times New Roman" w:cs="Times New Roman"/>
                <w:sz w:val="18"/>
                <w:szCs w:val="18"/>
              </w:rPr>
              <w:t>reduced by 2678 (95% CI 2582-2763)</w:t>
            </w:r>
          </w:p>
        </w:tc>
      </w:tr>
      <w:tr w:rsidR="006F29FE" w:rsidRPr="00327F14" w14:paraId="2A442583" w14:textId="77777777" w:rsidTr="003F5859">
        <w:tc>
          <w:tcPr>
            <w:tcW w:w="1124" w:type="dxa"/>
            <w:shd w:val="clear" w:color="auto" w:fill="auto"/>
            <w:tcMar>
              <w:top w:w="100" w:type="dxa"/>
              <w:left w:w="100" w:type="dxa"/>
              <w:bottom w:w="100" w:type="dxa"/>
              <w:right w:w="100" w:type="dxa"/>
            </w:tcMar>
          </w:tcPr>
          <w:p w14:paraId="308DB0B5" w14:textId="48E2EA20"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Xiang M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16/J.PCAD.2020.04.013","ISSN":"1873-1740","PMID":"32360513","author":[{"dropping-particle":"","family":"M","given":"Xiang","non-dropping-particle":"","parse-names":false,"suffix":""},{"dropping-particle":"","family":"Z","given":"Zhang","non-dropping-particle":"","parse-names":false,"suffix":""},{"dropping-particle":"","family":"K","given":"Kuwahara","non-dropping-particle":"","parse-names":false,"suffix":""}],"container-title":"Progress in cardiovascular diseases","id":"ITEM-1","issue":"4","issued":{"date-parts":[["2020","7","1"]]},"page":"531-532","publisher":"Prog Cardiovasc Dis","title":"Impact of COVID-19 pandemic on children and adolescents' lifestyle behavior larger than expected","type":"article-journal","volume":"63"},"uris":["http://www.mendeley.com/documents/?uuid=f58370a0-07b0-38b7-b5c1-2990d74adb60"]}],"mendeley":{"formattedCitation":"(51)","plainTextFormattedCitation":"(51)","previouslyFormattedCitation":"(51)"},"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51)</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46C0E83E" w14:textId="6DB7DF66"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hina</w:t>
            </w:r>
          </w:p>
        </w:tc>
        <w:tc>
          <w:tcPr>
            <w:tcW w:w="1275" w:type="dxa"/>
            <w:shd w:val="clear" w:color="auto" w:fill="auto"/>
            <w:tcMar>
              <w:top w:w="100" w:type="dxa"/>
              <w:left w:w="100" w:type="dxa"/>
              <w:bottom w:w="100" w:type="dxa"/>
              <w:right w:w="100" w:type="dxa"/>
            </w:tcMar>
          </w:tcPr>
          <w:p w14:paraId="719A8037" w14:textId="4202388D"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w:t>
            </w:r>
          </w:p>
        </w:tc>
        <w:tc>
          <w:tcPr>
            <w:tcW w:w="851" w:type="dxa"/>
            <w:shd w:val="clear" w:color="auto" w:fill="auto"/>
            <w:tcMar>
              <w:top w:w="100" w:type="dxa"/>
              <w:left w:w="100" w:type="dxa"/>
              <w:bottom w:w="100" w:type="dxa"/>
              <w:right w:w="100" w:type="dxa"/>
            </w:tcMar>
          </w:tcPr>
          <w:p w14:paraId="4F35BB2F" w14:textId="6A4053A9"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426</w:t>
            </w:r>
          </w:p>
        </w:tc>
        <w:tc>
          <w:tcPr>
            <w:tcW w:w="1637" w:type="dxa"/>
            <w:shd w:val="clear" w:color="auto" w:fill="auto"/>
            <w:tcMar>
              <w:top w:w="100" w:type="dxa"/>
              <w:left w:w="100" w:type="dxa"/>
              <w:bottom w:w="100" w:type="dxa"/>
              <w:right w:w="100" w:type="dxa"/>
            </w:tcMar>
          </w:tcPr>
          <w:p w14:paraId="40D65D7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6-17</w:t>
            </w:r>
          </w:p>
          <w:p w14:paraId="7ACBE38F" w14:textId="77777777" w:rsidR="006F29FE" w:rsidRPr="00327F14" w:rsidRDefault="006F29FE" w:rsidP="006F29FE">
            <w:pPr>
              <w:spacing w:line="240" w:lineRule="auto"/>
              <w:rPr>
                <w:rFonts w:ascii="Times New Roman" w:eastAsia="Times New Roman" w:hAnsi="Times New Roman" w:cs="Times New Roman"/>
                <w:sz w:val="18"/>
                <w:szCs w:val="18"/>
              </w:rPr>
            </w:pPr>
          </w:p>
          <w:p w14:paraId="7AE5DC88"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Sex (F): </w:t>
            </w:r>
          </w:p>
          <w:p w14:paraId="5F4A49B6"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184 (48.8%)</w:t>
            </w:r>
          </w:p>
          <w:p w14:paraId="3FFAB225" w14:textId="77777777" w:rsidR="006F29FE" w:rsidRPr="00327F14" w:rsidRDefault="006F29FE" w:rsidP="006F29FE">
            <w:pPr>
              <w:spacing w:line="240" w:lineRule="auto"/>
              <w:rPr>
                <w:rFonts w:ascii="Times New Roman" w:eastAsia="Times New Roman" w:hAnsi="Times New Roman" w:cs="Times New Roman"/>
                <w:sz w:val="18"/>
                <w:szCs w:val="18"/>
              </w:rPr>
            </w:pPr>
          </w:p>
          <w:p w14:paraId="0F9105EB"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p>
          <w:p w14:paraId="5B5AE7FE" w14:textId="499CBEFE"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rPr>
              <w:t>Children and adolescents (6–17 years)</w:t>
            </w:r>
          </w:p>
        </w:tc>
        <w:tc>
          <w:tcPr>
            <w:tcW w:w="1650" w:type="dxa"/>
            <w:shd w:val="clear" w:color="auto" w:fill="auto"/>
            <w:tcMar>
              <w:top w:w="100" w:type="dxa"/>
              <w:left w:w="100" w:type="dxa"/>
              <w:bottom w:w="100" w:type="dxa"/>
              <w:right w:w="100" w:type="dxa"/>
            </w:tcMar>
          </w:tcPr>
          <w:p w14:paraId="4982E705" w14:textId="1D580013"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WHO Global Physical Activity Questionnaire</w:t>
            </w:r>
          </w:p>
        </w:tc>
        <w:tc>
          <w:tcPr>
            <w:tcW w:w="2520" w:type="dxa"/>
            <w:shd w:val="clear" w:color="auto" w:fill="auto"/>
            <w:tcMar>
              <w:top w:w="100" w:type="dxa"/>
              <w:left w:w="100" w:type="dxa"/>
              <w:bottom w:w="100" w:type="dxa"/>
              <w:right w:w="100" w:type="dxa"/>
            </w:tcMar>
          </w:tcPr>
          <w:p w14:paraId="54079EA9"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Reduction in median time spent in physical activity (minutes/week) during COVID, 540 vs 105 (p&lt;0.001)</w:t>
            </w:r>
          </w:p>
          <w:p w14:paraId="435E975B"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Increase in prevalence of physically inactive students, (21.3% vs 65.6%) </w:t>
            </w:r>
            <w:r w:rsidRPr="00327F14">
              <w:rPr>
                <w:rFonts w:ascii="Times New Roman" w:eastAsia="Times New Roman" w:hAnsi="Times New Roman" w:cs="Times New Roman"/>
                <w:i/>
                <w:iCs/>
                <w:sz w:val="18"/>
                <w:szCs w:val="18"/>
              </w:rPr>
              <w:t>P value NR</w:t>
            </w:r>
          </w:p>
          <w:p w14:paraId="1EE14F5C" w14:textId="77777777" w:rsidR="006F29FE" w:rsidRPr="00327F14" w:rsidRDefault="006F29FE" w:rsidP="006F29FE">
            <w:pPr>
              <w:spacing w:line="240" w:lineRule="auto"/>
              <w:rPr>
                <w:rFonts w:ascii="Times New Roman" w:eastAsia="Times New Roman" w:hAnsi="Times New Roman" w:cs="Times New Roman"/>
                <w:sz w:val="18"/>
                <w:szCs w:val="18"/>
                <w:highlight w:val="white"/>
              </w:rPr>
            </w:pPr>
            <w:r w:rsidRPr="00327F14">
              <w:rPr>
                <w:rFonts w:ascii="Times New Roman" w:eastAsia="Times New Roman" w:hAnsi="Times New Roman" w:cs="Times New Roman"/>
                <w:sz w:val="18"/>
                <w:szCs w:val="18"/>
              </w:rPr>
              <w:t xml:space="preserve">Increase in screen time (minutes/week) by </w:t>
            </w:r>
            <w:r w:rsidRPr="00327F14">
              <w:rPr>
                <w:rFonts w:ascii="Times New Roman" w:eastAsia="Times New Roman" w:hAnsi="Times New Roman" w:cs="Times New Roman"/>
                <w:sz w:val="18"/>
                <w:szCs w:val="18"/>
                <w:highlight w:val="white"/>
              </w:rPr>
              <w:t>+1730 min [or approximately 30 h] per week on average (p&lt;0.001)</w:t>
            </w:r>
          </w:p>
          <w:p w14:paraId="3DE58C4C" w14:textId="77777777" w:rsidR="006F29FE" w:rsidRPr="00327F14" w:rsidRDefault="006F29FE" w:rsidP="006F29FE">
            <w:pPr>
              <w:spacing w:line="240" w:lineRule="auto"/>
              <w:rPr>
                <w:rFonts w:ascii="Times New Roman" w:eastAsia="Times New Roman" w:hAnsi="Times New Roman" w:cs="Times New Roman"/>
                <w:sz w:val="18"/>
                <w:szCs w:val="18"/>
              </w:rPr>
            </w:pPr>
          </w:p>
        </w:tc>
      </w:tr>
      <w:tr w:rsidR="006F29FE" w:rsidRPr="00327F14" w14:paraId="70F17520" w14:textId="77777777" w:rsidTr="003F5859">
        <w:tc>
          <w:tcPr>
            <w:tcW w:w="1124" w:type="dxa"/>
            <w:shd w:val="clear" w:color="auto" w:fill="auto"/>
            <w:tcMar>
              <w:top w:w="100" w:type="dxa"/>
              <w:left w:w="100" w:type="dxa"/>
              <w:bottom w:w="100" w:type="dxa"/>
              <w:right w:w="100" w:type="dxa"/>
            </w:tcMar>
          </w:tcPr>
          <w:p w14:paraId="1A4F5E1F" w14:textId="65FB617C" w:rsidR="006F29FE" w:rsidRPr="00327F14" w:rsidRDefault="006F29FE" w:rsidP="006F29FE">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Sassone</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97/HCR.0000000000000539","ISSN":"1932-751X","PMID":"32804796","abstract":"Purpose: The coronavirus disease-2019 (COVID-19) pandemic has been spreading rapidly worldwide since late January 2020. The strict lockdown strategy prompted by the Italian government, to hamper severe acute respiratory syndrome coronavirus 2 (SARS-CoV2) spreading, has reduced the possibility of performing either outdoor or gym physical activity (PA). This study investigated and quantified the reduction of PA in patients with automatic implantable cardioverter-defibrillators (ICDs) for primary prevention of sudden death. Methods: Daily PA of 24 patients was estimated by processing recorded data from ICD-embedded accelerometric sensors used by the rate-responsive pacing systems. Results: During the forced 40-d in-home confinement, a mean 25% reduction of PA was observed as compared with the 40-d confinement-free period (1.2 ± 0.3 vs 1.6 ± 0.5 hr/d, respectively, P =.0001). Conclusions: This objective quantification of the impact of the COVID-19 pandemic on PA determined by an ICD device showed an abrupt and statistically significant reduction of PA in primary prevention ICD patients, during the in-home confinement quarantine. To counteract the deleterious effects of physical inactivity during the COVID-19 outbreak, patients should be encouraged to perform indoor exercise-based personalized rehabilitative programs.","author":[{"dropping-particle":"","family":"B","given":"Sassone","non-dropping-particle":"","parse-names":false,"suffix":""},{"dropping-particle":"","family":"S","given":"Mandini","non-dropping-particle":"","parse-names":false,"suffix":""},{"dropping-particle":"","family":"G","given":"Grazzi","non-dropping-particle":"","parse-names":false,"suffix":""},{"dropping-particle":"","family":"G","given":"Mazzoni","non-dropping-particle":"","parse-names":false,"suffix":""},{"dropping-particle":"","family":"J","given":"Myers","non-dropping-particle":"","parse-names":false,"suffix":""},{"dropping-particle":"","family":"G","given":"Pasanisi","non-dropping-particle":"","parse-names":false,"suffix":""}],"container-title":"Journal of cardiopulmonary rehabilitation and prevention","id":"ITEM-1","issue":"5","issued":{"date-parts":[["2020","9","1"]]},"page":"285-286","publisher":"J Cardiopulm Rehabil Prev","title":"Impact of COVID-19 Pandemic on Physical Activity in Patients With Implantable Cardioverter-Defibrillators","type":"article-journal","volume":"40"},"uris":["http://www.mendeley.com/documents/?uuid=6a2096bd-61ca-30ce-9038-bfc601c1adee"]}],"mendeley":{"formattedCitation":"(44)","plainTextFormattedCitation":"(44)","previouslyFormattedCitation":"(44)"},"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44)</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71DA8F1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taly</w:t>
            </w:r>
          </w:p>
        </w:tc>
        <w:tc>
          <w:tcPr>
            <w:tcW w:w="1275" w:type="dxa"/>
            <w:shd w:val="clear" w:color="auto" w:fill="auto"/>
            <w:tcMar>
              <w:top w:w="100" w:type="dxa"/>
              <w:left w:w="100" w:type="dxa"/>
              <w:bottom w:w="100" w:type="dxa"/>
              <w:right w:w="100" w:type="dxa"/>
            </w:tcMar>
          </w:tcPr>
          <w:p w14:paraId="68AF8E2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w:t>
            </w:r>
          </w:p>
        </w:tc>
        <w:tc>
          <w:tcPr>
            <w:tcW w:w="851" w:type="dxa"/>
            <w:shd w:val="clear" w:color="auto" w:fill="auto"/>
            <w:tcMar>
              <w:top w:w="100" w:type="dxa"/>
              <w:left w:w="100" w:type="dxa"/>
              <w:bottom w:w="100" w:type="dxa"/>
              <w:right w:w="100" w:type="dxa"/>
            </w:tcMar>
          </w:tcPr>
          <w:p w14:paraId="31ECC46F"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4</w:t>
            </w:r>
          </w:p>
        </w:tc>
        <w:tc>
          <w:tcPr>
            <w:tcW w:w="1637" w:type="dxa"/>
            <w:shd w:val="clear" w:color="auto" w:fill="auto"/>
            <w:tcMar>
              <w:top w:w="100" w:type="dxa"/>
              <w:left w:w="100" w:type="dxa"/>
              <w:bottom w:w="100" w:type="dxa"/>
              <w:right w:w="100" w:type="dxa"/>
            </w:tcMar>
          </w:tcPr>
          <w:p w14:paraId="6338A97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 xml:space="preserve">72±10  </w:t>
            </w:r>
          </w:p>
          <w:p w14:paraId="0FCB3871" w14:textId="77777777" w:rsidR="006F29FE" w:rsidRPr="00327F14" w:rsidRDefault="006F29FE" w:rsidP="006F29FE">
            <w:pPr>
              <w:spacing w:line="240" w:lineRule="auto"/>
              <w:rPr>
                <w:rFonts w:ascii="Times New Roman" w:eastAsia="Times New Roman" w:hAnsi="Times New Roman" w:cs="Times New Roman"/>
                <w:sz w:val="18"/>
                <w:szCs w:val="18"/>
              </w:rPr>
            </w:pPr>
          </w:p>
          <w:p w14:paraId="02410F96"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xml:space="preserve"> 7 (29%)</w:t>
            </w:r>
          </w:p>
          <w:p w14:paraId="14FF9A61" w14:textId="77777777" w:rsidR="006F29FE" w:rsidRPr="00327F14" w:rsidRDefault="006F29FE" w:rsidP="006F29FE">
            <w:pPr>
              <w:spacing w:line="240" w:lineRule="auto"/>
              <w:rPr>
                <w:rFonts w:ascii="Times New Roman" w:eastAsia="Times New Roman" w:hAnsi="Times New Roman" w:cs="Times New Roman"/>
                <w:sz w:val="18"/>
                <w:szCs w:val="18"/>
              </w:rPr>
            </w:pPr>
          </w:p>
          <w:p w14:paraId="2CD22726"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 </w:t>
            </w:r>
            <w:r w:rsidRPr="00327F14">
              <w:rPr>
                <w:rFonts w:ascii="Times New Roman" w:eastAsia="Times New Roman" w:hAnsi="Times New Roman" w:cs="Times New Roman"/>
                <w:sz w:val="18"/>
                <w:szCs w:val="18"/>
              </w:rPr>
              <w:t>Patients with implantable cardioverter-defibrillators</w:t>
            </w:r>
          </w:p>
        </w:tc>
        <w:tc>
          <w:tcPr>
            <w:tcW w:w="1650" w:type="dxa"/>
            <w:shd w:val="clear" w:color="auto" w:fill="auto"/>
            <w:tcMar>
              <w:top w:w="100" w:type="dxa"/>
              <w:left w:w="100" w:type="dxa"/>
              <w:bottom w:w="100" w:type="dxa"/>
              <w:right w:w="100" w:type="dxa"/>
            </w:tcMar>
          </w:tcPr>
          <w:p w14:paraId="1534B838"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CD-embedded accelerometric sensors</w:t>
            </w:r>
          </w:p>
        </w:tc>
        <w:tc>
          <w:tcPr>
            <w:tcW w:w="2520" w:type="dxa"/>
            <w:shd w:val="clear" w:color="auto" w:fill="auto"/>
            <w:tcMar>
              <w:top w:w="100" w:type="dxa"/>
              <w:left w:w="100" w:type="dxa"/>
              <w:bottom w:w="100" w:type="dxa"/>
              <w:right w:w="100" w:type="dxa"/>
            </w:tcMar>
          </w:tcPr>
          <w:p w14:paraId="228C06E6" w14:textId="77777777" w:rsidR="006F29FE" w:rsidRPr="00327F14" w:rsidRDefault="006F29FE" w:rsidP="006F29F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Significant reduction in physical activity during forced confinement (</w:t>
            </w:r>
            <w:r w:rsidRPr="00327F14">
              <w:rPr>
                <w:rFonts w:ascii="Times New Roman" w:eastAsia="Times New Roman" w:hAnsi="Times New Roman" w:cs="Times New Roman"/>
                <w:i/>
                <w:sz w:val="18"/>
                <w:szCs w:val="18"/>
              </w:rPr>
              <w:t>p=0.0001)</w:t>
            </w:r>
          </w:p>
        </w:tc>
      </w:tr>
      <w:tr w:rsidR="006F29FE" w:rsidRPr="00327F14" w14:paraId="14BFFDA0" w14:textId="77777777" w:rsidTr="003F5859">
        <w:tc>
          <w:tcPr>
            <w:tcW w:w="1124" w:type="dxa"/>
            <w:shd w:val="clear" w:color="auto" w:fill="auto"/>
            <w:tcMar>
              <w:top w:w="100" w:type="dxa"/>
              <w:left w:w="100" w:type="dxa"/>
              <w:bottom w:w="100" w:type="dxa"/>
              <w:right w:w="100" w:type="dxa"/>
            </w:tcMar>
          </w:tcPr>
          <w:p w14:paraId="4121C9FB" w14:textId="2BF4C695" w:rsidR="006F29FE" w:rsidRPr="00327F14" w:rsidRDefault="006F29FE" w:rsidP="006F29FE">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Tornaghi</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23736/S0022-4707.20.11600-1","ISSN":"1827-1928","PMID":"33269881","abstract":"BACKGROUND: Italy early experienced one of the most suffering impact of the COVID-19 outbreak in terms of number of cases and death toll. Progressively, more compelling national restrictions hardened citizens' lifestyle and habits, including limiting mobility and outdoor physical activity (PA ). In a second phase, people were allowed to perform outdoor activities close to their houses and thereafter motor or sports activity were gradually reintroduced. These drastic changes raised the question on how to cope and exploit the residual oppor tunities of PA under circumstances of home confinement. METHODS: International Physical Activity Questionnaires were administered to 1568 youngsters from North-western Italian high schools, before, during, and after lockdown enacted by Italian Government to contrast the COVID-19 pandemic. RESULTS: Student's PA levels were significantly different before (1676.37±20.6 MET-min/week) and after (1774.50±33.93 MET-min/week) the governmental restrictions (TIME effect: F=3.49; ηp2=0.005 P=0.03). There was a significant TIME</w:instrText>
            </w:r>
            <w:r w:rsidR="00851B65" w:rsidRPr="00327F14">
              <w:rPr>
                <w:rFonts w:ascii="Cambria Math" w:eastAsia="Times New Roman" w:hAnsi="Cambria Math" w:cs="Cambria Math"/>
                <w:sz w:val="18"/>
                <w:szCs w:val="18"/>
                <w:vertAlign w:val="superscript"/>
              </w:rPr>
              <w:instrText>∗</w:instrText>
            </w:r>
            <w:r w:rsidR="00851B65" w:rsidRPr="00327F14">
              <w:rPr>
                <w:rFonts w:ascii="Times New Roman" w:eastAsia="Times New Roman" w:hAnsi="Times New Roman" w:cs="Times New Roman"/>
                <w:sz w:val="18"/>
                <w:szCs w:val="18"/>
                <w:vertAlign w:val="superscript"/>
              </w:rPr>
              <w:instrText>CATEGORY interaction effect (F=8.37; ηp2=0.021; P&lt;0.001). In particular, only highly active students (&gt;2520 MET-min/week) increased their PA during (3467.48±55.85 MET-min/ week) and after (3515.73±65.75 MET-min/week) the lockdown measures with respect to their baseline levels (3151.43±42.41 MET-min/week). CONCLUSIONS: Lockdown measures, including isolation, impacted negatively on the PA levels of the already inactive or moderately active young population. Government actions should enhance strategies to control physical inactivity during pandemics like COVID-19.","author":[{"dropping-particle":"","family":"M","given":"Tornaghi","non-dropping-particle":"","parse-names":false,"suffix":""},{"dropping-particle":"","family":"N","given":"Lovecchio","non-dropping-particle":"","parse-names":false,"suffix":""},{"dropping-particle":"","family":"M","given":"Vandoni","non-dropping-particle":"","parse-names":false,"suffix":""},{"dropping-particle":"","family":"A","given":"Chirico","non-dropping-particle":"","parse-names":false,"suffix":""},{"dropping-particle":"","family":"R","given":"Codella","non-dropping-particle":"","parse-names":false,"suffix":""}],"container-title":"The Journal of sports medicine and physical fitness","id":"ITEM-1","issue":"7","issued":{"date-parts":[["2021","7","1"]]},"page":"971-976","publisher":"J Sports Med Phys Fitness","title":"Physical activity levels across COVID-19 outbreak in youngsters of Northwestern Lombardy","type":"article-journal","volume":"61"},"uris":["http://www.mendeley.com/documents/?uuid=9d1bd5a2-3175-30a6-89dc-d383d6c02729"]}],"mendeley":{"formattedCitation":"(47)","plainTextFormattedCitation":"(47)","previouslyFormattedCitation":"(47)"},"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47)</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484E78A7" w14:textId="094DB92C"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Italy </w:t>
            </w:r>
          </w:p>
        </w:tc>
        <w:tc>
          <w:tcPr>
            <w:tcW w:w="1275" w:type="dxa"/>
            <w:shd w:val="clear" w:color="auto" w:fill="auto"/>
            <w:tcMar>
              <w:top w:w="100" w:type="dxa"/>
              <w:left w:w="100" w:type="dxa"/>
              <w:bottom w:w="100" w:type="dxa"/>
              <w:right w:w="100" w:type="dxa"/>
            </w:tcMar>
          </w:tcPr>
          <w:p w14:paraId="057769AD" w14:textId="05C57513"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511DBE81" w14:textId="03291433"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568</w:t>
            </w:r>
          </w:p>
        </w:tc>
        <w:tc>
          <w:tcPr>
            <w:tcW w:w="1637" w:type="dxa"/>
            <w:shd w:val="clear" w:color="auto" w:fill="auto"/>
            <w:tcMar>
              <w:top w:w="100" w:type="dxa"/>
              <w:left w:w="100" w:type="dxa"/>
              <w:bottom w:w="100" w:type="dxa"/>
              <w:right w:w="100" w:type="dxa"/>
            </w:tcMar>
          </w:tcPr>
          <w:p w14:paraId="59F8A824"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 xml:space="preserve">15-18 </w:t>
            </w:r>
          </w:p>
          <w:p w14:paraId="33574F16" w14:textId="77777777" w:rsidR="006F29FE" w:rsidRPr="00327F14" w:rsidRDefault="006F29FE" w:rsidP="006F29FE">
            <w:pPr>
              <w:spacing w:line="240" w:lineRule="auto"/>
              <w:rPr>
                <w:rFonts w:ascii="Times New Roman" w:eastAsia="Times New Roman" w:hAnsi="Times New Roman" w:cs="Times New Roman"/>
                <w:sz w:val="18"/>
                <w:szCs w:val="18"/>
              </w:rPr>
            </w:pPr>
          </w:p>
          <w:p w14:paraId="3781DFF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w:t>
            </w:r>
            <w:r w:rsidRPr="00327F14">
              <w:rPr>
                <w:rFonts w:ascii="Times New Roman" w:eastAsia="Times New Roman" w:hAnsi="Times New Roman" w:cs="Times New Roman"/>
                <w:sz w:val="18"/>
                <w:szCs w:val="18"/>
              </w:rPr>
              <w:t xml:space="preserve"> not stated</w:t>
            </w:r>
          </w:p>
          <w:p w14:paraId="0C7948C5" w14:textId="77777777" w:rsidR="006F29FE" w:rsidRPr="00327F14" w:rsidRDefault="006F29FE" w:rsidP="006F29FE">
            <w:pPr>
              <w:spacing w:line="240" w:lineRule="auto"/>
              <w:rPr>
                <w:rFonts w:ascii="Times New Roman" w:eastAsia="Times New Roman" w:hAnsi="Times New Roman" w:cs="Times New Roman"/>
                <w:sz w:val="18"/>
                <w:szCs w:val="18"/>
              </w:rPr>
            </w:pPr>
          </w:p>
          <w:p w14:paraId="7D223E97" w14:textId="23E958BA"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High school students </w:t>
            </w:r>
          </w:p>
        </w:tc>
        <w:tc>
          <w:tcPr>
            <w:tcW w:w="1650" w:type="dxa"/>
            <w:shd w:val="clear" w:color="auto" w:fill="auto"/>
            <w:tcMar>
              <w:top w:w="100" w:type="dxa"/>
              <w:left w:w="100" w:type="dxa"/>
              <w:bottom w:w="100" w:type="dxa"/>
              <w:right w:w="100" w:type="dxa"/>
            </w:tcMar>
          </w:tcPr>
          <w:p w14:paraId="25C81DFE" w14:textId="49FDA306"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PAQ</w:t>
            </w:r>
          </w:p>
        </w:tc>
        <w:tc>
          <w:tcPr>
            <w:tcW w:w="2520" w:type="dxa"/>
            <w:shd w:val="clear" w:color="auto" w:fill="auto"/>
            <w:tcMar>
              <w:top w:w="100" w:type="dxa"/>
              <w:left w:w="100" w:type="dxa"/>
              <w:bottom w:w="100" w:type="dxa"/>
              <w:right w:w="100" w:type="dxa"/>
            </w:tcMar>
          </w:tcPr>
          <w:p w14:paraId="2263F3A6" w14:textId="77777777" w:rsidR="006F29FE" w:rsidRPr="00327F14" w:rsidRDefault="006F29FE" w:rsidP="006F29F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No significant change in physical activity between during and pre-restriction or during and post-restriction COVID rules</w:t>
            </w:r>
            <w:r w:rsidRPr="00327F14">
              <w:rPr>
                <w:rFonts w:ascii="Times New Roman" w:eastAsia="Times New Roman" w:hAnsi="Times New Roman" w:cs="Times New Roman"/>
                <w:i/>
                <w:sz w:val="18"/>
                <w:szCs w:val="18"/>
              </w:rPr>
              <w:t xml:space="preserve">. </w:t>
            </w:r>
          </w:p>
          <w:p w14:paraId="6F86F24E" w14:textId="77777777" w:rsidR="006F29FE" w:rsidRPr="00327F14" w:rsidRDefault="006F29FE" w:rsidP="006F29FE">
            <w:pPr>
              <w:spacing w:line="240" w:lineRule="auto"/>
              <w:rPr>
                <w:rFonts w:ascii="Times New Roman" w:eastAsia="Times New Roman" w:hAnsi="Times New Roman" w:cs="Times New Roman"/>
                <w:iCs/>
                <w:sz w:val="18"/>
                <w:szCs w:val="18"/>
              </w:rPr>
            </w:pPr>
          </w:p>
          <w:p w14:paraId="09336BEC" w14:textId="270A93B9"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Only highly active students increased their PA during and after the lockdown measures with respect to their baseline levels </w:t>
            </w:r>
          </w:p>
        </w:tc>
      </w:tr>
      <w:tr w:rsidR="006F29FE" w:rsidRPr="00327F14" w14:paraId="34AE3155" w14:textId="77777777" w:rsidTr="003F5859">
        <w:tc>
          <w:tcPr>
            <w:tcW w:w="1124" w:type="dxa"/>
            <w:shd w:val="clear" w:color="auto" w:fill="auto"/>
            <w:tcMar>
              <w:top w:w="100" w:type="dxa"/>
              <w:left w:w="100" w:type="dxa"/>
              <w:bottom w:w="100" w:type="dxa"/>
              <w:right w:w="100" w:type="dxa"/>
            </w:tcMar>
          </w:tcPr>
          <w:p w14:paraId="7A274914" w14:textId="1F1C77C6"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Zheng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IJERPH17176035","ISSN":"1660-4601","PMID":"32825092","abstract":"The coronavirus disease 2019 (COVID-19) pandemic continues to pose profound challenges to society. Its spread has been mitigated through strategies including social distancing; however, this may result in the adoption of a sedentary lifestyle. This study aimed to investigate: 1) physical activity (PA) levels, sedentary behavior (SB), and sleep in young adults during the COVID-19 epidemic, and 2) the change in these behaviors before and during the pandemic. A total of 631 young adults (38.8% males) aged between 18 and 35 participated in the cross-sectional study and completed a one-off online survey relating to general information, PA, SB, and sleep. For the longitudinal study, PA, SB, and sleep data, obtained from 70 participants before and during the COVID-19 pandemic, were analyzed. Participants engaged in low PA, high SB, and long sleep duration during the COVID-19 pandemic. Moreover, a significant decline in PA while an increase in time spent in both SB and sleep was observed during the COVID-19 outbreak. The results of this study demonstrated a sedentary lifestyle in young adults during the COVID-19 pandemic, which will assist health policymakers and practitioners in the development of population specific health education and behavior interventions during this pandemic and for other future events.","author":[{"dropping-particle":"","family":"C","given":"Zheng","non-dropping-particle":"","parse-names":false,"suffix":""},{"dropping-particle":"","family":"WY","given":"Huang","non-dropping-particle":"","parse-names":false,"suffix":""},{"dropping-particle":"","family":"S","given":"Sheridan","non-dropping-particle":"","parse-names":false,"suffix":""},{"dropping-particle":"","family":"CH","given":"Sit","non-dropping-particle":"","parse-names":false,"suffix":""},{"dropping-particle":"","family":"XK","given":"Chen","non-dropping-particle":"","parse-names":false,"suffix":""},{"dropping-particle":"","family":"SH","given":"Wong","non-dropping-particle":"","parse-names":false,"suffix":""}],"container-title":"International journal of environmental research and public health","id":"ITEM-1","issue":"17","issued":{"date-parts":[["2020","9","1"]]},"page":"1-11","publisher":"Int J Environ Res Public Health","title":"COVID-19 Pandemic Brings a Sedentary Lifestyle in Young Adults: A Cross-Sectional and Longitudinal Study","type":"article-journal","volume":"17"},"uris":["http://www.mendeley.com/documents/?uuid=a38d37d3-56e1-3489-8884-ccc5b267c355"]}],"mendeley":{"formattedCitation":"(45)","plainTextFormattedCitation":"(45)","previouslyFormattedCitation":"(45)"},"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45)</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502B793A"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Hong Kong</w:t>
            </w:r>
          </w:p>
        </w:tc>
        <w:tc>
          <w:tcPr>
            <w:tcW w:w="1275" w:type="dxa"/>
            <w:shd w:val="clear" w:color="auto" w:fill="auto"/>
            <w:tcMar>
              <w:top w:w="100" w:type="dxa"/>
              <w:left w:w="100" w:type="dxa"/>
              <w:bottom w:w="100" w:type="dxa"/>
              <w:right w:w="100" w:type="dxa"/>
            </w:tcMar>
          </w:tcPr>
          <w:p w14:paraId="2ED694B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 (n=70)</w:t>
            </w:r>
          </w:p>
          <w:p w14:paraId="7914FB5C"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 sectional (n=631)</w:t>
            </w:r>
          </w:p>
        </w:tc>
        <w:tc>
          <w:tcPr>
            <w:tcW w:w="851" w:type="dxa"/>
            <w:shd w:val="clear" w:color="auto" w:fill="auto"/>
            <w:tcMar>
              <w:top w:w="100" w:type="dxa"/>
              <w:left w:w="100" w:type="dxa"/>
              <w:bottom w:w="100" w:type="dxa"/>
              <w:right w:w="100" w:type="dxa"/>
            </w:tcMar>
          </w:tcPr>
          <w:p w14:paraId="34FBFD6C"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631</w:t>
            </w:r>
          </w:p>
        </w:tc>
        <w:tc>
          <w:tcPr>
            <w:tcW w:w="1637" w:type="dxa"/>
            <w:shd w:val="clear" w:color="auto" w:fill="auto"/>
            <w:tcMar>
              <w:top w:w="100" w:type="dxa"/>
              <w:left w:w="100" w:type="dxa"/>
              <w:bottom w:w="100" w:type="dxa"/>
              <w:right w:w="100" w:type="dxa"/>
            </w:tcMar>
          </w:tcPr>
          <w:p w14:paraId="4235DB98"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21.2 ± 2.9</w:t>
            </w:r>
          </w:p>
          <w:p w14:paraId="27363B60" w14:textId="77777777" w:rsidR="006F29FE" w:rsidRPr="00327F14" w:rsidRDefault="006F29FE" w:rsidP="006F29FE">
            <w:pPr>
              <w:spacing w:line="240" w:lineRule="auto"/>
              <w:rPr>
                <w:rFonts w:ascii="Times New Roman" w:eastAsia="Times New Roman" w:hAnsi="Times New Roman" w:cs="Times New Roman"/>
                <w:sz w:val="18"/>
                <w:szCs w:val="18"/>
              </w:rPr>
            </w:pPr>
          </w:p>
          <w:p w14:paraId="66908D97"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M:F): </w:t>
            </w:r>
            <w:r w:rsidRPr="00327F14">
              <w:rPr>
                <w:rFonts w:ascii="Times New Roman" w:eastAsia="Times New Roman" w:hAnsi="Times New Roman" w:cs="Times New Roman"/>
                <w:sz w:val="18"/>
                <w:szCs w:val="18"/>
              </w:rPr>
              <w:t xml:space="preserve"> 386 (61.2%)</w:t>
            </w:r>
          </w:p>
          <w:p w14:paraId="5294D124" w14:textId="77777777" w:rsidR="006F29FE" w:rsidRPr="00327F14" w:rsidRDefault="006F29FE" w:rsidP="006F29FE">
            <w:pPr>
              <w:spacing w:line="240" w:lineRule="auto"/>
              <w:rPr>
                <w:rFonts w:ascii="Times New Roman" w:eastAsia="Times New Roman" w:hAnsi="Times New Roman" w:cs="Times New Roman"/>
                <w:sz w:val="18"/>
                <w:szCs w:val="18"/>
              </w:rPr>
            </w:pPr>
          </w:p>
          <w:p w14:paraId="3228328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Young adults</w:t>
            </w:r>
          </w:p>
        </w:tc>
        <w:tc>
          <w:tcPr>
            <w:tcW w:w="1650" w:type="dxa"/>
            <w:shd w:val="clear" w:color="auto" w:fill="auto"/>
            <w:tcMar>
              <w:top w:w="100" w:type="dxa"/>
              <w:left w:w="100" w:type="dxa"/>
              <w:bottom w:w="100" w:type="dxa"/>
              <w:right w:w="100" w:type="dxa"/>
            </w:tcMar>
          </w:tcPr>
          <w:p w14:paraId="4B269CA9"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PAQ</w:t>
            </w:r>
          </w:p>
        </w:tc>
        <w:tc>
          <w:tcPr>
            <w:tcW w:w="2520" w:type="dxa"/>
            <w:shd w:val="clear" w:color="auto" w:fill="auto"/>
            <w:tcMar>
              <w:top w:w="100" w:type="dxa"/>
              <w:left w:w="100" w:type="dxa"/>
              <w:bottom w:w="100" w:type="dxa"/>
              <w:right w:w="100" w:type="dxa"/>
            </w:tcMar>
          </w:tcPr>
          <w:p w14:paraId="2354EDC4"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Decrease in vigorous (p &lt; 0.05) and moderate (p &lt; 0.01) physical activity during COVID.</w:t>
            </w:r>
          </w:p>
          <w:p w14:paraId="0C324109"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decrease in walking during COVID (p&lt;0.01).</w:t>
            </w:r>
          </w:p>
          <w:p w14:paraId="7EF5BF05"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increase in sedentary time during COVID (p&lt;0.01)</w:t>
            </w:r>
          </w:p>
        </w:tc>
      </w:tr>
      <w:tr w:rsidR="006F29FE" w:rsidRPr="00327F14" w14:paraId="40054353" w14:textId="77777777" w:rsidTr="003F5859">
        <w:tc>
          <w:tcPr>
            <w:tcW w:w="1124" w:type="dxa"/>
            <w:shd w:val="clear" w:color="auto" w:fill="auto"/>
            <w:tcMar>
              <w:top w:w="100" w:type="dxa"/>
              <w:left w:w="100" w:type="dxa"/>
              <w:bottom w:w="100" w:type="dxa"/>
              <w:right w:w="100" w:type="dxa"/>
            </w:tcMar>
          </w:tcPr>
          <w:p w14:paraId="19A74FF1" w14:textId="7FF180E1"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chmidt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38/S41598-020-78438-4","ISSN":"2045-2322","PMID":"33311526","abstract":"The impact of COVID-19 on social life has been drastic and global. However, the different numbers of cases and different actions in different countries have been leading to various interesting yet unexplored effects on human behavior. In the present study, we compare the physical activity and recreational screen time of a representative sample of 1711 4- to 17-year-olds before and during the strictest time of the first COVID-19 lockdown in Germany. We found that sports activity declined whereas recreational screen time increased. However, a substantial increase in habitual physical activities leads to an overall increase in physical activity among children and adolescents in Germany. The effects differ in size but not in their direction between age groups and are stable for boys and girls. We conclude from this natural experiment that physical activity among children and adolescents is highly context-driven and mutual and does not act as a functional opposite to recreational screen time.","author":[{"dropping-particle":"","family":"SCE","given":"Schmidt","non-dropping-particle":"","parse-names":false,"suffix":""},{"dropping-particle":"","family":"B","given":"Anedda","non-dropping-particle":"","parse-names":false,"suffix":""},{"dropping-particle":"","family":"A","given":"Burchartz","non-dropping-particle":"","parse-names":false,"suffix":""},{"dropping-particle":"","family":"A","given":"Eichsteller","non-dropping-particle":"","parse-names":false,"suffix":""},{"dropping-particle":"","family":"S","given":"Kolb","non-dropping-particle":"","parse-names":false,"suffix":""},{"dropping-particle":"","family":"C","given":"Nigg","non-dropping-particle":"","parse-names":false,"suffix":""},{"dropping-particle":"","family":"C","given":"Niessner","non-dropping-particle":"","parse-names":false,"suffix":""},{"dropping-particle":"","family":"D","given":"Oriwol","non-dropping-particle":"","parse-names":false,"suffix":""},{"dropping-particle":"","family":"A","given":"Worth","non-dropping-particle":"","parse-names":false,"suffix":""},{"dropping-particle":"","family":"A","given":"Woll","non-dropping-particle":"","parse-names":false,"suffix":""}],"container-title":"Scientific reports","id":"ITEM-1","issue":"1","issued":{"date-parts":[["2020","12","1"]]},"publisher":"Sci Rep","title":"Physical activity and screen time of children and adolescents before and during the COVID-19 lockdown in Germany: a natural experiment","type":"article-journal","volume":"10"},"uris":["http://www.mendeley.com/documents/?uuid=ae4b655f-63b7-332f-a1e9-e6833eca01ba"]}],"mendeley":{"formattedCitation":"(46)","plainTextFormattedCitation":"(46)","previouslyFormattedCitation":"(46)"},"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46)</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42B27DA8"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Germany </w:t>
            </w:r>
          </w:p>
        </w:tc>
        <w:tc>
          <w:tcPr>
            <w:tcW w:w="1275" w:type="dxa"/>
            <w:shd w:val="clear" w:color="auto" w:fill="auto"/>
            <w:tcMar>
              <w:top w:w="100" w:type="dxa"/>
              <w:left w:w="100" w:type="dxa"/>
              <w:bottom w:w="100" w:type="dxa"/>
              <w:right w:w="100" w:type="dxa"/>
            </w:tcMar>
          </w:tcPr>
          <w:p w14:paraId="548B7D35"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064F38AB"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711</w:t>
            </w:r>
          </w:p>
        </w:tc>
        <w:tc>
          <w:tcPr>
            <w:tcW w:w="1637" w:type="dxa"/>
            <w:shd w:val="clear" w:color="auto" w:fill="auto"/>
            <w:tcMar>
              <w:top w:w="100" w:type="dxa"/>
              <w:left w:w="100" w:type="dxa"/>
              <w:bottom w:w="100" w:type="dxa"/>
              <w:right w:w="100" w:type="dxa"/>
            </w:tcMar>
          </w:tcPr>
          <w:p w14:paraId="283DA681"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4-17</w:t>
            </w:r>
          </w:p>
          <w:p w14:paraId="6029670C" w14:textId="77777777" w:rsidR="006F29FE" w:rsidRPr="00327F14" w:rsidRDefault="006F29FE" w:rsidP="006F29FE">
            <w:pPr>
              <w:spacing w:line="240" w:lineRule="auto"/>
              <w:rPr>
                <w:rFonts w:ascii="Times New Roman" w:eastAsia="Times New Roman" w:hAnsi="Times New Roman" w:cs="Times New Roman"/>
                <w:sz w:val="18"/>
                <w:szCs w:val="18"/>
              </w:rPr>
            </w:pPr>
          </w:p>
          <w:p w14:paraId="2F631C70"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Sex (F):</w:t>
            </w:r>
          </w:p>
          <w:p w14:paraId="0846CFC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852 (49.8%) </w:t>
            </w:r>
          </w:p>
          <w:p w14:paraId="1F9EC085" w14:textId="77777777" w:rsidR="006F29FE" w:rsidRPr="00327F14" w:rsidRDefault="006F29FE" w:rsidP="006F29FE">
            <w:pPr>
              <w:spacing w:line="240" w:lineRule="auto"/>
              <w:rPr>
                <w:rFonts w:ascii="Times New Roman" w:eastAsia="Times New Roman" w:hAnsi="Times New Roman" w:cs="Times New Roman"/>
                <w:sz w:val="18"/>
                <w:szCs w:val="18"/>
              </w:rPr>
            </w:pPr>
          </w:p>
          <w:p w14:paraId="284C680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4–17-year-olds</w:t>
            </w:r>
          </w:p>
        </w:tc>
        <w:tc>
          <w:tcPr>
            <w:tcW w:w="1650" w:type="dxa"/>
            <w:shd w:val="clear" w:color="auto" w:fill="auto"/>
            <w:tcMar>
              <w:top w:w="100" w:type="dxa"/>
              <w:left w:w="100" w:type="dxa"/>
              <w:bottom w:w="100" w:type="dxa"/>
              <w:right w:w="100" w:type="dxa"/>
            </w:tcMar>
          </w:tcPr>
          <w:p w14:paraId="163F0FB0"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Questionnaire </w:t>
            </w:r>
          </w:p>
        </w:tc>
        <w:tc>
          <w:tcPr>
            <w:tcW w:w="2520" w:type="dxa"/>
            <w:shd w:val="clear" w:color="auto" w:fill="auto"/>
            <w:tcMar>
              <w:top w:w="100" w:type="dxa"/>
              <w:left w:w="100" w:type="dxa"/>
              <w:bottom w:w="100" w:type="dxa"/>
              <w:right w:w="100" w:type="dxa"/>
            </w:tcMar>
          </w:tcPr>
          <w:p w14:paraId="0C498930"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color w:val="222222"/>
                <w:sz w:val="18"/>
                <w:szCs w:val="18"/>
                <w:highlight w:val="white"/>
              </w:rPr>
              <w:t>Increase of 0.44 active days per week (</w:t>
            </w:r>
            <w:r w:rsidRPr="00327F14">
              <w:rPr>
                <w:rFonts w:ascii="Times New Roman" w:eastAsia="Times New Roman" w:hAnsi="Times New Roman" w:cs="Times New Roman"/>
                <w:i/>
                <w:color w:val="222222"/>
                <w:sz w:val="18"/>
                <w:szCs w:val="18"/>
                <w:highlight w:val="white"/>
              </w:rPr>
              <w:t>p</w:t>
            </w:r>
            <w:r w:rsidRPr="00327F14">
              <w:rPr>
                <w:rFonts w:ascii="Times New Roman" w:eastAsia="Times New Roman" w:hAnsi="Times New Roman" w:cs="Times New Roman"/>
                <w:color w:val="222222"/>
                <w:sz w:val="18"/>
                <w:szCs w:val="18"/>
                <w:highlight w:val="white"/>
              </w:rPr>
              <w:t xml:space="preserve"> &lt; 0.01) during COVID </w:t>
            </w:r>
          </w:p>
          <w:p w14:paraId="7C20BD64" w14:textId="77777777" w:rsidR="006F29FE" w:rsidRPr="00327F14" w:rsidRDefault="006F29FE" w:rsidP="006F29FE">
            <w:pPr>
              <w:spacing w:line="240" w:lineRule="auto"/>
              <w:rPr>
                <w:rFonts w:ascii="Times New Roman" w:eastAsia="Times New Roman" w:hAnsi="Times New Roman" w:cs="Times New Roman"/>
                <w:color w:val="222222"/>
                <w:sz w:val="18"/>
                <w:szCs w:val="18"/>
                <w:highlight w:val="white"/>
              </w:rPr>
            </w:pPr>
            <w:r w:rsidRPr="00327F14">
              <w:rPr>
                <w:rFonts w:ascii="Times New Roman" w:eastAsia="Times New Roman" w:hAnsi="Times New Roman" w:cs="Times New Roman"/>
                <w:color w:val="222222"/>
                <w:sz w:val="18"/>
                <w:szCs w:val="18"/>
                <w:highlight w:val="white"/>
              </w:rPr>
              <w:t xml:space="preserve">11.1% overall increase in adherence to WHO physical activity guidelines. </w:t>
            </w:r>
          </w:p>
          <w:p w14:paraId="0F0EA60F"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creen time </w:t>
            </w:r>
            <w:r w:rsidRPr="00327F14">
              <w:rPr>
                <w:rFonts w:ascii="Times New Roman" w:eastAsia="Times New Roman" w:hAnsi="Times New Roman" w:cs="Times New Roman"/>
                <w:color w:val="222222"/>
                <w:sz w:val="18"/>
                <w:szCs w:val="18"/>
                <w:highlight w:val="white"/>
              </w:rPr>
              <w:t xml:space="preserve">guideline adherence decreased by 17.5% </w:t>
            </w:r>
            <w:r w:rsidRPr="00327F14">
              <w:rPr>
                <w:rFonts w:ascii="Times New Roman" w:eastAsia="Times New Roman" w:hAnsi="Times New Roman" w:cs="Times New Roman"/>
                <w:color w:val="222222"/>
                <w:sz w:val="18"/>
                <w:szCs w:val="18"/>
              </w:rPr>
              <w:t xml:space="preserve"> (p&lt;0.01)</w:t>
            </w:r>
          </w:p>
        </w:tc>
      </w:tr>
      <w:tr w:rsidR="006F29FE" w:rsidRPr="00327F14" w14:paraId="6E3491F2" w14:textId="77777777" w:rsidTr="003F5859">
        <w:tc>
          <w:tcPr>
            <w:tcW w:w="1124" w:type="dxa"/>
            <w:shd w:val="clear" w:color="auto" w:fill="auto"/>
            <w:tcMar>
              <w:top w:w="100" w:type="dxa"/>
              <w:left w:w="100" w:type="dxa"/>
              <w:bottom w:w="100" w:type="dxa"/>
              <w:right w:w="100" w:type="dxa"/>
            </w:tcMar>
          </w:tcPr>
          <w:p w14:paraId="63A4EC01" w14:textId="2804063C"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Hank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IJERPH17239144","ISSN":"1660-4601","PMID":"33297529","abstract":"Guidelines recommend a healthy lifestyle and regularly physical activity (PA) after kidney transplantation (KTx). The KTx360° program is a multicenter, multisectoral, multimodal, telemedicine-based follow-up care program. Effects of the first COVID-19 wave restrictions on health-related quality of life and PA of supervised KTx360° patients were evaluated using an online questionnaire. Six hundred and fifty-two KTx360° patients were contacted via email and were asked to complete the Freiburg questionnaire of physical activity and the Short form 12 Health Survey (SF12) online. Pre-pandemic and lockdown data were compared in 248 data sets. While sporting activity decreased during the COVID-19 pandemic, basic and leisure activity increased, resulting in increased overall activity. The physical component scale of the SF-12 was in the low normal range before as well as during the pandemic, with a small but significant increase during the pandemic. The mental component scale showed normal values before and during pandemic with a small but statistically significant decrease. Our study supports the effectiveness of a telemedicine based program for KTx patient care in maintaining PA and quality of life during the first peak of the COVID-19 pandemic. However, further research and observation during the ongoing pandemic are required.","author":[{"dropping-particle":"","family":"AA","given":"Hanke","non-dropping-particle":"","parse-names":false,"suffix":""},{"dropping-particle":"","family":"T","given":"Sundermeier","non-dropping-particle":"","parse-names":false,"suffix":""},{"dropping-particle":"","family":"HT","given":"Boeck","non-dropping-particle":"","parse-names":false,"suffix":""},{"dropping-particle":"","family":"E","given":"Schieffer","non-dropping-particle":"","parse-names":false,"suffix":""},{"dropping-particle":"","family":"J","given":"Boyen","non-dropping-particle":"","parse-names":false,"suffix":""},{"dropping-particle":"","family":"AC","given":"Braun","non-dropping-particle":"","parse-names":false,"suffix":""},{"dropping-particle":"","family":"S","given":"Rolff","non-dropping-particle":"","parse-names":false,"suffix":""},{"dropping-particle":"","family":"L","given":"Stein","non-dropping-particle":"","parse-names":false,"suffix":""},{"dropping-particle":"","family":"M","given":"Kück","non-dropping-particle":"","parse-names":false,"suffix":""},{"dropping-particle":"","family":"M","given":"Schiffer","non-dropping-particle":"","parse-names":false,"suffix":""},{"dropping-particle":"","family":"L","given":"Pape","non-dropping-particle":"","parse-names":false,"suffix":""},{"dropping-particle":"","family":"M","given":"de Zwaan","non-dropping-particle":"","parse-names":false,"suffix":""},{"dropping-particle":"","family":"S","given":"Haufe","non-dropping-particle":"","parse-names":false,"suffix":""},{"dropping-particle":"","family":"A","given":"Kerling","non-dropping-particle":"","parse-names":false,"suffix":""},{"dropping-particle":"","family":"U","given":"Tegtbur","non-dropping-particle":"","parse-names":false,"suffix":""},{"dropping-particle":"","family":"M","given":"Nöhre","non-dropping-particle":"","parse-names":false,"suffix":""}],"container-title":"International journal of environmental research and public health","id":"ITEM-1","issue":"23","issued":{"date-parts":[["2020","12","1"]]},"page":"1-9","publisher":"Int J Environ Res Public Health","title":"Influence of Officially Ordered Restrictions During the First Wave of COVID-19 Pandemic on Physical Activity and Quality of Life in Patients after Kidney Transplantation in a Telemedicine Based Aftercare Program-A KTx360° Sub Study","type":"article-journal","volume":"17"},"uris":["http://www.mendeley.com/documents/?uuid=f45b07e8-21b0-3387-baad-5040112bf533"]}],"mendeley":{"formattedCitation":"(48)","plainTextFormattedCitation":"(48)","previouslyFormattedCitation":"(48)"},"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48)</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48FEDB4C"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Germany </w:t>
            </w:r>
          </w:p>
        </w:tc>
        <w:tc>
          <w:tcPr>
            <w:tcW w:w="1275" w:type="dxa"/>
            <w:shd w:val="clear" w:color="auto" w:fill="auto"/>
            <w:tcMar>
              <w:top w:w="100" w:type="dxa"/>
              <w:left w:w="100" w:type="dxa"/>
              <w:bottom w:w="100" w:type="dxa"/>
              <w:right w:w="100" w:type="dxa"/>
            </w:tcMar>
          </w:tcPr>
          <w:p w14:paraId="742FD2E4"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69BA5E5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48</w:t>
            </w:r>
          </w:p>
        </w:tc>
        <w:tc>
          <w:tcPr>
            <w:tcW w:w="1637" w:type="dxa"/>
            <w:shd w:val="clear" w:color="auto" w:fill="auto"/>
            <w:tcMar>
              <w:top w:w="100" w:type="dxa"/>
              <w:left w:w="100" w:type="dxa"/>
              <w:bottom w:w="100" w:type="dxa"/>
              <w:right w:w="100" w:type="dxa"/>
            </w:tcMar>
          </w:tcPr>
          <w:p w14:paraId="2DC18CC4"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Age: </w:t>
            </w:r>
          </w:p>
          <w:p w14:paraId="75420348"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Females: </w:t>
            </w:r>
            <w:r w:rsidRPr="00327F14">
              <w:rPr>
                <w:rFonts w:ascii="Times New Roman" w:eastAsia="Times New Roman" w:hAnsi="Times New Roman" w:cs="Times New Roman"/>
                <w:sz w:val="18"/>
                <w:szCs w:val="18"/>
              </w:rPr>
              <w:t>52.3 ± 13.7</w:t>
            </w:r>
          </w:p>
          <w:p w14:paraId="0084D75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Males:</w:t>
            </w:r>
            <w:r w:rsidRPr="00327F14">
              <w:rPr>
                <w:rFonts w:ascii="Times New Roman" w:eastAsia="Times New Roman" w:hAnsi="Times New Roman" w:cs="Times New Roman"/>
                <w:sz w:val="18"/>
                <w:szCs w:val="18"/>
              </w:rPr>
              <w:t xml:space="preserve"> 56.3 ± 13.7</w:t>
            </w:r>
          </w:p>
          <w:p w14:paraId="03452981" w14:textId="77777777" w:rsidR="006F29FE" w:rsidRPr="00327F14" w:rsidRDefault="006F29FE" w:rsidP="006F29FE">
            <w:pPr>
              <w:spacing w:line="240" w:lineRule="auto"/>
              <w:rPr>
                <w:rFonts w:ascii="Times New Roman" w:eastAsia="Times New Roman" w:hAnsi="Times New Roman" w:cs="Times New Roman"/>
                <w:sz w:val="18"/>
                <w:szCs w:val="18"/>
              </w:rPr>
            </w:pPr>
          </w:p>
          <w:p w14:paraId="0F55DCA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xml:space="preserve"> 89 (35.9%) </w:t>
            </w:r>
          </w:p>
          <w:p w14:paraId="6BFDFC9D" w14:textId="77777777" w:rsidR="006F29FE" w:rsidRPr="00327F14" w:rsidRDefault="006F29FE" w:rsidP="006F29FE">
            <w:pPr>
              <w:spacing w:line="240" w:lineRule="auto"/>
              <w:rPr>
                <w:rFonts w:ascii="Times New Roman" w:eastAsia="Times New Roman" w:hAnsi="Times New Roman" w:cs="Times New Roman"/>
                <w:sz w:val="18"/>
                <w:szCs w:val="18"/>
              </w:rPr>
            </w:pPr>
          </w:p>
          <w:p w14:paraId="09D108B7"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Kidney transplant patients </w:t>
            </w:r>
          </w:p>
        </w:tc>
        <w:tc>
          <w:tcPr>
            <w:tcW w:w="1650" w:type="dxa"/>
            <w:shd w:val="clear" w:color="auto" w:fill="auto"/>
            <w:tcMar>
              <w:top w:w="100" w:type="dxa"/>
              <w:left w:w="100" w:type="dxa"/>
              <w:bottom w:w="100" w:type="dxa"/>
              <w:right w:w="100" w:type="dxa"/>
            </w:tcMar>
          </w:tcPr>
          <w:p w14:paraId="3347FF1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Questionnaire </w:t>
            </w:r>
          </w:p>
        </w:tc>
        <w:tc>
          <w:tcPr>
            <w:tcW w:w="2520" w:type="dxa"/>
            <w:shd w:val="clear" w:color="auto" w:fill="auto"/>
            <w:tcMar>
              <w:top w:w="100" w:type="dxa"/>
              <w:left w:w="100" w:type="dxa"/>
              <w:bottom w:w="100" w:type="dxa"/>
              <w:right w:w="100" w:type="dxa"/>
            </w:tcMar>
          </w:tcPr>
          <w:p w14:paraId="6C12E2EF"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decrease in sport (hours/week) during lockdown (p= 0.008)</w:t>
            </w:r>
          </w:p>
          <w:p w14:paraId="2B98DE24" w14:textId="77777777" w:rsidR="006F29FE" w:rsidRPr="00327F14" w:rsidRDefault="006F29FE" w:rsidP="006F29FE">
            <w:pPr>
              <w:spacing w:line="240" w:lineRule="auto"/>
              <w:rPr>
                <w:rFonts w:ascii="Times New Roman" w:eastAsia="Times New Roman" w:hAnsi="Times New Roman" w:cs="Times New Roman"/>
                <w:sz w:val="18"/>
                <w:szCs w:val="18"/>
              </w:rPr>
            </w:pPr>
          </w:p>
          <w:p w14:paraId="228ED389"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increase in leisure activity* (hours/week), (p&lt;0.001)</w:t>
            </w:r>
          </w:p>
          <w:p w14:paraId="5C55FB0C"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highlight w:val="white"/>
              </w:rPr>
              <w:t>*includes walks, bike rides, bicycle ergometer training, dancing, and bowling.</w:t>
            </w:r>
          </w:p>
          <w:p w14:paraId="698CD1C0"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p&lt;0.001</w:t>
            </w:r>
          </w:p>
          <w:p w14:paraId="5A579D26" w14:textId="77777777" w:rsidR="006F29FE" w:rsidRPr="00327F14" w:rsidRDefault="006F29FE" w:rsidP="006F29FE">
            <w:pPr>
              <w:spacing w:line="240" w:lineRule="auto"/>
              <w:rPr>
                <w:rFonts w:ascii="Times New Roman" w:eastAsia="Times New Roman" w:hAnsi="Times New Roman" w:cs="Times New Roman"/>
                <w:sz w:val="18"/>
                <w:szCs w:val="18"/>
              </w:rPr>
            </w:pPr>
          </w:p>
        </w:tc>
      </w:tr>
      <w:tr w:rsidR="006F29FE" w:rsidRPr="00327F14" w14:paraId="7F0241D3" w14:textId="77777777" w:rsidTr="003F5859">
        <w:tc>
          <w:tcPr>
            <w:tcW w:w="1124" w:type="dxa"/>
            <w:tcMar>
              <w:top w:w="40" w:type="dxa"/>
              <w:left w:w="40" w:type="dxa"/>
              <w:bottom w:w="40" w:type="dxa"/>
              <w:right w:w="40" w:type="dxa"/>
            </w:tcMar>
          </w:tcPr>
          <w:p w14:paraId="71CFD444" w14:textId="0E5EDBCB"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Yang Y, &amp; </w:t>
            </w:r>
            <w:proofErr w:type="spellStart"/>
            <w:r w:rsidRPr="00327F14">
              <w:rPr>
                <w:rFonts w:ascii="Times New Roman" w:eastAsia="Times New Roman" w:hAnsi="Times New Roman" w:cs="Times New Roman"/>
                <w:sz w:val="18"/>
                <w:szCs w:val="18"/>
              </w:rPr>
              <w:t>Koenigstorfer</w:t>
            </w:r>
            <w:proofErr w:type="spellEnd"/>
            <w:r w:rsidRPr="00327F14">
              <w:rPr>
                <w:rFonts w:ascii="Times New Roman" w:eastAsia="Times New Roman" w:hAnsi="Times New Roman" w:cs="Times New Roman"/>
                <w:sz w:val="18"/>
                <w:szCs w:val="18"/>
              </w:rPr>
              <w:t xml:space="preserve"> J. 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93/TBM/IBAA086","ISSN":"1613-9860","PMID":"32926160","abstract":"There are various health benefits of regular physical activity (PA) and health risks of sedentariness. The Covid-19 pandemic may have decreased PA and increased sedentariness for several reasons (e.g., closure of gyms, family-related time constraints, and reduced outdoor mobility). Yet, to date, there are no longitudinal studies that examined whether the pandemic affects PA levels and what factors help people remain physically active during lockdown. This study aims to investigate changes in U.S. residents' PA during (vs. before) the Covid-19 pandemic and predictors of changes, with a focus on PA smartphone applications (apps) and their features (i.e., motivational, educational, or gamification related). The study utilized a two-wave longitudinal survey design with an online panel. Healthy adults (N = 431) from 45 U.S. states self-reported their PA levels before and during lockdown. PA app use and app feature ratings were assessed. t-tests and regression analyses were conducted. Moderate PA, vigorous PA, and PA measured in metabolic equivalent of task (MET) minutes per week decreased during lockdown (all p &lt;. 01). Controlling for PA before lockdown and individuals' PA intentions, PA app use was positively related to overall change in PA, measured in MET minutes per week (β = 15.68, standard error = 7.84, p &lt;. 05). PA decreased less with increasing app use frequency. When app features were added to the model, a buffering effect for gamification features was identified. The Covid-19-caused lockdown decreased U.S. residents' PA levels by 18.2%. The use of PA apps may help buffer the decline, and gamification-related app features may be particularly helpful in this context.","author":[{"dropping-particle":"","family":"Y","given":"Yang","non-dropping-particle":"","parse-names":false,"suffix":""},{"dropping-particle":"","family":"J","given":"Koenigstorfer","non-dropping-particle":"","parse-names":false,"suffix":""}],"container-title":"Translational behavioral medicine","id":"ITEM-1","issue":"4","issued":{"date-parts":[["2020","8","1"]]},"page":"835-842","publisher":"Transl Behav Med","title":"Determinants of physical activity maintenance during the Covid-19 pandemic: a focus on fitness apps","type":"article-journal","volume":"10"},"uris":["http://www.mendeley.com/documents/?uuid=d878f7a9-46bb-350b-8d19-4484fd2e45ea"]}],"mendeley":{"formattedCitation":"(49)","plainTextFormattedCitation":"(49)","previouslyFormattedCitation":"(49)"},"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49)</w:t>
            </w:r>
            <w:r w:rsidRPr="00327F14">
              <w:rPr>
                <w:rFonts w:ascii="Times New Roman" w:eastAsia="Times New Roman" w:hAnsi="Times New Roman" w:cs="Times New Roman"/>
                <w:sz w:val="18"/>
                <w:szCs w:val="18"/>
                <w:vertAlign w:val="superscript"/>
              </w:rPr>
              <w:fldChar w:fldCharType="end"/>
            </w:r>
          </w:p>
        </w:tc>
        <w:tc>
          <w:tcPr>
            <w:tcW w:w="993" w:type="dxa"/>
            <w:tcMar>
              <w:top w:w="40" w:type="dxa"/>
              <w:left w:w="40" w:type="dxa"/>
              <w:bottom w:w="40" w:type="dxa"/>
              <w:right w:w="40" w:type="dxa"/>
            </w:tcMar>
          </w:tcPr>
          <w:p w14:paraId="4D0F2F8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w:t>
            </w:r>
          </w:p>
        </w:tc>
        <w:tc>
          <w:tcPr>
            <w:tcW w:w="1275" w:type="dxa"/>
            <w:tcMar>
              <w:top w:w="40" w:type="dxa"/>
              <w:left w:w="40" w:type="dxa"/>
              <w:bottom w:w="40" w:type="dxa"/>
              <w:right w:w="40" w:type="dxa"/>
            </w:tcMar>
          </w:tcPr>
          <w:p w14:paraId="5A9E8357"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tcMar>
              <w:top w:w="40" w:type="dxa"/>
              <w:left w:w="40" w:type="dxa"/>
              <w:bottom w:w="40" w:type="dxa"/>
              <w:right w:w="40" w:type="dxa"/>
            </w:tcMar>
          </w:tcPr>
          <w:p w14:paraId="0E2176C7"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431</w:t>
            </w:r>
          </w:p>
        </w:tc>
        <w:tc>
          <w:tcPr>
            <w:tcW w:w="1637" w:type="dxa"/>
            <w:shd w:val="clear" w:color="auto" w:fill="auto"/>
            <w:tcMar>
              <w:top w:w="100" w:type="dxa"/>
              <w:left w:w="100" w:type="dxa"/>
              <w:bottom w:w="100" w:type="dxa"/>
              <w:right w:w="100" w:type="dxa"/>
            </w:tcMar>
          </w:tcPr>
          <w:p w14:paraId="34D65F6D"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39.1 ± 10.6</w:t>
            </w:r>
          </w:p>
          <w:p w14:paraId="1F1795BE" w14:textId="77777777" w:rsidR="006F29FE" w:rsidRPr="00327F14" w:rsidRDefault="006F29FE" w:rsidP="006F29FE">
            <w:pPr>
              <w:spacing w:line="240" w:lineRule="auto"/>
              <w:rPr>
                <w:rFonts w:ascii="Times New Roman" w:eastAsia="Times New Roman" w:hAnsi="Times New Roman" w:cs="Times New Roman"/>
                <w:sz w:val="18"/>
                <w:szCs w:val="18"/>
              </w:rPr>
            </w:pPr>
          </w:p>
          <w:p w14:paraId="66D855E4"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p>
          <w:p w14:paraId="1463EAB1"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21 (51.3%)</w:t>
            </w:r>
          </w:p>
          <w:p w14:paraId="582F3A20" w14:textId="77777777" w:rsidR="006F29FE" w:rsidRPr="00327F14" w:rsidRDefault="006F29FE" w:rsidP="006F29FE">
            <w:pPr>
              <w:spacing w:line="240" w:lineRule="auto"/>
              <w:rPr>
                <w:rFonts w:ascii="Times New Roman" w:eastAsia="Times New Roman" w:hAnsi="Times New Roman" w:cs="Times New Roman"/>
                <w:sz w:val="18"/>
                <w:szCs w:val="18"/>
              </w:rPr>
            </w:pPr>
          </w:p>
          <w:p w14:paraId="26D5D5D0"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Occupation/characteristics: </w:t>
            </w:r>
          </w:p>
          <w:p w14:paraId="74784D86"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Healthy adults aged between 18 and 65 years old</w:t>
            </w:r>
          </w:p>
        </w:tc>
        <w:tc>
          <w:tcPr>
            <w:tcW w:w="1650" w:type="dxa"/>
            <w:tcMar>
              <w:top w:w="40" w:type="dxa"/>
              <w:left w:w="40" w:type="dxa"/>
              <w:bottom w:w="40" w:type="dxa"/>
              <w:right w:w="40" w:type="dxa"/>
            </w:tcMar>
          </w:tcPr>
          <w:p w14:paraId="4642FA07"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PAQ-SF</w:t>
            </w:r>
          </w:p>
        </w:tc>
        <w:tc>
          <w:tcPr>
            <w:tcW w:w="2520" w:type="dxa"/>
            <w:tcBorders>
              <w:right w:val="single" w:sz="6" w:space="0" w:color="000000"/>
            </w:tcBorders>
            <w:tcMar>
              <w:top w:w="40" w:type="dxa"/>
              <w:left w:w="40" w:type="dxa"/>
              <w:bottom w:w="40" w:type="dxa"/>
              <w:right w:w="40" w:type="dxa"/>
            </w:tcMar>
          </w:tcPr>
          <w:p w14:paraId="127EAB33" w14:textId="77777777" w:rsidR="006F29FE" w:rsidRPr="00327F14" w:rsidRDefault="006F29FE" w:rsidP="006F29FE">
            <w:pPr>
              <w:spacing w:line="240" w:lineRule="auto"/>
              <w:rPr>
                <w:rFonts w:ascii="Times New Roman" w:eastAsia="Times New Roman" w:hAnsi="Times New Roman" w:cs="Times New Roman"/>
                <w:sz w:val="18"/>
                <w:szCs w:val="18"/>
                <w:highlight w:val="white"/>
              </w:rPr>
            </w:pPr>
            <w:r w:rsidRPr="00327F14">
              <w:rPr>
                <w:rFonts w:ascii="Times New Roman" w:eastAsia="Times New Roman" w:hAnsi="Times New Roman" w:cs="Times New Roman"/>
                <w:sz w:val="18"/>
                <w:szCs w:val="18"/>
                <w:highlight w:val="white"/>
              </w:rPr>
              <w:t>Significant decrease in moderate PA (p&lt;0 .01) , vigorous PA (p &lt; 0.001) and PA in MET (metabolic equivalent of task) minutes/week (p&lt;0.01) during lockdown.</w:t>
            </w:r>
          </w:p>
          <w:p w14:paraId="207A7009" w14:textId="77777777" w:rsidR="006F29FE" w:rsidRPr="00327F14" w:rsidRDefault="006F29FE" w:rsidP="006F29FE">
            <w:pPr>
              <w:spacing w:line="240" w:lineRule="auto"/>
              <w:rPr>
                <w:rFonts w:ascii="Times New Roman" w:eastAsia="Times New Roman" w:hAnsi="Times New Roman" w:cs="Times New Roman"/>
                <w:sz w:val="18"/>
                <w:szCs w:val="18"/>
                <w:highlight w:val="white"/>
              </w:rPr>
            </w:pPr>
          </w:p>
          <w:p w14:paraId="1428DF11"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No significant change in sedentary time, (p = 0.85) or walking (</w:t>
            </w:r>
            <w:r w:rsidRPr="00327F14">
              <w:rPr>
                <w:rFonts w:ascii="Times New Roman" w:eastAsia="Times New Roman" w:hAnsi="Times New Roman" w:cs="Times New Roman"/>
                <w:sz w:val="18"/>
                <w:szCs w:val="18"/>
                <w:highlight w:val="white"/>
              </w:rPr>
              <w:t>p =0 .067)</w:t>
            </w:r>
            <w:r w:rsidRPr="00327F14">
              <w:rPr>
                <w:rFonts w:ascii="Times New Roman" w:eastAsia="Times New Roman" w:hAnsi="Times New Roman" w:cs="Times New Roman"/>
                <w:sz w:val="18"/>
                <w:szCs w:val="18"/>
              </w:rPr>
              <w:t>.</w:t>
            </w:r>
          </w:p>
        </w:tc>
      </w:tr>
      <w:tr w:rsidR="006F29FE" w:rsidRPr="00327F14" w14:paraId="68C24078" w14:textId="77777777" w:rsidTr="003F5859">
        <w:tc>
          <w:tcPr>
            <w:tcW w:w="1124" w:type="dxa"/>
            <w:tcMar>
              <w:top w:w="40" w:type="dxa"/>
              <w:left w:w="40" w:type="dxa"/>
              <w:bottom w:w="40" w:type="dxa"/>
              <w:right w:w="40" w:type="dxa"/>
            </w:tcMar>
          </w:tcPr>
          <w:p w14:paraId="718D9CFB" w14:textId="09FD3946" w:rsidR="006F29FE" w:rsidRPr="00327F14" w:rsidRDefault="006F29FE" w:rsidP="006F29FE">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Huckins</w:t>
            </w:r>
            <w:proofErr w:type="spellEnd"/>
            <w:r w:rsidRPr="00327F14">
              <w:rPr>
                <w:rFonts w:ascii="Times New Roman" w:eastAsia="Times New Roman" w:hAnsi="Times New Roman" w:cs="Times New Roman"/>
                <w:sz w:val="18"/>
                <w:szCs w:val="18"/>
              </w:rPr>
              <w:t xml:space="preserve"> JF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2196/20185","PMID":"32519963","abstract":"Background: The vast majority of people worldwide have been impacted by coronavirus disease (COVID-19). In addition to the millions of individuals who have been infected with the disease, billions of individuals have been asked or required by local and national governments to change their behavioral patterns. Previous research on epidemics or traumatic events suggests that this can lead to profound behavioral and mental health changes; however, researchers are rarely able to track these changes with frequent, near-real-time sampling or compare their findings to previous years of data for the same individuals. Objective: By combining mobile phone sensing and self-reported mental health data among college students who have been participating in a longitudinal study for the past 2 years, we sought to answer two overarching questions. First, have the behaviors and mental health of the participants changed in response to the COVID-19 pandemic compared to previous time periods? Second, are these behavior and mental health changes associated with the relative news coverage of COVID-19 in the US media? Methods: Behaviors such as the number of locations visited, distance traveled, duration of phone usage, number of phone unlocks, sleep duration, and sedentary time were measured using the StudentLife smartphone sensing app. Depression and anxiety were assessed using weekly self-reported ecological momentary assessments of the Patient Health Questionnaire-4. The participants were 217 undergraduate students, with 178 (82.0%) students providing data during the Winter 2020 term. Differences in behaviors and self-reported mental health collected during the Winter 2020 term compared to previous terms in the same cohort were modeled using mixed linear models. Results: During the first academic term impacted by COVID-19 (Winter 2020), individuals were more sedentary and reported increased anxiety and depression symptoms (P&lt;.001) relative to previous academic terms and subsequent academic breaks. Interactions between the Winter 2020 term and the week of the academic term (linear and quadratic) were significant. In a mixed linear model, phone usage, number of locations visited, and week of the term were strongly associated with increased amount of COVID-19-related news. When mental health metrics (eg, depression and anxiety) were added to the previous measures (week of term, number of locations visited, and phone usage), both anxiety (P&lt;.001) and depression (P=.03) were si…","author":[{"dropping-particle":"","family":"Huckins","given":"Jeremy F","non-dropping-particle":"","parse-names":false,"suffix":""},{"dropping-particle":"","family":"daSilva","given":"Alex W","non-dropping-particle":"","parse-names":false,"suffix":""},{"dropping-particle":"","family":"Wang","given":"Weichen","non-dropping-particle":"","parse-names":false,"suffix":""},{"dropping-particle":"","family":"Hedlund","given":"Elin","non-dropping-particle":"","parse-names":false,"suffix":""},{"dropping-particle":"","family":"Rogers","given":"Courtney","non-dropping-particle":"","parse-names":false,"suffix":""},{"dropping-particle":"","family":"Nepal","given":"Subigya K","non-dropping-particle":"","parse-names":false,"suffix":""},{"dropping-particle":"","family":"Wu","given":"Jialing","non-dropping-particle":"","parse-names":false,"suffix":""},{"dropping-particle":"","family":"Obuchi","given":"Mikio","non-dropping-particle":"","parse-names":false,"suffix":""},{"dropping-particle":"","family":"Murphy","given":"Eilis I","non-dropping-particle":"","parse-names":false,"suffix":""},{"dropping-particle":"","family":"Meyer","given":"Meghan L","non-dropping-particle":"","parse-names":false,"suffix":""},{"dropping-particle":"","family":"Wagner","given":"Dylan D","non-dropping-particle":"","parse-names":false,"suffix":""},{"dropping-particle":"","family":"Holtzheimer","given":"Paul E","non-dropping-particle":"","parse-names":false,"suffix":""},{"dropping-particle":"","family":"Campbell","given":"Andrew T","non-dropping-particle":"","parse-names":false,"suffix":""}],"container-title":"Journal of Medical Internet Research","id":"ITEM-1","issue":"6","issued":{"date-parts":[["2020","6","1"]]},"publisher":"JMIR Publications Inc.","title":"Mental Health and Behavior of College Students During the Early Phases of the COVID-19 Pandemic: Longitudinal Smartphone and Ecological Momentary Assessment Study","type":"article-journal","volume":"22"},"uris":["http://www.mendeley.com/documents/?uuid=74200454-635b-32c7-a6a2-955c58281ee8"]}],"mendeley":{"formattedCitation":"(37)","plainTextFormattedCitation":"(37)","previouslyFormattedCitation":"(37)"},"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37)</w:t>
            </w:r>
            <w:r w:rsidRPr="00327F14">
              <w:rPr>
                <w:rFonts w:ascii="Times New Roman" w:eastAsia="Times New Roman" w:hAnsi="Times New Roman" w:cs="Times New Roman"/>
                <w:sz w:val="18"/>
                <w:szCs w:val="18"/>
                <w:vertAlign w:val="superscript"/>
              </w:rPr>
              <w:fldChar w:fldCharType="end"/>
            </w:r>
          </w:p>
        </w:tc>
        <w:tc>
          <w:tcPr>
            <w:tcW w:w="993" w:type="dxa"/>
            <w:tcMar>
              <w:top w:w="40" w:type="dxa"/>
              <w:left w:w="40" w:type="dxa"/>
              <w:bottom w:w="40" w:type="dxa"/>
              <w:right w:w="40" w:type="dxa"/>
            </w:tcMar>
          </w:tcPr>
          <w:p w14:paraId="60CC38AD" w14:textId="4EABA095"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w:t>
            </w:r>
          </w:p>
        </w:tc>
        <w:tc>
          <w:tcPr>
            <w:tcW w:w="1275" w:type="dxa"/>
            <w:tcMar>
              <w:top w:w="40" w:type="dxa"/>
              <w:left w:w="40" w:type="dxa"/>
              <w:bottom w:w="40" w:type="dxa"/>
              <w:right w:w="40" w:type="dxa"/>
            </w:tcMar>
          </w:tcPr>
          <w:p w14:paraId="15A7297B" w14:textId="293C6054"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w:t>
            </w:r>
          </w:p>
        </w:tc>
        <w:tc>
          <w:tcPr>
            <w:tcW w:w="851" w:type="dxa"/>
            <w:tcMar>
              <w:top w:w="40" w:type="dxa"/>
              <w:left w:w="40" w:type="dxa"/>
              <w:bottom w:w="40" w:type="dxa"/>
              <w:right w:w="40" w:type="dxa"/>
            </w:tcMar>
          </w:tcPr>
          <w:p w14:paraId="48EF04FC" w14:textId="0C483516"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17</w:t>
            </w:r>
          </w:p>
        </w:tc>
        <w:tc>
          <w:tcPr>
            <w:tcW w:w="1637" w:type="dxa"/>
            <w:shd w:val="clear" w:color="auto" w:fill="auto"/>
            <w:tcMar>
              <w:top w:w="100" w:type="dxa"/>
              <w:left w:w="100" w:type="dxa"/>
              <w:bottom w:w="100" w:type="dxa"/>
              <w:right w:w="100" w:type="dxa"/>
            </w:tcMar>
          </w:tcPr>
          <w:p w14:paraId="492933C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18-22</w:t>
            </w:r>
          </w:p>
          <w:p w14:paraId="4CB5431F" w14:textId="77777777" w:rsidR="006F29FE" w:rsidRPr="00327F14" w:rsidRDefault="006F29FE" w:rsidP="006F29FE">
            <w:pPr>
              <w:spacing w:line="240" w:lineRule="auto"/>
              <w:rPr>
                <w:rFonts w:ascii="Times New Roman" w:eastAsia="Times New Roman" w:hAnsi="Times New Roman" w:cs="Times New Roman"/>
                <w:sz w:val="18"/>
                <w:szCs w:val="18"/>
              </w:rPr>
            </w:pPr>
          </w:p>
          <w:p w14:paraId="60DCDB9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147 (67.8%)</w:t>
            </w:r>
          </w:p>
          <w:p w14:paraId="13E04BAE" w14:textId="77777777" w:rsidR="006F29FE" w:rsidRPr="00327F14" w:rsidRDefault="006F29FE" w:rsidP="006F29FE">
            <w:pPr>
              <w:spacing w:line="240" w:lineRule="auto"/>
              <w:rPr>
                <w:rFonts w:ascii="Times New Roman" w:eastAsia="Times New Roman" w:hAnsi="Times New Roman" w:cs="Times New Roman"/>
                <w:sz w:val="18"/>
                <w:szCs w:val="18"/>
              </w:rPr>
            </w:pPr>
          </w:p>
          <w:p w14:paraId="1EC40B4F"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p>
          <w:p w14:paraId="149F2552" w14:textId="61F298E8"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rPr>
              <w:t>Undergraduate students</w:t>
            </w:r>
          </w:p>
        </w:tc>
        <w:tc>
          <w:tcPr>
            <w:tcW w:w="1650" w:type="dxa"/>
            <w:tcMar>
              <w:top w:w="40" w:type="dxa"/>
              <w:left w:w="40" w:type="dxa"/>
              <w:bottom w:w="40" w:type="dxa"/>
              <w:right w:w="40" w:type="dxa"/>
            </w:tcMar>
          </w:tcPr>
          <w:p w14:paraId="3867723D" w14:textId="32E0F9DD"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Mobile Phone Sensor Data</w:t>
            </w:r>
          </w:p>
        </w:tc>
        <w:tc>
          <w:tcPr>
            <w:tcW w:w="2520" w:type="dxa"/>
            <w:tcBorders>
              <w:right w:val="single" w:sz="6" w:space="0" w:color="000000"/>
            </w:tcBorders>
            <w:tcMar>
              <w:top w:w="40" w:type="dxa"/>
              <w:left w:w="40" w:type="dxa"/>
              <w:bottom w:w="40" w:type="dxa"/>
              <w:right w:w="40" w:type="dxa"/>
            </w:tcMar>
          </w:tcPr>
          <w:p w14:paraId="7BDE573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dividuals were more sedentary during COVID (p&lt;0.001)</w:t>
            </w:r>
          </w:p>
          <w:p w14:paraId="1BC5DC10" w14:textId="77777777" w:rsidR="006F29FE" w:rsidRPr="00327F14" w:rsidRDefault="006F29FE" w:rsidP="006F29FE">
            <w:pPr>
              <w:spacing w:line="240" w:lineRule="auto"/>
              <w:rPr>
                <w:rFonts w:ascii="Times New Roman" w:eastAsia="Times New Roman" w:hAnsi="Times New Roman" w:cs="Times New Roman"/>
                <w:sz w:val="18"/>
                <w:szCs w:val="18"/>
              </w:rPr>
            </w:pPr>
          </w:p>
          <w:p w14:paraId="73965185" w14:textId="77777777" w:rsidR="006F29FE" w:rsidRPr="00327F14" w:rsidRDefault="006F29FE" w:rsidP="006F29FE">
            <w:pPr>
              <w:spacing w:line="240" w:lineRule="auto"/>
              <w:rPr>
                <w:rFonts w:ascii="Times New Roman" w:eastAsia="Times New Roman" w:hAnsi="Times New Roman" w:cs="Times New Roman"/>
                <w:sz w:val="18"/>
                <w:szCs w:val="18"/>
                <w:highlight w:val="white"/>
              </w:rPr>
            </w:pPr>
          </w:p>
        </w:tc>
      </w:tr>
      <w:tr w:rsidR="006F29FE" w:rsidRPr="00327F14" w14:paraId="7E6AA16C" w14:textId="77777777" w:rsidTr="003F5859">
        <w:tc>
          <w:tcPr>
            <w:tcW w:w="1124" w:type="dxa"/>
            <w:tcMar>
              <w:top w:w="40" w:type="dxa"/>
              <w:left w:w="40" w:type="dxa"/>
              <w:bottom w:w="40" w:type="dxa"/>
              <w:right w:w="40" w:type="dxa"/>
            </w:tcMar>
          </w:tcPr>
          <w:p w14:paraId="14A433C4" w14:textId="14352162"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Gallo LA et al. 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061865","PMID":"32585830","abstract":"The coronavirus disease 2019 (COVID-19) pandemic resulted in physical isolation measures in many parts of the world. In Australia, nationwide restrictions included staying at home, unless seeking medical care, providing care, purchasing food, undertaking exercise, or attending work in an essential service. All undergraduate university classes transitioned to online, mostly home-based learning. We, therefore, examined the effect of isolation measures during the early phase of the COVID-19 pandemic in Australia (March/April) on diet (24-h recall) and physical activity (Active Australia Survey) patterns in third-year biomedical students. Findings were compared with students enrolled in the same course in the previous two years. In females, but not males, energy intake was ~20% greater during the pandemic, and snacking frequency and energy density of consumed snacks also increased compared with 2018 and 2019. Physical activity was impacted for both sexes during the pandemic with ~30% fewer students achieving “sufficient” levels of activity, defined by at least 150 min over at least five sessions, compared with the previous two years. In a follow-up study six to eight weeks later (14–18% response rate), during gradual easing of nationwide restrictions albeit continued gym closures and online learning, higher energy intake in females and reduced physical activity levels in both sexes persisted. These data demonstrate the health impacts of isolation measures, with the potential to affect long-term diet and activity behaviours.","author":[{"dropping-particle":"","family":"Gallo","given":"Linda A.","non-dropping-particle":"","parse-names":false,"suffix":""},{"dropping-particle":"","family":"Gallo","given":"Tania F.","non-dropping-particle":"","parse-names":false,"suffix":""},{"dropping-particle":"","family":"Young","given":"Sophia L.","non-dropping-particle":"","parse-names":false,"suffix":""},{"dropping-particle":"","family":"Moritz","given":"Karen M.","non-dropping-particle":"","parse-names":false,"suffix":""},{"dropping-particle":"","family":"Akison","given":"Lisa K.","non-dropping-particle":"","parse-names":false,"suffix":""}],"container-title":"Nutrients","id":"ITEM-1","issue":"6","issued":{"date-parts":[["2020"]]},"page":"1-14","publisher":"Multidisciplinary Digital Publishing Institute  (MDPI)","title":"The Impact of Isolation Measures Due to COVID-19 on Energy Intake and Physical Activity Levels in Australian University Students","type":"article-journal","volume":"12"},"uris":["http://www.mendeley.com/documents/?uuid=f0200e1e-19c9-3eb6-9148-246208b308ff"]}],"mendeley":{"formattedCitation":"(50)","plainTextFormattedCitation":"(50)","previouslyFormattedCitation":"(50)"},"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50)</w:t>
            </w:r>
            <w:r w:rsidRPr="00327F14">
              <w:rPr>
                <w:rFonts w:ascii="Times New Roman" w:eastAsia="Times New Roman" w:hAnsi="Times New Roman" w:cs="Times New Roman"/>
                <w:sz w:val="18"/>
                <w:szCs w:val="18"/>
                <w:vertAlign w:val="superscript"/>
              </w:rPr>
              <w:fldChar w:fldCharType="end"/>
            </w:r>
          </w:p>
        </w:tc>
        <w:tc>
          <w:tcPr>
            <w:tcW w:w="993" w:type="dxa"/>
            <w:tcMar>
              <w:top w:w="40" w:type="dxa"/>
              <w:left w:w="40" w:type="dxa"/>
              <w:bottom w:w="40" w:type="dxa"/>
              <w:right w:w="40" w:type="dxa"/>
            </w:tcMar>
          </w:tcPr>
          <w:p w14:paraId="7A62A045"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Australia</w:t>
            </w:r>
          </w:p>
        </w:tc>
        <w:tc>
          <w:tcPr>
            <w:tcW w:w="1275" w:type="dxa"/>
            <w:tcMar>
              <w:top w:w="40" w:type="dxa"/>
              <w:left w:w="40" w:type="dxa"/>
              <w:bottom w:w="40" w:type="dxa"/>
              <w:right w:w="40" w:type="dxa"/>
            </w:tcMar>
          </w:tcPr>
          <w:p w14:paraId="34AB6E81"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w:t>
            </w:r>
          </w:p>
        </w:tc>
        <w:tc>
          <w:tcPr>
            <w:tcW w:w="851" w:type="dxa"/>
            <w:tcMar>
              <w:top w:w="40" w:type="dxa"/>
              <w:left w:w="40" w:type="dxa"/>
              <w:bottom w:w="40" w:type="dxa"/>
              <w:right w:w="40" w:type="dxa"/>
            </w:tcMar>
          </w:tcPr>
          <w:p w14:paraId="2FBB1305"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2018 </w:t>
            </w:r>
            <w:r w:rsidRPr="00327F14">
              <w:rPr>
                <w:rFonts w:ascii="Times New Roman" w:eastAsia="Times New Roman" w:hAnsi="Times New Roman" w:cs="Times New Roman"/>
                <w:sz w:val="18"/>
                <w:szCs w:val="18"/>
              </w:rPr>
              <w:t>n=174(for PA 158)</w:t>
            </w:r>
          </w:p>
          <w:p w14:paraId="36D57D96"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2019</w:t>
            </w:r>
            <w:r w:rsidRPr="00327F14">
              <w:rPr>
                <w:rFonts w:ascii="Times New Roman" w:eastAsia="Times New Roman" w:hAnsi="Times New Roman" w:cs="Times New Roman"/>
                <w:sz w:val="18"/>
                <w:szCs w:val="18"/>
              </w:rPr>
              <w:t xml:space="preserve"> n=185 (for PA 177)</w:t>
            </w:r>
          </w:p>
          <w:p w14:paraId="373FA40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2020 </w:t>
            </w:r>
            <w:r w:rsidRPr="00327F14">
              <w:rPr>
                <w:rFonts w:ascii="Times New Roman" w:eastAsia="Times New Roman" w:hAnsi="Times New Roman" w:cs="Times New Roman"/>
                <w:sz w:val="18"/>
                <w:szCs w:val="18"/>
              </w:rPr>
              <w:t>n=150 (for PA 149)</w:t>
            </w:r>
          </w:p>
        </w:tc>
        <w:tc>
          <w:tcPr>
            <w:tcW w:w="1637" w:type="dxa"/>
            <w:shd w:val="clear" w:color="auto" w:fill="auto"/>
            <w:tcMar>
              <w:top w:w="100" w:type="dxa"/>
              <w:left w:w="100" w:type="dxa"/>
              <w:bottom w:w="100" w:type="dxa"/>
              <w:right w:w="100" w:type="dxa"/>
            </w:tcMar>
          </w:tcPr>
          <w:p w14:paraId="1F83A344"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19-27]</w:t>
            </w:r>
          </w:p>
          <w:p w14:paraId="181B2692" w14:textId="77777777" w:rsidR="006F29FE" w:rsidRPr="00327F14" w:rsidRDefault="006F29FE" w:rsidP="006F29FE">
            <w:pPr>
              <w:spacing w:line="240" w:lineRule="auto"/>
              <w:rPr>
                <w:rFonts w:ascii="Times New Roman" w:eastAsia="Times New Roman" w:hAnsi="Times New Roman" w:cs="Times New Roman"/>
                <w:sz w:val="18"/>
                <w:szCs w:val="18"/>
              </w:rPr>
            </w:pPr>
          </w:p>
          <w:p w14:paraId="64A371B9"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Sex (F): </w:t>
            </w:r>
          </w:p>
          <w:p w14:paraId="6D4EB95F"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For physical activity</w:t>
            </w:r>
            <w:r w:rsidRPr="00327F14">
              <w:rPr>
                <w:rFonts w:ascii="Times New Roman" w:eastAsia="Times New Roman" w:hAnsi="Times New Roman" w:cs="Times New Roman"/>
                <w:sz w:val="18"/>
                <w:szCs w:val="18"/>
              </w:rPr>
              <w:t>:</w:t>
            </w:r>
          </w:p>
          <w:p w14:paraId="002A5253"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018:97</w:t>
            </w:r>
          </w:p>
          <w:p w14:paraId="72A4E156"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019:104</w:t>
            </w:r>
          </w:p>
          <w:p w14:paraId="3A65A05F"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020:84</w:t>
            </w:r>
          </w:p>
          <w:p w14:paraId="67C63599" w14:textId="77777777" w:rsidR="006F29FE" w:rsidRPr="00327F14" w:rsidRDefault="006F29FE" w:rsidP="006F29FE">
            <w:pPr>
              <w:spacing w:line="240" w:lineRule="auto"/>
              <w:rPr>
                <w:rFonts w:ascii="Times New Roman" w:eastAsia="Times New Roman" w:hAnsi="Times New Roman" w:cs="Times New Roman"/>
                <w:b/>
                <w:sz w:val="18"/>
                <w:szCs w:val="18"/>
              </w:rPr>
            </w:pPr>
          </w:p>
          <w:p w14:paraId="3A032DA9"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p>
          <w:p w14:paraId="26FB88A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ndergraduate students</w:t>
            </w:r>
          </w:p>
        </w:tc>
        <w:tc>
          <w:tcPr>
            <w:tcW w:w="1650" w:type="dxa"/>
            <w:tcMar>
              <w:top w:w="40" w:type="dxa"/>
              <w:left w:w="40" w:type="dxa"/>
              <w:bottom w:w="40" w:type="dxa"/>
              <w:right w:w="40" w:type="dxa"/>
            </w:tcMar>
          </w:tcPr>
          <w:p w14:paraId="1AB57955"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Active Australia Survey</w:t>
            </w:r>
          </w:p>
        </w:tc>
        <w:tc>
          <w:tcPr>
            <w:tcW w:w="2520" w:type="dxa"/>
            <w:tcBorders>
              <w:right w:val="single" w:sz="6" w:space="0" w:color="000000"/>
            </w:tcBorders>
            <w:tcMar>
              <w:top w:w="40" w:type="dxa"/>
              <w:left w:w="0" w:type="dxa"/>
              <w:bottom w:w="40" w:type="dxa"/>
              <w:right w:w="0" w:type="dxa"/>
            </w:tcMar>
          </w:tcPr>
          <w:p w14:paraId="3EFC7A7C"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Males</w:t>
            </w:r>
          </w:p>
          <w:p w14:paraId="76F3C142" w14:textId="77777777" w:rsidR="006F29FE" w:rsidRPr="00327F14" w:rsidRDefault="006F29FE" w:rsidP="006F29F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Walking participation</w:t>
            </w:r>
          </w:p>
          <w:p w14:paraId="0049F57F" w14:textId="77777777" w:rsidR="006F29FE" w:rsidRPr="00327F14" w:rsidRDefault="006F29FE" w:rsidP="006F29F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Significant reduction in 2020 combined with years 2018/2019, (</w:t>
            </w:r>
            <w:r w:rsidRPr="00327F14">
              <w:rPr>
                <w:rFonts w:ascii="Times New Roman" w:eastAsia="Times New Roman" w:hAnsi="Times New Roman" w:cs="Times New Roman"/>
                <w:i/>
                <w:sz w:val="18"/>
                <w:szCs w:val="18"/>
              </w:rPr>
              <w:t>p&lt;0.05)</w:t>
            </w:r>
          </w:p>
          <w:p w14:paraId="305BA7A2" w14:textId="77777777" w:rsidR="006F29FE" w:rsidRPr="00327F14" w:rsidRDefault="006F29FE" w:rsidP="006F29F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Vigorous activity</w:t>
            </w:r>
          </w:p>
          <w:p w14:paraId="473AC8EB" w14:textId="77777777" w:rsidR="006F29FE" w:rsidRPr="00327F14" w:rsidRDefault="006F29FE" w:rsidP="006F29F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No difference between 2020 and years 2018/2019, (</w:t>
            </w:r>
            <w:r w:rsidRPr="00327F14">
              <w:rPr>
                <w:rFonts w:ascii="Times New Roman" w:eastAsia="Times New Roman" w:hAnsi="Times New Roman" w:cs="Times New Roman"/>
                <w:i/>
                <w:sz w:val="18"/>
                <w:szCs w:val="18"/>
              </w:rPr>
              <w:t>p = 0.257)</w:t>
            </w:r>
          </w:p>
          <w:p w14:paraId="353ACA25" w14:textId="77777777" w:rsidR="006F29FE" w:rsidRPr="00327F14" w:rsidRDefault="006F29FE" w:rsidP="006F29FE">
            <w:pPr>
              <w:spacing w:line="240" w:lineRule="auto"/>
              <w:rPr>
                <w:rFonts w:ascii="Times New Roman" w:eastAsia="Times New Roman" w:hAnsi="Times New Roman" w:cs="Times New Roman"/>
                <w:sz w:val="18"/>
                <w:szCs w:val="18"/>
                <w:u w:val="single"/>
              </w:rPr>
            </w:pPr>
          </w:p>
          <w:p w14:paraId="2B69C110"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Females</w:t>
            </w:r>
          </w:p>
          <w:p w14:paraId="13205191" w14:textId="77777777" w:rsidR="006F29FE" w:rsidRPr="00327F14" w:rsidRDefault="006F29FE" w:rsidP="006F29F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Walking participation</w:t>
            </w:r>
          </w:p>
          <w:p w14:paraId="59E5D77B" w14:textId="77777777" w:rsidR="006F29FE" w:rsidRPr="00327F14" w:rsidRDefault="006F29FE" w:rsidP="006F29F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Significant reduction in 2020 combined with years 2018/2019, (</w:t>
            </w:r>
            <w:r w:rsidRPr="00327F14">
              <w:rPr>
                <w:rFonts w:ascii="Times New Roman" w:eastAsia="Times New Roman" w:hAnsi="Times New Roman" w:cs="Times New Roman"/>
                <w:i/>
                <w:sz w:val="18"/>
                <w:szCs w:val="18"/>
              </w:rPr>
              <w:t>p&lt;0.05)</w:t>
            </w:r>
          </w:p>
          <w:p w14:paraId="61885F2D" w14:textId="77777777" w:rsidR="006F29FE" w:rsidRPr="00327F14" w:rsidRDefault="006F29FE" w:rsidP="006F29F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Vigorous activity</w:t>
            </w:r>
          </w:p>
          <w:p w14:paraId="47B824DA"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No difference between 2020 and years 2018/2019 combined (</w:t>
            </w:r>
            <w:r w:rsidRPr="00327F14">
              <w:rPr>
                <w:rFonts w:ascii="Times New Roman" w:eastAsia="Times New Roman" w:hAnsi="Times New Roman" w:cs="Times New Roman"/>
                <w:i/>
                <w:sz w:val="18"/>
                <w:szCs w:val="18"/>
              </w:rPr>
              <w:t>p = 0.245)</w:t>
            </w:r>
          </w:p>
        </w:tc>
      </w:tr>
      <w:tr w:rsidR="006F29FE" w:rsidRPr="00327F14" w14:paraId="59EEF1CF" w14:textId="77777777" w:rsidTr="003F5859">
        <w:tc>
          <w:tcPr>
            <w:tcW w:w="1124" w:type="dxa"/>
            <w:tcMar>
              <w:top w:w="40" w:type="dxa"/>
              <w:left w:w="40" w:type="dxa"/>
              <w:bottom w:w="40" w:type="dxa"/>
              <w:right w:w="40" w:type="dxa"/>
            </w:tcMar>
          </w:tcPr>
          <w:p w14:paraId="098FDC31" w14:textId="554E714F"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Hemphill NM et al. 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16/J.CJCA.2020.04.038","ISSN":"1916-7075","PMID":"32387502","abstract":"Children with congenital heart disease (CHD) are at risk for both COVID-19 and secondary cardiovascular outcomes. Their increased cardiovascular risk may be mitigated through physical activity, but public health measures implemented for COVID-19 can make physical activity challenging. We objectively measured the impact of the COVID-19 pandemic on physical activity, continuously measured by Fitbit step counts, in children with CHD. Step counts were markedly lower in late March and early April 2020, compared with 2019 and early March 2020. It is vital to understand how precautions for COVID-19 will affect the health of children with CHD, especially if they persist long term.","author":[{"dropping-particle":"","family":"NM","given":"Hemphill","non-dropping-particle":"","parse-names":false,"suffix":""},{"dropping-particle":"","family":"MTY","given":"Kuan","non-dropping-particle":"","parse-names":false,"suffix":""},{"dropping-particle":"","family":"KC","given":"Harris","non-dropping-particle":"","parse-names":false,"suffix":""}],"container-title":"The Canadian journal of cardiology","id":"ITEM-1","issue":"7","issued":{"date-parts":[["2020","7","1"]]},"page":"1130-1134","publisher":"Can J Cardiol","title":"Reduced Physical Activity During COVID-19 Pandemic in Children With Congenital Heart Disease","type":"article-journal","volume":"36"},"uris":["http://www.mendeley.com/documents/?uuid=05b9d821-f514-3764-b49a-1045e9b91e9f"]}],"mendeley":{"formattedCitation":"(36)","plainTextFormattedCitation":"(36)","previouslyFormattedCitation":"(36)"},"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36)</w:t>
            </w:r>
            <w:r w:rsidRPr="00327F14">
              <w:rPr>
                <w:rFonts w:ascii="Times New Roman" w:eastAsia="Times New Roman" w:hAnsi="Times New Roman" w:cs="Times New Roman"/>
                <w:sz w:val="18"/>
                <w:szCs w:val="18"/>
                <w:vertAlign w:val="superscript"/>
              </w:rPr>
              <w:fldChar w:fldCharType="end"/>
            </w:r>
          </w:p>
        </w:tc>
        <w:tc>
          <w:tcPr>
            <w:tcW w:w="993" w:type="dxa"/>
            <w:tcMar>
              <w:top w:w="40" w:type="dxa"/>
              <w:left w:w="40" w:type="dxa"/>
              <w:bottom w:w="40" w:type="dxa"/>
              <w:right w:w="40" w:type="dxa"/>
            </w:tcMar>
          </w:tcPr>
          <w:p w14:paraId="6EFEFA0C"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anada</w:t>
            </w:r>
          </w:p>
        </w:tc>
        <w:tc>
          <w:tcPr>
            <w:tcW w:w="1275" w:type="dxa"/>
            <w:tcMar>
              <w:top w:w="40" w:type="dxa"/>
              <w:left w:w="40" w:type="dxa"/>
              <w:bottom w:w="40" w:type="dxa"/>
              <w:right w:w="40" w:type="dxa"/>
            </w:tcMar>
          </w:tcPr>
          <w:p w14:paraId="46CB8BA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w:t>
            </w:r>
          </w:p>
        </w:tc>
        <w:tc>
          <w:tcPr>
            <w:tcW w:w="851" w:type="dxa"/>
            <w:tcMar>
              <w:top w:w="40" w:type="dxa"/>
              <w:left w:w="40" w:type="dxa"/>
              <w:bottom w:w="40" w:type="dxa"/>
              <w:right w:w="40" w:type="dxa"/>
            </w:tcMar>
          </w:tcPr>
          <w:p w14:paraId="09BA6CA7"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09, of which 56 had longitudinal 2019 and 2020 data</w:t>
            </w:r>
          </w:p>
          <w:p w14:paraId="4FE6FF5C" w14:textId="77777777" w:rsidR="006F29FE" w:rsidRPr="00327F14" w:rsidRDefault="006F29FE" w:rsidP="006F29FE">
            <w:pPr>
              <w:spacing w:line="240" w:lineRule="auto"/>
              <w:rPr>
                <w:rFonts w:ascii="Times New Roman" w:eastAsia="Times New Roman" w:hAnsi="Times New Roman" w:cs="Times New Roman"/>
                <w:sz w:val="18"/>
                <w:szCs w:val="18"/>
              </w:rPr>
            </w:pPr>
          </w:p>
          <w:p w14:paraId="6BDF4B34"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19</w:t>
            </w:r>
            <w:r w:rsidRPr="00327F14">
              <w:rPr>
                <w:rFonts w:ascii="Times New Roman" w:eastAsia="Times New Roman" w:hAnsi="Times New Roman" w:cs="Times New Roman"/>
                <w:sz w:val="18"/>
                <w:szCs w:val="18"/>
              </w:rPr>
              <w:t xml:space="preserve"> n=83</w:t>
            </w:r>
          </w:p>
          <w:p w14:paraId="70550179"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20</w:t>
            </w:r>
            <w:r w:rsidRPr="00327F14">
              <w:rPr>
                <w:rFonts w:ascii="Times New Roman" w:eastAsia="Times New Roman" w:hAnsi="Times New Roman" w:cs="Times New Roman"/>
                <w:sz w:val="18"/>
                <w:szCs w:val="18"/>
              </w:rPr>
              <w:t xml:space="preserve"> n=82</w:t>
            </w:r>
          </w:p>
        </w:tc>
        <w:tc>
          <w:tcPr>
            <w:tcW w:w="1637" w:type="dxa"/>
            <w:shd w:val="clear" w:color="auto" w:fill="auto"/>
            <w:tcMar>
              <w:top w:w="100" w:type="dxa"/>
              <w:left w:w="100" w:type="dxa"/>
              <w:bottom w:w="100" w:type="dxa"/>
              <w:right w:w="100" w:type="dxa"/>
            </w:tcMar>
          </w:tcPr>
          <w:p w14:paraId="08267B44"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Age:</w:t>
            </w:r>
          </w:p>
          <w:p w14:paraId="4753A05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19</w:t>
            </w:r>
            <w:r w:rsidRPr="00327F14">
              <w:rPr>
                <w:rFonts w:ascii="Times New Roman" w:eastAsia="Times New Roman" w:hAnsi="Times New Roman" w:cs="Times New Roman"/>
                <w:sz w:val="18"/>
                <w:szCs w:val="18"/>
              </w:rPr>
              <w:t>: 13.0 ± 2.3</w:t>
            </w:r>
          </w:p>
          <w:p w14:paraId="6E3C069E"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u w:val="single"/>
              </w:rPr>
              <w:t>2020:</w:t>
            </w:r>
            <w:r w:rsidRPr="00327F14">
              <w:rPr>
                <w:rFonts w:ascii="Times New Roman" w:eastAsia="Times New Roman" w:hAnsi="Times New Roman" w:cs="Times New Roman"/>
                <w:sz w:val="18"/>
                <w:szCs w:val="18"/>
              </w:rPr>
              <w:t xml:space="preserve"> 13.2 ± 2.3</w:t>
            </w:r>
          </w:p>
          <w:p w14:paraId="0FD6DEC0" w14:textId="77777777" w:rsidR="006F29FE" w:rsidRPr="00327F14" w:rsidRDefault="006F29FE" w:rsidP="006F29FE">
            <w:pPr>
              <w:spacing w:line="240" w:lineRule="auto"/>
              <w:rPr>
                <w:rFonts w:ascii="Times New Roman" w:eastAsia="Times New Roman" w:hAnsi="Times New Roman" w:cs="Times New Roman"/>
                <w:sz w:val="18"/>
                <w:szCs w:val="18"/>
              </w:rPr>
            </w:pPr>
          </w:p>
          <w:p w14:paraId="412C2F43" w14:textId="77777777" w:rsidR="006F29FE" w:rsidRPr="00327F14" w:rsidRDefault="006F29FE" w:rsidP="006F29F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Sex (F): </w:t>
            </w:r>
          </w:p>
          <w:p w14:paraId="571DEA11"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19:</w:t>
            </w:r>
            <w:r w:rsidRPr="00327F14">
              <w:rPr>
                <w:rFonts w:ascii="Times New Roman" w:eastAsia="Times New Roman" w:hAnsi="Times New Roman" w:cs="Times New Roman"/>
                <w:sz w:val="18"/>
                <w:szCs w:val="18"/>
              </w:rPr>
              <w:t xml:space="preserve"> 42% </w:t>
            </w:r>
          </w:p>
          <w:p w14:paraId="31A96804"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20:</w:t>
            </w:r>
            <w:r w:rsidRPr="00327F14">
              <w:rPr>
                <w:rFonts w:ascii="Times New Roman" w:eastAsia="Times New Roman" w:hAnsi="Times New Roman" w:cs="Times New Roman"/>
                <w:sz w:val="18"/>
                <w:szCs w:val="18"/>
              </w:rPr>
              <w:t xml:space="preserve"> 48% </w:t>
            </w:r>
          </w:p>
          <w:p w14:paraId="4B083320" w14:textId="77777777" w:rsidR="006F29FE" w:rsidRPr="00327F14" w:rsidRDefault="006F29FE" w:rsidP="006F29FE">
            <w:pPr>
              <w:spacing w:line="240" w:lineRule="auto"/>
              <w:rPr>
                <w:rFonts w:ascii="Times New Roman" w:eastAsia="Times New Roman" w:hAnsi="Times New Roman" w:cs="Times New Roman"/>
                <w:sz w:val="18"/>
                <w:szCs w:val="18"/>
              </w:rPr>
            </w:pPr>
          </w:p>
          <w:p w14:paraId="149E2C04"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p>
          <w:p w14:paraId="130B63A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hildren With Congenital Heart Disease aged 9-16 </w:t>
            </w:r>
          </w:p>
        </w:tc>
        <w:tc>
          <w:tcPr>
            <w:tcW w:w="1650" w:type="dxa"/>
            <w:tcMar>
              <w:top w:w="40" w:type="dxa"/>
              <w:left w:w="40" w:type="dxa"/>
              <w:bottom w:w="40" w:type="dxa"/>
              <w:right w:w="40" w:type="dxa"/>
            </w:tcMar>
          </w:tcPr>
          <w:p w14:paraId="36FBD5F7"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tep count data</w:t>
            </w:r>
          </w:p>
        </w:tc>
        <w:tc>
          <w:tcPr>
            <w:tcW w:w="2520" w:type="dxa"/>
            <w:tcBorders>
              <w:right w:val="single" w:sz="6" w:space="0" w:color="000000"/>
            </w:tcBorders>
            <w:tcMar>
              <w:top w:w="40" w:type="dxa"/>
              <w:left w:w="40" w:type="dxa"/>
              <w:bottom w:w="40" w:type="dxa"/>
              <w:right w:w="40" w:type="dxa"/>
            </w:tcMar>
          </w:tcPr>
          <w:p w14:paraId="764C30B4"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reduction in step count during lockdown (p&lt;0.001)</w:t>
            </w:r>
          </w:p>
          <w:p w14:paraId="63F570A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During the early phase of the COVID-19 pandemic in Canada, children with CHD had a decline of 21%-24% of their overall daily step counts.</w:t>
            </w:r>
          </w:p>
        </w:tc>
      </w:tr>
      <w:tr w:rsidR="006F29FE" w:rsidRPr="00327F14" w14:paraId="03938469" w14:textId="77777777" w:rsidTr="003F5859">
        <w:tc>
          <w:tcPr>
            <w:tcW w:w="1124" w:type="dxa"/>
            <w:shd w:val="clear" w:color="auto" w:fill="auto"/>
            <w:tcMar>
              <w:top w:w="100" w:type="dxa"/>
              <w:left w:w="100" w:type="dxa"/>
              <w:bottom w:w="100" w:type="dxa"/>
              <w:right w:w="100" w:type="dxa"/>
            </w:tcMar>
          </w:tcPr>
          <w:p w14:paraId="75F6D7F4" w14:textId="37B96EE6" w:rsidR="006F29FE" w:rsidRPr="00327F14" w:rsidRDefault="006F29FE" w:rsidP="006F29FE">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Bourdas</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SPORTS8100139","PMID":"33096721","abstract":"It is well known that physical inactivity increases the risk of global death; however, the impact of the coronavirus disease 2019 (COVID-19) lockdown strategy on physical activity (PA) remains unclear. This study compared PA—i.e., daily occupation, transportation to and from daily occupation, leisure time activities, and regular sporting activities—prior (PRE) and during (POST) the on-going COVID-19 outbreak in the Greece lockdown environment. A Greek version of the web-based Active-Q questionnaire was used to access PA. The questionnaire was filled out twice (once each for the PRE and POST conditions) by 8495 participants (age = 37.2 ± 0.2 years (95% confidence interval (CI), 36.9–37.5); males = 38.3% (95%CI, 36.7–40.0); females = 61.7% (95%CI, 60.4–63.0). The relative frequency of overall sporting activities, which, prior to lockdown, occurred at least once per month, and overall participation in competitive sports was significantly reduced (8.6% (95%CI, 7.9–9.3) and 84.7% (95%CI, 82.9–86.6) respectively). With the exception of overall leisure time activities, which were significantly increased in the POST condition, daily occupational, transportation, and sporting activities significant reduced (p &lt; 0.05). Overall PA was reduced in all genders, age, body mass index (BMI) and PAlevel subgroups in the POST condition, and an interaction between the males and High PA subgroups was observed. The change in overall PA (from PRE to POST conditions) was –16.3% (95%CI, –17.3 to –15.4), while in daily occupational, transportation, and sporting activities, it was –52.9% (95%CI, –54.8–51.0), –41.1% (95%CI, –42.8–39.5) and –23.9% (95%CI, –25.1–22.8), respectively. Thus, the lockdown period is highly associated with a negative change in overall PA. During lockdown, inactivity increased dramatically, with males and the high PA population affected significantly more. The decline in PA is a great concern due to possible long-term consequences on public health and healthcare system.","author":[{"dropping-particle":"","family":"Bourdas","given":"Dimitrios I.","non-dropping-particle":"","parse-names":false,"suffix":""},{"dropping-particle":"","family":"Zacharakis","given":"Emmanouil D.","non-dropping-particle":"","parse-names":false,"suffix":""}],"container-title":"Sports","id":"ITEM-1","issue":"10","issued":{"date-parts":[["2020","10","1"]]},"page":"1-13","publisher":"Multidisciplinary Digital Publishing Institute  (MDPI)","title":"Impact of COVID-19 Lockdown on Physical Activity in a Sample of Greek Adults","type":"article-journal","volume":"8"},"uris":["http://www.mendeley.com/documents/?uuid=9d3bfcc4-100a-3741-953f-9f8635aab050"]}],"mendeley":{"formattedCitation":"(38)","plainTextFormattedCitation":"(38)","previouslyFormattedCitation":"(38)"},"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38)</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19C7AA9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Greece</w:t>
            </w:r>
          </w:p>
        </w:tc>
        <w:tc>
          <w:tcPr>
            <w:tcW w:w="1275" w:type="dxa"/>
            <w:shd w:val="clear" w:color="auto" w:fill="auto"/>
            <w:tcMar>
              <w:top w:w="100" w:type="dxa"/>
              <w:left w:w="100" w:type="dxa"/>
              <w:bottom w:w="100" w:type="dxa"/>
              <w:right w:w="100" w:type="dxa"/>
            </w:tcMar>
          </w:tcPr>
          <w:p w14:paraId="1BE7717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18F9A91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8495</w:t>
            </w:r>
          </w:p>
        </w:tc>
        <w:tc>
          <w:tcPr>
            <w:tcW w:w="1637" w:type="dxa"/>
            <w:shd w:val="clear" w:color="auto" w:fill="auto"/>
            <w:tcMar>
              <w:top w:w="100" w:type="dxa"/>
              <w:left w:w="100" w:type="dxa"/>
              <w:bottom w:w="100" w:type="dxa"/>
              <w:right w:w="100" w:type="dxa"/>
            </w:tcMar>
          </w:tcPr>
          <w:p w14:paraId="3CD7D727"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37.2±0.2</w:t>
            </w:r>
          </w:p>
          <w:p w14:paraId="3F65D52D"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p>
          <w:p w14:paraId="40AFE94D"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F): </w:t>
            </w:r>
            <w:r w:rsidRPr="00327F14">
              <w:rPr>
                <w:rFonts w:ascii="Times New Roman" w:eastAsia="Times New Roman" w:hAnsi="Times New Roman" w:cs="Times New Roman"/>
                <w:sz w:val="18"/>
                <w:szCs w:val="18"/>
              </w:rPr>
              <w:t xml:space="preserve"> 5241 (61.7%)</w:t>
            </w:r>
          </w:p>
          <w:p w14:paraId="37961387" w14:textId="77777777" w:rsidR="006F29FE" w:rsidRPr="00327F14" w:rsidRDefault="006F29FE" w:rsidP="006F29FE">
            <w:pPr>
              <w:widowControl w:val="0"/>
              <w:spacing w:line="240" w:lineRule="auto"/>
              <w:rPr>
                <w:rFonts w:ascii="Times New Roman" w:eastAsia="Times New Roman" w:hAnsi="Times New Roman" w:cs="Times New Roman"/>
                <w:b/>
                <w:sz w:val="18"/>
                <w:szCs w:val="18"/>
              </w:rPr>
            </w:pPr>
          </w:p>
          <w:p w14:paraId="1377F2BE"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General population</w:t>
            </w:r>
          </w:p>
        </w:tc>
        <w:tc>
          <w:tcPr>
            <w:tcW w:w="1650" w:type="dxa"/>
            <w:shd w:val="clear" w:color="auto" w:fill="auto"/>
            <w:tcMar>
              <w:top w:w="100" w:type="dxa"/>
              <w:left w:w="100" w:type="dxa"/>
              <w:bottom w:w="100" w:type="dxa"/>
              <w:right w:w="100" w:type="dxa"/>
            </w:tcMar>
          </w:tcPr>
          <w:p w14:paraId="7BA82E8C"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Activity questionnaire </w:t>
            </w:r>
          </w:p>
        </w:tc>
        <w:tc>
          <w:tcPr>
            <w:tcW w:w="2520" w:type="dxa"/>
            <w:shd w:val="clear" w:color="auto" w:fill="auto"/>
            <w:tcMar>
              <w:top w:w="100" w:type="dxa"/>
              <w:left w:w="100" w:type="dxa"/>
              <w:bottom w:w="100" w:type="dxa"/>
              <w:right w:w="100" w:type="dxa"/>
            </w:tcMar>
          </w:tcPr>
          <w:p w14:paraId="7E0EB4A8"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Overall physical activity  decreased during lockdown measures </w:t>
            </w:r>
            <w:r w:rsidRPr="00327F14">
              <w:rPr>
                <w:rFonts w:ascii="Times New Roman" w:eastAsia="Times New Roman" w:hAnsi="Times New Roman" w:cs="Times New Roman"/>
                <w:sz w:val="18"/>
                <w:szCs w:val="18"/>
                <w:highlight w:val="white"/>
              </w:rPr>
              <w:t>(</w:t>
            </w:r>
            <w:r w:rsidRPr="00327F14">
              <w:rPr>
                <w:rFonts w:ascii="Times New Roman" w:eastAsia="Times New Roman" w:hAnsi="Times New Roman" w:cs="Times New Roman"/>
                <w:i/>
                <w:sz w:val="18"/>
                <w:szCs w:val="18"/>
                <w:highlight w:val="white"/>
              </w:rPr>
              <w:t>p</w:t>
            </w:r>
            <w:r w:rsidRPr="00327F14">
              <w:rPr>
                <w:rFonts w:ascii="Times New Roman" w:eastAsia="Times New Roman" w:hAnsi="Times New Roman" w:cs="Times New Roman"/>
                <w:sz w:val="18"/>
                <w:szCs w:val="18"/>
                <w:highlight w:val="white"/>
              </w:rPr>
              <w:t>&lt;0.05)</w:t>
            </w:r>
          </w:p>
          <w:p w14:paraId="15357E5B" w14:textId="77777777" w:rsidR="006F29FE" w:rsidRPr="00327F14" w:rsidRDefault="006F29FE" w:rsidP="006F29FE">
            <w:pPr>
              <w:spacing w:line="240" w:lineRule="auto"/>
              <w:rPr>
                <w:rFonts w:ascii="Times New Roman" w:eastAsia="Times New Roman" w:hAnsi="Times New Roman" w:cs="Times New Roman"/>
                <w:sz w:val="18"/>
                <w:szCs w:val="18"/>
              </w:rPr>
            </w:pPr>
          </w:p>
          <w:p w14:paraId="403D1D22"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reduction (p&lt;0.05) in sporting activities</w:t>
            </w:r>
          </w:p>
        </w:tc>
      </w:tr>
      <w:tr w:rsidR="006F29FE" w:rsidRPr="00327F14" w14:paraId="1D388D46" w14:textId="77777777" w:rsidTr="003F5859">
        <w:tc>
          <w:tcPr>
            <w:tcW w:w="1124" w:type="dxa"/>
            <w:shd w:val="clear" w:color="auto" w:fill="auto"/>
            <w:tcMar>
              <w:top w:w="100" w:type="dxa"/>
              <w:left w:w="100" w:type="dxa"/>
              <w:bottom w:w="100" w:type="dxa"/>
              <w:right w:w="100" w:type="dxa"/>
            </w:tcMar>
          </w:tcPr>
          <w:p w14:paraId="4D4B6891" w14:textId="3A2B3ED9" w:rsidR="006F29FE" w:rsidRPr="00327F14" w:rsidRDefault="006F29FE" w:rsidP="006F29FE">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Munasinghe</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Pr="00327F14">
              <w:rPr>
                <w:rFonts w:ascii="Times New Roman" w:eastAsia="Times New Roman" w:hAnsi="Times New Roman" w:cs="Times New Roman"/>
                <w:sz w:val="18"/>
                <w:szCs w:val="18"/>
                <w:vertAlign w:val="superscript"/>
              </w:rPr>
              <w:t xml:space="preserve"> </w:t>
            </w:r>
            <w:r w:rsidR="00FE5DF6" w:rsidRPr="00327F14">
              <w:rPr>
                <w:rFonts w:ascii="Times New Roman" w:eastAsia="Times New Roman" w:hAnsi="Times New Roman" w:cs="Times New Roman"/>
                <w:sz w:val="18"/>
                <w:szCs w:val="18"/>
                <w:vertAlign w:val="superscript"/>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16/J.JADOHEALTH.2020.08.008","PMID":"33099413","abstract":"Purpose: Physical distancing policies in the state of New South Wales (Australia) were implemented on March 23, 2020, because of the COVID-19 pandemic. This study investigated changes in physical activity, dietary behaviors, and well-being during the early period of this policy. Methods: A cohort of young people aged 13–19 years from Sydney (N = 582) were prospectively followed for 22 weeks (November 18, 2019, to April 19, 2020). Daily, weekly, and monthly trajectories of diet, physical activity, sedentary behavior, well-being, and psychological distress were collected via smartphone, using a series of ecological momentary assessments and smartphone sensors. Differences in health and well-being outcomes were compared pre- and post-implementation of physical distancing guidelines. Results: After the implementation of physical distancing measures in NSW, there were significant decreases in physical activity (odds ratio [OR] = .53, 95% confidence interval [CI] = .34–.83), increases in social media and Internet use (OR = 1.86, 95% CI = 1.15–3.00), and increased screen time based on participants' smartphone screen state. Physical distancing measures were also associated with being alone in the previous hour (OR = 2.09, 95% CI: 1.33–3.28), decreases in happiness (OR = .38, 95% CI = .18–.82), and fast food consumption (OR = .46, 95% CI = .29–.73). Conclusions: Physical distancing and social restrictions had a contemporaneous impact on health and well-being outcomes associated with chronic disease among young people. As the pandemic evolves, it will be important to consider how to mitigate against any longer term health impacts of physical distancing restrictions.","author":[{"dropping-particle":"","family":"Munasinghe","given":"Sithum","non-dropping-particle":"","parse-names":false,"suffix":""},{"dropping-particle":"","family":"Sperandei","given":"Sandro","non-dropping-particle":"","parse-names":false,"suffix":""},{"dropping-particle":"","family":"Freebairn","given":"Louise","non-dropping-particle":"","parse-names":false,"suffix":""},{"dropping-particle":"","family":"Conroy","given":"Elizabeth","non-dropping-particle":"","parse-names":false,"suffix":""},{"dropping-particle":"","family":"Jani","given":"Hir","non-dropping-particle":"","parse-names":false,"suffix":""},{"dropping-particle":"","family":"Marjanovic","given":"Sandra","non-dropping-particle":"","parse-names":false,"suffix":""},{"dropping-particle":"","family":"Page","given":"Andrew","non-dropping-particle":"","parse-names":false,"suffix":""}],"container-title":"The Journal of Adolescent Health","id":"ITEM-1","issue":"5","issued":{"date-parts":[["2020","11","1"]]},"page":"653","publisher":"Elsevier","title":"The Impact of Physical Distancing Policies During the COVID-19 Pandemic on Health and Well-Being Among Australian Adolescents","type":"article-journal","volume":"67"},"uris":["http://www.mendeley.com/documents/?uuid=749738f1-1055-3c8a-9b44-cf97ea16de47"]}],"mendeley":{"formattedCitation":"(39)","plainTextFormattedCitation":"(39)","previouslyFormattedCitation":"(39)"},"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39)</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60F753E5"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Australia </w:t>
            </w:r>
          </w:p>
        </w:tc>
        <w:tc>
          <w:tcPr>
            <w:tcW w:w="1275" w:type="dxa"/>
            <w:shd w:val="clear" w:color="auto" w:fill="auto"/>
            <w:tcMar>
              <w:top w:w="100" w:type="dxa"/>
              <w:left w:w="100" w:type="dxa"/>
              <w:bottom w:w="100" w:type="dxa"/>
              <w:right w:w="100" w:type="dxa"/>
            </w:tcMar>
          </w:tcPr>
          <w:p w14:paraId="0B5A7480"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28341317"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582</w:t>
            </w:r>
          </w:p>
        </w:tc>
        <w:tc>
          <w:tcPr>
            <w:tcW w:w="1637" w:type="dxa"/>
            <w:shd w:val="clear" w:color="auto" w:fill="auto"/>
            <w:tcMar>
              <w:top w:w="100" w:type="dxa"/>
              <w:left w:w="100" w:type="dxa"/>
              <w:bottom w:w="100" w:type="dxa"/>
              <w:right w:w="100" w:type="dxa"/>
            </w:tcMar>
          </w:tcPr>
          <w:p w14:paraId="70CD22DC"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13-19 </w:t>
            </w:r>
          </w:p>
          <w:p w14:paraId="08BF3308"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p>
          <w:p w14:paraId="2A157CF8"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465 (79.9%)</w:t>
            </w:r>
          </w:p>
          <w:p w14:paraId="1567FF60" w14:textId="77777777" w:rsidR="006F29FE" w:rsidRPr="00327F14" w:rsidRDefault="006F29FE" w:rsidP="006F29FE">
            <w:pPr>
              <w:spacing w:line="240" w:lineRule="auto"/>
              <w:rPr>
                <w:rFonts w:ascii="Times New Roman" w:eastAsia="Times New Roman" w:hAnsi="Times New Roman" w:cs="Times New Roman"/>
                <w:sz w:val="18"/>
                <w:szCs w:val="18"/>
              </w:rPr>
            </w:pPr>
          </w:p>
          <w:p w14:paraId="51BCD214"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Adolescents</w:t>
            </w:r>
          </w:p>
        </w:tc>
        <w:tc>
          <w:tcPr>
            <w:tcW w:w="1650" w:type="dxa"/>
            <w:shd w:val="clear" w:color="auto" w:fill="auto"/>
            <w:tcMar>
              <w:top w:w="100" w:type="dxa"/>
              <w:left w:w="100" w:type="dxa"/>
              <w:bottom w:w="100" w:type="dxa"/>
              <w:right w:w="100" w:type="dxa"/>
            </w:tcMar>
          </w:tcPr>
          <w:p w14:paraId="53D418B0"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2520" w:type="dxa"/>
            <w:shd w:val="clear" w:color="auto" w:fill="auto"/>
            <w:tcMar>
              <w:top w:w="100" w:type="dxa"/>
              <w:left w:w="100" w:type="dxa"/>
              <w:bottom w:w="100" w:type="dxa"/>
              <w:right w:w="100" w:type="dxa"/>
            </w:tcMar>
          </w:tcPr>
          <w:p w14:paraId="0AC40676"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ignificant decrease in physical activity after physical distancing measures </w:t>
            </w:r>
          </w:p>
        </w:tc>
      </w:tr>
      <w:tr w:rsidR="006F29FE" w:rsidRPr="00327F14" w14:paraId="51581698" w14:textId="77777777" w:rsidTr="003F5859">
        <w:tc>
          <w:tcPr>
            <w:tcW w:w="1124" w:type="dxa"/>
            <w:shd w:val="clear" w:color="auto" w:fill="auto"/>
            <w:tcMar>
              <w:top w:w="100" w:type="dxa"/>
              <w:left w:w="100" w:type="dxa"/>
              <w:bottom w:w="100" w:type="dxa"/>
              <w:right w:w="100" w:type="dxa"/>
            </w:tcMar>
          </w:tcPr>
          <w:p w14:paraId="1D9076F2" w14:textId="0EC5C963"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Muriel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rPr>
              <w:fldChar w:fldCharType="begin" w:fldLock="1"/>
            </w:r>
            <w:r w:rsidR="00851B65" w:rsidRPr="00327F14">
              <w:rPr>
                <w:rFonts w:ascii="Times New Roman" w:eastAsia="Times New Roman" w:hAnsi="Times New Roman" w:cs="Times New Roman"/>
                <w:sz w:val="18"/>
                <w:szCs w:val="18"/>
              </w:rPr>
              <w:instrText>ADDIN CSL_CITATION {"citationItems":[{"id":"ITEM-1","itemData":{"DOI":"10.1123/IJSPP.2020-0501","ISSN":"1555-0273","PMID":"32820136","abstract":"Purpose: The COVID-19 outbreak has challenged professional athletes' training and competition routines in a way not seen before. This report aims to inform about the changes in training volume and intensity distribution and their effects on functional performance due to a 7-week home-confinement period in professional road cyclists from a Union Cycliste Internationale Pro Team. Methods: A total of 18 male professional cyclists (mean [SD] age = 24.9 [2.8] y, body mass = 66.5 [5.6] kg, maximal aerobic power = 449 [39] W; 6.8 [0.6] W/kg) were monitored during the 10 weeks before the lockdown (outdoor cycling) and the 7-week lockdown (indoor cycling turbo trainer). Data from the mean maximal power output (in watts per kilogram) produced during the best 5-minute and best 20-minute records and the training intensity distributions (weekly volumes at power-based training zones) were collected from WKO5 software. Results: Total training volume decreased 33.9% during the lockdown (P &lt; .01). Weekly volumes by standardized zones (Z1 to Z6) declined between 25.8% and 52.2% (effect size from 0.83 to 1.57), except for Z2 (P=.38). There were large reductions in best 5-minute and best 20-minute performance (effect size &gt; 1.36; P &lt; .001) with losses between 1% and 19% in all the cyclists. Conclusions: Total indoor volumes of 12 hours per week, with 6 hours per week at low intensity (Z1 and Z2) and 2 hours per week at high intensity over the threshold (Z5 and Z6), were insufficient to maintain performance in elite road cyclists during the COVID-19 lockdown. Such performance declines should be considered to enable a safe and effective return to competition.","author":[{"dropping-particle":"","family":"X","given":"Muriel","non-dropping-particle":"","parse-names":false,"suffix":""},{"dropping-particle":"","family":"J","given":"Courel-Ibáñez","non-dropping-particle":"","parse-names":false,"suffix":""},{"dropping-particle":"","family":"V","given":"Cerezuela-Espejo","non-dropping-particle":"","parse-names":false,"suffix":""},{"dropping-particle":"","family":"JG","given":"Pallarés","non-dropping-particle":"","parse-names":false,"suffix":""}],"container-title":"International journal of sports physiology and performance","id":"ITEM-1","issue":"5","issued":{"date-parts":[["2020","5","1"]]},"page":"735-738","publisher":"Int J Sports Physiol Perform","title":"Training Load and Performance Impairments in Professional Cyclists During COVID-19 Lockdown","type":"article-journal","volume":"16"},"uris":["http://www.mendeley.com/documents/?uuid=aed86ff5-beec-332e-8351-b68e36113d4b"]}],"mendeley":{"formattedCitation":"(40)","plainTextFormattedCitation":"(40)","previouslyFormattedCitation":"(40)"},"properties":{"noteIndex":0},"schema":"https://github.com/citation-style-language/schema/raw/master/csl-citation.json"}</w:instrText>
            </w:r>
            <w:r w:rsidRPr="00327F14">
              <w:rPr>
                <w:rFonts w:ascii="Times New Roman" w:eastAsia="Times New Roman" w:hAnsi="Times New Roman" w:cs="Times New Roman"/>
                <w:sz w:val="18"/>
                <w:szCs w:val="18"/>
              </w:rPr>
              <w:fldChar w:fldCharType="separate"/>
            </w:r>
            <w:r w:rsidR="00304558" w:rsidRPr="00327F14">
              <w:rPr>
                <w:rFonts w:ascii="Times New Roman" w:eastAsia="Times New Roman" w:hAnsi="Times New Roman" w:cs="Times New Roman"/>
                <w:noProof/>
                <w:sz w:val="18"/>
                <w:szCs w:val="18"/>
              </w:rPr>
              <w:t>(40)</w:t>
            </w:r>
            <w:r w:rsidRPr="00327F14">
              <w:rPr>
                <w:rFonts w:ascii="Times New Roman" w:eastAsia="Times New Roman" w:hAnsi="Times New Roman" w:cs="Times New Roman"/>
                <w:sz w:val="18"/>
                <w:szCs w:val="18"/>
              </w:rPr>
              <w:fldChar w:fldCharType="end"/>
            </w:r>
          </w:p>
        </w:tc>
        <w:tc>
          <w:tcPr>
            <w:tcW w:w="993" w:type="dxa"/>
            <w:shd w:val="clear" w:color="auto" w:fill="auto"/>
            <w:tcMar>
              <w:top w:w="100" w:type="dxa"/>
              <w:left w:w="100" w:type="dxa"/>
              <w:bottom w:w="100" w:type="dxa"/>
              <w:right w:w="100" w:type="dxa"/>
            </w:tcMar>
          </w:tcPr>
          <w:p w14:paraId="4A2FE473"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pain </w:t>
            </w:r>
          </w:p>
        </w:tc>
        <w:tc>
          <w:tcPr>
            <w:tcW w:w="1275" w:type="dxa"/>
            <w:shd w:val="clear" w:color="auto" w:fill="auto"/>
            <w:tcMar>
              <w:top w:w="100" w:type="dxa"/>
              <w:left w:w="100" w:type="dxa"/>
              <w:bottom w:w="100" w:type="dxa"/>
              <w:right w:w="100" w:type="dxa"/>
            </w:tcMar>
          </w:tcPr>
          <w:p w14:paraId="2A5BF502"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24D3106A"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18 </w:t>
            </w:r>
          </w:p>
        </w:tc>
        <w:tc>
          <w:tcPr>
            <w:tcW w:w="1637" w:type="dxa"/>
            <w:shd w:val="clear" w:color="auto" w:fill="auto"/>
            <w:tcMar>
              <w:top w:w="100" w:type="dxa"/>
              <w:left w:w="100" w:type="dxa"/>
              <w:bottom w:w="100" w:type="dxa"/>
              <w:right w:w="100" w:type="dxa"/>
            </w:tcMar>
          </w:tcPr>
          <w:p w14:paraId="50297F4F"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24.9 (2.8)</w:t>
            </w:r>
          </w:p>
          <w:p w14:paraId="6305DA81"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p>
          <w:p w14:paraId="729C7AC6"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0 (0%)</w:t>
            </w:r>
          </w:p>
          <w:p w14:paraId="781EFE0E"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p>
          <w:p w14:paraId="5805504D" w14:textId="77777777" w:rsidR="006F29FE" w:rsidRPr="00327F14" w:rsidRDefault="006F29FE" w:rsidP="006F29FE">
            <w:pPr>
              <w:spacing w:line="240" w:lineRule="auto"/>
              <w:rPr>
                <w:rFonts w:ascii="Times New Roman" w:eastAsia="Times New Roman" w:hAnsi="Times New Roman" w:cs="Times New Roman"/>
                <w:sz w:val="18"/>
                <w:szCs w:val="18"/>
              </w:rPr>
            </w:pPr>
          </w:p>
          <w:p w14:paraId="5EE6857E"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 xml:space="preserve">Professional cyclists </w:t>
            </w:r>
          </w:p>
        </w:tc>
        <w:tc>
          <w:tcPr>
            <w:tcW w:w="1650" w:type="dxa"/>
            <w:shd w:val="clear" w:color="auto" w:fill="auto"/>
            <w:tcMar>
              <w:top w:w="100" w:type="dxa"/>
              <w:left w:w="100" w:type="dxa"/>
              <w:bottom w:w="100" w:type="dxa"/>
              <w:right w:w="100" w:type="dxa"/>
            </w:tcMar>
          </w:tcPr>
          <w:p w14:paraId="4C9C25B7"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Objective data collection - specialist software </w:t>
            </w:r>
          </w:p>
        </w:tc>
        <w:tc>
          <w:tcPr>
            <w:tcW w:w="2520" w:type="dxa"/>
            <w:shd w:val="clear" w:color="auto" w:fill="auto"/>
            <w:tcMar>
              <w:top w:w="100" w:type="dxa"/>
              <w:left w:w="100" w:type="dxa"/>
              <w:bottom w:w="100" w:type="dxa"/>
              <w:right w:w="100" w:type="dxa"/>
            </w:tcMar>
          </w:tcPr>
          <w:p w14:paraId="1D5FA963" w14:textId="77777777" w:rsidR="006F29FE" w:rsidRPr="00327F14" w:rsidRDefault="006F29FE" w:rsidP="006F29FE">
            <w:pPr>
              <w:widowControl w:val="0"/>
              <w:spacing w:line="240" w:lineRule="auto"/>
              <w:rPr>
                <w:rFonts w:ascii="Times New Roman" w:eastAsia="Times New Roman" w:hAnsi="Times New Roman" w:cs="Times New Roman"/>
                <w:sz w:val="18"/>
                <w:szCs w:val="18"/>
                <w:highlight w:val="white"/>
              </w:rPr>
            </w:pPr>
            <w:r w:rsidRPr="00327F14">
              <w:rPr>
                <w:rFonts w:ascii="Times New Roman" w:eastAsia="Times New Roman" w:hAnsi="Times New Roman" w:cs="Times New Roman"/>
                <w:sz w:val="18"/>
                <w:szCs w:val="18"/>
                <w:highlight w:val="white"/>
              </w:rPr>
              <w:t>Total training volume decreased by 33.9% during the lockdown (</w:t>
            </w:r>
            <w:r w:rsidRPr="00327F14">
              <w:rPr>
                <w:rFonts w:ascii="Times New Roman" w:eastAsia="Times New Roman" w:hAnsi="Times New Roman" w:cs="Times New Roman"/>
                <w:i/>
                <w:sz w:val="18"/>
                <w:szCs w:val="18"/>
                <w:highlight w:val="white"/>
              </w:rPr>
              <w:t>P</w:t>
            </w:r>
            <w:r w:rsidRPr="00327F14">
              <w:rPr>
                <w:rFonts w:ascii="Times New Roman" w:eastAsia="Times New Roman" w:hAnsi="Times New Roman" w:cs="Times New Roman"/>
                <w:sz w:val="18"/>
                <w:szCs w:val="18"/>
                <w:highlight w:val="white"/>
              </w:rPr>
              <w:t> &lt; 0.01)</w:t>
            </w:r>
          </w:p>
          <w:p w14:paraId="79F1EE83" w14:textId="77777777" w:rsidR="006F29FE" w:rsidRPr="00327F14" w:rsidRDefault="006F29FE" w:rsidP="006F29FE">
            <w:pPr>
              <w:widowControl w:val="0"/>
              <w:spacing w:line="240" w:lineRule="auto"/>
              <w:rPr>
                <w:rFonts w:ascii="Times New Roman" w:eastAsia="Times New Roman" w:hAnsi="Times New Roman" w:cs="Times New Roman"/>
                <w:sz w:val="18"/>
                <w:szCs w:val="18"/>
                <w:highlight w:val="white"/>
              </w:rPr>
            </w:pPr>
            <w:r w:rsidRPr="00327F14">
              <w:rPr>
                <w:rFonts w:ascii="Times New Roman" w:eastAsia="Times New Roman" w:hAnsi="Times New Roman" w:cs="Times New Roman"/>
                <w:sz w:val="18"/>
                <w:szCs w:val="18"/>
                <w:highlight w:val="white"/>
              </w:rPr>
              <w:t>Large reductions in best 5-minute and best 20-minute performances (p&lt;0.001)</w:t>
            </w:r>
          </w:p>
        </w:tc>
      </w:tr>
      <w:tr w:rsidR="006F29FE" w:rsidRPr="00327F14" w14:paraId="71AB31CD" w14:textId="77777777" w:rsidTr="003F5859">
        <w:tc>
          <w:tcPr>
            <w:tcW w:w="1124" w:type="dxa"/>
            <w:shd w:val="clear" w:color="auto" w:fill="auto"/>
            <w:tcMar>
              <w:top w:w="100" w:type="dxa"/>
              <w:left w:w="100" w:type="dxa"/>
              <w:bottom w:w="100" w:type="dxa"/>
              <w:right w:w="100" w:type="dxa"/>
            </w:tcMar>
          </w:tcPr>
          <w:p w14:paraId="6F9D62FA" w14:textId="21AB4523"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lang w:val="fr-FR"/>
              </w:rPr>
              <w:t xml:space="preserve">Martinez-de-Quel </w:t>
            </w:r>
            <w:r w:rsidR="00590E2C" w:rsidRPr="00327F14">
              <w:rPr>
                <w:rFonts w:ascii="Times New Roman" w:eastAsia="Times New Roman" w:hAnsi="Times New Roman" w:cs="Times New Roman"/>
                <w:sz w:val="18"/>
                <w:szCs w:val="18"/>
                <w:lang w:val="fr-FR"/>
              </w:rPr>
              <w:t xml:space="preserve">et al. </w:t>
            </w:r>
            <w:r w:rsidRPr="00327F14">
              <w:rPr>
                <w:rFonts w:ascii="Times New Roman" w:eastAsia="Times New Roman" w:hAnsi="Times New Roman" w:cs="Times New Roman"/>
                <w:sz w:val="18"/>
                <w:szCs w:val="18"/>
                <w:lang w:val="fr-FR"/>
              </w:rPr>
              <w:t>2020</w:t>
            </w:r>
            <w:r w:rsidR="00FE5DF6" w:rsidRPr="00327F14">
              <w:rPr>
                <w:rFonts w:ascii="Times New Roman" w:eastAsia="Times New Roman" w:hAnsi="Times New Roman" w:cs="Times New Roman"/>
                <w:sz w:val="18"/>
                <w:szCs w:val="18"/>
                <w:lang w:val="fr-FR"/>
              </w:rPr>
              <w:t xml:space="preserve"> </w:t>
            </w:r>
            <w:r w:rsidRPr="00327F14">
              <w:rPr>
                <w:rFonts w:ascii="Times New Roman" w:eastAsia="Times New Roman" w:hAnsi="Times New Roman" w:cs="Times New Roman"/>
                <w:sz w:val="18"/>
                <w:szCs w:val="18"/>
                <w:vertAlign w:val="superscript"/>
                <w:lang w:val="fr-FR"/>
              </w:rPr>
              <w:fldChar w:fldCharType="begin" w:fldLock="1"/>
            </w:r>
            <w:r w:rsidR="00851B65" w:rsidRPr="00327F14">
              <w:rPr>
                <w:rFonts w:ascii="Times New Roman" w:eastAsia="Times New Roman" w:hAnsi="Times New Roman" w:cs="Times New Roman"/>
                <w:sz w:val="18"/>
                <w:szCs w:val="18"/>
                <w:vertAlign w:val="superscript"/>
                <w:lang w:val="fr-FR"/>
              </w:rPr>
              <w:instrText>ADDIN CSL_CITATION {"citationItems":[{"id":"ITEM-1","itemData":{"DOI":"10.1016/J.APPET.2020.105019","ISSN":"1095-8304","PMID":"33161046","abstract":"The COVID-19 pandemic has forced the health public authorities to impose a lockdown as an epidemiological containment strategy. This study aimed to provide information regarding the impact of the mandatory confinement on the physical activity, eating disorders risk, sleep quality and well-being on a Spanish sample. An online survey that included the Minnesota Leisure Time Physical Activity Questionnaire, the Eating Attitude Test-26, and Pittsburgh Sleep Quality Index was administered two days after the state of alarm was stablished in Spain and five days after such measures began to be eased. Out of the 693 people who answered the first questionnaire, 161 completed the second one. These participants spent a total of 48 days locked at home, a period during which a significant worsening in all the variables assessed except for the risk of developing eating disorders, was observed: weight (kg), 67.3 ± 14.8 vs 67.7 ± 15.1, p = 0.012; physical activity (MET minutes per week), 8515.7 ± 10260.0 vs 5053.5 ± 5502.0, p &lt; 0.001; sleep problems (total score), 6.2 ± 3.5 vs 7.2 ± 3.9, p &lt; 0.001; self-perceived well-being (score), 4 (3–4) vs 3 (3–4), p &lt; 0.001. The confinement had a significant differential effect on physically active participants, who experienced a significant decline (p &lt; 0.05) on their physical activity levels, quality of sleep and well-being; whereas physically inactive part</w:instrText>
            </w:r>
            <w:r w:rsidR="00851B65" w:rsidRPr="002D682D">
              <w:rPr>
                <w:rFonts w:ascii="Times New Roman" w:eastAsia="Times New Roman" w:hAnsi="Times New Roman" w:cs="Times New Roman"/>
                <w:sz w:val="18"/>
                <w:szCs w:val="18"/>
                <w:vertAlign w:val="superscript"/>
              </w:rPr>
              <w:instrText>icipants did not experience significant changes. Findings from this longitudinal study indicate that a lockdown period due to COVID-19 had a negative impact on the physical activity levels, sleep quality and well-being in a group of physically active Spanish adults. Public health authorities should be aware that people who usually lead an active lifestyle, might be particularly susceptible to such disruptions.","author":[{"dropping-particle":"","family":"Ó","given":"Martínez-de-Quel","non-dropping-particle":"","parse-names":false,"suffix":""},{"dropping-particle":"","family":"D","given":"Suárez-Iglesias","non-dropping-particle":"","parse-names":false,"suffix":""},{"dropping-particle":"","family":"M","given":"López-Flores","non-dropping-particle":"","parse-names":false,"suffix":""},{"dropping-particle":"","family":"CA","given":"Pérez","non-dropping-particle":"","parse-names":false,"suffix":""}],"container-title":"Appetite","id":"ITEM-1","issued":{"date-parts":[["2021","3","1"]]},"publisher":"Appetite","title":"Physical activity, dietary habits and sleep quality before and during COVID-19 lockdown: A longitudinal study","type":"article-journal","volume":"158"},"uris":["http://www.mendeley.com/documents/?uuid=74c157ff-b85f-3485-94c0-9dcad1d6e0d3"]}],"mendeley":{"formattedCitation":"(31)","plainTextFormattedCitation":"(31)","previouslyFormattedCitation":"(31)"},"properties":{"noteIndex":0},"schema":</w:instrText>
            </w:r>
            <w:r w:rsidR="00851B65" w:rsidRPr="00327F14">
              <w:rPr>
                <w:rFonts w:ascii="Times New Roman" w:eastAsia="Times New Roman" w:hAnsi="Times New Roman" w:cs="Times New Roman"/>
                <w:sz w:val="18"/>
                <w:szCs w:val="18"/>
                <w:vertAlign w:val="superscript"/>
              </w:rPr>
              <w:instrText>"https://github.com/citation-style-language/schema/raw/master/csl-citation.json"}</w:instrText>
            </w:r>
            <w:r w:rsidRPr="00327F14">
              <w:rPr>
                <w:rFonts w:ascii="Times New Roman" w:eastAsia="Times New Roman" w:hAnsi="Times New Roman" w:cs="Times New Roman"/>
                <w:sz w:val="18"/>
                <w:szCs w:val="18"/>
                <w:vertAlign w:val="superscript"/>
                <w:lang w:val="fr-FR"/>
              </w:rPr>
              <w:fldChar w:fldCharType="separate"/>
            </w:r>
            <w:r w:rsidR="00304558" w:rsidRPr="00327F14">
              <w:rPr>
                <w:rFonts w:ascii="Times New Roman" w:eastAsia="Times New Roman" w:hAnsi="Times New Roman" w:cs="Times New Roman"/>
                <w:noProof/>
                <w:sz w:val="18"/>
                <w:szCs w:val="18"/>
              </w:rPr>
              <w:t>(31)</w:t>
            </w:r>
            <w:r w:rsidRPr="00327F14">
              <w:rPr>
                <w:rFonts w:ascii="Times New Roman" w:eastAsia="Times New Roman" w:hAnsi="Times New Roman" w:cs="Times New Roman"/>
                <w:sz w:val="18"/>
                <w:szCs w:val="18"/>
                <w:vertAlign w:val="superscript"/>
                <w:lang w:val="fr-FR"/>
              </w:rPr>
              <w:fldChar w:fldCharType="end"/>
            </w:r>
          </w:p>
        </w:tc>
        <w:tc>
          <w:tcPr>
            <w:tcW w:w="993" w:type="dxa"/>
            <w:shd w:val="clear" w:color="auto" w:fill="auto"/>
            <w:tcMar>
              <w:top w:w="100" w:type="dxa"/>
              <w:left w:w="100" w:type="dxa"/>
              <w:bottom w:w="100" w:type="dxa"/>
              <w:right w:w="100" w:type="dxa"/>
            </w:tcMar>
          </w:tcPr>
          <w:p w14:paraId="03EAFEAB" w14:textId="685D3199"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pain</w:t>
            </w:r>
          </w:p>
        </w:tc>
        <w:tc>
          <w:tcPr>
            <w:tcW w:w="1275" w:type="dxa"/>
            <w:shd w:val="clear" w:color="auto" w:fill="auto"/>
            <w:tcMar>
              <w:top w:w="100" w:type="dxa"/>
              <w:left w:w="100" w:type="dxa"/>
              <w:bottom w:w="100" w:type="dxa"/>
              <w:right w:w="100" w:type="dxa"/>
            </w:tcMar>
          </w:tcPr>
          <w:p w14:paraId="6938A4AF" w14:textId="5A44BAB5"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3D12C11D" w14:textId="19BBA2D3"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61</w:t>
            </w:r>
          </w:p>
        </w:tc>
        <w:tc>
          <w:tcPr>
            <w:tcW w:w="1637" w:type="dxa"/>
            <w:shd w:val="clear" w:color="auto" w:fill="auto"/>
            <w:tcMar>
              <w:top w:w="100" w:type="dxa"/>
              <w:left w:w="100" w:type="dxa"/>
              <w:bottom w:w="100" w:type="dxa"/>
              <w:right w:w="100" w:type="dxa"/>
            </w:tcMar>
          </w:tcPr>
          <w:p w14:paraId="4E622FCD"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35.0 ± 11.2 [19-65]</w:t>
            </w:r>
          </w:p>
          <w:p w14:paraId="27D09953" w14:textId="77777777" w:rsidR="006F29FE" w:rsidRPr="00327F14" w:rsidRDefault="006F29FE" w:rsidP="006F29FE">
            <w:pPr>
              <w:spacing w:line="240" w:lineRule="auto"/>
              <w:rPr>
                <w:rFonts w:ascii="Times New Roman" w:eastAsia="Times New Roman" w:hAnsi="Times New Roman" w:cs="Times New Roman"/>
                <w:sz w:val="18"/>
                <w:szCs w:val="18"/>
              </w:rPr>
            </w:pPr>
          </w:p>
          <w:p w14:paraId="0896D46E"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M:F): </w:t>
            </w:r>
            <w:r w:rsidRPr="00327F14">
              <w:rPr>
                <w:rFonts w:ascii="Times New Roman" w:eastAsia="Times New Roman" w:hAnsi="Times New Roman" w:cs="Times New Roman"/>
                <w:sz w:val="18"/>
                <w:szCs w:val="18"/>
              </w:rPr>
              <w:t>60 (37%)</w:t>
            </w:r>
          </w:p>
          <w:p w14:paraId="1D603A2F" w14:textId="77777777" w:rsidR="006F29FE" w:rsidRPr="00327F14" w:rsidRDefault="006F29FE" w:rsidP="006F29FE">
            <w:pPr>
              <w:spacing w:line="240" w:lineRule="auto"/>
              <w:rPr>
                <w:rFonts w:ascii="Times New Roman" w:eastAsia="Times New Roman" w:hAnsi="Times New Roman" w:cs="Times New Roman"/>
                <w:sz w:val="18"/>
                <w:szCs w:val="18"/>
              </w:rPr>
            </w:pPr>
          </w:p>
          <w:p w14:paraId="138752D3" w14:textId="0FA4D5B9" w:rsidR="006F29FE" w:rsidRPr="00327F14" w:rsidRDefault="006F29FE" w:rsidP="006F29FE">
            <w:pPr>
              <w:widowControl w:val="0"/>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General population </w:t>
            </w:r>
          </w:p>
        </w:tc>
        <w:tc>
          <w:tcPr>
            <w:tcW w:w="1650" w:type="dxa"/>
            <w:shd w:val="clear" w:color="auto" w:fill="auto"/>
            <w:tcMar>
              <w:top w:w="100" w:type="dxa"/>
              <w:left w:w="100" w:type="dxa"/>
              <w:bottom w:w="100" w:type="dxa"/>
              <w:right w:w="100" w:type="dxa"/>
            </w:tcMar>
          </w:tcPr>
          <w:p w14:paraId="49812199" w14:textId="41A7D9F9"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Minnesota Leisure Time Physical Activity Questionnaire (MLTPAQ)</w:t>
            </w:r>
          </w:p>
        </w:tc>
        <w:tc>
          <w:tcPr>
            <w:tcW w:w="2520" w:type="dxa"/>
            <w:shd w:val="clear" w:color="auto" w:fill="auto"/>
            <w:tcMar>
              <w:top w:w="100" w:type="dxa"/>
              <w:left w:w="100" w:type="dxa"/>
              <w:bottom w:w="100" w:type="dxa"/>
              <w:right w:w="100" w:type="dxa"/>
            </w:tcMar>
          </w:tcPr>
          <w:p w14:paraId="5F61EF09" w14:textId="77777777" w:rsidR="006F29FE" w:rsidRPr="00327F14" w:rsidRDefault="006F29FE" w:rsidP="006F29F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Total physical activity significantly decreased during lockdown (</w:t>
            </w:r>
            <w:r w:rsidRPr="00327F14">
              <w:rPr>
                <w:rFonts w:ascii="Times New Roman" w:eastAsia="Times New Roman" w:hAnsi="Times New Roman" w:cs="Times New Roman"/>
                <w:i/>
                <w:sz w:val="18"/>
                <w:szCs w:val="18"/>
              </w:rPr>
              <w:t>p &lt;0.001)</w:t>
            </w:r>
          </w:p>
          <w:p w14:paraId="79F2C637" w14:textId="4B1C1458" w:rsidR="006F29FE" w:rsidRPr="00327F14" w:rsidRDefault="006F29FE" w:rsidP="006F29FE">
            <w:pPr>
              <w:widowControl w:val="0"/>
              <w:spacing w:line="240" w:lineRule="auto"/>
              <w:rPr>
                <w:rFonts w:ascii="Times New Roman" w:eastAsia="Times New Roman" w:hAnsi="Times New Roman" w:cs="Times New Roman"/>
                <w:sz w:val="18"/>
                <w:szCs w:val="18"/>
                <w:highlight w:val="white"/>
              </w:rPr>
            </w:pPr>
            <w:r w:rsidRPr="00327F14">
              <w:rPr>
                <w:rFonts w:ascii="Times New Roman" w:eastAsia="Times New Roman" w:hAnsi="Times New Roman" w:cs="Times New Roman"/>
                <w:sz w:val="18"/>
                <w:szCs w:val="18"/>
              </w:rPr>
              <w:t>Increase in number physically inactive during the pandemic (</w:t>
            </w:r>
            <w:r w:rsidRPr="00327F14">
              <w:rPr>
                <w:rFonts w:ascii="Times New Roman" w:eastAsia="Times New Roman" w:hAnsi="Times New Roman" w:cs="Times New Roman"/>
                <w:i/>
                <w:sz w:val="18"/>
                <w:szCs w:val="18"/>
              </w:rPr>
              <w:t>p&lt;0.001)</w:t>
            </w:r>
          </w:p>
        </w:tc>
      </w:tr>
      <w:tr w:rsidR="006F29FE" w:rsidRPr="00327F14" w14:paraId="5322AEF9" w14:textId="77777777" w:rsidTr="003F5859">
        <w:tc>
          <w:tcPr>
            <w:tcW w:w="1124" w:type="dxa"/>
            <w:shd w:val="clear" w:color="auto" w:fill="auto"/>
            <w:tcMar>
              <w:top w:w="100" w:type="dxa"/>
              <w:left w:w="100" w:type="dxa"/>
              <w:bottom w:w="100" w:type="dxa"/>
              <w:right w:w="100" w:type="dxa"/>
            </w:tcMar>
          </w:tcPr>
          <w:p w14:paraId="3B679A90" w14:textId="791CE761"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avag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5DF6"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16/J.MHPA.2020.100357","abstract":"Statement of problem: The COVID-19 pandemic is expected to negatively impact the mental health of university students, yet there is lack of prospective longitudinal data quantifying such changes. The purpose of this study was to examine the mental health and movement behaviours, and the associations between the changes in mental health and movement behaviours, of UK university students during the COVID-19 pandemic. Methods: 214 students enrolled in a longitudinal cohort study (mean age = 20.0 years; males = 28.0%, females = 72.0%) at an East Midlands UK University. Participants completed a self-report, online survey twice before (14/10/2019; T1 and 28/01/2020; T2) and twice during the UK ‘lockdown’ (20/03/2020; T3 and 27/04/2020; T4). Mental wellbeing, perceived stress, physical activity and sedentary behaviour were assessed at each time point. Repeated measures ANCOVA was used to assess changes in variables over time, whilst Pearson's correlation analysis tested for associations. Results: During the first 5 weeks of ‘lockdown’ mental wellbeing and physical activity decreased ((F (2.2, 465.0) = 6.6, P &lt; .0010 and (F (2.7, 591.0) = 4.8, P &lt; .010 respectively)). Meanwhile, perceived stress and time spent sedentary increased ((F (2.5, 536.2) = 94.0, P &lt; .0050 and (F (2.7, 578.9) = 41.2, P &lt; .0001 respectively)). A positive association was found between Δ perceived stress and Δ sedentary behaviour (r = .18, P &lt; .010). Conclusion: The COVID-19 pandemic is negatively impacting the mental health and movement behaviour of UK university students, though no association between these constructs was identified.","author":[{"dropping-particle":"","family":"Savage","given":"Matthew J.","non-dropping-particle":"","parse-names":false,"suffix":""},{"dropping-particle":"","family":"James","given":"Ruth","non-dropping-particle":"","parse-names":false,"suffix":""},{"dropping-particle":"","family":"Magistro","given":"Daniele","non-dropping-particle":"","parse-names":false,"suffix":""},{"dropping-particle":"","family":"Donaldson","given":"James","non-dropping-particle":"","parse-names":false,"suffix":""},{"dropping-particle":"","family":"Healy","given":"Laura C.","non-dropping-particle":"","parse-names":false,"suffix":""},{"dropping-particle":"","family":"Nevill","given":"Mary","non-dropping-particle":"","parse-names":false,"suffix":""},{"dropping-particle":"","family":"Hennis","given":"Philip J.","non-dropping-particle":"","parse-names":false,"suffix":""}],"container-title":"Mental Health and Physical Activity","id":"ITEM-1","issued":{"date-parts":[["2020","10","1"]]},"publisher":"Elsevier Ltd","title":"Mental health and movement behaviour during the COVID-19 pandemic in UK university students: Prospective cohort study","type":"article-journal","volume":"19"},"uris":["http://www.mendeley.com/documents/?uuid=1d3f76c7-fb46-3ebe-9342-a8f065d5bbaa"]}],"mendeley":{"formattedCitation":"(41)","plainTextFormattedCitation":"(41)","previouslyFormattedCitation":"(41)"},"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41)</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10A15BE2"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K</w:t>
            </w:r>
          </w:p>
        </w:tc>
        <w:tc>
          <w:tcPr>
            <w:tcW w:w="1275" w:type="dxa"/>
            <w:shd w:val="clear" w:color="auto" w:fill="auto"/>
            <w:tcMar>
              <w:top w:w="100" w:type="dxa"/>
              <w:left w:w="100" w:type="dxa"/>
              <w:bottom w:w="100" w:type="dxa"/>
              <w:right w:w="100" w:type="dxa"/>
            </w:tcMar>
          </w:tcPr>
          <w:p w14:paraId="194EB137"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7AF142B9"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214 </w:t>
            </w:r>
          </w:p>
        </w:tc>
        <w:tc>
          <w:tcPr>
            <w:tcW w:w="1637" w:type="dxa"/>
            <w:shd w:val="clear" w:color="auto" w:fill="auto"/>
            <w:tcMar>
              <w:top w:w="100" w:type="dxa"/>
              <w:left w:w="100" w:type="dxa"/>
              <w:bottom w:w="100" w:type="dxa"/>
              <w:right w:w="100" w:type="dxa"/>
            </w:tcMar>
          </w:tcPr>
          <w:p w14:paraId="1499B8CF"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20.0</w:t>
            </w:r>
          </w:p>
          <w:p w14:paraId="68538B94"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p>
          <w:p w14:paraId="681E9750"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F)</w:t>
            </w:r>
            <w:r w:rsidRPr="00327F14">
              <w:rPr>
                <w:rFonts w:ascii="Times New Roman" w:eastAsia="Times New Roman" w:hAnsi="Times New Roman" w:cs="Times New Roman"/>
                <w:sz w:val="18"/>
                <w:szCs w:val="18"/>
              </w:rPr>
              <w:t>: 154 (72 %)</w:t>
            </w:r>
          </w:p>
          <w:p w14:paraId="789FBD23"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p>
          <w:p w14:paraId="2327E931" w14:textId="77777777" w:rsidR="006F29FE" w:rsidRPr="00327F14" w:rsidRDefault="006F29FE" w:rsidP="006F29FE">
            <w:pPr>
              <w:spacing w:line="240" w:lineRule="auto"/>
              <w:rPr>
                <w:rFonts w:ascii="Times New Roman" w:eastAsia="Times New Roman" w:hAnsi="Times New Roman" w:cs="Times New Roman"/>
                <w:sz w:val="18"/>
                <w:szCs w:val="18"/>
              </w:rPr>
            </w:pPr>
          </w:p>
          <w:p w14:paraId="4D29D1D8"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Students</w:t>
            </w:r>
          </w:p>
        </w:tc>
        <w:tc>
          <w:tcPr>
            <w:tcW w:w="1650" w:type="dxa"/>
            <w:shd w:val="clear" w:color="auto" w:fill="auto"/>
            <w:tcMar>
              <w:top w:w="100" w:type="dxa"/>
              <w:left w:w="100" w:type="dxa"/>
              <w:bottom w:w="100" w:type="dxa"/>
              <w:right w:w="100" w:type="dxa"/>
            </w:tcMar>
          </w:tcPr>
          <w:p w14:paraId="58642B87"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Questionnaire </w:t>
            </w:r>
          </w:p>
        </w:tc>
        <w:tc>
          <w:tcPr>
            <w:tcW w:w="2520" w:type="dxa"/>
            <w:shd w:val="clear" w:color="auto" w:fill="auto"/>
            <w:tcMar>
              <w:top w:w="100" w:type="dxa"/>
              <w:left w:w="100" w:type="dxa"/>
              <w:bottom w:w="100" w:type="dxa"/>
              <w:right w:w="100" w:type="dxa"/>
            </w:tcMar>
          </w:tcPr>
          <w:p w14:paraId="15E6AEA4"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Physical activity significantly decreased during the first 5weeks of lockdown (p&lt;0.01).</w:t>
            </w:r>
          </w:p>
          <w:p w14:paraId="4DC67FD3"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edentary time significantly increased (p&lt;0.0001). </w:t>
            </w:r>
          </w:p>
        </w:tc>
      </w:tr>
      <w:tr w:rsidR="006F29FE" w:rsidRPr="00327F14" w14:paraId="510ED5A5" w14:textId="77777777" w:rsidTr="003F5859">
        <w:tc>
          <w:tcPr>
            <w:tcW w:w="1124" w:type="dxa"/>
            <w:shd w:val="clear" w:color="auto" w:fill="auto"/>
            <w:tcMar>
              <w:top w:w="100" w:type="dxa"/>
              <w:left w:w="100" w:type="dxa"/>
              <w:bottom w:w="100" w:type="dxa"/>
              <w:right w:w="100" w:type="dxa"/>
            </w:tcMar>
          </w:tcPr>
          <w:p w14:paraId="749F60D1" w14:textId="528B5AF8" w:rsidR="006F29FE" w:rsidRPr="00327F14" w:rsidRDefault="006F29FE" w:rsidP="006F29FE">
            <w:pPr>
              <w:widowControl w:val="0"/>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Vetrovsky</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02/EHF2.12916","PMID":"32696600","abstract":"Aims: A reduction of habitual physical activity due to prolonged COVID-19 quarantine can have serious consequences for patients with cardiovascular diseases, such as heart failure. This study aimed to explore the effect of COVID-19 nationwide quarantine on accelerometer-assessed physical activity of heart failure patients. Methods and results: We analysed the daily number of steps in 26 heart failure patients during a 6-week period that included 3 weeks immediately preceding the onset of the quarantine and the first 3 weeks of the quarantine. The daily number of steps was assessed using a wrist-worn accelerometer worn by the patients as part of an ongoing randomized controlled trial. Multilevel modelling was used to explore the effect of the quarantine on the daily step count adjusted for weather conditions. As compared with the 3 weeks before the onset of the quarantine, the step count was significantly lower during each of the first 3 weeks of the quarantine (P &lt; 0.05). When the daily step count was averaged across the 3 weeks before and during the quarantine, the decrease amounted to 1134 (SE 189) steps per day (P &lt; 0.001), which translated to a 16.2% decrease. Conclusions: The introduction of the nationwide quarantine due to COVID-19 had a detrimental effect on the level of habitual physical activity in heart failure patients, leading to an abrupt decrease of daily step count that lasted for at least the 3-week study period. Staying active and maintaining sufficient levels of physical activity during the COVID-19 pandemic are essential despite the unfavourable circumstances of quarantine.","author":[{"dropping-particle":"","family":"Vetrovsky","given":"Tomas","non-dropping-particle":"","parse-names":false,"suffix":""},{"dropping-particle":"","family":"Frybova","given":"Tereza","non-dropping-particle":"","parse-names":false,"suffix":""},{"dropping-particle":"","family":"Gant","given":"Iulian","non-dropping-particle":"","parse-names":false,"suffix":""},{"dropping-particle":"","family":"Semerad","given":"Miroslav","non-dropping-particle":"","parse-names":false,"suffix":""},{"dropping-particle":"","family":"Cimler","given":"Richard","non-dropping-particle":"","parse-names":false,"suffix":""},{"dropping-particle":"","family":"Bunc","given":"Vaclav","non-dropping-particle":"","parse-names":false,"suffix":""},{"dropping-particle":"","family":"Siranec","given":"Michal","non-dropping-particle":"","parse-names":false,"suffix":""},{"dropping-particle":"","family":"Miklikova","given":"Marie","non-dropping-particle":"","parse-names":false,"suffix":""},{"dropping-particle":"","family":"Vesely","given":"Jiri","non-dropping-particle":"","parse-names":false,"suffix":""},{"dropping-particle":"","family":"Griva","given":"Martin","non-dropping-particle":"","parse-names":false,"suffix":""},{"dropping-particle":"","family":"Precek","given":"Jan","non-dropping-particle":"","parse-names":false,"suffix":""},{"dropping-particle":"","family":"Pelouch","given":"Radek","non-dropping-particle":"","parse-names":false,"suffix":""},{"dropping-particle":"","family":"Parenica","given":"Jiri","non-dropping-particle":"","parse-names":false,"suffix":""},{"dropping-particle":"","family":"Belohlavek","given":"Jan","non-dropping-particle":"","parse-names":false,"suffix":""}],"container-title":"ESC Heart Failure","id":"ITEM-1","issue":"5","issued":{"date-parts":[["2020","10","1"]]},"page":"2093","publisher":"Wiley-Blackwell","title":"The detrimental effect of COVID‐19 nationwide quarantine on accelerometer‐assessed physical activity of heart failure patients","type":"article-journal","volume":"7"},"uris":["http://www.mendeley.com/documents/?uuid=fad447e4-b8ab-37de-837f-44846c2751f1"]}],"mendeley":{"formattedCitation":"(42)","plainTextFormattedCitation":"(42)","previouslyFormattedCitation":"(42)"},"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42)</w:t>
            </w:r>
            <w:r w:rsidRPr="00327F14">
              <w:rPr>
                <w:rFonts w:ascii="Times New Roman" w:eastAsia="Times New Roman" w:hAnsi="Times New Roman" w:cs="Times New Roman"/>
                <w:sz w:val="18"/>
                <w:szCs w:val="18"/>
                <w:vertAlign w:val="superscript"/>
              </w:rPr>
              <w:fldChar w:fldCharType="end"/>
            </w:r>
          </w:p>
        </w:tc>
        <w:tc>
          <w:tcPr>
            <w:tcW w:w="993" w:type="dxa"/>
            <w:shd w:val="clear" w:color="auto" w:fill="auto"/>
            <w:tcMar>
              <w:top w:w="100" w:type="dxa"/>
              <w:left w:w="100" w:type="dxa"/>
              <w:bottom w:w="100" w:type="dxa"/>
              <w:right w:w="100" w:type="dxa"/>
            </w:tcMar>
          </w:tcPr>
          <w:p w14:paraId="21523461"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zech Republic </w:t>
            </w:r>
          </w:p>
        </w:tc>
        <w:tc>
          <w:tcPr>
            <w:tcW w:w="1275" w:type="dxa"/>
            <w:shd w:val="clear" w:color="auto" w:fill="auto"/>
            <w:tcMar>
              <w:top w:w="100" w:type="dxa"/>
              <w:left w:w="100" w:type="dxa"/>
              <w:bottom w:w="100" w:type="dxa"/>
              <w:right w:w="100" w:type="dxa"/>
            </w:tcMar>
          </w:tcPr>
          <w:p w14:paraId="69B029DA"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26428E60"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26 </w:t>
            </w:r>
          </w:p>
        </w:tc>
        <w:tc>
          <w:tcPr>
            <w:tcW w:w="1637" w:type="dxa"/>
            <w:shd w:val="clear" w:color="auto" w:fill="auto"/>
            <w:tcMar>
              <w:top w:w="100" w:type="dxa"/>
              <w:left w:w="100" w:type="dxa"/>
              <w:bottom w:w="100" w:type="dxa"/>
              <w:right w:w="100" w:type="dxa"/>
            </w:tcMar>
          </w:tcPr>
          <w:p w14:paraId="625CCE37"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58.8 (9.8)</w:t>
            </w:r>
          </w:p>
          <w:p w14:paraId="1D600FEA" w14:textId="77777777" w:rsidR="006F29FE" w:rsidRPr="00327F14" w:rsidRDefault="006F29FE" w:rsidP="006F29FE">
            <w:pPr>
              <w:widowControl w:val="0"/>
              <w:spacing w:line="240" w:lineRule="auto"/>
              <w:rPr>
                <w:rFonts w:ascii="Times New Roman" w:eastAsia="Times New Roman" w:hAnsi="Times New Roman" w:cs="Times New Roman"/>
                <w:b/>
                <w:sz w:val="18"/>
                <w:szCs w:val="18"/>
              </w:rPr>
            </w:pPr>
          </w:p>
          <w:p w14:paraId="094F481F"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8 (30.7%)</w:t>
            </w:r>
          </w:p>
          <w:p w14:paraId="418E8502"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p>
          <w:p w14:paraId="13917CF7"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 </w:t>
            </w:r>
          </w:p>
          <w:p w14:paraId="4F73BE09"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 xml:space="preserve">Heart failure patients </w:t>
            </w:r>
          </w:p>
        </w:tc>
        <w:tc>
          <w:tcPr>
            <w:tcW w:w="1650" w:type="dxa"/>
            <w:shd w:val="clear" w:color="auto" w:fill="auto"/>
            <w:tcMar>
              <w:top w:w="100" w:type="dxa"/>
              <w:left w:w="100" w:type="dxa"/>
              <w:bottom w:w="100" w:type="dxa"/>
              <w:right w:w="100" w:type="dxa"/>
            </w:tcMar>
          </w:tcPr>
          <w:p w14:paraId="264E42DA"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Accelerometer</w:t>
            </w:r>
          </w:p>
        </w:tc>
        <w:tc>
          <w:tcPr>
            <w:tcW w:w="2520" w:type="dxa"/>
            <w:shd w:val="clear" w:color="auto" w:fill="auto"/>
            <w:tcMar>
              <w:top w:w="100" w:type="dxa"/>
              <w:left w:w="100" w:type="dxa"/>
              <w:bottom w:w="100" w:type="dxa"/>
              <w:right w:w="100" w:type="dxa"/>
            </w:tcMar>
          </w:tcPr>
          <w:p w14:paraId="23676809" w14:textId="77777777" w:rsidR="006F29FE" w:rsidRPr="00327F14" w:rsidRDefault="006F29FE" w:rsidP="006F29FE">
            <w:pPr>
              <w:widowControl w:val="0"/>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decrease in daily step count during quarantine period (p&lt;0.001)</w:t>
            </w:r>
          </w:p>
        </w:tc>
      </w:tr>
      <w:tr w:rsidR="006F29FE" w:rsidRPr="00327F14" w14:paraId="6E48D5CB" w14:textId="77777777" w:rsidTr="003F5859">
        <w:tc>
          <w:tcPr>
            <w:tcW w:w="1124" w:type="dxa"/>
            <w:shd w:val="clear" w:color="auto" w:fill="auto"/>
            <w:tcMar>
              <w:top w:w="100" w:type="dxa"/>
              <w:left w:w="100" w:type="dxa"/>
              <w:bottom w:w="100" w:type="dxa"/>
              <w:right w:w="100" w:type="dxa"/>
            </w:tcMar>
          </w:tcPr>
          <w:p w14:paraId="4126F382" w14:textId="3FB2031C"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Zenic</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Pr="00327F14">
              <w:rPr>
                <w:rFonts w:ascii="Times New Roman" w:eastAsia="Times New Roman" w:hAnsi="Times New Roman" w:cs="Times New Roman"/>
                <w:sz w:val="18"/>
                <w:szCs w:val="18"/>
              </w:rPr>
              <w:fldChar w:fldCharType="begin" w:fldLock="1"/>
            </w:r>
            <w:r w:rsidR="00851B65" w:rsidRPr="00327F14">
              <w:rPr>
                <w:rFonts w:ascii="Times New Roman" w:eastAsia="Times New Roman" w:hAnsi="Times New Roman" w:cs="Times New Roman"/>
                <w:sz w:val="18"/>
                <w:szCs w:val="18"/>
              </w:rPr>
              <w:instrText>ADDIN CSL_CITATION {"citationItems":[{"id":"ITEM-1","itemData":{"DOI":"10.3390/APP10113997","abstract":"The COVID-19 pandemic and the social distancing implemented shortly after influence physical activity levels (PALs). The purpose of this investigation was to evaluate the changes in PAL and factors associated with PALs among Croatian adolescents while considering the impact of community (urban vs. rural living environment). The sample included 823 adolescents (mean age: 16.5 &amp;plusmn; 2.1 years) who were tested on baseline (from October 2019 to March 2020; before COVID-19 pandemic in Croatia) and follow-up (in April 2020; during the COVID-19 pandemic and imposed rules of social distancing). Baseline testing included anthropometrics, physical fitness status, and evaluation of PALs, while follow-up included only PALs (evaluated by a standardized questionnaire through an internet application). The results showed a significant influence of the living environment on the decrease of PAL, with a larger decrease in urban adolescents. Logistic regression showed a higher likelihood for normal PALs at baseline in adolescents who had better fitness status, with no strong confounding effect of the urban/rural environment. The fitness status of urban adolescents predicted their PALs at follow-up. The differences between urban and rural adolescents with regard to the established changes in PALs and relationships between the predictors and PALs are explained by the characteristics of the living communities (lack of organized sports in rural areas), and the level of social distancing in the studied period and region/country.","author":[{"dropping-particle":"","family":"Zenic","given":"Natasa","non-dropping-particle":"","parse-names":false,"suffix":""},{"dropping-particle":"","family":"Taiar","given":"Redha","non-dropping-particle":"","parse-names":false,"suffix":""},{"dropping-particle":"","family":"Gilic","given":"Barbara","non-dropping-particle":"","parse-names":false,"suffix":""},{"dropping-particle":"","family":"Blazevic","given":"Mateo","non-dropping-particle":"","parse-names":false,"suffix":""},{"dropping-particle":"","family":"Maric","given":"Dora","non-dropping-particle":"","parse-names":false,"suffix":""},{"dropping-particle":"","family":"Pojskic","given":"Haris","non-dropping-particle":"","parse-names":false,"suffix":""},{"dropping-particle":"","family":"Sekulic","given":"Damir","non-dropping-particle":"","parse-names":false,"suffix":""}],"container-title":"Applied Sciences 2020, Vol. 10, Page 3997","id":"ITEM-1","issue":"11","issued":{"date-parts":[["2020","6","9"]]},"page":"3997","publisher":"Multidisciplinary Digital Publishing Institute","title":"Levels and Changes of Physical Activity in Adolescents during the COVID-19 Pandemic: Contextualizing Urban vs. Rural Living Environment","type":"article-journal","volume":"10"},"uris":["http://www.mendeley.com/documents/?uuid=cce856d9-fcdb-337a-aecc-8300dd4f6f08"]}],"mendeley":{"formattedCitation":"(43)","plainTextFormattedCitation":"(43)","previouslyFormattedCitation":"(43)"},"properties":{"noteIndex":0},"schema":"https://github.com/citation-style-language/schema/raw/master/csl-citation.json"}</w:instrText>
            </w:r>
            <w:r w:rsidRPr="00327F14">
              <w:rPr>
                <w:rFonts w:ascii="Times New Roman" w:eastAsia="Times New Roman" w:hAnsi="Times New Roman" w:cs="Times New Roman"/>
                <w:sz w:val="18"/>
                <w:szCs w:val="18"/>
              </w:rPr>
              <w:fldChar w:fldCharType="separate"/>
            </w:r>
            <w:r w:rsidR="00304558" w:rsidRPr="00327F14">
              <w:rPr>
                <w:rFonts w:ascii="Times New Roman" w:eastAsia="Times New Roman" w:hAnsi="Times New Roman" w:cs="Times New Roman"/>
                <w:noProof/>
                <w:sz w:val="18"/>
                <w:szCs w:val="18"/>
              </w:rPr>
              <w:t>(43)</w:t>
            </w:r>
            <w:r w:rsidRPr="00327F14">
              <w:rPr>
                <w:rFonts w:ascii="Times New Roman" w:eastAsia="Times New Roman" w:hAnsi="Times New Roman" w:cs="Times New Roman"/>
                <w:sz w:val="18"/>
                <w:szCs w:val="18"/>
              </w:rPr>
              <w:fldChar w:fldCharType="end"/>
            </w:r>
          </w:p>
        </w:tc>
        <w:tc>
          <w:tcPr>
            <w:tcW w:w="993" w:type="dxa"/>
            <w:shd w:val="clear" w:color="auto" w:fill="auto"/>
            <w:tcMar>
              <w:top w:w="100" w:type="dxa"/>
              <w:left w:w="100" w:type="dxa"/>
              <w:bottom w:w="100" w:type="dxa"/>
              <w:right w:w="100" w:type="dxa"/>
            </w:tcMar>
          </w:tcPr>
          <w:p w14:paraId="0E589088"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roatia </w:t>
            </w:r>
          </w:p>
        </w:tc>
        <w:tc>
          <w:tcPr>
            <w:tcW w:w="1275" w:type="dxa"/>
            <w:shd w:val="clear" w:color="auto" w:fill="auto"/>
            <w:tcMar>
              <w:top w:w="100" w:type="dxa"/>
              <w:left w:w="100" w:type="dxa"/>
              <w:bottom w:w="100" w:type="dxa"/>
              <w:right w:w="100" w:type="dxa"/>
            </w:tcMar>
          </w:tcPr>
          <w:p w14:paraId="76AD5DC3"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w:t>
            </w:r>
          </w:p>
        </w:tc>
        <w:tc>
          <w:tcPr>
            <w:tcW w:w="851" w:type="dxa"/>
            <w:shd w:val="clear" w:color="auto" w:fill="auto"/>
            <w:tcMar>
              <w:top w:w="100" w:type="dxa"/>
              <w:left w:w="100" w:type="dxa"/>
              <w:bottom w:w="100" w:type="dxa"/>
              <w:right w:w="100" w:type="dxa"/>
            </w:tcMar>
          </w:tcPr>
          <w:p w14:paraId="73F2F00E"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823 </w:t>
            </w:r>
          </w:p>
        </w:tc>
        <w:tc>
          <w:tcPr>
            <w:tcW w:w="1637" w:type="dxa"/>
            <w:shd w:val="clear" w:color="auto" w:fill="auto"/>
            <w:tcMar>
              <w:top w:w="100" w:type="dxa"/>
              <w:left w:w="100" w:type="dxa"/>
              <w:bottom w:w="100" w:type="dxa"/>
              <w:right w:w="100" w:type="dxa"/>
            </w:tcMar>
          </w:tcPr>
          <w:p w14:paraId="49F050C8"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16.5 ± 2.1</w:t>
            </w:r>
          </w:p>
          <w:p w14:paraId="2357E0B3"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p>
          <w:p w14:paraId="7D53F6E9"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NR</w:t>
            </w:r>
          </w:p>
          <w:p w14:paraId="19343837" w14:textId="77777777" w:rsidR="006F29FE" w:rsidRPr="00327F14" w:rsidRDefault="006F29FE" w:rsidP="00443D6C">
            <w:pPr>
              <w:suppressLineNumbers/>
              <w:spacing w:line="240" w:lineRule="auto"/>
              <w:rPr>
                <w:rFonts w:ascii="Times New Roman" w:eastAsia="Times New Roman" w:hAnsi="Times New Roman" w:cs="Times New Roman"/>
                <w:sz w:val="18"/>
                <w:szCs w:val="18"/>
              </w:rPr>
            </w:pPr>
          </w:p>
          <w:p w14:paraId="035D5B4B"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Adolescents</w:t>
            </w:r>
          </w:p>
        </w:tc>
        <w:tc>
          <w:tcPr>
            <w:tcW w:w="1650" w:type="dxa"/>
            <w:shd w:val="clear" w:color="auto" w:fill="auto"/>
            <w:tcMar>
              <w:top w:w="100" w:type="dxa"/>
              <w:left w:w="100" w:type="dxa"/>
              <w:bottom w:w="100" w:type="dxa"/>
              <w:right w:w="100" w:type="dxa"/>
            </w:tcMar>
          </w:tcPr>
          <w:p w14:paraId="2F840066"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Questionnaire </w:t>
            </w:r>
          </w:p>
        </w:tc>
        <w:tc>
          <w:tcPr>
            <w:tcW w:w="2520" w:type="dxa"/>
            <w:shd w:val="clear" w:color="auto" w:fill="auto"/>
            <w:tcMar>
              <w:top w:w="100" w:type="dxa"/>
              <w:left w:w="100" w:type="dxa"/>
              <w:bottom w:w="100" w:type="dxa"/>
              <w:right w:w="100" w:type="dxa"/>
            </w:tcMar>
          </w:tcPr>
          <w:p w14:paraId="76100CB6"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Physical activity levels significantly decreased during social distancing (p &lt; 0.01). </w:t>
            </w:r>
          </w:p>
          <w:p w14:paraId="60C4A324"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p>
          <w:p w14:paraId="72B3942F" w14:textId="77777777" w:rsidR="006F29FE" w:rsidRPr="00327F14" w:rsidRDefault="006F29FE" w:rsidP="00443D6C">
            <w:pPr>
              <w:widowControl w:val="0"/>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This was greater in urban than rural adolescents</w:t>
            </w:r>
          </w:p>
        </w:tc>
      </w:tr>
      <w:bookmarkEnd w:id="4"/>
    </w:tbl>
    <w:p w14:paraId="7B3EBD5C" w14:textId="77777777" w:rsidR="00D67D2E" w:rsidRDefault="00D67D2E" w:rsidP="00443D6C">
      <w:pPr>
        <w:suppressLineNumbers/>
        <w:rPr>
          <w:color w:val="222222"/>
          <w:sz w:val="20"/>
          <w:szCs w:val="20"/>
          <w:highlight w:val="white"/>
        </w:rPr>
      </w:pPr>
    </w:p>
    <w:p w14:paraId="4F4565A2" w14:textId="4FE16645" w:rsidR="00D67D2E" w:rsidRPr="00025C69" w:rsidRDefault="00D67D2E" w:rsidP="00443D6C">
      <w:pPr>
        <w:suppressLineNumbers/>
        <w:rPr>
          <w:rFonts w:ascii="Times New Roman" w:eastAsia="Times New Roman" w:hAnsi="Times New Roman" w:cs="Times New Roman"/>
          <w:b/>
          <w:bCs/>
          <w:sz w:val="20"/>
          <w:szCs w:val="20"/>
        </w:rPr>
      </w:pPr>
      <w:r w:rsidRPr="00025C69">
        <w:rPr>
          <w:b/>
          <w:bCs/>
          <w:color w:val="606060"/>
          <w:sz w:val="21"/>
          <w:szCs w:val="21"/>
          <w:shd w:val="clear" w:color="auto" w:fill="F8F8F8"/>
        </w:rPr>
        <w:t>Table 3: Characteristics of included studies investigating the relationship between COVID-19 and financial status</w:t>
      </w:r>
      <w:bookmarkStart w:id="5" w:name="_Hlk90116455"/>
    </w:p>
    <w:p w14:paraId="3458CC12" w14:textId="77777777" w:rsidR="00D67D2E" w:rsidRDefault="00D67D2E" w:rsidP="00443D6C">
      <w:pPr>
        <w:suppressLineNumbers/>
        <w:rPr>
          <w:rFonts w:ascii="Times New Roman" w:eastAsia="Times New Roman" w:hAnsi="Times New Roman" w:cs="Times New Roman"/>
          <w:sz w:val="20"/>
          <w:szCs w:val="20"/>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44"/>
        <w:gridCol w:w="1344"/>
        <w:gridCol w:w="1344"/>
        <w:gridCol w:w="1344"/>
        <w:gridCol w:w="1320"/>
        <w:gridCol w:w="1320"/>
        <w:gridCol w:w="1344"/>
      </w:tblGrid>
      <w:tr w:rsidR="00D67D2E" w:rsidRPr="00327F14" w14:paraId="7D25A9E6" w14:textId="77777777" w:rsidTr="00EC6594">
        <w:tc>
          <w:tcPr>
            <w:tcW w:w="1344" w:type="dxa"/>
            <w:shd w:val="clear" w:color="auto" w:fill="auto"/>
            <w:tcMar>
              <w:top w:w="100" w:type="dxa"/>
              <w:left w:w="100" w:type="dxa"/>
              <w:bottom w:w="100" w:type="dxa"/>
              <w:right w:w="100" w:type="dxa"/>
            </w:tcMar>
          </w:tcPr>
          <w:p w14:paraId="4D99AEAC"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tudy ID</w:t>
            </w:r>
          </w:p>
        </w:tc>
        <w:tc>
          <w:tcPr>
            <w:tcW w:w="1344" w:type="dxa"/>
            <w:shd w:val="clear" w:color="auto" w:fill="auto"/>
            <w:tcMar>
              <w:top w:w="100" w:type="dxa"/>
              <w:left w:w="100" w:type="dxa"/>
              <w:bottom w:w="100" w:type="dxa"/>
              <w:right w:w="100" w:type="dxa"/>
            </w:tcMar>
          </w:tcPr>
          <w:p w14:paraId="1BCED80D"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ountry </w:t>
            </w:r>
          </w:p>
        </w:tc>
        <w:tc>
          <w:tcPr>
            <w:tcW w:w="1344" w:type="dxa"/>
            <w:shd w:val="clear" w:color="auto" w:fill="auto"/>
            <w:tcMar>
              <w:top w:w="100" w:type="dxa"/>
              <w:left w:w="100" w:type="dxa"/>
              <w:bottom w:w="100" w:type="dxa"/>
              <w:right w:w="100" w:type="dxa"/>
            </w:tcMar>
          </w:tcPr>
          <w:p w14:paraId="69431CD9"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tudy Type </w:t>
            </w:r>
          </w:p>
        </w:tc>
        <w:tc>
          <w:tcPr>
            <w:tcW w:w="1344" w:type="dxa"/>
            <w:shd w:val="clear" w:color="auto" w:fill="auto"/>
            <w:tcMar>
              <w:top w:w="100" w:type="dxa"/>
              <w:left w:w="100" w:type="dxa"/>
              <w:bottom w:w="100" w:type="dxa"/>
              <w:right w:w="100" w:type="dxa"/>
            </w:tcMar>
          </w:tcPr>
          <w:p w14:paraId="4EB69E87"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ample size</w:t>
            </w:r>
          </w:p>
        </w:tc>
        <w:tc>
          <w:tcPr>
            <w:tcW w:w="1320" w:type="dxa"/>
            <w:shd w:val="clear" w:color="auto" w:fill="auto"/>
            <w:tcMar>
              <w:top w:w="100" w:type="dxa"/>
              <w:left w:w="100" w:type="dxa"/>
              <w:bottom w:w="100" w:type="dxa"/>
              <w:right w:w="100" w:type="dxa"/>
            </w:tcMar>
          </w:tcPr>
          <w:p w14:paraId="4EEC77E2"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ample characteristics</w:t>
            </w:r>
          </w:p>
        </w:tc>
        <w:tc>
          <w:tcPr>
            <w:tcW w:w="1320" w:type="dxa"/>
            <w:shd w:val="clear" w:color="auto" w:fill="auto"/>
            <w:tcMar>
              <w:top w:w="100" w:type="dxa"/>
              <w:left w:w="100" w:type="dxa"/>
              <w:bottom w:w="100" w:type="dxa"/>
              <w:right w:w="100" w:type="dxa"/>
            </w:tcMar>
          </w:tcPr>
          <w:p w14:paraId="60C006F2"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Assessment Tool </w:t>
            </w:r>
          </w:p>
        </w:tc>
        <w:tc>
          <w:tcPr>
            <w:tcW w:w="1344" w:type="dxa"/>
            <w:shd w:val="clear" w:color="auto" w:fill="auto"/>
            <w:tcMar>
              <w:top w:w="100" w:type="dxa"/>
              <w:left w:w="100" w:type="dxa"/>
              <w:bottom w:w="100" w:type="dxa"/>
              <w:right w:w="100" w:type="dxa"/>
            </w:tcMar>
          </w:tcPr>
          <w:p w14:paraId="41D756B1"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Outcome</w:t>
            </w:r>
          </w:p>
        </w:tc>
      </w:tr>
      <w:tr w:rsidR="00D67D2E" w:rsidRPr="00327F14" w14:paraId="79ABE71F" w14:textId="77777777" w:rsidTr="00EC6594">
        <w:tc>
          <w:tcPr>
            <w:tcW w:w="1344" w:type="dxa"/>
            <w:shd w:val="clear" w:color="auto" w:fill="auto"/>
            <w:tcMar>
              <w:top w:w="100" w:type="dxa"/>
              <w:left w:w="100" w:type="dxa"/>
              <w:bottom w:w="100" w:type="dxa"/>
              <w:right w:w="100" w:type="dxa"/>
            </w:tcMar>
          </w:tcPr>
          <w:p w14:paraId="28F3E873" w14:textId="221671E1" w:rsidR="00D67D2E" w:rsidRPr="00327F14" w:rsidRDefault="00D67D2E" w:rsidP="00EC6594">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Evanoff</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002A5E14" w:rsidRPr="00327F14">
              <w:rPr>
                <w:rFonts w:ascii="Times New Roman" w:eastAsia="Times New Roman" w:hAnsi="Times New Roman" w:cs="Times New Roman"/>
                <w:sz w:val="18"/>
                <w:szCs w:val="18"/>
                <w:vertAlign w:val="superscript"/>
              </w:rPr>
              <w:fldChar w:fldCharType="begin" w:fldLock="1"/>
            </w:r>
            <w:r w:rsidR="00186D65" w:rsidRPr="00327F14">
              <w:rPr>
                <w:rFonts w:ascii="Times New Roman" w:eastAsia="Times New Roman" w:hAnsi="Times New Roman" w:cs="Times New Roman"/>
                <w:sz w:val="18"/>
                <w:szCs w:val="18"/>
                <w:vertAlign w:val="superscript"/>
              </w:rPr>
              <w:instrText>ADDIN CSL_CITATION {"citationItems":[{"id":"ITEM-1","itemData":{"DOI":"10.2196/21366","PMID":"32763891","abstract":"Background: The response to the severe acute respiratory syndrome coronavirus 2 (SARS-CoV-2) pandemic has created an unprecedented disruption in work conditions. This study describes the mental health and well-being of workers both with and without clinical exposure to patients with coronavirus disease (COVID-19). Objective: The aim of this study is to measure the prevalence of stress, anxiety, depression, work exhaustion, burnout, and decreased well-being among faculty and staff at a university and academic medical center during the SARS-CoV-2 pandemic and describe work-related and personal factors associated with their mental health and well-being. Methods: All faculty, staff, and postdoctoral fellows of a university, including its medical school, were invited in April 2020 to complete an online questionnaire measuring stress, anxiety, depression, work exhaustion, burnout, and decreased well-being. We examined associations between these outcomes and factors including work in high-risk clinical settings and family/home stressors. Results: There were 5550 respondents (overall response rate of 34.3%). Overall, 34% of faculty and 14% of staff (n=915) were providing clinical care, while 61% of faculty and 77% of staff were working from home. Among all workers, anxiety (prevalence ratio 1.37, 95% CI 1.09-1.73), depression (prevalence ratio 1.28, 95% CI 1.03-1.59), and high work exhaustion (prevalence ratio 1.24, 95% CI 1.13-1.36) were independently associated with community or clinical exposure to COVID-19. Poor family-supportive behaviors by supervisors were also associated with these outcomes (prevalence ratio 1.40, 95% CI 1.21-1.62; prevalence ratio 1.69, 95% CI 1.48-1.92; and prevalence ratio 1.54, 95% CI 1.44-1.64, respectively). Age &lt;40 years and a greater number of family/home stressors were also associated with these poorer outcomes. Among the subset of clinicians, caring for patients with COVID-19 and working in high-risk clinical settings were additional risk factors. Conclusions: Our findings suggest that the pandemic has had negative effects on the mental health and well-being of both clinical and nonclinical employees. Mitigating exposure to COVID-19 and increasing supervisor support are modifiable risk factors that may protect mental health and well-being for all workers.","author":[{"dropping-particle":"","family":"Evanoff","given":"Bradley A","non-dropping-particle":"","parse-names":false,"suffix":""},{"dropping-particle":"","family":"Strickland","given":"Jaime R","non-dropping-particle":"","parse-names":false,"suffix":""},{"dropping-particle":"","family":"Dale","given":"Ann Marie","non-dropping-particle":"","parse-names":false,"suffix":""},{"dropping-particle":"","family":"Hayibor","given":"Lisa","non-dropping-particle":"","parse-names":false,"suffix":""},{"dropping-particle":"","family":"Page","given":"Emily","non-dropping-particle":"","parse-names":false,"suffix":""},{"dropping-particle":"","family":"Duncan","given":"Jennifer G","non-dropping-particle":"","parse-names":false,"suffix":""},{"dropping-particle":"","family":"Kannampallil","given":"Thomas","non-dropping-particle":"","parse-names":false,"suffix":""},{"dropping-particle":"","family":"Gray","given":"Diana L","non-dropping-particle":"","parse-names":false,"suffix":""}],"container-title":"Journal of Medical Internet Research","id":"ITEM-1","issue":"8","issued":{"date-parts":[["2020","8","1"]]},"publisher":"JMIR Publications Inc.","title":"Work-Related and Personal Factors Associated With Mental Well-Being During the COVID-19 Response: Survey of Health Care and Other Workers","type":"article-journal","volume":"22"},"uris":["http://www.mendeley.com/documents/?uuid=fdd149cb-567f-33f9-8d1f-1144425427a2"]}],"mendeley":{"formattedCitation":"(52)","plainTextFormattedCitation":"(52)","previouslyFormattedCitation":"(52)"},"properties":{"noteIndex":0},"schema":"https://github.com/citation-style-language/schema/raw/master/csl-citation.json"}</w:instrText>
            </w:r>
            <w:r w:rsidR="002A5E14" w:rsidRPr="00327F14">
              <w:rPr>
                <w:rFonts w:ascii="Times New Roman" w:eastAsia="Times New Roman" w:hAnsi="Times New Roman" w:cs="Times New Roman"/>
                <w:sz w:val="18"/>
                <w:szCs w:val="18"/>
                <w:vertAlign w:val="superscript"/>
              </w:rPr>
              <w:fldChar w:fldCharType="separate"/>
            </w:r>
            <w:r w:rsidR="000B6734" w:rsidRPr="00327F14">
              <w:rPr>
                <w:rFonts w:ascii="Times New Roman" w:eastAsia="Times New Roman" w:hAnsi="Times New Roman" w:cs="Times New Roman"/>
                <w:noProof/>
                <w:sz w:val="18"/>
                <w:szCs w:val="18"/>
              </w:rPr>
              <w:t>(52)</w:t>
            </w:r>
            <w:r w:rsidR="002A5E14" w:rsidRPr="00327F14">
              <w:rPr>
                <w:rFonts w:ascii="Times New Roman" w:eastAsia="Times New Roman" w:hAnsi="Times New Roman" w:cs="Times New Roman"/>
                <w:sz w:val="18"/>
                <w:szCs w:val="18"/>
                <w:vertAlign w:val="superscript"/>
              </w:rPr>
              <w:fldChar w:fldCharType="end"/>
            </w:r>
          </w:p>
        </w:tc>
        <w:tc>
          <w:tcPr>
            <w:tcW w:w="1344" w:type="dxa"/>
            <w:shd w:val="clear" w:color="auto" w:fill="auto"/>
            <w:tcMar>
              <w:top w:w="100" w:type="dxa"/>
              <w:left w:w="100" w:type="dxa"/>
              <w:bottom w:w="100" w:type="dxa"/>
              <w:right w:w="100" w:type="dxa"/>
            </w:tcMar>
          </w:tcPr>
          <w:p w14:paraId="30293C0D"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w:t>
            </w:r>
          </w:p>
        </w:tc>
        <w:tc>
          <w:tcPr>
            <w:tcW w:w="1344" w:type="dxa"/>
            <w:shd w:val="clear" w:color="auto" w:fill="auto"/>
            <w:tcMar>
              <w:top w:w="100" w:type="dxa"/>
              <w:left w:w="100" w:type="dxa"/>
              <w:bottom w:w="100" w:type="dxa"/>
              <w:right w:w="100" w:type="dxa"/>
            </w:tcMar>
          </w:tcPr>
          <w:p w14:paraId="38F18202"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 sectional</w:t>
            </w:r>
          </w:p>
        </w:tc>
        <w:tc>
          <w:tcPr>
            <w:tcW w:w="1344" w:type="dxa"/>
            <w:shd w:val="clear" w:color="auto" w:fill="auto"/>
            <w:tcMar>
              <w:top w:w="100" w:type="dxa"/>
              <w:left w:w="100" w:type="dxa"/>
              <w:bottom w:w="100" w:type="dxa"/>
              <w:right w:w="100" w:type="dxa"/>
            </w:tcMar>
          </w:tcPr>
          <w:p w14:paraId="241564EA"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5550</w:t>
            </w:r>
          </w:p>
        </w:tc>
        <w:tc>
          <w:tcPr>
            <w:tcW w:w="1320" w:type="dxa"/>
            <w:shd w:val="clear" w:color="auto" w:fill="auto"/>
            <w:tcMar>
              <w:top w:w="100" w:type="dxa"/>
              <w:left w:w="100" w:type="dxa"/>
              <w:bottom w:w="100" w:type="dxa"/>
              <w:right w:w="100" w:type="dxa"/>
            </w:tcMar>
          </w:tcPr>
          <w:p w14:paraId="63CD24D8"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 xml:space="preserve">not specified  </w:t>
            </w:r>
          </w:p>
          <w:p w14:paraId="500B6961" w14:textId="77777777" w:rsidR="00D67D2E" w:rsidRPr="00327F14" w:rsidRDefault="00D67D2E" w:rsidP="00EC6594">
            <w:pPr>
              <w:spacing w:line="240" w:lineRule="auto"/>
              <w:rPr>
                <w:rFonts w:ascii="Times New Roman" w:eastAsia="Times New Roman" w:hAnsi="Times New Roman" w:cs="Times New Roman"/>
                <w:b/>
                <w:sz w:val="18"/>
                <w:szCs w:val="18"/>
              </w:rPr>
            </w:pPr>
          </w:p>
          <w:p w14:paraId="60D69231"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4274 (77.3%)</w:t>
            </w:r>
          </w:p>
          <w:p w14:paraId="22B3477B" w14:textId="77777777" w:rsidR="00D67D2E" w:rsidRPr="00327F14" w:rsidRDefault="00D67D2E" w:rsidP="00EC6594">
            <w:pPr>
              <w:spacing w:line="240" w:lineRule="auto"/>
              <w:rPr>
                <w:rFonts w:ascii="Times New Roman" w:eastAsia="Times New Roman" w:hAnsi="Times New Roman" w:cs="Times New Roman"/>
                <w:b/>
                <w:sz w:val="18"/>
                <w:szCs w:val="18"/>
              </w:rPr>
            </w:pPr>
          </w:p>
          <w:p w14:paraId="52C9FFD1"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bCs/>
                <w:sz w:val="18"/>
                <w:szCs w:val="18"/>
              </w:rPr>
              <w:t>Benefits-</w:t>
            </w:r>
            <w:r w:rsidRPr="00327F14">
              <w:rPr>
                <w:rFonts w:ascii="Times New Roman" w:eastAsia="Times New Roman" w:hAnsi="Times New Roman" w:cs="Times New Roman"/>
                <w:sz w:val="18"/>
                <w:szCs w:val="18"/>
              </w:rPr>
              <w:t xml:space="preserve">eligible university faculty, staff, and postdoctoral scholars </w:t>
            </w:r>
          </w:p>
        </w:tc>
        <w:tc>
          <w:tcPr>
            <w:tcW w:w="1320" w:type="dxa"/>
            <w:shd w:val="clear" w:color="auto" w:fill="auto"/>
            <w:tcMar>
              <w:top w:w="100" w:type="dxa"/>
              <w:left w:w="100" w:type="dxa"/>
              <w:bottom w:w="100" w:type="dxa"/>
              <w:right w:w="100" w:type="dxa"/>
            </w:tcMar>
          </w:tcPr>
          <w:p w14:paraId="2A67CF5E"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Worse financial well-being due to COVID-19–related work or life changes n (%)</w:t>
            </w:r>
          </w:p>
        </w:tc>
        <w:tc>
          <w:tcPr>
            <w:tcW w:w="1344" w:type="dxa"/>
            <w:shd w:val="clear" w:color="auto" w:fill="auto"/>
            <w:tcMar>
              <w:top w:w="100" w:type="dxa"/>
              <w:left w:w="100" w:type="dxa"/>
              <w:bottom w:w="100" w:type="dxa"/>
              <w:right w:w="100" w:type="dxa"/>
            </w:tcMar>
          </w:tcPr>
          <w:p w14:paraId="6B8B05D7" w14:textId="77777777" w:rsidR="00D67D2E" w:rsidRPr="00327F14" w:rsidRDefault="00D67D2E"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increase in worse financial wellbeing for</w:t>
            </w:r>
          </w:p>
          <w:p w14:paraId="4F6BE7E4" w14:textId="77777777" w:rsidR="00D67D2E" w:rsidRPr="00327F14" w:rsidRDefault="00D67D2E" w:rsidP="00EC6594">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 xml:space="preserve">1732 (31.4%) </w:t>
            </w:r>
            <w:r w:rsidRPr="00327F14">
              <w:rPr>
                <w:rFonts w:ascii="Times New Roman" w:eastAsia="Times New Roman" w:hAnsi="Times New Roman" w:cs="Times New Roman"/>
                <w:i/>
                <w:sz w:val="18"/>
                <w:szCs w:val="18"/>
              </w:rPr>
              <w:t>p&lt;0.001</w:t>
            </w:r>
          </w:p>
        </w:tc>
      </w:tr>
      <w:tr w:rsidR="00143E5E" w:rsidRPr="00327F14" w14:paraId="32017F82" w14:textId="77777777" w:rsidTr="00EC6594">
        <w:tc>
          <w:tcPr>
            <w:tcW w:w="1344" w:type="dxa"/>
            <w:shd w:val="clear" w:color="auto" w:fill="auto"/>
            <w:tcMar>
              <w:top w:w="100" w:type="dxa"/>
              <w:left w:w="100" w:type="dxa"/>
              <w:bottom w:w="100" w:type="dxa"/>
              <w:right w:w="100" w:type="dxa"/>
            </w:tcMar>
          </w:tcPr>
          <w:p w14:paraId="6D06A34B" w14:textId="04EDAFFD"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Wilson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97/JOM.0000000000001962","ISSN":"1076-2752","PMID":"32890205","abstract":"Objective: To determine whether job insecurity due to COVID-19 and financial concern were associated with worse mental health during the COVID-19 pandemic. Method: Participants (N=474 employed U.S. individuals) completed an online survey from April 6 to 12, 2020. Linear regressions were used to examine factors associated with mental health. Results: After accounting for demographic characteristics, health status, other COVID-19 experiences, and anxiety symptoms, greater job insecurity due to COVID-19 was related to greater depressive symptoms. Conversely, after accounting for covariates and depressive symptoms, greater financial concern was related to greater anxiety symptoms. Further, greater job insecurity was indirectly related to greater anxiety symptoms due to greater financial concern. Conclusions: Findings suggest that employers should aim to reduce job insecurity and financial concern among employees during the COVID-19 pandemic to address the associated mental health consequences.","author":[{"dropping-particle":"","family":"JM","given":"Wilson","non-dropping-particle":"","parse-names":false,"suffix":""},{"dropping-particle":"","family":"J","given":"Lee","non-dropping-particle":"","parse-names":false,"suffix":""},{"dropping-particle":"","family":"HN","given":"Fitzgerald","non-dropping-particle":"","parse-names":false,"suffix":""},{"dropping-particle":"","family":"B","given":"Oosterhoff","non-dropping-particle":"","parse-names":false,"suffix":""},{"dropping-particle":"","family":"B","given":"Sevi","non-dropping-particle":"","parse-names":false,"suffix":""},{"dropping-particle":"","family":"NJ","given":"Shook","non-dropping-particle":"","parse-names":false,"suffix":""}],"container-title":"Journal of Occupational and Environmental Medicine","id":"ITEM-1","issue":"9","issued":{"date-parts":[["2020","9","1"]]},"page":"686-691","publisher":"Lippincott Williams and Wilkins","title":"Job Insecurity and Financial Concern During the COVID-19 Pandemic Are Associated With Worse Mental Health.","type":"article-journal","volume":"62"},"uris":["http://www.mendeley.com/documents/?uuid=6e142af9-558c-320d-a6ce-7f40be8e062f"]}],"mendeley":{"formattedCitation":"(55)","plainTextFormattedCitation":"(55)","previouslyFormattedCitation":"(55)"},"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55)</w:t>
            </w:r>
            <w:r w:rsidRPr="00327F14">
              <w:rPr>
                <w:rFonts w:ascii="Times New Roman" w:eastAsia="Times New Roman" w:hAnsi="Times New Roman" w:cs="Times New Roman"/>
                <w:sz w:val="18"/>
                <w:szCs w:val="18"/>
                <w:vertAlign w:val="superscript"/>
              </w:rPr>
              <w:fldChar w:fldCharType="end"/>
            </w:r>
          </w:p>
        </w:tc>
        <w:tc>
          <w:tcPr>
            <w:tcW w:w="1344" w:type="dxa"/>
            <w:shd w:val="clear" w:color="auto" w:fill="auto"/>
            <w:tcMar>
              <w:top w:w="100" w:type="dxa"/>
              <w:left w:w="100" w:type="dxa"/>
              <w:bottom w:w="100" w:type="dxa"/>
              <w:right w:w="100" w:type="dxa"/>
            </w:tcMar>
          </w:tcPr>
          <w:p w14:paraId="32B36769" w14:textId="27E8E801"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w:t>
            </w:r>
          </w:p>
        </w:tc>
        <w:tc>
          <w:tcPr>
            <w:tcW w:w="1344" w:type="dxa"/>
            <w:shd w:val="clear" w:color="auto" w:fill="auto"/>
            <w:tcMar>
              <w:top w:w="100" w:type="dxa"/>
              <w:left w:w="100" w:type="dxa"/>
              <w:bottom w:w="100" w:type="dxa"/>
              <w:right w:w="100" w:type="dxa"/>
            </w:tcMar>
          </w:tcPr>
          <w:p w14:paraId="27930807" w14:textId="2D192EBA"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 sectional</w:t>
            </w:r>
          </w:p>
        </w:tc>
        <w:tc>
          <w:tcPr>
            <w:tcW w:w="1344" w:type="dxa"/>
            <w:shd w:val="clear" w:color="auto" w:fill="auto"/>
            <w:tcMar>
              <w:top w:w="100" w:type="dxa"/>
              <w:left w:w="100" w:type="dxa"/>
              <w:bottom w:w="100" w:type="dxa"/>
              <w:right w:w="100" w:type="dxa"/>
            </w:tcMar>
          </w:tcPr>
          <w:p w14:paraId="4EA7C910" w14:textId="3A227089"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474</w:t>
            </w:r>
          </w:p>
        </w:tc>
        <w:tc>
          <w:tcPr>
            <w:tcW w:w="1320" w:type="dxa"/>
            <w:shd w:val="clear" w:color="auto" w:fill="auto"/>
            <w:tcMar>
              <w:top w:w="100" w:type="dxa"/>
              <w:left w:w="100" w:type="dxa"/>
              <w:bottom w:w="100" w:type="dxa"/>
              <w:right w:w="100" w:type="dxa"/>
            </w:tcMar>
          </w:tcPr>
          <w:p w14:paraId="5643FEE0"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median 40 (19-85)</w:t>
            </w:r>
          </w:p>
          <w:p w14:paraId="0995BFAE" w14:textId="77777777" w:rsidR="00143E5E" w:rsidRPr="00327F14" w:rsidRDefault="00143E5E" w:rsidP="00143E5E">
            <w:pPr>
              <w:spacing w:line="240" w:lineRule="auto"/>
              <w:rPr>
                <w:rFonts w:ascii="Times New Roman" w:eastAsia="Times New Roman" w:hAnsi="Times New Roman" w:cs="Times New Roman"/>
                <w:b/>
                <w:sz w:val="18"/>
                <w:szCs w:val="18"/>
              </w:rPr>
            </w:pPr>
          </w:p>
          <w:p w14:paraId="50E723B1"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218 (46.4%)</w:t>
            </w:r>
          </w:p>
          <w:p w14:paraId="4E5120F4" w14:textId="77777777" w:rsidR="00143E5E" w:rsidRPr="00327F14" w:rsidRDefault="00143E5E" w:rsidP="00143E5E">
            <w:pPr>
              <w:spacing w:line="240" w:lineRule="auto"/>
              <w:rPr>
                <w:rFonts w:ascii="Times New Roman" w:eastAsia="Times New Roman" w:hAnsi="Times New Roman" w:cs="Times New Roman"/>
                <w:b/>
                <w:sz w:val="18"/>
                <w:szCs w:val="18"/>
              </w:rPr>
            </w:pPr>
          </w:p>
          <w:p w14:paraId="15D94075" w14:textId="196A20D0"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Occupation/characteristic: </w:t>
            </w:r>
            <w:r w:rsidRPr="00327F14">
              <w:rPr>
                <w:rFonts w:ascii="Times New Roman" w:eastAsia="Times New Roman" w:hAnsi="Times New Roman" w:cs="Times New Roman"/>
                <w:sz w:val="18"/>
                <w:szCs w:val="18"/>
              </w:rPr>
              <w:t>Currently employed adults</w:t>
            </w:r>
          </w:p>
        </w:tc>
        <w:tc>
          <w:tcPr>
            <w:tcW w:w="1320" w:type="dxa"/>
            <w:shd w:val="clear" w:color="auto" w:fill="auto"/>
            <w:tcMar>
              <w:top w:w="100" w:type="dxa"/>
              <w:left w:w="100" w:type="dxa"/>
              <w:bottom w:w="100" w:type="dxa"/>
              <w:right w:w="100" w:type="dxa"/>
            </w:tcMar>
          </w:tcPr>
          <w:p w14:paraId="4A8A9395" w14:textId="17797BD2"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Questionnaire </w:t>
            </w:r>
          </w:p>
        </w:tc>
        <w:tc>
          <w:tcPr>
            <w:tcW w:w="1344" w:type="dxa"/>
            <w:shd w:val="clear" w:color="auto" w:fill="auto"/>
            <w:tcMar>
              <w:top w:w="100" w:type="dxa"/>
              <w:left w:w="100" w:type="dxa"/>
              <w:bottom w:w="100" w:type="dxa"/>
              <w:right w:w="100" w:type="dxa"/>
            </w:tcMar>
          </w:tcPr>
          <w:p w14:paraId="2A8FD9DE"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Job insecurity</w:t>
            </w:r>
          </w:p>
          <w:p w14:paraId="6BA5E46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Not worried: </w:t>
            </w:r>
            <w:r w:rsidRPr="00327F14">
              <w:rPr>
                <w:rFonts w:ascii="Times New Roman" w:eastAsia="Times New Roman" w:hAnsi="Times New Roman" w:cs="Times New Roman"/>
                <w:sz w:val="18"/>
                <w:szCs w:val="18"/>
              </w:rPr>
              <w:t xml:space="preserve">19.6% </w:t>
            </w:r>
          </w:p>
          <w:p w14:paraId="56390E13"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Slightly worried: </w:t>
            </w:r>
            <w:r w:rsidRPr="00327F14">
              <w:rPr>
                <w:rFonts w:ascii="Times New Roman" w:eastAsia="Times New Roman" w:hAnsi="Times New Roman" w:cs="Times New Roman"/>
                <w:sz w:val="18"/>
                <w:szCs w:val="18"/>
              </w:rPr>
              <w:t xml:space="preserve">18.8% </w:t>
            </w:r>
          </w:p>
          <w:p w14:paraId="65DDDF11"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Somewhat worried:</w:t>
            </w:r>
          </w:p>
          <w:p w14:paraId="0BC38C2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23.2% </w:t>
            </w:r>
          </w:p>
          <w:p w14:paraId="67E4B378"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Worried:</w:t>
            </w:r>
          </w:p>
          <w:p w14:paraId="4BC5F3BC"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16.6% </w:t>
            </w:r>
          </w:p>
          <w:p w14:paraId="042457C8"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Very worried:</w:t>
            </w:r>
          </w:p>
          <w:p w14:paraId="01483707"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1.9%</w:t>
            </w:r>
          </w:p>
          <w:p w14:paraId="4A73B0D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p w14:paraId="53539214" w14:textId="77777777" w:rsidR="00143E5E" w:rsidRPr="00327F14" w:rsidRDefault="00143E5E" w:rsidP="00143E5E">
            <w:pPr>
              <w:spacing w:line="240" w:lineRule="auto"/>
              <w:rPr>
                <w:rFonts w:ascii="Times New Roman" w:eastAsia="Times New Roman" w:hAnsi="Times New Roman" w:cs="Times New Roman"/>
                <w:sz w:val="18"/>
                <w:szCs w:val="18"/>
                <w:u w:val="single"/>
              </w:rPr>
            </w:pPr>
          </w:p>
          <w:p w14:paraId="4817DF22"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Financial concern over next 12 months</w:t>
            </w:r>
          </w:p>
          <w:p w14:paraId="56D7FB55"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Some degree of concern:</w:t>
            </w:r>
          </w:p>
          <w:p w14:paraId="36D1DFD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31.9%</w:t>
            </w:r>
          </w:p>
          <w:p w14:paraId="414C951E" w14:textId="2C862862"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143E5E" w:rsidRPr="00327F14" w14:paraId="272BCE19" w14:textId="77777777" w:rsidTr="00EC6594">
        <w:tc>
          <w:tcPr>
            <w:tcW w:w="1344" w:type="dxa"/>
            <w:shd w:val="clear" w:color="auto" w:fill="auto"/>
            <w:tcMar>
              <w:top w:w="100" w:type="dxa"/>
              <w:left w:w="100" w:type="dxa"/>
              <w:bottom w:w="100" w:type="dxa"/>
              <w:right w:w="100" w:type="dxa"/>
            </w:tcMar>
          </w:tcPr>
          <w:p w14:paraId="732D17EE" w14:textId="6B83E1C7" w:rsidR="00143E5E" w:rsidRPr="00327F14" w:rsidRDefault="00143E5E" w:rsidP="00143E5E">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Wanberg</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37/APL0000831","abstract":"The authors assess levels and within-person changes in psychological well-being (i.e., depressive symptoms and life satisfaction) from before to during the COVID-19 pandemic for individuals in the United States, in general and by socioeconomic status (SES). The data is from 2 surveys of 1,143 adults from RAND Corporation’s nationally representative American Life Panel, the first administered between April–June, 2019 and the second during the initial peak of the pandemic in the United States in April, 2020. Depressive symptoms during the pandemic were higher than population norms before the pandemic. Depressive symptoms increased from before to during COVID-19 and life satisfaction decreased. Individuals with higher education experienced a greater increase in depressive symptoms and a greater decrease in life satisfaction from before to during COVID-19 in comparison to those with lower education. Supplemental analysis illustrates that income had a curvilinear relationship with changes in well-being, such that individuals at the highest levels of income experienced a greater decrease in life satisfaction from before to during COVID-19 than individuals with lower levels of income. We draw on conservation of resources theory and the theory of fundamental social causes to examine four key mechanisms (perceived financial resources, perceived control, interpersonal resources, and COVID-19-related knowledge/news consumption) underlying the relationship between SES and well-being during COVID-19. These resources explained changes in well-being for the sample as a whole but did not provide insight into why individuals of higher education experienced a greater decline in well-being from before to during COVID-19. (PsycInfo Database Record (c) 2020 APA, all rights reserved)","author":[{"dropping-particle":"","family":"Wanberg","given":"Connie R.","non-dropping-particle":"","parse-names":false,"suffix":""},{"dropping-particle":"","family":"Csillag","given":"Borbala","non-dropping-particle":"","parse-names":false,"suffix":""},{"dropping-particle":"","family":"Douglass","given":"Richard P.","non-dropping-particle":"","parse-names":false,"suffix":""},{"dropping-particle":"","family":"Zhou","given":"Le","non-dropping-particle":"","parse-names":false,"suffix":""},{"dropping-particle":"","family":"Pollard","given":"Michael S.","non-dropping-particle":"","parse-names":false,"suffix":""}],"container-title":"Journal of Applied Psychology","id":"ITEM-1","issued":{"date-parts":[["2020"]]},"publisher":"American Psychological Association","title":"Socioeconomic status and well-being during COVID-19: A resource-based examination.","type":"article-journal"},"uris":["http://www.mendeley.com/documents/?uuid=d06776dd-538b-3a44-b806-23f9fe0e23fd"]}],"mendeley":{"formattedCitation":"(57)","plainTextFormattedCitation":"(57)","previouslyFormattedCitation":"(57)"},"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57)</w:t>
            </w:r>
            <w:r w:rsidRPr="00327F14">
              <w:rPr>
                <w:rFonts w:ascii="Times New Roman" w:eastAsia="Times New Roman" w:hAnsi="Times New Roman" w:cs="Times New Roman"/>
                <w:sz w:val="18"/>
                <w:szCs w:val="18"/>
                <w:vertAlign w:val="superscript"/>
              </w:rPr>
              <w:fldChar w:fldCharType="end"/>
            </w:r>
          </w:p>
        </w:tc>
        <w:tc>
          <w:tcPr>
            <w:tcW w:w="1344" w:type="dxa"/>
            <w:shd w:val="clear" w:color="auto" w:fill="auto"/>
            <w:tcMar>
              <w:top w:w="100" w:type="dxa"/>
              <w:left w:w="100" w:type="dxa"/>
              <w:bottom w:w="100" w:type="dxa"/>
              <w:right w:w="100" w:type="dxa"/>
            </w:tcMar>
          </w:tcPr>
          <w:p w14:paraId="23FBFBA0" w14:textId="158B78B1"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w:t>
            </w:r>
          </w:p>
        </w:tc>
        <w:tc>
          <w:tcPr>
            <w:tcW w:w="1344" w:type="dxa"/>
            <w:shd w:val="clear" w:color="auto" w:fill="auto"/>
            <w:tcMar>
              <w:top w:w="100" w:type="dxa"/>
              <w:left w:w="100" w:type="dxa"/>
              <w:bottom w:w="100" w:type="dxa"/>
              <w:right w:w="100" w:type="dxa"/>
            </w:tcMar>
          </w:tcPr>
          <w:p w14:paraId="14F0EDD6" w14:textId="22A1CC75"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ngitudinal observational </w:t>
            </w:r>
          </w:p>
        </w:tc>
        <w:tc>
          <w:tcPr>
            <w:tcW w:w="1344" w:type="dxa"/>
            <w:shd w:val="clear" w:color="auto" w:fill="auto"/>
            <w:tcMar>
              <w:top w:w="100" w:type="dxa"/>
              <w:left w:w="100" w:type="dxa"/>
              <w:bottom w:w="100" w:type="dxa"/>
              <w:right w:w="100" w:type="dxa"/>
            </w:tcMar>
          </w:tcPr>
          <w:p w14:paraId="79E0F3DE" w14:textId="342D7A26"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143</w:t>
            </w:r>
          </w:p>
        </w:tc>
        <w:tc>
          <w:tcPr>
            <w:tcW w:w="1320" w:type="dxa"/>
            <w:shd w:val="clear" w:color="auto" w:fill="auto"/>
            <w:tcMar>
              <w:top w:w="100" w:type="dxa"/>
              <w:left w:w="100" w:type="dxa"/>
              <w:bottom w:w="100" w:type="dxa"/>
              <w:right w:w="100" w:type="dxa"/>
            </w:tcMar>
          </w:tcPr>
          <w:p w14:paraId="4FB3CEE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30-81</w:t>
            </w:r>
          </w:p>
          <w:p w14:paraId="40148E17" w14:textId="77777777" w:rsidR="00143E5E" w:rsidRPr="00327F14" w:rsidRDefault="00143E5E" w:rsidP="00143E5E">
            <w:pPr>
              <w:spacing w:line="240" w:lineRule="auto"/>
              <w:rPr>
                <w:rFonts w:ascii="Times New Roman" w:eastAsia="Times New Roman" w:hAnsi="Times New Roman" w:cs="Times New Roman"/>
                <w:sz w:val="18"/>
                <w:szCs w:val="18"/>
              </w:rPr>
            </w:pPr>
          </w:p>
          <w:p w14:paraId="6F9BE7F6"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635 (55.6%)</w:t>
            </w:r>
          </w:p>
          <w:p w14:paraId="4B1EBFE1" w14:textId="77777777" w:rsidR="00143E5E" w:rsidRPr="00327F14" w:rsidRDefault="00143E5E" w:rsidP="00143E5E">
            <w:pPr>
              <w:spacing w:line="240" w:lineRule="auto"/>
              <w:rPr>
                <w:rFonts w:ascii="Times New Roman" w:eastAsia="Times New Roman" w:hAnsi="Times New Roman" w:cs="Times New Roman"/>
                <w:sz w:val="18"/>
                <w:szCs w:val="18"/>
              </w:rPr>
            </w:pPr>
          </w:p>
          <w:p w14:paraId="45F896A4" w14:textId="75B3E9C9"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RAND American Life Panel, general population </w:t>
            </w:r>
          </w:p>
        </w:tc>
        <w:tc>
          <w:tcPr>
            <w:tcW w:w="1320" w:type="dxa"/>
            <w:shd w:val="clear" w:color="auto" w:fill="auto"/>
            <w:tcMar>
              <w:top w:w="100" w:type="dxa"/>
              <w:left w:w="100" w:type="dxa"/>
              <w:bottom w:w="100" w:type="dxa"/>
              <w:right w:w="100" w:type="dxa"/>
            </w:tcMar>
          </w:tcPr>
          <w:p w14:paraId="6CB7E951" w14:textId="121CB610"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344" w:type="dxa"/>
            <w:shd w:val="clear" w:color="auto" w:fill="auto"/>
            <w:tcMar>
              <w:top w:w="100" w:type="dxa"/>
              <w:left w:w="100" w:type="dxa"/>
              <w:bottom w:w="100" w:type="dxa"/>
              <w:right w:w="100" w:type="dxa"/>
            </w:tcMar>
          </w:tcPr>
          <w:p w14:paraId="728148F8"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Laid off due to COVID-19:</w:t>
            </w:r>
            <w:r w:rsidRPr="00327F14">
              <w:rPr>
                <w:rFonts w:ascii="Times New Roman" w:eastAsia="Times New Roman" w:hAnsi="Times New Roman" w:cs="Times New Roman"/>
                <w:sz w:val="18"/>
                <w:szCs w:val="18"/>
              </w:rPr>
              <w:t xml:space="preserve">                           40 (3.5%)</w:t>
            </w:r>
          </w:p>
          <w:p w14:paraId="64D94508"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Furloughed due to COVID-19:</w:t>
            </w:r>
            <w:r w:rsidRPr="00327F14">
              <w:rPr>
                <w:rFonts w:ascii="Times New Roman" w:eastAsia="Times New Roman" w:hAnsi="Times New Roman" w:cs="Times New Roman"/>
                <w:sz w:val="18"/>
                <w:szCs w:val="18"/>
              </w:rPr>
              <w:t xml:space="preserve">                         32 (2.8%)</w:t>
            </w:r>
          </w:p>
          <w:p w14:paraId="7E3A3651" w14:textId="77777777" w:rsidR="00143E5E" w:rsidRPr="00327F14" w:rsidRDefault="00143E5E" w:rsidP="00143E5E">
            <w:pPr>
              <w:spacing w:line="240" w:lineRule="auto"/>
              <w:rPr>
                <w:rFonts w:ascii="Times New Roman" w:eastAsia="Times New Roman" w:hAnsi="Times New Roman" w:cs="Times New Roman"/>
                <w:sz w:val="18"/>
                <w:szCs w:val="18"/>
              </w:rPr>
            </w:pPr>
          </w:p>
          <w:p w14:paraId="667EBD29" w14:textId="1A42CFA4"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i/>
                <w:sz w:val="18"/>
                <w:szCs w:val="18"/>
              </w:rPr>
              <w:t>P-value NR</w:t>
            </w:r>
          </w:p>
        </w:tc>
      </w:tr>
      <w:tr w:rsidR="00143E5E" w:rsidRPr="00327F14" w14:paraId="41DB9C75" w14:textId="77777777" w:rsidTr="00EC6594">
        <w:tc>
          <w:tcPr>
            <w:tcW w:w="1344" w:type="dxa"/>
            <w:shd w:val="clear" w:color="auto" w:fill="auto"/>
            <w:tcMar>
              <w:top w:w="100" w:type="dxa"/>
              <w:left w:w="100" w:type="dxa"/>
              <w:bottom w:w="100" w:type="dxa"/>
              <w:right w:w="100" w:type="dxa"/>
            </w:tcMar>
          </w:tcPr>
          <w:p w14:paraId="52CE9389" w14:textId="7A8E77F3"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Donnelly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16/J.SOCSCIMED.2020.113557","ISSN":"1873-5347","PMID":"33308909","abstract":"The tremendous job loss and wage cuts during the COVID-19 pandemic raises concerns about the mental health of the population. The impacts of income shocks on mental health may differ across U.S. states during the pandemic, as states have different policy contexts that likely influence mental health. The present study uses survey data from the Census Bureau's Household Pulse Survey (April–July 2020) to examine whether mental health outcomes vary across U.S. states and to what extent specific state-level contexts moderate the associations between household income shocks and depression (n = 582,440) and anxiety (n = 582,796). We find that the prevalence of depression and anxiety differs across states by household income shock status. For individuals, living in a state with supportive social policies – primarily those related to Medicaid, unemployment insurance, and suspended utility shut offs during the pandemic – weakens the association between household income shocks and mental health. Findings suggest that the lack of a strong federal response to the pandemic alongside the devolution of federal power to states over the past 40 years contributes to inequalities in mental health across states. We provide insight about how specific existing and emergency-related policies can reduce adverse mental health consequences of household income shocks.","author":[{"dropping-particle":"","family":"R","given":"Donnelly","non-dropping-particle":"","parse-names":false,"suffix":""},{"dropping-particle":"","family":"MP","given":"Farina","non-dropping-particle":"","parse-names":false,"suffix":""}],"container-title":"Social science &amp; medicine (1982)","id":"ITEM-1","issued":{"date-parts":[["2021","1","1"]]},"publisher":"Soc Sci Med","title":"How do state policies shape experiences of household income shocks and mental health during the COVID-19 pandemic?","type":"article-journal","volume":"269"},"uris":["http://www.mendeley.com/documents/?uuid=5d5ff86e-0571-3804-9b92-00b6c7207d36"]}],"mendeley":{"formattedCitation":"(58)","plainTextFormattedCitation":"(58)","previouslyFormattedCitation":"(58)"},"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58)</w:t>
            </w:r>
            <w:r w:rsidRPr="00327F14">
              <w:rPr>
                <w:rFonts w:ascii="Times New Roman" w:eastAsia="Times New Roman" w:hAnsi="Times New Roman" w:cs="Times New Roman"/>
                <w:sz w:val="18"/>
                <w:szCs w:val="18"/>
                <w:vertAlign w:val="superscript"/>
              </w:rPr>
              <w:fldChar w:fldCharType="end"/>
            </w:r>
          </w:p>
        </w:tc>
        <w:tc>
          <w:tcPr>
            <w:tcW w:w="1344" w:type="dxa"/>
            <w:shd w:val="clear" w:color="auto" w:fill="auto"/>
            <w:tcMar>
              <w:top w:w="100" w:type="dxa"/>
              <w:left w:w="100" w:type="dxa"/>
              <w:bottom w:w="100" w:type="dxa"/>
              <w:right w:w="100" w:type="dxa"/>
            </w:tcMar>
          </w:tcPr>
          <w:p w14:paraId="59FED199" w14:textId="67721C8B"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w:t>
            </w:r>
          </w:p>
        </w:tc>
        <w:tc>
          <w:tcPr>
            <w:tcW w:w="1344" w:type="dxa"/>
            <w:shd w:val="clear" w:color="auto" w:fill="auto"/>
            <w:tcMar>
              <w:top w:w="100" w:type="dxa"/>
              <w:left w:w="100" w:type="dxa"/>
              <w:bottom w:w="100" w:type="dxa"/>
              <w:right w:w="100" w:type="dxa"/>
            </w:tcMar>
          </w:tcPr>
          <w:p w14:paraId="1FBBCAD4" w14:textId="5744A3AA"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344" w:type="dxa"/>
            <w:shd w:val="clear" w:color="auto" w:fill="auto"/>
            <w:tcMar>
              <w:top w:w="100" w:type="dxa"/>
              <w:left w:w="100" w:type="dxa"/>
              <w:bottom w:w="100" w:type="dxa"/>
              <w:right w:w="100" w:type="dxa"/>
            </w:tcMar>
          </w:tcPr>
          <w:p w14:paraId="0260DE3E" w14:textId="775A98B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tate-specific sample size ranging from 11,279 (Wyoming) to 77,811 (California)</w:t>
            </w:r>
          </w:p>
        </w:tc>
        <w:tc>
          <w:tcPr>
            <w:tcW w:w="1320" w:type="dxa"/>
            <w:shd w:val="clear" w:color="auto" w:fill="auto"/>
            <w:tcMar>
              <w:top w:w="100" w:type="dxa"/>
              <w:left w:w="100" w:type="dxa"/>
              <w:bottom w:w="100" w:type="dxa"/>
              <w:right w:w="100" w:type="dxa"/>
            </w:tcMar>
          </w:tcPr>
          <w:p w14:paraId="78A2260B"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 xml:space="preserve"> 44.4±11.86 [18-65]</w:t>
            </w:r>
          </w:p>
          <w:p w14:paraId="7F9A6AD4" w14:textId="77777777" w:rsidR="00143E5E" w:rsidRPr="00327F14" w:rsidRDefault="00143E5E" w:rsidP="00143E5E">
            <w:pPr>
              <w:spacing w:line="240" w:lineRule="auto"/>
              <w:rPr>
                <w:rFonts w:ascii="Times New Roman" w:eastAsia="Times New Roman" w:hAnsi="Times New Roman" w:cs="Times New Roman"/>
                <w:sz w:val="18"/>
                <w:szCs w:val="18"/>
              </w:rPr>
            </w:pPr>
          </w:p>
          <w:p w14:paraId="62014A83"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61.76%</w:t>
            </w:r>
          </w:p>
          <w:p w14:paraId="66947B66" w14:textId="77777777" w:rsidR="00143E5E" w:rsidRPr="00327F14" w:rsidRDefault="00143E5E" w:rsidP="00143E5E">
            <w:pPr>
              <w:spacing w:line="240" w:lineRule="auto"/>
              <w:rPr>
                <w:rFonts w:ascii="Times New Roman" w:eastAsia="Times New Roman" w:hAnsi="Times New Roman" w:cs="Times New Roman"/>
                <w:sz w:val="18"/>
                <w:szCs w:val="18"/>
              </w:rPr>
            </w:pPr>
          </w:p>
          <w:p w14:paraId="1388D169" w14:textId="694EE2E6"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General population</w:t>
            </w:r>
          </w:p>
        </w:tc>
        <w:tc>
          <w:tcPr>
            <w:tcW w:w="1320" w:type="dxa"/>
            <w:shd w:val="clear" w:color="auto" w:fill="auto"/>
            <w:tcMar>
              <w:top w:w="100" w:type="dxa"/>
              <w:left w:w="100" w:type="dxa"/>
              <w:bottom w:w="100" w:type="dxa"/>
              <w:right w:w="100" w:type="dxa"/>
            </w:tcMar>
          </w:tcPr>
          <w:p w14:paraId="02D67487" w14:textId="10F84FDC"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National survey </w:t>
            </w:r>
          </w:p>
        </w:tc>
        <w:tc>
          <w:tcPr>
            <w:tcW w:w="1344" w:type="dxa"/>
            <w:shd w:val="clear" w:color="auto" w:fill="auto"/>
            <w:tcMar>
              <w:top w:w="100" w:type="dxa"/>
              <w:left w:w="100" w:type="dxa"/>
              <w:bottom w:w="100" w:type="dxa"/>
              <w:right w:w="100" w:type="dxa"/>
            </w:tcMar>
          </w:tcPr>
          <w:p w14:paraId="57DFC66A"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Reduction in household income after March 13 2020:</w:t>
            </w:r>
          </w:p>
          <w:p w14:paraId="3ECBC5C5"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45% of the analytic sample</w:t>
            </w:r>
          </w:p>
          <w:p w14:paraId="2A6EFAAC" w14:textId="77777777" w:rsidR="00143E5E" w:rsidRPr="00327F14" w:rsidRDefault="00143E5E" w:rsidP="00143E5E">
            <w:pPr>
              <w:spacing w:line="240" w:lineRule="auto"/>
              <w:rPr>
                <w:rFonts w:ascii="Times New Roman" w:eastAsia="Times New Roman" w:hAnsi="Times New Roman" w:cs="Times New Roman"/>
                <w:sz w:val="18"/>
                <w:szCs w:val="18"/>
              </w:rPr>
            </w:pPr>
          </w:p>
          <w:p w14:paraId="43DE4A77" w14:textId="7E9365BB"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tc>
      </w:tr>
      <w:tr w:rsidR="00143E5E" w:rsidRPr="00327F14" w14:paraId="2F9165AC" w14:textId="77777777" w:rsidTr="00EC6594">
        <w:tc>
          <w:tcPr>
            <w:tcW w:w="1344" w:type="dxa"/>
            <w:shd w:val="clear" w:color="auto" w:fill="auto"/>
            <w:tcMar>
              <w:top w:w="100" w:type="dxa"/>
              <w:left w:w="100" w:type="dxa"/>
              <w:bottom w:w="100" w:type="dxa"/>
              <w:right w:w="100" w:type="dxa"/>
            </w:tcMar>
          </w:tcPr>
          <w:p w14:paraId="3B5A9199" w14:textId="7F8B73C6"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McDowell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89/FPUBH.2020.597619","ISSN":"2296-2565","abstract":"Objectives Due to the COVID-19 pandemic, major changes to how, or even whether, we work have occurred. This study examines associations of changing COVID-19-related employment conditions with physical activity and sedentary behaviour. Methods Data from 2,303 US adults in employment prior to COVID-19 were collected April 3rd-7th, 2020. Participants reported whether their employment remained unchanged, they were working from home (WFH) when they had not been before, or they lost their job due to the pandemic. Validated questionnaires assessed physical activity, sitting time, and screen time. Linear regression quantified associations of COVID-19-related employment changes with physical activity, sitting time, and screen time, controlling for age, sex, race, BMI, smoking status, marital status, chronic conditions, household location, public health restrictions, and recalled physical activity, sitting time, and screen time prior to the COVID-19 pandemic. Results Compared to those whose employment remained unchanged, participants whose employment changed (either WFH or lost their job) due to COVID-19 reported higher sitting time (WFH: g=0.153, 95% CI=0.095 to 0.210; lost job: g=0.212, 0.113 to 0.311) and screen time (WFH: g=0.158, 0.104 to 0.212; lost job: g=0.193, 0.102 to 0.285). There were no significant group differences for physical activity (WFH: g=-0.030, -0.101 to 0.042; lost job: g=-0.070, -0.178 to 0.037). Conclusion COVID-19 related employment changes were associated with greater sitting and screen time. As sedentary time is consistently negatively associated with current and future health and wellbeing, increased sedentary time due to employment changes is a public health concern.","author":[{"dropping-particle":"","family":"McDowell","given":"Cillian P.","non-dropping-particle":"","parse-names":false,"suffix":""},{"dropping-particle":"","family":"Herring","given":"Matthew P.","non-dropping-particle":"","parse-names":false,"suffix":""},{"dropping-particle":"","family":"Lansing","given":"Jeni","non-dropping-particle":"","parse-names":false,"suffix":""},{"dropping-particle":"","family":"Brower","given":"Cassandra","non-dropping-particle":"","parse-names":false,"suffix":""},{"dropping-particle":"","family":"Meyer","given":"Jacob D.","non-dropping-particle":"","parse-names":false,"suffix":""}],"container-title":"Frontiers in Public Health","id":"ITEM-1","issued":{"date-parts":[["2020","11","5"]]},"page":"750","publisher":"Frontiers","title":"Working From Home and Job Loss Due to the COVID-19 Pandemic Are Associated With Greater Time in Sedentary Behaviors","type":"article-journal","volume":"0"},"uris":["http://www.mendeley.com/documents/?uuid=0c7f3921-375d-3f55-8691-970b10ae15e1"]}],"mendeley":{"formattedCitation":"(59)","plainTextFormattedCitation":"(59)","previouslyFormattedCitation":"(59)"},"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59)</w:t>
            </w:r>
            <w:r w:rsidRPr="00327F14">
              <w:rPr>
                <w:rFonts w:ascii="Times New Roman" w:eastAsia="Times New Roman" w:hAnsi="Times New Roman" w:cs="Times New Roman"/>
                <w:sz w:val="18"/>
                <w:szCs w:val="18"/>
                <w:vertAlign w:val="superscript"/>
              </w:rPr>
              <w:fldChar w:fldCharType="end"/>
            </w:r>
          </w:p>
        </w:tc>
        <w:tc>
          <w:tcPr>
            <w:tcW w:w="1344" w:type="dxa"/>
            <w:shd w:val="clear" w:color="auto" w:fill="auto"/>
            <w:tcMar>
              <w:top w:w="100" w:type="dxa"/>
              <w:left w:w="100" w:type="dxa"/>
              <w:bottom w:w="100" w:type="dxa"/>
              <w:right w:w="100" w:type="dxa"/>
            </w:tcMar>
          </w:tcPr>
          <w:p w14:paraId="1C907D7E" w14:textId="08966720"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USA </w:t>
            </w:r>
          </w:p>
        </w:tc>
        <w:tc>
          <w:tcPr>
            <w:tcW w:w="1344" w:type="dxa"/>
            <w:shd w:val="clear" w:color="auto" w:fill="auto"/>
            <w:tcMar>
              <w:top w:w="100" w:type="dxa"/>
              <w:left w:w="100" w:type="dxa"/>
              <w:bottom w:w="100" w:type="dxa"/>
              <w:right w:w="100" w:type="dxa"/>
            </w:tcMar>
          </w:tcPr>
          <w:p w14:paraId="6E2B00B8" w14:textId="29314716"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 sectional</w:t>
            </w:r>
          </w:p>
        </w:tc>
        <w:tc>
          <w:tcPr>
            <w:tcW w:w="1344" w:type="dxa"/>
            <w:shd w:val="clear" w:color="auto" w:fill="auto"/>
            <w:tcMar>
              <w:top w:w="100" w:type="dxa"/>
              <w:left w:w="100" w:type="dxa"/>
              <w:bottom w:w="100" w:type="dxa"/>
              <w:right w:w="100" w:type="dxa"/>
            </w:tcMar>
          </w:tcPr>
          <w:p w14:paraId="02C78AA8" w14:textId="0548483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303</w:t>
            </w:r>
          </w:p>
        </w:tc>
        <w:tc>
          <w:tcPr>
            <w:tcW w:w="1320" w:type="dxa"/>
            <w:shd w:val="clear" w:color="auto" w:fill="auto"/>
            <w:tcMar>
              <w:top w:w="100" w:type="dxa"/>
              <w:left w:w="100" w:type="dxa"/>
              <w:bottom w:w="100" w:type="dxa"/>
              <w:right w:w="100" w:type="dxa"/>
            </w:tcMar>
          </w:tcPr>
          <w:p w14:paraId="45CD8D2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18-75</w:t>
            </w:r>
          </w:p>
          <w:p w14:paraId="79ADF41A" w14:textId="77777777" w:rsidR="00143E5E" w:rsidRPr="00327F14" w:rsidRDefault="00143E5E" w:rsidP="00143E5E">
            <w:pPr>
              <w:spacing w:line="240" w:lineRule="auto"/>
              <w:rPr>
                <w:rFonts w:ascii="Times New Roman" w:eastAsia="Times New Roman" w:hAnsi="Times New Roman" w:cs="Times New Roman"/>
                <w:sz w:val="18"/>
                <w:szCs w:val="18"/>
              </w:rPr>
            </w:pPr>
          </w:p>
          <w:p w14:paraId="217A73D8"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xml:space="preserve"> 1520 (66%)</w:t>
            </w:r>
          </w:p>
          <w:p w14:paraId="71BAFC9C" w14:textId="77777777" w:rsidR="00143E5E" w:rsidRPr="00327F14" w:rsidRDefault="00143E5E" w:rsidP="00143E5E">
            <w:pPr>
              <w:spacing w:line="240" w:lineRule="auto"/>
              <w:rPr>
                <w:rFonts w:ascii="Times New Roman" w:eastAsia="Times New Roman" w:hAnsi="Times New Roman" w:cs="Times New Roman"/>
                <w:sz w:val="18"/>
                <w:szCs w:val="18"/>
              </w:rPr>
            </w:pPr>
          </w:p>
          <w:p w14:paraId="16987566" w14:textId="2D79D00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Adults in employment before Covid-19</w:t>
            </w:r>
          </w:p>
        </w:tc>
        <w:tc>
          <w:tcPr>
            <w:tcW w:w="1320" w:type="dxa"/>
            <w:shd w:val="clear" w:color="auto" w:fill="auto"/>
            <w:tcMar>
              <w:top w:w="100" w:type="dxa"/>
              <w:left w:w="100" w:type="dxa"/>
              <w:bottom w:w="100" w:type="dxa"/>
              <w:right w:w="100" w:type="dxa"/>
            </w:tcMar>
          </w:tcPr>
          <w:p w14:paraId="71DC8445" w14:textId="51B16896"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Working status </w:t>
            </w:r>
          </w:p>
        </w:tc>
        <w:tc>
          <w:tcPr>
            <w:tcW w:w="1344" w:type="dxa"/>
            <w:shd w:val="clear" w:color="auto" w:fill="auto"/>
            <w:tcMar>
              <w:top w:w="100" w:type="dxa"/>
              <w:left w:w="100" w:type="dxa"/>
              <w:bottom w:w="100" w:type="dxa"/>
              <w:right w:w="100" w:type="dxa"/>
            </w:tcMar>
          </w:tcPr>
          <w:p w14:paraId="69E18CEA"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Lost employment due to pandemic: </w:t>
            </w:r>
            <w:r w:rsidRPr="00327F14">
              <w:rPr>
                <w:rFonts w:ascii="Times New Roman" w:eastAsia="Times New Roman" w:hAnsi="Times New Roman" w:cs="Times New Roman"/>
                <w:sz w:val="18"/>
                <w:szCs w:val="18"/>
              </w:rPr>
              <w:t xml:space="preserve">13% </w:t>
            </w:r>
          </w:p>
          <w:p w14:paraId="20E29596" w14:textId="0CE7D024"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tc>
      </w:tr>
      <w:tr w:rsidR="00143E5E" w:rsidRPr="00327F14" w14:paraId="4B18D64F" w14:textId="77777777" w:rsidTr="00EC6594">
        <w:tc>
          <w:tcPr>
            <w:tcW w:w="1344" w:type="dxa"/>
            <w:shd w:val="clear" w:color="auto" w:fill="auto"/>
            <w:tcMar>
              <w:top w:w="100" w:type="dxa"/>
              <w:left w:w="100" w:type="dxa"/>
              <w:bottom w:w="100" w:type="dxa"/>
              <w:right w:w="100" w:type="dxa"/>
            </w:tcMar>
          </w:tcPr>
          <w:p w14:paraId="0B7A8FC5" w14:textId="76F6E604" w:rsidR="00143E5E" w:rsidRPr="00327F14" w:rsidRDefault="00143E5E" w:rsidP="00143E5E">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Almandoz</w:t>
            </w:r>
            <w:proofErr w:type="spellEnd"/>
            <w:r w:rsidRPr="00327F14">
              <w:rPr>
                <w:rFonts w:ascii="Times New Roman" w:eastAsia="Times New Roman" w:hAnsi="Times New Roman" w:cs="Times New Roman"/>
                <w:sz w:val="18"/>
                <w:szCs w:val="18"/>
              </w:rPr>
              <w:t xml:space="preserve"> JP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111/COB.12386","ISSN":"1758-8111","PMID":"32515555","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JP","given":"Almandoz","non-dropping-particle":"","parse-names":false,"suffix":""},{"dropping-particle":"","family":"L","given":"Xie","non-dropping-particle":"","parse-names":false,"suffix":""},{"dropping-particle":"","family":"JN","given":"Schellinger","non-dropping-particle":"","parse-names":false,"suffix":""},{"dropping-particle":"","family":"MS","given":"Mathew","non-dropping-particle":"","parse-names":false,"suffix":""},{"dropping-particle":"","family":"C","given":"Gazda","non-dropping-particle":"","parse-names":false,"suffix":""},{"dropping-particle":"","family":"A","given":"Ofori","non-dropping-particle":"","parse-names":false,"suffix":""},{"dropping-particle":"","family":"S","given":"Kukreja","non-dropping-particle":"","parse-names":false,"suffix":""},{"dropping-particle":"","family":"SE","given":"Messiah","non-dropping-particle":"","parse-names":false,"suffix":""}],"container-title":"Clinical obesity","id":"ITEM-1","issue":"5","issued":{"date-parts":[["2020","10"]]},"publisher":"Clin Obes","title":"Impact of COVID-19 stay-at-home orders on weight-related behaviours among patients with obesity","type":"article-journal","volume":"10"},"uris":["http://www.mendeley.com/documents/?uuid=00a793da-4723-3100-8af2-04b6c660e936"]}],"mendeley":{"formattedCitation":"(61)","plainTextFormattedCitation":"(61)","previouslyFormattedCitation":"(61)"},"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1)</w:t>
            </w:r>
            <w:r w:rsidRPr="00327F14">
              <w:rPr>
                <w:rFonts w:ascii="Times New Roman" w:eastAsia="Times New Roman" w:hAnsi="Times New Roman" w:cs="Times New Roman"/>
                <w:sz w:val="18"/>
                <w:szCs w:val="18"/>
                <w:vertAlign w:val="superscript"/>
              </w:rPr>
              <w:fldChar w:fldCharType="end"/>
            </w:r>
          </w:p>
        </w:tc>
        <w:tc>
          <w:tcPr>
            <w:tcW w:w="1344" w:type="dxa"/>
            <w:shd w:val="clear" w:color="auto" w:fill="auto"/>
            <w:tcMar>
              <w:top w:w="100" w:type="dxa"/>
              <w:left w:w="100" w:type="dxa"/>
              <w:bottom w:w="100" w:type="dxa"/>
              <w:right w:w="100" w:type="dxa"/>
            </w:tcMar>
          </w:tcPr>
          <w:p w14:paraId="77EA3F85" w14:textId="41750814"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 (Texas)</w:t>
            </w:r>
          </w:p>
        </w:tc>
        <w:tc>
          <w:tcPr>
            <w:tcW w:w="1344" w:type="dxa"/>
            <w:shd w:val="clear" w:color="auto" w:fill="auto"/>
            <w:tcMar>
              <w:top w:w="100" w:type="dxa"/>
              <w:left w:w="100" w:type="dxa"/>
              <w:bottom w:w="100" w:type="dxa"/>
              <w:right w:w="100" w:type="dxa"/>
            </w:tcMar>
          </w:tcPr>
          <w:p w14:paraId="7093D20A" w14:textId="41C3D0EA"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 sectional</w:t>
            </w:r>
          </w:p>
        </w:tc>
        <w:tc>
          <w:tcPr>
            <w:tcW w:w="1344" w:type="dxa"/>
            <w:shd w:val="clear" w:color="auto" w:fill="auto"/>
            <w:tcMar>
              <w:top w:w="100" w:type="dxa"/>
              <w:left w:w="100" w:type="dxa"/>
              <w:bottom w:w="100" w:type="dxa"/>
              <w:right w:w="100" w:type="dxa"/>
            </w:tcMar>
          </w:tcPr>
          <w:p w14:paraId="71EDCC3B" w14:textId="10327F32"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23</w:t>
            </w:r>
          </w:p>
        </w:tc>
        <w:tc>
          <w:tcPr>
            <w:tcW w:w="1320" w:type="dxa"/>
            <w:shd w:val="clear" w:color="auto" w:fill="auto"/>
            <w:tcMar>
              <w:top w:w="100" w:type="dxa"/>
              <w:left w:w="100" w:type="dxa"/>
              <w:bottom w:w="100" w:type="dxa"/>
              <w:right w:w="100" w:type="dxa"/>
            </w:tcMar>
          </w:tcPr>
          <w:p w14:paraId="7C466100"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51.2±13.0</w:t>
            </w:r>
          </w:p>
          <w:p w14:paraId="330433EA" w14:textId="77777777" w:rsidR="00143E5E" w:rsidRPr="00327F14" w:rsidRDefault="00143E5E" w:rsidP="00143E5E">
            <w:pPr>
              <w:spacing w:line="240" w:lineRule="auto"/>
              <w:rPr>
                <w:rFonts w:ascii="Times New Roman" w:eastAsia="Times New Roman" w:hAnsi="Times New Roman" w:cs="Times New Roman"/>
                <w:b/>
                <w:sz w:val="18"/>
                <w:szCs w:val="18"/>
              </w:rPr>
            </w:pPr>
          </w:p>
          <w:p w14:paraId="434855A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107</w:t>
            </w:r>
            <w:r w:rsidRPr="00327F14">
              <w:rPr>
                <w:rFonts w:ascii="Times New Roman" w:eastAsia="Times New Roman" w:hAnsi="Times New Roman" w:cs="Times New Roman"/>
                <w:b/>
                <w:sz w:val="18"/>
                <w:szCs w:val="18"/>
              </w:rPr>
              <w:t xml:space="preserve"> (</w:t>
            </w:r>
            <w:r w:rsidRPr="00327F14">
              <w:rPr>
                <w:rFonts w:ascii="Times New Roman" w:eastAsia="Times New Roman" w:hAnsi="Times New Roman" w:cs="Times New Roman"/>
                <w:sz w:val="18"/>
                <w:szCs w:val="18"/>
              </w:rPr>
              <w:t>87%)</w:t>
            </w:r>
          </w:p>
          <w:p w14:paraId="490B9421" w14:textId="77777777" w:rsidR="00143E5E" w:rsidRPr="00327F14" w:rsidRDefault="00143E5E" w:rsidP="00143E5E">
            <w:pPr>
              <w:spacing w:line="240" w:lineRule="auto"/>
              <w:rPr>
                <w:rFonts w:ascii="Times New Roman" w:eastAsia="Times New Roman" w:hAnsi="Times New Roman" w:cs="Times New Roman"/>
                <w:b/>
                <w:sz w:val="18"/>
                <w:szCs w:val="18"/>
              </w:rPr>
            </w:pPr>
          </w:p>
          <w:p w14:paraId="5C3E9E5D"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p>
          <w:p w14:paraId="4AC0E45A" w14:textId="694E3099"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rPr>
              <w:t>Adults with Obesity</w:t>
            </w:r>
          </w:p>
        </w:tc>
        <w:tc>
          <w:tcPr>
            <w:tcW w:w="1320" w:type="dxa"/>
            <w:shd w:val="clear" w:color="auto" w:fill="auto"/>
            <w:tcMar>
              <w:top w:w="100" w:type="dxa"/>
              <w:left w:w="100" w:type="dxa"/>
              <w:bottom w:w="100" w:type="dxa"/>
              <w:right w:w="100" w:type="dxa"/>
            </w:tcMar>
          </w:tcPr>
          <w:p w14:paraId="65052058" w14:textId="77AB3D1D"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urvey/Questionnaire</w:t>
            </w:r>
          </w:p>
        </w:tc>
        <w:tc>
          <w:tcPr>
            <w:tcW w:w="1344" w:type="dxa"/>
            <w:shd w:val="clear" w:color="auto" w:fill="auto"/>
            <w:tcMar>
              <w:top w:w="100" w:type="dxa"/>
              <w:left w:w="100" w:type="dxa"/>
              <w:bottom w:w="100" w:type="dxa"/>
              <w:right w:w="100" w:type="dxa"/>
            </w:tcMar>
          </w:tcPr>
          <w:p w14:paraId="7F547213"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Lost job since COVID-19:</w:t>
            </w:r>
          </w:p>
          <w:p w14:paraId="65A93C8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1 (9.6%)</w:t>
            </w:r>
          </w:p>
          <w:p w14:paraId="10B6AD08" w14:textId="28833FF0"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i/>
                <w:sz w:val="18"/>
                <w:szCs w:val="18"/>
              </w:rPr>
              <w:t>P-value NR</w:t>
            </w:r>
          </w:p>
        </w:tc>
      </w:tr>
      <w:tr w:rsidR="00143E5E" w:rsidRPr="00327F14" w14:paraId="7CBBEAD5" w14:textId="77777777" w:rsidTr="00EC6594">
        <w:tc>
          <w:tcPr>
            <w:tcW w:w="1344" w:type="dxa"/>
            <w:shd w:val="clear" w:color="auto" w:fill="auto"/>
            <w:tcMar>
              <w:top w:w="100" w:type="dxa"/>
              <w:left w:w="100" w:type="dxa"/>
              <w:bottom w:w="100" w:type="dxa"/>
              <w:right w:w="100" w:type="dxa"/>
            </w:tcMar>
          </w:tcPr>
          <w:p w14:paraId="494C5FD6" w14:textId="33735D34"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Garcia-Alvarez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7189/JOGH.10.020505","ISSN":"2047-2986","PMID":"33110588","abstract":"Background Epidemic outbreaks have significant impact on psychological well-being, increasing psychiatric morbidity among the population. We aimed to describe the early psychological impact of COVID-19 and its contributing factors in a large Spanish sample, globally and according to mental status (never mental disorder NMD, past mental disorder PMD, current mental disorder CMD). Methods An online questionnaire was conducted between 19 and 26 March, five days after the official declaration of alarm and the lockdown order. Data included sociodemographic and clinical information and the DASS-21 and IES questionnaires. We analysed 21207 responses using the appropriate descriptive and univariate tests as well as binary logistic regression to identify psychological risk and protective factors. Results We found a statistically significant gradient in the psychological impact experienced in five domains according to mental status, with the NMD group being the least affected and the CMD group being the most affected. In the three groups, the depressive response was the most prevalent (NMD = 40.9%, PMD = 51.9%, CMD = 74.4%, F = 1011.459, P &lt; 0.001). Risk factors were female sex and classification as a case in any psychological domain. Protective factors were younger age and ability to enjoy free time. Variables related to COVID-19 had almost no impact except for having COVID-19 symptoms, which was a risk factor for anxiety in all three groups. Conclusions Our results can help develop coping strategies addressing modifiable risk and protective factors for each mental status for early implementation in future outbreaks.","author":[{"dropping-particle":"","family":"L","given":"García-Álvarez","non-dropping-particle":"","parse-names":false,"suffix":""},{"dropping-particle":"","family":"L","given":"de la Fuente-Tomás","non-dropping-particle":"","parse-names":false,"suffix":""},{"dropping-particle":"","family":"MP","given":"García-Portilla","non-dropping-particle":"","parse-names":false,"suffix":""},{"dropping-particle":"","family":"PA","given":"Sáiz","non-dropping-particle":"","parse-names":false,"suffix":""},{"dropping-particle":"","family":"CM","given":"Lacasa","non-dropping-particle":"","parse-names":false,"suffix":""},{"dropping-particle":"","family":"F","given":"Dal Santo","non-dropping-particle":"","parse-names":false,"suffix":""},{"dropping-particle":"","family":"L","given":"González-Blanco","non-dropping-particle":"","parse-names":false,"suffix":""},{"dropping-particle":"","family":"MT","given":"Bobes-Bascarán","non-dropping-particle":"","parse-names":false,"suffix":""},{"dropping-particle":"","family":"MV","given":"García","non-dropping-particle":"","parse-names":false,"suffix":""},{"dropping-particle":"","family":"CÁ","given":"Vázquez","non-dropping-particle":"","parse-names":false,"suffix":""},{"dropping-particle":"","family":"ÁV","given":"Iglesias","non-dropping-particle":"","parse-names":false,"suffix":""},{"dropping-particle":"","family":"CM","given":"Cao","non-dropping-particle":"","parse-names":false,"suffix":""},{"dropping-particle":"","family":"AG","given":"Fernández","non-dropping-particle":"","parse-names":false,"suffix":""},{"dropping-particle":"","family":"MT","given":"Bascarán Fernández","non-dropping-particle":"","parse-names":false,"suffix":""},{"dropping-particle":"","family":"AP","given":"Fernández","non-dropping-particle":"","parse-names":false,"suffix":""},{"dropping-particle":"","family":"JR","given":"Revuelta","non-dropping-particle":"","parse-names":false,"suffix":""},{"dropping-particle":"","family":"ES","given":"Zazo","non-dropping-particle":"","parse-names":false,"suffix":""},{"dropping-particle":"","family":"PZ","given":"Madera","non-dropping-particle":"","parse-names":false,"suffix":""},{"dropping-particle":"","family":"MS","given":"Álvarez","non-dropping-particle":"","parse-names":false,"suffix":""},{"dropping-particle":"","family":"ÁP","given":"Sánchez","non-dropping-particle":"","parse-names":false,"suffix":""},{"dropping-particle":"","family":"CF","given":"Delgado","non-dropping-particle":"","parse-names":false,"suffix":""},{"dropping-particle":"","family":"SC","given":"Suárez","non-dropping-particle":"","parse-names":false,"suffix":""},{"dropping-particle":"","family":"IM","given":"Miranda","non-dropping-particle":"","parse-names":false,"suffix":""},{"dropping-particle":"","family":"LJ","given":"Treviño","non-dropping-particle":"","parse-names":false,"suffix":""},{"dropping-particle":"","family":"GP","given":"Calzón","non-dropping-particle":"","parse-names":false,"suffix":""},{"dropping-particle":"","family":"I","given":"Abad","non-dropping-particle":"","parse-names":false,"suffix":""},{"dropping-particle":"","family":"CP","given":"Duque","non-dropping-particle":"","parse-names":false,"suffix":""},{"dropping-particle":"","family":"L","given":"Riera","non-dropping-particle":"","parse-names":false,"suffix":""},{"dropping-particle":"","family":"PM","given":"González","non-dropping-particle":"","parse-names":false,"suffix":""},{"dropping-particle":"","family":"EF","given":"Pedrero","non-dropping-particle":"","parse-names":false,"suffix":""},{"dropping-particle":"","family":"J","given":"Bobes","non-dropping-particle":"","parse-names":false,"suffix":""}],"container-title":"Journal of global health","id":"ITEM-1","issue":"2","issued":{"date-parts":[["2020","12","1"]]},"page":"1-15","publisher":"J Glob Health","title":"Early psychological impact of the 2019 coronavirus disease (COVID-19) pandemic and lockdown in a large Spanish sample","type":"article-journal","volume":"10"},"uris":["http://www.mendeley.com/documents/?uuid=1a3aa115-b92f-3642-9da0-3651dc692325"]}],"mendeley":{"formattedCitation":"(60)","plainTextFormattedCitation":"(60)","previouslyFormattedCitation":"(60)"},"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0)</w:t>
            </w:r>
            <w:r w:rsidRPr="00327F14">
              <w:rPr>
                <w:rFonts w:ascii="Times New Roman" w:eastAsia="Times New Roman" w:hAnsi="Times New Roman" w:cs="Times New Roman"/>
                <w:sz w:val="18"/>
                <w:szCs w:val="18"/>
                <w:vertAlign w:val="superscript"/>
              </w:rPr>
              <w:fldChar w:fldCharType="end"/>
            </w:r>
          </w:p>
        </w:tc>
        <w:tc>
          <w:tcPr>
            <w:tcW w:w="1344" w:type="dxa"/>
            <w:shd w:val="clear" w:color="auto" w:fill="auto"/>
            <w:tcMar>
              <w:top w:w="100" w:type="dxa"/>
              <w:left w:w="100" w:type="dxa"/>
              <w:bottom w:w="100" w:type="dxa"/>
              <w:right w:w="100" w:type="dxa"/>
            </w:tcMar>
          </w:tcPr>
          <w:p w14:paraId="1205621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pain </w:t>
            </w:r>
          </w:p>
        </w:tc>
        <w:tc>
          <w:tcPr>
            <w:tcW w:w="1344" w:type="dxa"/>
            <w:shd w:val="clear" w:color="auto" w:fill="auto"/>
            <w:tcMar>
              <w:top w:w="100" w:type="dxa"/>
              <w:left w:w="100" w:type="dxa"/>
              <w:bottom w:w="100" w:type="dxa"/>
              <w:right w:w="100" w:type="dxa"/>
            </w:tcMar>
          </w:tcPr>
          <w:p w14:paraId="73901165"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ross sectional </w:t>
            </w:r>
          </w:p>
        </w:tc>
        <w:tc>
          <w:tcPr>
            <w:tcW w:w="1344" w:type="dxa"/>
            <w:shd w:val="clear" w:color="auto" w:fill="auto"/>
            <w:tcMar>
              <w:top w:w="100" w:type="dxa"/>
              <w:left w:w="100" w:type="dxa"/>
              <w:bottom w:w="100" w:type="dxa"/>
              <w:right w:w="100" w:type="dxa"/>
            </w:tcMar>
          </w:tcPr>
          <w:p w14:paraId="78F84D1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1207</w:t>
            </w:r>
          </w:p>
        </w:tc>
        <w:tc>
          <w:tcPr>
            <w:tcW w:w="1320" w:type="dxa"/>
            <w:shd w:val="clear" w:color="auto" w:fill="auto"/>
            <w:tcMar>
              <w:top w:w="100" w:type="dxa"/>
              <w:left w:w="100" w:type="dxa"/>
              <w:bottom w:w="100" w:type="dxa"/>
              <w:right w:w="100" w:type="dxa"/>
            </w:tcMar>
          </w:tcPr>
          <w:p w14:paraId="68B37ACC"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39.7±14.0</w:t>
            </w:r>
          </w:p>
          <w:p w14:paraId="487ACA89" w14:textId="77777777" w:rsidR="00143E5E" w:rsidRPr="00327F14" w:rsidRDefault="00143E5E" w:rsidP="00143E5E">
            <w:pPr>
              <w:spacing w:line="240" w:lineRule="auto"/>
              <w:rPr>
                <w:rFonts w:ascii="Times New Roman" w:eastAsia="Times New Roman" w:hAnsi="Times New Roman" w:cs="Times New Roman"/>
                <w:sz w:val="18"/>
                <w:szCs w:val="18"/>
              </w:rPr>
            </w:pPr>
          </w:p>
          <w:p w14:paraId="29B8CF3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14768 (69.6%)</w:t>
            </w:r>
          </w:p>
          <w:p w14:paraId="31F2954D" w14:textId="77777777" w:rsidR="00143E5E" w:rsidRPr="00327F14" w:rsidRDefault="00143E5E" w:rsidP="00143E5E">
            <w:pPr>
              <w:spacing w:line="240" w:lineRule="auto"/>
              <w:rPr>
                <w:rFonts w:ascii="Times New Roman" w:eastAsia="Times New Roman" w:hAnsi="Times New Roman" w:cs="Times New Roman"/>
                <w:sz w:val="18"/>
                <w:szCs w:val="18"/>
              </w:rPr>
            </w:pPr>
          </w:p>
          <w:p w14:paraId="42566B6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 xml:space="preserve">General population </w:t>
            </w:r>
          </w:p>
        </w:tc>
        <w:tc>
          <w:tcPr>
            <w:tcW w:w="1320" w:type="dxa"/>
            <w:shd w:val="clear" w:color="auto" w:fill="auto"/>
            <w:tcMar>
              <w:top w:w="100" w:type="dxa"/>
              <w:left w:w="100" w:type="dxa"/>
              <w:bottom w:w="100" w:type="dxa"/>
              <w:right w:w="100" w:type="dxa"/>
            </w:tcMar>
          </w:tcPr>
          <w:p w14:paraId="08637D1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344" w:type="dxa"/>
            <w:shd w:val="clear" w:color="auto" w:fill="auto"/>
            <w:tcMar>
              <w:top w:w="100" w:type="dxa"/>
              <w:left w:w="100" w:type="dxa"/>
              <w:bottom w:w="100" w:type="dxa"/>
              <w:right w:w="100" w:type="dxa"/>
            </w:tcMar>
          </w:tcPr>
          <w:p w14:paraId="6BC22B40"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Reduction in income due to covid-19:</w:t>
            </w:r>
          </w:p>
          <w:p w14:paraId="13021EE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Up to 25% </w:t>
            </w:r>
            <w:r w:rsidRPr="00327F14">
              <w:rPr>
                <w:rFonts w:ascii="Times New Roman" w:eastAsia="Times New Roman" w:hAnsi="Times New Roman" w:cs="Times New Roman"/>
                <w:sz w:val="18"/>
                <w:szCs w:val="18"/>
              </w:rPr>
              <w:t>2292 (10.8%)</w:t>
            </w:r>
          </w:p>
          <w:p w14:paraId="53693A7F"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6-50%:</w:t>
            </w:r>
            <w:r w:rsidRPr="00327F14">
              <w:rPr>
                <w:rFonts w:ascii="Times New Roman" w:eastAsia="Times New Roman" w:hAnsi="Times New Roman" w:cs="Times New Roman"/>
                <w:sz w:val="18"/>
                <w:szCs w:val="18"/>
              </w:rPr>
              <w:t xml:space="preserve"> 1367 (6.4%)</w:t>
            </w:r>
          </w:p>
          <w:p w14:paraId="06F5F02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51-100%</w:t>
            </w:r>
            <w:r w:rsidRPr="00327F14">
              <w:rPr>
                <w:rFonts w:ascii="Times New Roman" w:eastAsia="Times New Roman" w:hAnsi="Times New Roman" w:cs="Times New Roman"/>
                <w:sz w:val="18"/>
                <w:szCs w:val="18"/>
              </w:rPr>
              <w:t>:</w:t>
            </w:r>
          </w:p>
          <w:p w14:paraId="240AF617"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738 (8.2%)</w:t>
            </w:r>
          </w:p>
          <w:p w14:paraId="538F95B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ome increase:</w:t>
            </w:r>
          </w:p>
          <w:p w14:paraId="4670552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33 (0.6%)</w:t>
            </w:r>
          </w:p>
          <w:p w14:paraId="5E7F2BFB"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4FC71739" w14:textId="77777777" w:rsidR="00143E5E" w:rsidRPr="00327F14" w:rsidRDefault="00143E5E" w:rsidP="00143E5E">
            <w:pPr>
              <w:spacing w:line="240" w:lineRule="auto"/>
              <w:rPr>
                <w:rFonts w:ascii="Times New Roman" w:eastAsia="Times New Roman" w:hAnsi="Times New Roman" w:cs="Times New Roman"/>
                <w:i/>
                <w:sz w:val="18"/>
                <w:szCs w:val="18"/>
              </w:rPr>
            </w:pPr>
          </w:p>
          <w:p w14:paraId="23D2B3C9"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Job loss:</w:t>
            </w:r>
          </w:p>
          <w:p w14:paraId="6547E3D5"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Temporary or permanent lay off:</w:t>
            </w:r>
            <w:r w:rsidRPr="00327F14">
              <w:rPr>
                <w:rFonts w:ascii="Times New Roman" w:eastAsia="Times New Roman" w:hAnsi="Times New Roman" w:cs="Times New Roman"/>
                <w:sz w:val="18"/>
                <w:szCs w:val="18"/>
              </w:rPr>
              <w:t xml:space="preserve"> </w:t>
            </w:r>
          </w:p>
          <w:p w14:paraId="11FC5CF7"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871 (8.9%)</w:t>
            </w:r>
          </w:p>
          <w:p w14:paraId="19872981"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Dismissal: </w:t>
            </w:r>
            <w:r w:rsidRPr="00327F14">
              <w:rPr>
                <w:rFonts w:ascii="Times New Roman" w:eastAsia="Times New Roman" w:hAnsi="Times New Roman" w:cs="Times New Roman"/>
                <w:sz w:val="18"/>
                <w:szCs w:val="18"/>
              </w:rPr>
              <w:t>390 (1.9%)</w:t>
            </w:r>
          </w:p>
          <w:p w14:paraId="714FEF0F"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Forced vacation:</w:t>
            </w:r>
          </w:p>
          <w:p w14:paraId="2293114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 954 (4.5%)</w:t>
            </w:r>
          </w:p>
          <w:p w14:paraId="7F0BA4B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143E5E" w:rsidRPr="00327F14" w14:paraId="18565B4E" w14:textId="77777777" w:rsidTr="00EC6594">
        <w:tc>
          <w:tcPr>
            <w:tcW w:w="1344" w:type="dxa"/>
            <w:tcMar>
              <w:top w:w="40" w:type="dxa"/>
              <w:left w:w="40" w:type="dxa"/>
              <w:bottom w:w="40" w:type="dxa"/>
              <w:right w:w="40" w:type="dxa"/>
            </w:tcMar>
          </w:tcPr>
          <w:p w14:paraId="5598B760" w14:textId="73FE7CCC" w:rsidR="00143E5E" w:rsidRPr="00327F14" w:rsidRDefault="00143E5E" w:rsidP="00143E5E">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Gualano</w:t>
            </w:r>
            <w:proofErr w:type="spellEnd"/>
            <w:r w:rsidRPr="00327F14">
              <w:rPr>
                <w:rFonts w:ascii="Times New Roman" w:eastAsia="Times New Roman" w:hAnsi="Times New Roman" w:cs="Times New Roman"/>
                <w:sz w:val="18"/>
                <w:szCs w:val="18"/>
              </w:rPr>
              <w:t xml:space="preserve"> MR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IJERPH17134779","PMID":"32630821","abstract":"Italy was the first European country that entered a nationwide lockdown during the COVID-19 pandemic. Since quarantine can impact on mental health, this study aimed to estimate the prevalence of depressive symptoms, anxiety symptoms and sleeping disturbances in the Italian population during lockdown. The factors that might influence such outcomes were explored. A national cross-sectional survey was performed during the last 14 days of the Italian lockdown. Questionnaires assessed socio-demographics characteristic, behaviors and healthcare access. The outcomes were assessed using Patient Health Questionnaire-2 and Generalized Anxiety Disorder-2. Participants with sleep disturbances completed the Insomnia Severity Index. The sample size was 1515. Depression and anxiety symptom prevalence was 24.7% and 23.2%; 42.2% had sleep disturbances and, among them, 17.4% reported moderate/severe insomnia. Being female, an increased time spent on the internet and an avoidance of activities through peer pressure increased the likelihood of at least one mental health outcome. Increasing age, an absence of work-related troubles and being married or being a cohabitant reduced such a probability. Females and participants with chronic conditions were associated with a higher prevalence of sleep disturbances. It is crucial to study effective interventions, specifically planning strategies, for more vulnerable groups and to consider the role of the internet.","author":[{"dropping-particle":"","family":"Gualano","given":"Maria Rosaria","non-dropping-particle":"","parse-names":false,"suffix":""},{"dropping-particle":"Lo","family":"Moro","given":"Giuseppina","non-dropping-particle":"","parse-names":false,"suffix":""},{"dropping-particle":"","family":"Voglino","given":"Gianluca","non-dropping-particle":"","parse-names":false,"suffix":""},{"dropping-particle":"","family":"Bert","given":"Fabrizio","non-dropping-particle":"","parse-names":false,"suffix":""},{"dropping-particle":"","family":"Siliquini","given":"Roberta","non-dropping-particle":"","parse-names":false,"suffix":""}],"container-title":"International Journal of Environmental Research and Public Health","id":"ITEM-1","issue":"13","issued":{"date-parts":[["2020","7","1"]]},"page":"1-13","publisher":"Multidisciplinary Digital Publishing Institute  (MDPI)","title":"Effects of Covid-19 Lockdown on Mental Health and Sleep Disturbances in Italy","type":"article-journal","volume":"17"},"uris":["http://www.mendeley.com/documents/?uuid=648eb2ce-e7f6-3d59-844d-e11547ab5862"]}],"mendeley":{"formattedCitation":"(62)","plainTextFormattedCitation":"(62)","previouslyFormattedCitation":"(62)"},"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2)</w:t>
            </w:r>
            <w:r w:rsidRPr="00327F14">
              <w:rPr>
                <w:rFonts w:ascii="Times New Roman" w:eastAsia="Times New Roman" w:hAnsi="Times New Roman" w:cs="Times New Roman"/>
                <w:sz w:val="18"/>
                <w:szCs w:val="18"/>
                <w:vertAlign w:val="superscript"/>
              </w:rPr>
              <w:fldChar w:fldCharType="end"/>
            </w:r>
          </w:p>
        </w:tc>
        <w:tc>
          <w:tcPr>
            <w:tcW w:w="1344" w:type="dxa"/>
            <w:tcMar>
              <w:top w:w="40" w:type="dxa"/>
              <w:left w:w="40" w:type="dxa"/>
              <w:bottom w:w="40" w:type="dxa"/>
              <w:right w:w="40" w:type="dxa"/>
            </w:tcMar>
          </w:tcPr>
          <w:p w14:paraId="5EBFC32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taly</w:t>
            </w:r>
          </w:p>
        </w:tc>
        <w:tc>
          <w:tcPr>
            <w:tcW w:w="1344" w:type="dxa"/>
            <w:tcMar>
              <w:top w:w="40" w:type="dxa"/>
              <w:left w:w="40" w:type="dxa"/>
              <w:bottom w:w="40" w:type="dxa"/>
              <w:right w:w="40" w:type="dxa"/>
            </w:tcMar>
          </w:tcPr>
          <w:p w14:paraId="7DAF855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 sectional</w:t>
            </w:r>
          </w:p>
        </w:tc>
        <w:tc>
          <w:tcPr>
            <w:tcW w:w="1344" w:type="dxa"/>
            <w:tcMar>
              <w:top w:w="40" w:type="dxa"/>
              <w:left w:w="40" w:type="dxa"/>
              <w:bottom w:w="40" w:type="dxa"/>
              <w:right w:w="40" w:type="dxa"/>
            </w:tcMar>
          </w:tcPr>
          <w:p w14:paraId="519C2FD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515</w:t>
            </w:r>
          </w:p>
        </w:tc>
        <w:tc>
          <w:tcPr>
            <w:tcW w:w="1320" w:type="dxa"/>
            <w:shd w:val="clear" w:color="auto" w:fill="auto"/>
            <w:tcMar>
              <w:top w:w="100" w:type="dxa"/>
              <w:left w:w="100" w:type="dxa"/>
              <w:bottom w:w="100" w:type="dxa"/>
              <w:right w:w="100" w:type="dxa"/>
            </w:tcMar>
          </w:tcPr>
          <w:p w14:paraId="6FE3B958"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Median 42 (IQR23)</w:t>
            </w:r>
          </w:p>
          <w:p w14:paraId="0E4A634D" w14:textId="77777777" w:rsidR="00143E5E" w:rsidRPr="00327F14" w:rsidRDefault="00143E5E" w:rsidP="00143E5E">
            <w:pPr>
              <w:spacing w:line="240" w:lineRule="auto"/>
              <w:rPr>
                <w:rFonts w:ascii="Times New Roman" w:eastAsia="Times New Roman" w:hAnsi="Times New Roman" w:cs="Times New Roman"/>
                <w:sz w:val="18"/>
                <w:szCs w:val="18"/>
              </w:rPr>
            </w:pPr>
          </w:p>
          <w:p w14:paraId="56D03E0A"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xml:space="preserve"> 973 (65.6%)</w:t>
            </w:r>
          </w:p>
          <w:p w14:paraId="0DE8E0E6" w14:textId="77777777" w:rsidR="00143E5E" w:rsidRPr="00327F14" w:rsidRDefault="00143E5E" w:rsidP="00143E5E">
            <w:pPr>
              <w:spacing w:line="240" w:lineRule="auto"/>
              <w:rPr>
                <w:rFonts w:ascii="Times New Roman" w:eastAsia="Times New Roman" w:hAnsi="Times New Roman" w:cs="Times New Roman"/>
                <w:sz w:val="18"/>
                <w:szCs w:val="18"/>
              </w:rPr>
            </w:pPr>
          </w:p>
          <w:p w14:paraId="3A08942C"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General population</w:t>
            </w:r>
          </w:p>
        </w:tc>
        <w:tc>
          <w:tcPr>
            <w:tcW w:w="1320" w:type="dxa"/>
            <w:tcMar>
              <w:top w:w="40" w:type="dxa"/>
              <w:left w:w="40" w:type="dxa"/>
              <w:bottom w:w="40" w:type="dxa"/>
              <w:right w:w="40" w:type="dxa"/>
            </w:tcMar>
          </w:tcPr>
          <w:p w14:paraId="762933CC"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344" w:type="dxa"/>
            <w:tcBorders>
              <w:right w:val="single" w:sz="6" w:space="0" w:color="000000"/>
            </w:tcBorders>
            <w:tcMar>
              <w:top w:w="40" w:type="dxa"/>
              <w:left w:w="40" w:type="dxa"/>
              <w:bottom w:w="40" w:type="dxa"/>
              <w:right w:w="40" w:type="dxa"/>
            </w:tcMar>
          </w:tcPr>
          <w:p w14:paraId="25B514D1"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b/>
                <w:sz w:val="18"/>
                <w:szCs w:val="18"/>
              </w:rPr>
              <w:t>Fear of Losing Employment:</w:t>
            </w:r>
            <w:r w:rsidRPr="00327F14">
              <w:rPr>
                <w:rFonts w:ascii="Times New Roman" w:eastAsia="Times New Roman" w:hAnsi="Times New Roman" w:cs="Times New Roman"/>
                <w:sz w:val="18"/>
                <w:szCs w:val="18"/>
              </w:rPr>
              <w:t xml:space="preserve"> </w:t>
            </w:r>
          </w:p>
          <w:p w14:paraId="2EEC6B9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No:</w:t>
            </w:r>
            <w:r w:rsidRPr="00327F14">
              <w:rPr>
                <w:rFonts w:ascii="Times New Roman" w:eastAsia="Times New Roman" w:hAnsi="Times New Roman" w:cs="Times New Roman"/>
                <w:sz w:val="18"/>
                <w:szCs w:val="18"/>
              </w:rPr>
              <w:t xml:space="preserve"> 543 (85.4%)</w:t>
            </w:r>
          </w:p>
          <w:p w14:paraId="3EE78B1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Yes:</w:t>
            </w:r>
            <w:r w:rsidRPr="00327F14">
              <w:rPr>
                <w:rFonts w:ascii="Times New Roman" w:eastAsia="Times New Roman" w:hAnsi="Times New Roman" w:cs="Times New Roman"/>
                <w:sz w:val="18"/>
                <w:szCs w:val="18"/>
              </w:rPr>
              <w:t xml:space="preserve"> 93 (14.6%)</w:t>
            </w:r>
          </w:p>
          <w:p w14:paraId="53D0D7E3"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0DF6FF14" w14:textId="77777777" w:rsidR="00143E5E" w:rsidRPr="00327F14" w:rsidRDefault="00143E5E" w:rsidP="00143E5E">
            <w:pPr>
              <w:spacing w:line="240" w:lineRule="auto"/>
              <w:rPr>
                <w:rFonts w:ascii="Times New Roman" w:eastAsia="Times New Roman" w:hAnsi="Times New Roman" w:cs="Times New Roman"/>
                <w:i/>
                <w:sz w:val="18"/>
                <w:szCs w:val="18"/>
              </w:rPr>
            </w:pPr>
          </w:p>
          <w:p w14:paraId="57A44D0C"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Income Reduction:</w:t>
            </w:r>
            <w:r w:rsidRPr="00327F14">
              <w:rPr>
                <w:rFonts w:ascii="Times New Roman" w:eastAsia="Times New Roman" w:hAnsi="Times New Roman" w:cs="Times New Roman"/>
                <w:sz w:val="18"/>
                <w:szCs w:val="18"/>
              </w:rPr>
              <w:t xml:space="preserve"> </w:t>
            </w:r>
          </w:p>
          <w:p w14:paraId="552CBAB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No: </w:t>
            </w:r>
            <w:r w:rsidRPr="00327F14">
              <w:rPr>
                <w:rFonts w:ascii="Times New Roman" w:eastAsia="Times New Roman" w:hAnsi="Times New Roman" w:cs="Times New Roman"/>
                <w:sz w:val="18"/>
                <w:szCs w:val="18"/>
              </w:rPr>
              <w:t>46 (23.5%)</w:t>
            </w:r>
          </w:p>
          <w:p w14:paraId="300329B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Yes: </w:t>
            </w:r>
            <w:r w:rsidRPr="00327F14">
              <w:rPr>
                <w:rFonts w:ascii="Times New Roman" w:eastAsia="Times New Roman" w:hAnsi="Times New Roman" w:cs="Times New Roman"/>
                <w:sz w:val="18"/>
                <w:szCs w:val="18"/>
              </w:rPr>
              <w:t>150 (76.5%)</w:t>
            </w:r>
          </w:p>
          <w:p w14:paraId="046500CB"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31DC2A03" w14:textId="77777777" w:rsidR="00143E5E" w:rsidRPr="00327F14" w:rsidRDefault="00143E5E" w:rsidP="00143E5E">
            <w:pPr>
              <w:spacing w:line="240" w:lineRule="auto"/>
              <w:rPr>
                <w:rFonts w:ascii="Times New Roman" w:eastAsia="Times New Roman" w:hAnsi="Times New Roman" w:cs="Times New Roman"/>
                <w:i/>
                <w:sz w:val="18"/>
                <w:szCs w:val="18"/>
              </w:rPr>
            </w:pPr>
          </w:p>
          <w:p w14:paraId="66448CC1"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Job situation:</w:t>
            </w:r>
          </w:p>
          <w:p w14:paraId="6ED8B5E1"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Layoff:</w:t>
            </w:r>
            <w:r w:rsidRPr="00327F14">
              <w:rPr>
                <w:rFonts w:ascii="Times New Roman" w:eastAsia="Times New Roman" w:hAnsi="Times New Roman" w:cs="Times New Roman"/>
                <w:sz w:val="18"/>
                <w:szCs w:val="18"/>
              </w:rPr>
              <w:t xml:space="preserve">  98 (6.5%)</w:t>
            </w:r>
          </w:p>
          <w:p w14:paraId="0AC67CEA"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Lost Job:</w:t>
            </w:r>
            <w:r w:rsidRPr="00327F14">
              <w:rPr>
                <w:rFonts w:ascii="Times New Roman" w:eastAsia="Times New Roman" w:hAnsi="Times New Roman" w:cs="Times New Roman"/>
                <w:sz w:val="18"/>
                <w:szCs w:val="18"/>
              </w:rPr>
              <w:t xml:space="preserve"> 18 (1.2%)</w:t>
            </w:r>
          </w:p>
          <w:p w14:paraId="7BB2E05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143E5E" w:rsidRPr="00327F14" w14:paraId="0BB58A47" w14:textId="77777777" w:rsidTr="00EC6594">
        <w:tc>
          <w:tcPr>
            <w:tcW w:w="1344" w:type="dxa"/>
            <w:tcMar>
              <w:top w:w="40" w:type="dxa"/>
              <w:left w:w="40" w:type="dxa"/>
              <w:bottom w:w="40" w:type="dxa"/>
              <w:right w:w="40" w:type="dxa"/>
            </w:tcMar>
          </w:tcPr>
          <w:p w14:paraId="43F97B34" w14:textId="22DA6C5C"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ong L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IJERPH17145059","PMID":"32674361","abstract":"The unprecedented outbreak of the Coronavirus Disease 2019 (COVID-19) caused an economic downturn and increased the unemployment rate in China. In this context, employees face health and social economic stressors. To assess their mental health (i.e., anxiety, depression, insomnia and somatization) and work attitudes (i.e., work engagement, job satisfaction and turnover intention) as well as the associated factors, we conducted a cross-sectional study among people who resumed work after the Spring Festival holiday during the COVID-19 pandemic. The results show that the prevalence of anxiety, depression, insomnia and somatization among these people was 12.7%, 13.5%, 20.7% and 6.6%, respectively. The major risk factor for mental health was worrying about unemployment, and the main protective factors were psychological strengths (i.e., resilience and optimism). Regarding work attitudes, the percentage of people who felt more satisfied with their job (43.8%) was larger than that of those who felt less satisfied (26.9%), while the percentage of people who thought about quitting their job more frequently (15.7%) was smaller than that of those who considered it less frequently (63.2%). However, work engagement was lower than usual. Similar to the factors associated with mental health, the major risk factor for work attitudes was also worrying about unemployment, and the main protective factors were resilience and optimism. In addition, the nature of the organization, job status, age, position and income changes were also related to these work attitudes. Our findings shed light on the need for organization administrators to be aware of the status of and factors associated with employees’ mental health and work attitudes during the COVID-19 pandemic. Policies or interventions could be developed based on our findings.","author":[{"dropping-particle":"","family":"Song","given":"Lili","non-dropping-particle":"","parse-names":false,"suffix":""},{"dropping-particle":"","family":"Wang","given":"Yong","non-dropping-particle":"","parse-names":false,"suffix":""},{"dropping-particle":"","family":"Li","given":"ZhengLin","non-dropping-particle":"","parse-names":false,"suffix":""},{"dropping-particle":"","family":"Yang","given":"Ying","non-dropping-particle":"","parse-names":false,"suffix":""},{"dropping-particle":"","family":"Li","given":"Hao","non-dropping-particle":"","parse-names":false,"suffix":""}],"container-title":"International Journal of Environmental Research and Public Health","id":"ITEM-1","issue":"14","issued":{"date-parts":[["2020","7","2"]]},"page":"1-15","publisher":"Multidisciplinary Digital Publishing Institute  (MDPI)","title":"Mental Health and Work Attitudes among People Resuming Work during the COVID-19 Pandemic: A Cross-Sectional Study in China","type":"article-journal","volume":"17"},"uris":["http://www.mendeley.com/documents/?uuid=477420c4-88c7-3ac4-877a-fdd2d13f6499"]}],"mendeley":{"formattedCitation":"(54)","plainTextFormattedCitation":"(54)","previouslyFormattedCitation":"(54)"},"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54)</w:t>
            </w:r>
            <w:r w:rsidRPr="00327F14">
              <w:rPr>
                <w:rFonts w:ascii="Times New Roman" w:eastAsia="Times New Roman" w:hAnsi="Times New Roman" w:cs="Times New Roman"/>
                <w:sz w:val="18"/>
                <w:szCs w:val="18"/>
                <w:vertAlign w:val="superscript"/>
              </w:rPr>
              <w:fldChar w:fldCharType="end"/>
            </w:r>
          </w:p>
        </w:tc>
        <w:tc>
          <w:tcPr>
            <w:tcW w:w="1344" w:type="dxa"/>
            <w:tcMar>
              <w:top w:w="40" w:type="dxa"/>
              <w:left w:w="40" w:type="dxa"/>
              <w:bottom w:w="40" w:type="dxa"/>
              <w:right w:w="40" w:type="dxa"/>
            </w:tcMar>
          </w:tcPr>
          <w:p w14:paraId="54F858C0"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hina</w:t>
            </w:r>
          </w:p>
        </w:tc>
        <w:tc>
          <w:tcPr>
            <w:tcW w:w="1344" w:type="dxa"/>
            <w:tcMar>
              <w:top w:w="40" w:type="dxa"/>
              <w:left w:w="40" w:type="dxa"/>
              <w:bottom w:w="40" w:type="dxa"/>
              <w:right w:w="40" w:type="dxa"/>
            </w:tcMar>
          </w:tcPr>
          <w:p w14:paraId="567195F1"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 sectional</w:t>
            </w:r>
          </w:p>
        </w:tc>
        <w:tc>
          <w:tcPr>
            <w:tcW w:w="1344" w:type="dxa"/>
            <w:tcMar>
              <w:top w:w="40" w:type="dxa"/>
              <w:left w:w="40" w:type="dxa"/>
              <w:bottom w:w="40" w:type="dxa"/>
              <w:right w:w="40" w:type="dxa"/>
            </w:tcMar>
          </w:tcPr>
          <w:p w14:paraId="5E92105F"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709</w:t>
            </w:r>
          </w:p>
        </w:tc>
        <w:tc>
          <w:tcPr>
            <w:tcW w:w="1320" w:type="dxa"/>
            <w:shd w:val="clear" w:color="auto" w:fill="auto"/>
            <w:tcMar>
              <w:top w:w="100" w:type="dxa"/>
              <w:left w:w="100" w:type="dxa"/>
              <w:bottom w:w="100" w:type="dxa"/>
              <w:right w:w="100" w:type="dxa"/>
            </w:tcMar>
          </w:tcPr>
          <w:p w14:paraId="248AF3D7"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35.35±6.61</w:t>
            </w:r>
          </w:p>
          <w:p w14:paraId="01B94518" w14:textId="77777777" w:rsidR="00143E5E" w:rsidRPr="00327F14" w:rsidRDefault="00143E5E" w:rsidP="00443D6C">
            <w:pPr>
              <w:suppressLineNumbers/>
              <w:spacing w:line="240" w:lineRule="auto"/>
              <w:rPr>
                <w:rFonts w:ascii="Times New Roman" w:eastAsia="Times New Roman" w:hAnsi="Times New Roman" w:cs="Times New Roman"/>
                <w:b/>
                <w:sz w:val="18"/>
                <w:szCs w:val="18"/>
              </w:rPr>
            </w:pPr>
          </w:p>
          <w:p w14:paraId="3B9C4FDC"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526 (74.2%)</w:t>
            </w:r>
          </w:p>
          <w:p w14:paraId="76B06FDB" w14:textId="77777777" w:rsidR="00143E5E" w:rsidRPr="00327F14" w:rsidRDefault="00143E5E" w:rsidP="00443D6C">
            <w:pPr>
              <w:suppressLineNumbers/>
              <w:spacing w:line="240" w:lineRule="auto"/>
              <w:rPr>
                <w:rFonts w:ascii="Times New Roman" w:eastAsia="Times New Roman" w:hAnsi="Times New Roman" w:cs="Times New Roman"/>
                <w:b/>
                <w:sz w:val="18"/>
                <w:szCs w:val="18"/>
              </w:rPr>
            </w:pPr>
          </w:p>
          <w:p w14:paraId="69C01998" w14:textId="77777777" w:rsidR="00143E5E" w:rsidRPr="00327F14" w:rsidRDefault="00143E5E" w:rsidP="00443D6C">
            <w:pPr>
              <w:suppressLineNumbers/>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Occupation/characteristics: </w:t>
            </w:r>
          </w:p>
          <w:p w14:paraId="09A2D1EF"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Working adults, not infected</w:t>
            </w:r>
          </w:p>
        </w:tc>
        <w:tc>
          <w:tcPr>
            <w:tcW w:w="1320" w:type="dxa"/>
            <w:tcMar>
              <w:top w:w="40" w:type="dxa"/>
              <w:left w:w="40" w:type="dxa"/>
              <w:bottom w:w="40" w:type="dxa"/>
              <w:right w:w="40" w:type="dxa"/>
            </w:tcMar>
          </w:tcPr>
          <w:p w14:paraId="465C7F03"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344" w:type="dxa"/>
            <w:tcBorders>
              <w:right w:val="single" w:sz="6" w:space="0" w:color="000000"/>
            </w:tcBorders>
            <w:tcMar>
              <w:top w:w="40" w:type="dxa"/>
              <w:left w:w="40" w:type="dxa"/>
              <w:bottom w:w="40" w:type="dxa"/>
              <w:right w:w="40" w:type="dxa"/>
            </w:tcMar>
          </w:tcPr>
          <w:p w14:paraId="658170FA" w14:textId="77777777" w:rsidR="00143E5E" w:rsidRPr="00327F14" w:rsidRDefault="00143E5E" w:rsidP="00443D6C">
            <w:pPr>
              <w:suppressLineNumbers/>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Income change:</w:t>
            </w:r>
          </w:p>
          <w:p w14:paraId="31D80D53"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Decrease:</w:t>
            </w:r>
            <w:r w:rsidRPr="00327F14">
              <w:rPr>
                <w:rFonts w:ascii="Times New Roman" w:eastAsia="Times New Roman" w:hAnsi="Times New Roman" w:cs="Times New Roman"/>
                <w:sz w:val="18"/>
                <w:szCs w:val="18"/>
              </w:rPr>
              <w:t xml:space="preserve"> 244 (34.4%) </w:t>
            </w:r>
          </w:p>
          <w:p w14:paraId="4883EF36"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No change: </w:t>
            </w:r>
            <w:r w:rsidRPr="00327F14">
              <w:rPr>
                <w:rFonts w:ascii="Times New Roman" w:eastAsia="Times New Roman" w:hAnsi="Times New Roman" w:cs="Times New Roman"/>
                <w:sz w:val="18"/>
                <w:szCs w:val="18"/>
              </w:rPr>
              <w:t>436 (61.5%)</w:t>
            </w:r>
          </w:p>
          <w:p w14:paraId="087CBE17" w14:textId="77777777" w:rsidR="00143E5E" w:rsidRPr="00327F14" w:rsidRDefault="00143E5E" w:rsidP="00443D6C">
            <w:pPr>
              <w:suppressLineNumbers/>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Increase: </w:t>
            </w:r>
            <w:r w:rsidRPr="00327F14">
              <w:rPr>
                <w:rFonts w:ascii="Times New Roman" w:eastAsia="Times New Roman" w:hAnsi="Times New Roman" w:cs="Times New Roman"/>
                <w:sz w:val="18"/>
                <w:szCs w:val="18"/>
              </w:rPr>
              <w:t xml:space="preserve">39 (4.1%) </w:t>
            </w:r>
          </w:p>
          <w:p w14:paraId="3495392B" w14:textId="77777777" w:rsidR="00143E5E" w:rsidRPr="00327F14" w:rsidRDefault="00143E5E" w:rsidP="00443D6C">
            <w:pPr>
              <w:suppressLineNumbers/>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5BBF0508" w14:textId="77777777" w:rsidR="00143E5E" w:rsidRPr="00327F14" w:rsidRDefault="00143E5E" w:rsidP="00443D6C">
            <w:pPr>
              <w:suppressLineNumbers/>
              <w:spacing w:line="240" w:lineRule="auto"/>
              <w:rPr>
                <w:rFonts w:ascii="Times New Roman" w:eastAsia="Times New Roman" w:hAnsi="Times New Roman" w:cs="Times New Roman"/>
                <w:i/>
                <w:sz w:val="18"/>
                <w:szCs w:val="18"/>
              </w:rPr>
            </w:pPr>
          </w:p>
          <w:p w14:paraId="4A30D8A6" w14:textId="77777777" w:rsidR="00143E5E" w:rsidRPr="00327F14" w:rsidRDefault="00143E5E" w:rsidP="00443D6C">
            <w:pPr>
              <w:suppressLineNumbers/>
              <w:spacing w:line="240" w:lineRule="auto"/>
              <w:rPr>
                <w:rFonts w:ascii="Times New Roman" w:eastAsia="Times New Roman" w:hAnsi="Times New Roman" w:cs="Times New Roman"/>
                <w:b/>
                <w:bCs/>
                <w:iCs/>
                <w:sz w:val="18"/>
                <w:szCs w:val="18"/>
              </w:rPr>
            </w:pPr>
            <w:r w:rsidRPr="00327F14">
              <w:rPr>
                <w:rFonts w:ascii="Times New Roman" w:eastAsia="Times New Roman" w:hAnsi="Times New Roman" w:cs="Times New Roman"/>
                <w:b/>
                <w:bCs/>
                <w:iCs/>
                <w:sz w:val="18"/>
                <w:szCs w:val="18"/>
              </w:rPr>
              <w:t>Some degree of worry about unemployment caused by covid-19:</w:t>
            </w:r>
          </w:p>
          <w:p w14:paraId="4EF442DA" w14:textId="77777777" w:rsidR="00143E5E" w:rsidRPr="00327F14" w:rsidRDefault="00143E5E" w:rsidP="00443D6C">
            <w:pPr>
              <w:suppressLineNumbers/>
              <w:spacing w:line="240" w:lineRule="auto"/>
              <w:rPr>
                <w:rFonts w:ascii="Times New Roman" w:eastAsia="Times New Roman" w:hAnsi="Times New Roman" w:cs="Times New Roman"/>
                <w:iCs/>
                <w:sz w:val="18"/>
                <w:szCs w:val="18"/>
                <w:u w:val="single"/>
              </w:rPr>
            </w:pPr>
            <w:r w:rsidRPr="00327F14">
              <w:rPr>
                <w:rFonts w:ascii="Times New Roman" w:eastAsia="Times New Roman" w:hAnsi="Times New Roman" w:cs="Times New Roman"/>
                <w:iCs/>
                <w:sz w:val="18"/>
                <w:szCs w:val="18"/>
                <w:u w:val="single"/>
              </w:rPr>
              <w:t>251(35.5%)</w:t>
            </w:r>
          </w:p>
        </w:tc>
      </w:tr>
    </w:tbl>
    <w:p w14:paraId="4E867A8B" w14:textId="77777777" w:rsidR="00D67D2E" w:rsidRDefault="00D67D2E" w:rsidP="00443D6C">
      <w:pPr>
        <w:suppressLineNumbers/>
      </w:pPr>
    </w:p>
    <w:p w14:paraId="7F466C21" w14:textId="1F0BCDCB" w:rsidR="004725A4" w:rsidRDefault="004725A4" w:rsidP="00443D6C">
      <w:pPr>
        <w:suppressLineNumbers/>
        <w:rPr>
          <w:rFonts w:ascii="Times New Roman" w:eastAsia="Times New Roman" w:hAnsi="Times New Roman" w:cs="Times New Roman"/>
          <w:sz w:val="20"/>
          <w:szCs w:val="20"/>
        </w:rPr>
      </w:pPr>
    </w:p>
    <w:p w14:paraId="22E2AFD4" w14:textId="5C1C5A96" w:rsidR="00D67D2E" w:rsidRDefault="00D67D2E" w:rsidP="00443D6C">
      <w:pPr>
        <w:suppressLineNumbers/>
        <w:rPr>
          <w:rFonts w:ascii="Times New Roman" w:eastAsia="Times New Roman" w:hAnsi="Times New Roman" w:cs="Times New Roman"/>
          <w:sz w:val="20"/>
          <w:szCs w:val="20"/>
        </w:rPr>
      </w:pPr>
    </w:p>
    <w:p w14:paraId="46CC1A43" w14:textId="18495AA4" w:rsidR="00D67D2E" w:rsidRDefault="00D67D2E" w:rsidP="00443D6C">
      <w:pPr>
        <w:suppressLineNumbers/>
        <w:rPr>
          <w:rFonts w:ascii="Times New Roman" w:eastAsia="Times New Roman" w:hAnsi="Times New Roman" w:cs="Times New Roman"/>
          <w:sz w:val="20"/>
          <w:szCs w:val="20"/>
        </w:rPr>
      </w:pPr>
    </w:p>
    <w:p w14:paraId="51270E55" w14:textId="5C97EEE6" w:rsidR="00D67D2E" w:rsidRDefault="00D67D2E" w:rsidP="00443D6C">
      <w:pPr>
        <w:suppressLineNumbers/>
        <w:rPr>
          <w:rFonts w:ascii="Times New Roman" w:eastAsia="Times New Roman" w:hAnsi="Times New Roman" w:cs="Times New Roman"/>
          <w:sz w:val="20"/>
          <w:szCs w:val="20"/>
        </w:rPr>
      </w:pPr>
    </w:p>
    <w:bookmarkEnd w:id="5"/>
    <w:p w14:paraId="4BB4C7BB" w14:textId="2E88514C" w:rsidR="00D67D2E" w:rsidRDefault="00D67D2E" w:rsidP="00443D6C">
      <w:pPr>
        <w:suppressLineNumbers/>
        <w:rPr>
          <w:rFonts w:ascii="Times New Roman" w:eastAsia="Times New Roman" w:hAnsi="Times New Roman" w:cs="Times New Roman"/>
          <w:sz w:val="20"/>
          <w:szCs w:val="20"/>
        </w:rPr>
      </w:pPr>
    </w:p>
    <w:p w14:paraId="3EA389C8" w14:textId="2315978D" w:rsidR="00D67D2E" w:rsidRDefault="00D67D2E" w:rsidP="00443D6C">
      <w:pPr>
        <w:suppressLineNumbers/>
        <w:rPr>
          <w:rFonts w:ascii="Times New Roman" w:eastAsia="Times New Roman" w:hAnsi="Times New Roman" w:cs="Times New Roman"/>
          <w:sz w:val="20"/>
          <w:szCs w:val="20"/>
        </w:rPr>
      </w:pPr>
    </w:p>
    <w:p w14:paraId="0E63C655" w14:textId="60599EA7" w:rsidR="00D67D2E" w:rsidRDefault="00D67D2E" w:rsidP="00443D6C">
      <w:pPr>
        <w:suppressLineNumbers/>
        <w:rPr>
          <w:rFonts w:ascii="Times New Roman" w:eastAsia="Times New Roman" w:hAnsi="Times New Roman" w:cs="Times New Roman"/>
          <w:sz w:val="20"/>
          <w:szCs w:val="20"/>
        </w:rPr>
      </w:pPr>
    </w:p>
    <w:p w14:paraId="6928441B" w14:textId="50426E71" w:rsidR="00D67D2E" w:rsidRDefault="00D67D2E" w:rsidP="00443D6C">
      <w:pPr>
        <w:suppressLineNumbers/>
        <w:rPr>
          <w:rFonts w:ascii="Times New Roman" w:eastAsia="Times New Roman" w:hAnsi="Times New Roman" w:cs="Times New Roman"/>
          <w:sz w:val="20"/>
          <w:szCs w:val="20"/>
        </w:rPr>
      </w:pPr>
    </w:p>
    <w:p w14:paraId="1F93B813" w14:textId="7D1A03A3" w:rsidR="00D67D2E" w:rsidRDefault="00D67D2E" w:rsidP="00443D6C">
      <w:pPr>
        <w:suppressLineNumbers/>
        <w:rPr>
          <w:rFonts w:ascii="Times New Roman" w:eastAsia="Times New Roman" w:hAnsi="Times New Roman" w:cs="Times New Roman"/>
          <w:sz w:val="20"/>
          <w:szCs w:val="20"/>
        </w:rPr>
      </w:pPr>
    </w:p>
    <w:p w14:paraId="6A0A7FB2" w14:textId="34A232F9" w:rsidR="00D67D2E" w:rsidRDefault="00D67D2E" w:rsidP="00443D6C">
      <w:pPr>
        <w:suppressLineNumbers/>
        <w:rPr>
          <w:rFonts w:ascii="Times New Roman" w:eastAsia="Times New Roman" w:hAnsi="Times New Roman" w:cs="Times New Roman"/>
          <w:sz w:val="20"/>
          <w:szCs w:val="20"/>
        </w:rPr>
      </w:pPr>
    </w:p>
    <w:p w14:paraId="4D8A4469" w14:textId="3EF54900" w:rsidR="00D67D2E" w:rsidRDefault="00D67D2E" w:rsidP="00443D6C">
      <w:pPr>
        <w:suppressLineNumbers/>
        <w:rPr>
          <w:rFonts w:ascii="Times New Roman" w:eastAsia="Times New Roman" w:hAnsi="Times New Roman" w:cs="Times New Roman"/>
          <w:sz w:val="20"/>
          <w:szCs w:val="20"/>
        </w:rPr>
      </w:pPr>
    </w:p>
    <w:p w14:paraId="62FE4CB4" w14:textId="289E6A80" w:rsidR="00D67D2E" w:rsidRDefault="00D67D2E" w:rsidP="00443D6C">
      <w:pPr>
        <w:suppressLineNumbers/>
        <w:rPr>
          <w:rFonts w:ascii="Times New Roman" w:eastAsia="Times New Roman" w:hAnsi="Times New Roman" w:cs="Times New Roman"/>
          <w:sz w:val="20"/>
          <w:szCs w:val="20"/>
        </w:rPr>
      </w:pPr>
    </w:p>
    <w:p w14:paraId="606872BC" w14:textId="14DD09AE" w:rsidR="00D67D2E" w:rsidRDefault="00D67D2E" w:rsidP="00443D6C">
      <w:pPr>
        <w:suppressLineNumbers/>
        <w:rPr>
          <w:rFonts w:ascii="Times New Roman" w:eastAsia="Times New Roman" w:hAnsi="Times New Roman" w:cs="Times New Roman"/>
          <w:sz w:val="20"/>
          <w:szCs w:val="20"/>
        </w:rPr>
      </w:pPr>
    </w:p>
    <w:p w14:paraId="7EC91BB8" w14:textId="63867759" w:rsidR="00D67D2E" w:rsidRDefault="00D67D2E" w:rsidP="00443D6C">
      <w:pPr>
        <w:suppressLineNumbers/>
        <w:rPr>
          <w:rFonts w:ascii="Times New Roman" w:eastAsia="Times New Roman" w:hAnsi="Times New Roman" w:cs="Times New Roman"/>
          <w:sz w:val="20"/>
          <w:szCs w:val="20"/>
        </w:rPr>
      </w:pPr>
    </w:p>
    <w:p w14:paraId="389D8D57" w14:textId="77777777" w:rsidR="00D67D2E" w:rsidRDefault="00D67D2E" w:rsidP="00443D6C">
      <w:pPr>
        <w:suppressLineNumbers/>
        <w:rPr>
          <w:rFonts w:ascii="Times New Roman" w:eastAsia="Times New Roman" w:hAnsi="Times New Roman" w:cs="Times New Roman"/>
          <w:sz w:val="20"/>
          <w:szCs w:val="20"/>
        </w:rPr>
      </w:pPr>
    </w:p>
    <w:p w14:paraId="18059F6E" w14:textId="63055CD8" w:rsidR="004725A4" w:rsidRDefault="004725A4" w:rsidP="00443D6C">
      <w:pPr>
        <w:suppressLineNumbers/>
        <w:rPr>
          <w:rFonts w:ascii="Times New Roman" w:eastAsia="Times New Roman" w:hAnsi="Times New Roman" w:cs="Times New Roman"/>
          <w:sz w:val="20"/>
          <w:szCs w:val="20"/>
        </w:rPr>
      </w:pPr>
    </w:p>
    <w:p w14:paraId="58C365A1" w14:textId="77777777" w:rsidR="004725A4" w:rsidRDefault="004725A4" w:rsidP="00443D6C">
      <w:pPr>
        <w:suppressLineNumbers/>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able 4: </w:t>
      </w:r>
      <w:r>
        <w:rPr>
          <w:color w:val="606060"/>
          <w:sz w:val="21"/>
          <w:szCs w:val="21"/>
          <w:shd w:val="clear" w:color="auto" w:fill="FFFFFF"/>
        </w:rPr>
        <w:t>Characteristics of included studies investigating the relationship between COVID-19 and diet</w:t>
      </w:r>
    </w:p>
    <w:p w14:paraId="5B1EB810" w14:textId="77777777" w:rsidR="004725A4" w:rsidRDefault="004725A4" w:rsidP="00443D6C">
      <w:pPr>
        <w:suppressLineNumbers/>
        <w:rPr>
          <w:rFonts w:ascii="Times New Roman" w:eastAsia="Times New Roman" w:hAnsi="Times New Roman" w:cs="Times New Roman"/>
          <w:sz w:val="20"/>
          <w:szCs w:val="20"/>
        </w:rPr>
      </w:pPr>
    </w:p>
    <w:p w14:paraId="44883134" w14:textId="77777777" w:rsidR="004725A4" w:rsidRDefault="004725A4" w:rsidP="00443D6C">
      <w:pPr>
        <w:suppressLineNumbers/>
        <w:rPr>
          <w:rFonts w:ascii="Times New Roman" w:eastAsia="Times New Roman" w:hAnsi="Times New Roman" w:cs="Times New Roman"/>
          <w:sz w:val="20"/>
          <w:szCs w:val="20"/>
        </w:rPr>
      </w:pPr>
    </w:p>
    <w:tbl>
      <w:tblPr>
        <w:tblW w:w="9420" w:type="dxa"/>
        <w:tblInd w:w="1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75"/>
        <w:gridCol w:w="1320"/>
        <w:gridCol w:w="1320"/>
        <w:gridCol w:w="1275"/>
        <w:gridCol w:w="1365"/>
        <w:gridCol w:w="1320"/>
        <w:gridCol w:w="1545"/>
      </w:tblGrid>
      <w:tr w:rsidR="004725A4" w:rsidRPr="00327F14" w14:paraId="4163A583" w14:textId="77777777" w:rsidTr="00EC6594">
        <w:tc>
          <w:tcPr>
            <w:tcW w:w="1275" w:type="dxa"/>
            <w:shd w:val="clear" w:color="auto" w:fill="auto"/>
            <w:tcMar>
              <w:top w:w="100" w:type="dxa"/>
              <w:left w:w="100" w:type="dxa"/>
              <w:bottom w:w="100" w:type="dxa"/>
              <w:right w:w="100" w:type="dxa"/>
            </w:tcMar>
          </w:tcPr>
          <w:p w14:paraId="37D4673E"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tudy ID</w:t>
            </w:r>
          </w:p>
        </w:tc>
        <w:tc>
          <w:tcPr>
            <w:tcW w:w="1320" w:type="dxa"/>
            <w:shd w:val="clear" w:color="auto" w:fill="auto"/>
            <w:tcMar>
              <w:top w:w="100" w:type="dxa"/>
              <w:left w:w="100" w:type="dxa"/>
              <w:bottom w:w="100" w:type="dxa"/>
              <w:right w:w="100" w:type="dxa"/>
            </w:tcMar>
          </w:tcPr>
          <w:p w14:paraId="6A8976B5"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ountry </w:t>
            </w:r>
          </w:p>
        </w:tc>
        <w:tc>
          <w:tcPr>
            <w:tcW w:w="1320" w:type="dxa"/>
            <w:shd w:val="clear" w:color="auto" w:fill="auto"/>
            <w:tcMar>
              <w:top w:w="100" w:type="dxa"/>
              <w:left w:w="100" w:type="dxa"/>
              <w:bottom w:w="100" w:type="dxa"/>
              <w:right w:w="100" w:type="dxa"/>
            </w:tcMar>
          </w:tcPr>
          <w:p w14:paraId="369BFF02"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tudy Type </w:t>
            </w:r>
          </w:p>
        </w:tc>
        <w:tc>
          <w:tcPr>
            <w:tcW w:w="1275" w:type="dxa"/>
            <w:shd w:val="clear" w:color="auto" w:fill="auto"/>
            <w:tcMar>
              <w:top w:w="100" w:type="dxa"/>
              <w:left w:w="100" w:type="dxa"/>
              <w:bottom w:w="100" w:type="dxa"/>
              <w:right w:w="100" w:type="dxa"/>
            </w:tcMar>
          </w:tcPr>
          <w:p w14:paraId="1992AFDE"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ample size</w:t>
            </w:r>
          </w:p>
        </w:tc>
        <w:tc>
          <w:tcPr>
            <w:tcW w:w="1365" w:type="dxa"/>
            <w:shd w:val="clear" w:color="auto" w:fill="auto"/>
            <w:tcMar>
              <w:top w:w="100" w:type="dxa"/>
              <w:left w:w="100" w:type="dxa"/>
              <w:bottom w:w="100" w:type="dxa"/>
              <w:right w:w="100" w:type="dxa"/>
            </w:tcMar>
          </w:tcPr>
          <w:p w14:paraId="2B719DB5"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ample characteristics</w:t>
            </w:r>
          </w:p>
        </w:tc>
        <w:tc>
          <w:tcPr>
            <w:tcW w:w="1320" w:type="dxa"/>
            <w:shd w:val="clear" w:color="auto" w:fill="auto"/>
            <w:tcMar>
              <w:top w:w="100" w:type="dxa"/>
              <w:left w:w="100" w:type="dxa"/>
              <w:bottom w:w="100" w:type="dxa"/>
              <w:right w:w="100" w:type="dxa"/>
            </w:tcMar>
          </w:tcPr>
          <w:p w14:paraId="40BBFC39"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Assessment Tool </w:t>
            </w:r>
          </w:p>
        </w:tc>
        <w:tc>
          <w:tcPr>
            <w:tcW w:w="1545" w:type="dxa"/>
            <w:shd w:val="clear" w:color="auto" w:fill="auto"/>
            <w:tcMar>
              <w:top w:w="100" w:type="dxa"/>
              <w:left w:w="100" w:type="dxa"/>
              <w:bottom w:w="100" w:type="dxa"/>
              <w:right w:w="100" w:type="dxa"/>
            </w:tcMar>
          </w:tcPr>
          <w:p w14:paraId="06C7FDE3"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Outcome</w:t>
            </w:r>
          </w:p>
        </w:tc>
      </w:tr>
      <w:tr w:rsidR="004725A4" w:rsidRPr="00327F14" w14:paraId="354B721B" w14:textId="77777777" w:rsidTr="00EC6594">
        <w:tc>
          <w:tcPr>
            <w:tcW w:w="1275" w:type="dxa"/>
            <w:shd w:val="clear" w:color="auto" w:fill="auto"/>
            <w:tcMar>
              <w:top w:w="100" w:type="dxa"/>
              <w:left w:w="100" w:type="dxa"/>
              <w:bottom w:w="100" w:type="dxa"/>
              <w:right w:w="100" w:type="dxa"/>
            </w:tcMar>
          </w:tcPr>
          <w:p w14:paraId="26D16756" w14:textId="241BEA2A" w:rsidR="004725A4" w:rsidRPr="00327F14" w:rsidRDefault="004725A4" w:rsidP="00EC6594">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Alhusseini</w:t>
            </w:r>
            <w:proofErr w:type="spellEnd"/>
            <w:r w:rsidRPr="00327F14">
              <w:rPr>
                <w:rFonts w:ascii="Times New Roman" w:eastAsia="Times New Roman" w:hAnsi="Times New Roman" w:cs="Times New Roman"/>
                <w:sz w:val="18"/>
                <w:szCs w:val="18"/>
              </w:rPr>
              <w:t xml:space="preserve"> and </w:t>
            </w:r>
            <w:proofErr w:type="spellStart"/>
            <w:r w:rsidRPr="00327F14">
              <w:rPr>
                <w:rFonts w:ascii="Times New Roman" w:eastAsia="Times New Roman" w:hAnsi="Times New Roman" w:cs="Times New Roman"/>
                <w:sz w:val="18"/>
                <w:szCs w:val="18"/>
              </w:rPr>
              <w:t>Alqahtani</w:t>
            </w:r>
            <w:proofErr w:type="spellEnd"/>
            <w:r w:rsidRPr="00327F14">
              <w:rPr>
                <w:rFonts w:ascii="Times New Roman" w:eastAsia="Times New Roman" w:hAnsi="Times New Roman" w:cs="Times New Roman"/>
                <w:sz w:val="18"/>
                <w:szCs w:val="18"/>
              </w:rPr>
              <w:t>, 2020</w:t>
            </w:r>
            <w:r w:rsidR="00FE22B1" w:rsidRPr="00327F14">
              <w:rPr>
                <w:rFonts w:ascii="Times New Roman" w:eastAsia="Times New Roman" w:hAnsi="Times New Roman" w:cs="Times New Roman"/>
                <w:sz w:val="18"/>
                <w:szCs w:val="18"/>
              </w:rPr>
              <w:t xml:space="preserve"> </w:t>
            </w:r>
            <w:r w:rsidR="002A5E14"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4081/JPHR.2020.1868","PMID":"33024727","abstract":"Background: COVID-19 virus has been reported as a pandemic in March 2020 by the WHO. Having a balanced and healthy diet routine can help boost the immune system, which is essential in fighting viruses. Public Health officials enforced lockdown for residents resulting in dietary habits change to combat sudden changes. Design and Methods: A cross-sectional study was conducted through an online survey to describe the impact of the COVID-19 pandemic on the eating habits, quality and quantity of food intake among adults in Saudi Arabia. SPSS version 24 was used to analyze the data. Comparison between general dietary habits before and during COVID-19 for ordinal variables was performed by Wilcoxon Signed Rank test, while McNemar test was performed for nominal variables. The paired samples t-test was used to compare the total scores for food quality and quantity before and during COVID-19 periods. Results: 2706 adults residing in Riyadh completed the survey. The majority (85.6%) of the respondents reported eating homecooked meals on a daily basis during COVID-19 as compared to 35.6% before (p&lt;0.001). The mean score for the quality of food intake was slightly higher (p=0.002) before the COVID-19 period (16.46±2.84) as compared to the during period (16.39±2.79). The quantity of food mean score was higher (p&lt;0.001) during the COVID-19 period (15.70±2.66) as compared to the before period (14.62±2.71). Conclusion: Dietary habits have changed significantly during the COVID-19 pandemic among Riyadh residents. Although some good habits increased, the quality and the quantity of the food was compromised. Public Health officials must focus on increased awareness on healthy eating during pandemics to avoid negative consequences. Future research is recommended to better understand the change in dietary habits during pandemics using a detailed food frequency questionnaire.","author":[{"dropping-particle":"","family":"Alhusseini","given":"Noara","non-dropping-particle":"","parse-names":false,"suffix":""},{"dropping-particle":"","family":"Alqahtani","given":"Abdulrahman","non-dropping-particle":"","parse-names":false,"suffix":""}],"container-title":"Journal of Public Health Research","id":"ITEM-1","issue":"3","issued":{"date-parts":[["2020"]]},"page":"354-360","publisher":"PAGEPress","title":"COVID-19 pandemic's impact on eating habits in Saudi Arabia","type":"article-journal","volume":"9"},"uris":["http://www.mendeley.com/documents/?uuid=17a77889-ebcd-4e15-a6e5-ff8d5a22e379"]}],"mendeley":{"formattedCitation":"(80)","plainTextFormattedCitation":"(80)","previouslyFormattedCitation":"(80)"},"properties":{"noteIndex":0},"schema":"https://github.com/citation-style-language/schema/raw/master/csl-citation.json"}</w:instrText>
            </w:r>
            <w:r w:rsidR="002A5E14"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80)</w:t>
            </w:r>
            <w:r w:rsidR="002A5E14"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4A76126D"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audi Arabia </w:t>
            </w:r>
          </w:p>
        </w:tc>
        <w:tc>
          <w:tcPr>
            <w:tcW w:w="1320" w:type="dxa"/>
            <w:shd w:val="clear" w:color="auto" w:fill="auto"/>
            <w:tcMar>
              <w:top w:w="100" w:type="dxa"/>
              <w:left w:w="100" w:type="dxa"/>
              <w:bottom w:w="100" w:type="dxa"/>
              <w:right w:w="100" w:type="dxa"/>
            </w:tcMar>
          </w:tcPr>
          <w:p w14:paraId="2EADC4AD"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 observational</w:t>
            </w:r>
          </w:p>
        </w:tc>
        <w:tc>
          <w:tcPr>
            <w:tcW w:w="1275" w:type="dxa"/>
            <w:shd w:val="clear" w:color="auto" w:fill="auto"/>
            <w:tcMar>
              <w:top w:w="100" w:type="dxa"/>
              <w:left w:w="100" w:type="dxa"/>
              <w:bottom w:w="100" w:type="dxa"/>
              <w:right w:w="100" w:type="dxa"/>
            </w:tcMar>
          </w:tcPr>
          <w:p w14:paraId="5B5EFBF6"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706</w:t>
            </w:r>
          </w:p>
        </w:tc>
        <w:tc>
          <w:tcPr>
            <w:tcW w:w="1365" w:type="dxa"/>
            <w:shd w:val="clear" w:color="auto" w:fill="auto"/>
            <w:tcMar>
              <w:top w:w="100" w:type="dxa"/>
              <w:left w:w="100" w:type="dxa"/>
              <w:bottom w:w="100" w:type="dxa"/>
              <w:right w:w="100" w:type="dxa"/>
            </w:tcMar>
          </w:tcPr>
          <w:p w14:paraId="65F4E169"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18+</w:t>
            </w:r>
          </w:p>
          <w:p w14:paraId="7E785933" w14:textId="77777777" w:rsidR="004725A4" w:rsidRPr="00327F14" w:rsidRDefault="004725A4" w:rsidP="00EC6594">
            <w:pPr>
              <w:spacing w:line="240" w:lineRule="auto"/>
              <w:rPr>
                <w:rFonts w:ascii="Times New Roman" w:eastAsia="Times New Roman" w:hAnsi="Times New Roman" w:cs="Times New Roman"/>
                <w:sz w:val="18"/>
                <w:szCs w:val="18"/>
              </w:rPr>
            </w:pPr>
          </w:p>
          <w:p w14:paraId="6A02F47C"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1466 (54.2%)</w:t>
            </w:r>
          </w:p>
          <w:p w14:paraId="0E6A15BD" w14:textId="77777777" w:rsidR="004725A4" w:rsidRPr="00327F14" w:rsidRDefault="004725A4" w:rsidP="00EC6594">
            <w:pPr>
              <w:spacing w:line="240" w:lineRule="auto"/>
              <w:rPr>
                <w:rFonts w:ascii="Times New Roman" w:eastAsia="Times New Roman" w:hAnsi="Times New Roman" w:cs="Times New Roman"/>
                <w:sz w:val="18"/>
                <w:szCs w:val="18"/>
              </w:rPr>
            </w:pPr>
          </w:p>
          <w:p w14:paraId="16D09B3A" w14:textId="77777777" w:rsidR="004725A4" w:rsidRPr="00327F14" w:rsidRDefault="004725A4" w:rsidP="00EC6594">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Occupation/characteristic: </w:t>
            </w:r>
          </w:p>
          <w:p w14:paraId="5BDFAFF3"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General population</w:t>
            </w:r>
          </w:p>
        </w:tc>
        <w:tc>
          <w:tcPr>
            <w:tcW w:w="1320" w:type="dxa"/>
            <w:shd w:val="clear" w:color="auto" w:fill="auto"/>
            <w:tcMar>
              <w:top w:w="100" w:type="dxa"/>
              <w:left w:w="100" w:type="dxa"/>
              <w:bottom w:w="100" w:type="dxa"/>
              <w:right w:w="100" w:type="dxa"/>
            </w:tcMar>
          </w:tcPr>
          <w:p w14:paraId="2F6DD9BD"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Dietary habit questionnaire </w:t>
            </w:r>
          </w:p>
        </w:tc>
        <w:tc>
          <w:tcPr>
            <w:tcW w:w="1545" w:type="dxa"/>
            <w:shd w:val="clear" w:color="auto" w:fill="auto"/>
            <w:tcMar>
              <w:top w:w="100" w:type="dxa"/>
              <w:left w:w="100" w:type="dxa"/>
              <w:bottom w:w="100" w:type="dxa"/>
              <w:right w:w="100" w:type="dxa"/>
            </w:tcMar>
          </w:tcPr>
          <w:p w14:paraId="2447070C" w14:textId="77777777" w:rsidR="004725A4" w:rsidRPr="00327F14" w:rsidRDefault="004725A4" w:rsidP="00EC6594">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 xml:space="preserve">Increase in healthy food rating </w:t>
            </w:r>
            <w:r w:rsidRPr="00327F14">
              <w:rPr>
                <w:rFonts w:ascii="Times New Roman" w:eastAsia="Times New Roman" w:hAnsi="Times New Roman" w:cs="Times New Roman"/>
                <w:i/>
                <w:sz w:val="18"/>
                <w:szCs w:val="18"/>
              </w:rPr>
              <w:t>(p&lt;0.05.)</w:t>
            </w:r>
          </w:p>
          <w:p w14:paraId="53E6139A" w14:textId="77777777" w:rsidR="004725A4" w:rsidRPr="00327F14" w:rsidRDefault="004725A4" w:rsidP="00EC6594">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Increased consumption of home cooked meals (</w:t>
            </w:r>
            <w:r w:rsidRPr="00327F14">
              <w:rPr>
                <w:rFonts w:ascii="Times New Roman" w:eastAsia="Times New Roman" w:hAnsi="Times New Roman" w:cs="Times New Roman"/>
                <w:i/>
                <w:sz w:val="18"/>
                <w:szCs w:val="18"/>
              </w:rPr>
              <w:t>p&lt;0.001).</w:t>
            </w:r>
          </w:p>
          <w:p w14:paraId="3C8AD649" w14:textId="77777777" w:rsidR="004725A4" w:rsidRPr="00327F14" w:rsidRDefault="004725A4" w:rsidP="00EC6594">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rPr>
              <w:t>Increased quantity of food consumption (</w:t>
            </w:r>
            <w:r w:rsidRPr="00327F14">
              <w:rPr>
                <w:rFonts w:ascii="Times New Roman" w:eastAsia="Times New Roman" w:hAnsi="Times New Roman" w:cs="Times New Roman"/>
                <w:i/>
                <w:sz w:val="18"/>
                <w:szCs w:val="18"/>
              </w:rPr>
              <w:t>p&lt;0.001)</w:t>
            </w:r>
          </w:p>
        </w:tc>
      </w:tr>
      <w:tr w:rsidR="004725A4" w:rsidRPr="00327F14" w14:paraId="15EF8FF9" w14:textId="77777777" w:rsidTr="00EC6594">
        <w:trPr>
          <w:trHeight w:val="3354"/>
        </w:trPr>
        <w:tc>
          <w:tcPr>
            <w:tcW w:w="1275" w:type="dxa"/>
            <w:shd w:val="clear" w:color="auto" w:fill="auto"/>
            <w:tcMar>
              <w:top w:w="100" w:type="dxa"/>
              <w:left w:w="100" w:type="dxa"/>
              <w:bottom w:w="100" w:type="dxa"/>
              <w:right w:w="100" w:type="dxa"/>
            </w:tcMar>
          </w:tcPr>
          <w:p w14:paraId="2A654981" w14:textId="7274BC2F"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Robinson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002A5E14"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16/J.APPET.2020.104853","PMID":"33038479","abstract":"Eating, physical activity and other weight-related lifestyle behaviors may have been impacted by the COVID-19 crisis and people with obesity may be disproportionately affected. We examined weight-related behaviors and weight management barriers among UK adults during the COVID-19 social lockdown. During April–May of the 2020 COVID-19 social lockdown, UK adults (N = 2002) completed an online survey including measures relating to physical activity, diet quality, overeating and how mental/physical health had been affected by lockdown. Participants also reported on perceived changes in weight-related behaviors and whether they had experienced barriers to weight management, compared to before the lockdown. A large number of participants reported negative changes in eating and physical activity behavior (e.g. 56% reported snacking more frequently) and experiencing barriers to weight management (e.g. problems with motivation and control around food) compared to before lockdown. These trends were particularly pronounced among participants with higher BMI. During lockdown, higher BMI was associated with lower levels of physical activity and diet quality, and a greater reported frequency of overeating. Reporting a decline in mental health because of the COVID-19 crisis was not associated with higher BMI, but was predictive of greater overeating and lower physical activity in lockdown. The COVID-19 crisis may have had a disproportionately large and negative influence on weight-related behaviors among adults with higher BMI.","author":[{"dropping-particle":"","family":"Robinson","given":"Eric","non-dropping-particle":"","parse-names":false,"suffix":""},{"dropping-particle":"","family":"Boyland","given":"Emma","non-dropping-particle":"","parse-names":false,"suffix":""},{"dropping-particle":"","family":"Chisholm","given":"Anna","non-dropping-particle":"","parse-names":false,"suffix":""},{"dropping-particle":"","family":"Harrold","given":"Joanne","non-dropping-particle":"","parse-names":false,"suffix":""},{"dropping-particle":"","family":"Maloney","given":"Niamh G.","non-dropping-particle":"","parse-names":false,"suffix":""},{"dropping-particle":"","family":"Marty","given":"Lucile","non-dropping-particle":"","parse-names":false,"suffix":""},{"dropping-particle":"","family":"Mead","given":"Bethan R.","non-dropping-particle":"","parse-names":false,"suffix":""},{"dropping-particle":"","family":"Noonan","given":"Rob","non-dropping-particle":"","parse-names":false,"suffix":""},{"dropping-particle":"","family":"Hardman","given":"Charlotte A.","non-dropping-particle":"","parse-names":false,"suffix":""}],"container-title":"Appetite","id":"ITEM-1","issued":{"date-parts":[["2021","1","1"]]},"page":"104853","publisher":"Elsevier","title":"Obesity, eating behavior and physical activity during COVID-19 lockdown: A study of UK adults","type":"article-journal","volume":"156"},"uris":["http://www.mendeley.com/documents/?uuid=d63c897f-bf81-34e1-8541-623dbd18719a"]}],"mendeley":{"formattedCitation":"(81)","plainTextFormattedCitation":"(81)","previouslyFormattedCitation":"(81)"},"properties":{"noteIndex":0},"schema":"https://github.com/citation-style-language/schema/raw/master/csl-citation.json"}</w:instrText>
            </w:r>
            <w:r w:rsidR="002A5E14"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81)</w:t>
            </w:r>
            <w:r w:rsidR="002A5E14"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0AC1AF96"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K</w:t>
            </w:r>
          </w:p>
        </w:tc>
        <w:tc>
          <w:tcPr>
            <w:tcW w:w="1320" w:type="dxa"/>
            <w:shd w:val="clear" w:color="auto" w:fill="auto"/>
            <w:tcMar>
              <w:top w:w="100" w:type="dxa"/>
              <w:left w:w="100" w:type="dxa"/>
              <w:bottom w:w="100" w:type="dxa"/>
              <w:right w:w="100" w:type="dxa"/>
            </w:tcMar>
          </w:tcPr>
          <w:p w14:paraId="4379B92D"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ross sectional </w:t>
            </w:r>
          </w:p>
        </w:tc>
        <w:tc>
          <w:tcPr>
            <w:tcW w:w="1275" w:type="dxa"/>
            <w:shd w:val="clear" w:color="auto" w:fill="auto"/>
            <w:tcMar>
              <w:top w:w="100" w:type="dxa"/>
              <w:left w:w="100" w:type="dxa"/>
              <w:bottom w:w="100" w:type="dxa"/>
              <w:right w:w="100" w:type="dxa"/>
            </w:tcMar>
          </w:tcPr>
          <w:p w14:paraId="2FC1C937"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002</w:t>
            </w:r>
          </w:p>
        </w:tc>
        <w:tc>
          <w:tcPr>
            <w:tcW w:w="1365" w:type="dxa"/>
            <w:shd w:val="clear" w:color="auto" w:fill="auto"/>
            <w:tcMar>
              <w:top w:w="100" w:type="dxa"/>
              <w:left w:w="100" w:type="dxa"/>
              <w:bottom w:w="100" w:type="dxa"/>
              <w:right w:w="100" w:type="dxa"/>
            </w:tcMar>
          </w:tcPr>
          <w:p w14:paraId="385122F7"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34.74 ±12.3</w:t>
            </w:r>
          </w:p>
          <w:p w14:paraId="1BB72B5C" w14:textId="77777777" w:rsidR="004725A4" w:rsidRPr="00327F14" w:rsidRDefault="004725A4" w:rsidP="00EC6594">
            <w:pPr>
              <w:spacing w:line="240" w:lineRule="auto"/>
              <w:rPr>
                <w:rFonts w:ascii="Times New Roman" w:eastAsia="Times New Roman" w:hAnsi="Times New Roman" w:cs="Times New Roman"/>
                <w:sz w:val="18"/>
                <w:szCs w:val="18"/>
              </w:rPr>
            </w:pPr>
          </w:p>
          <w:p w14:paraId="5D0722CA"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1236 (62%)</w:t>
            </w:r>
          </w:p>
          <w:p w14:paraId="75CE8C53" w14:textId="77777777" w:rsidR="004725A4" w:rsidRPr="00327F14" w:rsidRDefault="004725A4" w:rsidP="00EC6594">
            <w:pPr>
              <w:spacing w:line="240" w:lineRule="auto"/>
              <w:rPr>
                <w:rFonts w:ascii="Times New Roman" w:eastAsia="Times New Roman" w:hAnsi="Times New Roman" w:cs="Times New Roman"/>
                <w:sz w:val="18"/>
                <w:szCs w:val="18"/>
              </w:rPr>
            </w:pPr>
          </w:p>
          <w:p w14:paraId="0FEA5067"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General population</w:t>
            </w:r>
          </w:p>
        </w:tc>
        <w:tc>
          <w:tcPr>
            <w:tcW w:w="1320" w:type="dxa"/>
            <w:shd w:val="clear" w:color="auto" w:fill="auto"/>
            <w:tcMar>
              <w:top w:w="100" w:type="dxa"/>
              <w:left w:w="100" w:type="dxa"/>
              <w:bottom w:w="100" w:type="dxa"/>
              <w:right w:w="100" w:type="dxa"/>
            </w:tcMar>
          </w:tcPr>
          <w:p w14:paraId="2B1B49D3"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hort 13 item food frequency questionnaire (SFFQ)</w:t>
            </w:r>
          </w:p>
        </w:tc>
        <w:tc>
          <w:tcPr>
            <w:tcW w:w="1545" w:type="dxa"/>
            <w:shd w:val="clear" w:color="auto" w:fill="auto"/>
            <w:tcMar>
              <w:top w:w="100" w:type="dxa"/>
              <w:left w:w="100" w:type="dxa"/>
              <w:bottom w:w="100" w:type="dxa"/>
              <w:right w:w="100" w:type="dxa"/>
            </w:tcMar>
          </w:tcPr>
          <w:p w14:paraId="50EBE54A"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Diet during COVID relative to baseline</w:t>
            </w:r>
            <w:r w:rsidRPr="00327F14">
              <w:rPr>
                <w:rFonts w:ascii="Times New Roman" w:eastAsia="Times New Roman" w:hAnsi="Times New Roman" w:cs="Times New Roman"/>
                <w:sz w:val="18"/>
                <w:szCs w:val="18"/>
              </w:rPr>
              <w:t>:</w:t>
            </w:r>
          </w:p>
          <w:p w14:paraId="04C82639" w14:textId="77777777" w:rsidR="004725A4" w:rsidRPr="00327F14" w:rsidRDefault="004725A4" w:rsidP="00EC6594">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 xml:space="preserve">Better: </w:t>
            </w:r>
            <w:r w:rsidRPr="00327F14">
              <w:rPr>
                <w:rFonts w:ascii="Times New Roman" w:eastAsia="Times New Roman" w:hAnsi="Times New Roman" w:cs="Times New Roman"/>
                <w:sz w:val="18"/>
                <w:szCs w:val="18"/>
              </w:rPr>
              <w:t>694 (35%)</w:t>
            </w:r>
          </w:p>
          <w:p w14:paraId="0D6F001F" w14:textId="77777777" w:rsidR="004725A4" w:rsidRPr="00327F14" w:rsidRDefault="004725A4" w:rsidP="00EC6594">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 xml:space="preserve">Same: </w:t>
            </w:r>
            <w:r w:rsidRPr="00327F14">
              <w:rPr>
                <w:rFonts w:ascii="Times New Roman" w:eastAsia="Times New Roman" w:hAnsi="Times New Roman" w:cs="Times New Roman"/>
                <w:sz w:val="18"/>
                <w:szCs w:val="18"/>
              </w:rPr>
              <w:t xml:space="preserve"> 620 (31%)</w:t>
            </w:r>
          </w:p>
          <w:p w14:paraId="76646D91"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Worse:</w:t>
            </w:r>
            <w:r w:rsidRPr="00327F14">
              <w:rPr>
                <w:rFonts w:ascii="Times New Roman" w:eastAsia="Times New Roman" w:hAnsi="Times New Roman" w:cs="Times New Roman"/>
                <w:sz w:val="18"/>
                <w:szCs w:val="18"/>
              </w:rPr>
              <w:t xml:space="preserve"> 688 (35%)</w:t>
            </w:r>
          </w:p>
          <w:p w14:paraId="05CC3862"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56% reported snacking more frequently</w:t>
            </w:r>
          </w:p>
          <w:p w14:paraId="069BBFE0" w14:textId="77777777" w:rsidR="004725A4" w:rsidRPr="00327F14" w:rsidRDefault="004725A4" w:rsidP="00EC6594">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201CB7AA" w14:textId="77777777" w:rsidR="004725A4" w:rsidRPr="00327F14" w:rsidRDefault="004725A4" w:rsidP="00EC6594">
            <w:pPr>
              <w:spacing w:line="240" w:lineRule="auto"/>
              <w:rPr>
                <w:rFonts w:ascii="Times New Roman" w:eastAsia="Times New Roman" w:hAnsi="Times New Roman" w:cs="Times New Roman"/>
                <w:i/>
                <w:sz w:val="18"/>
                <w:szCs w:val="18"/>
              </w:rPr>
            </w:pPr>
          </w:p>
          <w:p w14:paraId="08BEAC95" w14:textId="77777777" w:rsidR="004725A4" w:rsidRPr="00327F14" w:rsidRDefault="004725A4" w:rsidP="00EC6594">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Having a higher BMI was independently associated with lower diet quality (p&lt;0.01)</w:t>
            </w:r>
          </w:p>
        </w:tc>
      </w:tr>
      <w:tr w:rsidR="00143E5E" w:rsidRPr="00327F14" w14:paraId="16FDDB45" w14:textId="77777777" w:rsidTr="00143E5E">
        <w:trPr>
          <w:trHeight w:val="2680"/>
        </w:trPr>
        <w:tc>
          <w:tcPr>
            <w:tcW w:w="1275" w:type="dxa"/>
            <w:shd w:val="clear" w:color="auto" w:fill="auto"/>
            <w:tcMar>
              <w:top w:w="100" w:type="dxa"/>
              <w:left w:w="100" w:type="dxa"/>
              <w:bottom w:w="100" w:type="dxa"/>
              <w:right w:w="100" w:type="dxa"/>
            </w:tcMar>
          </w:tcPr>
          <w:p w14:paraId="251C2269" w14:textId="3C8EC3DE"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Buckland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16/J.APPET.2020.105017","ISSN":"1095-8304","PMID":"33161044","abstract":"Emerging evidence indicates that for some people, the COVID-19 lockdowns are a time of high risk for increased food intake. A clearer understanding of which individuals are most at risk of over-eating during the lockdown period is needed to inform interventions that promote healthy diets and prevent weight gain during lockdowns. An online survey collected during the COVID-19 lockdown (total n = 875; analysed n = 588; 33.4 ± 12.6 years; 82% UK-based; mostly white, educated, and not home schooling) investigated reported changes to the amount consumed and changes to intake of high energy dense (HED) sweet and savoury foods. The study also assessed which eating behaviour traits predicted a reported increase of HED sweet and savoury foods and tested whether coping responses moderated this relationship. Results showed that 48% of participants reported increased food intake in response to the COVID-19 lockdown. There was large individual variability in reported changes and lower craving control was the strongest predictor of increased HED sweet and savoury food intake. Low cognitive restraint also predicted greater increases in HED sweet snacks and HED savoury meal foods. Food responsiveness, enjoyment of food, emotional undereating, emotional overeating and satiety responsiveness were not significant predictors of changes to HED sweet and savoury food intake. High scores on acceptance coping responses attenuated the conditional effects of craving control on HED sweet snack intake. Consistent with previous findings, the current research suggests that low craving control is a risk factor for increased snack food intake during lockdown and may therefore represent a target for intervention.","author":[{"dropping-particle":"","family":"NJ","given":"Buckland","non-dropping-particle":"","parse-names":false,"suffix":""},{"dropping-particle":"","family":"LF","given":"Swinnerton","non-dropping-particle":"","parse-names":false,"suffix":""},{"dropping-particle":"","family":"K","given":"Ng","non-dropping-particle":"","parse-names":false,"suffix":""},{"dropping-particle":"","family":"M","given":"Price","non-dropping-particle":"","parse-names":false,"suffix":""},{"dropping-particle":"","family":"LL","given":"Wilkinson","non-dropping-particle":"","parse-names":false,"suffix":""},{"dropping-particle":"","family":"A","given":"Myers","non-dropping-particle":"","parse-names":false,"suffix":""},{"dropping-particle":"","family":"M","given":"Dalton","non-dropping-particle":"","parse-names":false,"suffix":""}],"container-title":"Appetite","id":"ITEM-1","issued":{"date-parts":[["2021","3","1"]]},"publisher":"Appetite","title":"Susceptibility to increased high energy dense sweet and savoury food intake in response to the COVID-19 lockdown: The role of craving control and acceptance coping strategies","type":"article-journal","volume":"158"},"uris":["http://www.mendeley.com/documents/?uuid=bd31c0af-fc53-31e5-8663-d6962b12c880"]}],"mendeley":{"formattedCitation":"(65)","plainTextFormattedCitation":"(65)","previouslyFormattedCitation":"(65)"},"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5)</w:t>
            </w:r>
            <w:r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4360DA41" w14:textId="011274AE"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K</w:t>
            </w:r>
          </w:p>
        </w:tc>
        <w:tc>
          <w:tcPr>
            <w:tcW w:w="1320" w:type="dxa"/>
            <w:shd w:val="clear" w:color="auto" w:fill="auto"/>
            <w:tcMar>
              <w:top w:w="100" w:type="dxa"/>
              <w:left w:w="100" w:type="dxa"/>
              <w:bottom w:w="100" w:type="dxa"/>
              <w:right w:w="100" w:type="dxa"/>
            </w:tcMar>
          </w:tcPr>
          <w:p w14:paraId="75A1CDB8" w14:textId="3C12ECEF"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ross sectional </w:t>
            </w:r>
          </w:p>
        </w:tc>
        <w:tc>
          <w:tcPr>
            <w:tcW w:w="1275" w:type="dxa"/>
            <w:shd w:val="clear" w:color="auto" w:fill="auto"/>
            <w:tcMar>
              <w:top w:w="100" w:type="dxa"/>
              <w:left w:w="100" w:type="dxa"/>
              <w:bottom w:w="100" w:type="dxa"/>
              <w:right w:w="100" w:type="dxa"/>
            </w:tcMar>
          </w:tcPr>
          <w:p w14:paraId="5B5E1171" w14:textId="3D186FBB"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588</w:t>
            </w:r>
          </w:p>
        </w:tc>
        <w:tc>
          <w:tcPr>
            <w:tcW w:w="1365" w:type="dxa"/>
            <w:shd w:val="clear" w:color="auto" w:fill="auto"/>
            <w:tcMar>
              <w:top w:w="100" w:type="dxa"/>
              <w:left w:w="100" w:type="dxa"/>
              <w:bottom w:w="100" w:type="dxa"/>
              <w:right w:w="100" w:type="dxa"/>
            </w:tcMar>
          </w:tcPr>
          <w:p w14:paraId="6D83353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33.4±12.6</w:t>
            </w:r>
          </w:p>
          <w:p w14:paraId="5D9E8355" w14:textId="77777777" w:rsidR="00143E5E" w:rsidRPr="00327F14" w:rsidRDefault="00143E5E" w:rsidP="00143E5E">
            <w:pPr>
              <w:spacing w:line="240" w:lineRule="auto"/>
              <w:rPr>
                <w:rFonts w:ascii="Times New Roman" w:eastAsia="Times New Roman" w:hAnsi="Times New Roman" w:cs="Times New Roman"/>
                <w:sz w:val="18"/>
                <w:szCs w:val="18"/>
              </w:rPr>
            </w:pPr>
          </w:p>
          <w:p w14:paraId="25213EC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 xml:space="preserve">403 (69%) </w:t>
            </w:r>
          </w:p>
          <w:p w14:paraId="07732008" w14:textId="77777777" w:rsidR="00143E5E" w:rsidRPr="00327F14" w:rsidRDefault="00143E5E" w:rsidP="00143E5E">
            <w:pPr>
              <w:spacing w:line="240" w:lineRule="auto"/>
              <w:rPr>
                <w:rFonts w:ascii="Times New Roman" w:eastAsia="Times New Roman" w:hAnsi="Times New Roman" w:cs="Times New Roman"/>
                <w:sz w:val="18"/>
                <w:szCs w:val="18"/>
              </w:rPr>
            </w:pPr>
          </w:p>
          <w:p w14:paraId="42CFF0CB" w14:textId="66A09969"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General population </w:t>
            </w:r>
          </w:p>
        </w:tc>
        <w:tc>
          <w:tcPr>
            <w:tcW w:w="1320" w:type="dxa"/>
            <w:shd w:val="clear" w:color="auto" w:fill="auto"/>
            <w:tcMar>
              <w:top w:w="100" w:type="dxa"/>
              <w:left w:w="100" w:type="dxa"/>
              <w:bottom w:w="100" w:type="dxa"/>
              <w:right w:w="100" w:type="dxa"/>
            </w:tcMar>
          </w:tcPr>
          <w:p w14:paraId="3E55864B" w14:textId="3A2A4E6D"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Questionnaire </w:t>
            </w:r>
          </w:p>
        </w:tc>
        <w:tc>
          <w:tcPr>
            <w:tcW w:w="1545" w:type="dxa"/>
            <w:shd w:val="clear" w:color="auto" w:fill="auto"/>
            <w:tcMar>
              <w:top w:w="100" w:type="dxa"/>
              <w:left w:w="100" w:type="dxa"/>
              <w:bottom w:w="100" w:type="dxa"/>
              <w:right w:w="100" w:type="dxa"/>
            </w:tcMar>
          </w:tcPr>
          <w:p w14:paraId="040F7A0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Increased food consumption: </w:t>
            </w:r>
            <w:r w:rsidRPr="00327F14">
              <w:rPr>
                <w:rFonts w:ascii="Times New Roman" w:eastAsia="Times New Roman" w:hAnsi="Times New Roman" w:cs="Times New Roman"/>
                <w:sz w:val="18"/>
                <w:szCs w:val="18"/>
              </w:rPr>
              <w:t>268 (48%)</w:t>
            </w:r>
          </w:p>
          <w:p w14:paraId="60C9FF0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reased meal amount:</w:t>
            </w:r>
            <w:r w:rsidRPr="00327F14">
              <w:rPr>
                <w:rFonts w:ascii="Times New Roman" w:eastAsia="Times New Roman" w:hAnsi="Times New Roman" w:cs="Times New Roman"/>
                <w:sz w:val="18"/>
                <w:szCs w:val="18"/>
              </w:rPr>
              <w:t xml:space="preserve"> 173 (31%)</w:t>
            </w:r>
          </w:p>
          <w:p w14:paraId="720DD052" w14:textId="4049226E"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i/>
                <w:sz w:val="18"/>
                <w:szCs w:val="18"/>
              </w:rPr>
              <w:t>P-values NR</w:t>
            </w:r>
          </w:p>
        </w:tc>
      </w:tr>
      <w:tr w:rsidR="00143E5E" w:rsidRPr="00327F14" w14:paraId="364F2EC4" w14:textId="77777777" w:rsidTr="00EC6594">
        <w:trPr>
          <w:trHeight w:val="3075"/>
        </w:trPr>
        <w:tc>
          <w:tcPr>
            <w:tcW w:w="1275" w:type="dxa"/>
            <w:shd w:val="clear" w:color="auto" w:fill="auto"/>
            <w:tcMar>
              <w:top w:w="100" w:type="dxa"/>
              <w:left w:w="100" w:type="dxa"/>
              <w:bottom w:w="100" w:type="dxa"/>
              <w:right w:w="100" w:type="dxa"/>
            </w:tcMar>
          </w:tcPr>
          <w:p w14:paraId="2272EDA5" w14:textId="405485C0"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Do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2196/22894","ISSN":"1438-8871","PMID":"33122164","abstract":"Background: The COVID-19 pandemic has imposed a heavy burden on health care systems and governments. Health literacy (HL) and eHealth literacy (as measured by the eHealth Literacy Scale [eHEALS]) are recognized as strategic public health elements but they have been underestimated during the pandemic. HL, eHEALS score, practices, lifestyles, and the health status of health care workers (HCWs) play crucial roles in containing the COVID-19 pandemic. Objective: The aim of this study is to evaluate the psychometric properties of the eHEALS and examine associations of HL and eHEALS scores with adherence to infection prevention and control (IPC) procedures, lifestyle changes, and suspected COVID-19 symptoms among HCWs during lockdown. Methods: We conducted an online survey of 5209 HCWs from 15 hospitals and health centers across Vietnam from April 6 to April 19, 2020. Participants answered questions related to sociodemographics, HL, eHEALS, adherence to IPC procedures, behavior changes in eating, smoking, drinking, and physical activity, and suspected COVID-19 symptoms. Principal component analysis, correlation analysis, and bivariate and multivariate linear and logistic regression models were used to validate the eHEALS and examine associations. Results: The eHEALS had a satisfactory construct validity with 8 items highly loaded on one component, with factor loadings ranked from 0.78 to 0.92 explaining 76.34% of variance; satisfactory criterion validity as correlated with HL (ρ=0.42); satisfactory convergent validity with high item-scale correlations (ρ=0.80-0.84); and high internal consistency (Cronbach α=.95). HL and eHEALS scores were significantly higher in men (unstandardized coefficient [B]=1.01, 95% CI 0.57-1.45, P&lt;.001; B=0.72, 95% CI 0.43-1.00, P&lt;.001), those with a better ability to pay for medication (B=1.65, 95% CI 1.25-2.05, P&lt;.001; B=0.60, 95% CI 0.34-0.86, P&lt;.001), doctors (B=1.29, 95% CI 0.73-1.84, P&lt;.001; B 0.56, 95% CI 0.20-0.93, P=.003), and those with epidemic containment experience (B=1.96, 95% CI 1.56-2.37, P&lt;.001; B=0.64, 95% CI 0.38-0.91, P&lt;.001), as compared to their counterparts, respectively. HCWs with higher HL or eHEALS scores had better adherence to IPC procedures (B=0.13, 95% CI 0.10-0.15, P&lt;.001; B=0.22, 95% CI 0.19-0.26, P&lt;.001), had a higher likelihood of healthy eating (odds ratio [OR] 1.04, 95% CI 1.01-1.06, P=.001; OR 1.04, 95% CI 1.02-1.07, P=.002), were more physically active (OR 1.03, 95% CI 1.02-1.03, P&lt;.001; OR 1.04, …","author":[{"dropping-particle":"","family":"BN","given":"Do","non-dropping-particle":"","parse-names":false,"suffix":""},{"dropping-particle":"","family":"TV","given":"Tran","non-dropping-particle":"","parse-names":false,"suffix":""},{"dropping-particle":"","family":"DT","given":"Phan","non-dropping-particle":"","parse-names":false,"suffix":""},{"dropping-particle":"","family":"HC","given":"Nguyen","non-dropping-particle":"","parse-names":false,"suffix":""},{"dropping-particle":"","family":"TTP","given":"Nguyen","non-dropping-particle":"","parse-names":false,"suffix":""},{"dropping-particle":"","family":"HC","given":"Nguyen","non-dropping-particle":"","parse-names":false,"suffix":""},{"dropping-particle":"","family":"TH","given":"Ha","non-dropping-particle":"","parse-names":false,"suffix":""},{"dropping-particle":"","family":"HK","given":"Dao","non-dropping-particle":"","parse-names":false,"suffix":""},{"dropping-particle":"","family":"MV","given":"Trinh","non-dropping-particle":"","parse-names":false,"suffix":""},{"dropping-particle":"","family":"TV","given":"Do","non-dropping-particle":"","parse-names":false,"suffix":""},{"dropping-particle":"","family":"HQ","given":"Nguyen","non-dropping-particle":"","parse-names":false,"suffix":""},{"dropping-particle":"","family":"TT","given":"Vo","non-dropping-particle":"","parse-names":false,"suffix":""},{"dropping-particle":"","family":"NPT","given":"Nguyen","non-dropping-particle":"","parse-names":false,"suffix":""},{"dropping-particle":"","family":"CQ","given":"Tran","non-dropping-particle":"","parse-names":false,"suffix":""},{"dropping-particle":"","family":"KV","given":"Tran","non-dropping-particle":"","parse-names":false,"suffix":""},{"dropping-particle":"","family":"TT","given":"Duong","non-dropping-particle":"","parse-names":false,"suffix":""},{"dropping-particle":"","family":"HX","given":"Pham","non-dropping-particle":"","parse-names":false,"suffix":""},{"dropping-particle":"","family":"LV","given":"Nguyen","non-dropping-particle":"","parse-names":false,"suffix":""},{"dropping-particle":"","family":"KT","given":"Nguyen","non-dropping-particle":"","parse-names":false,"suffix":""},{"dropping-particle":"","family":"PWS","given":"Chang","non-dropping-particle":"","parse-names":false,"suffix":""},{"dropping-particle":"","family":"TV","given":"Duong","non-dropping-particle":"","parse-names":false,"suffix":""}],"container-title":"Journal of medical Internet research","id":"ITEM-1","issue":"11","issued":{"date-parts":[["2020","11","1"]]},"publisher":"J Med Internet Res","title":"Health Literacy, eHealth Literacy, Adherence to Infection Prevention and Control Procedures, Lifestyle Changes, and Suspected COVID-19 Symptoms Among Health Care Workers During Lockdown: Online Survey","type":"article-journal","volume":"22"},"uris":["http://www.mendeley.com/documents/?uuid=49c93431-13d0-3d3e-bee9-fcbaefbc20bb"]}],"mendeley":{"formattedCitation":"(82)","plainTextFormattedCitation":"(82)","previouslyFormattedCitation":"(82)"},"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82)</w:t>
            </w:r>
            <w:r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2E13908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Vietnam </w:t>
            </w:r>
          </w:p>
        </w:tc>
        <w:tc>
          <w:tcPr>
            <w:tcW w:w="1320" w:type="dxa"/>
            <w:shd w:val="clear" w:color="auto" w:fill="auto"/>
            <w:tcMar>
              <w:top w:w="100" w:type="dxa"/>
              <w:left w:w="100" w:type="dxa"/>
              <w:bottom w:w="100" w:type="dxa"/>
              <w:right w:w="100" w:type="dxa"/>
            </w:tcMar>
          </w:tcPr>
          <w:p w14:paraId="3F9C9716"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ross sectional </w:t>
            </w:r>
          </w:p>
        </w:tc>
        <w:tc>
          <w:tcPr>
            <w:tcW w:w="1275" w:type="dxa"/>
            <w:shd w:val="clear" w:color="auto" w:fill="auto"/>
            <w:tcMar>
              <w:top w:w="100" w:type="dxa"/>
              <w:left w:w="100" w:type="dxa"/>
              <w:bottom w:w="100" w:type="dxa"/>
              <w:right w:w="100" w:type="dxa"/>
            </w:tcMar>
          </w:tcPr>
          <w:p w14:paraId="755CED1F"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5209</w:t>
            </w:r>
          </w:p>
        </w:tc>
        <w:tc>
          <w:tcPr>
            <w:tcW w:w="1365" w:type="dxa"/>
            <w:shd w:val="clear" w:color="auto" w:fill="auto"/>
            <w:tcMar>
              <w:top w:w="100" w:type="dxa"/>
              <w:left w:w="100" w:type="dxa"/>
              <w:bottom w:w="100" w:type="dxa"/>
              <w:right w:w="100" w:type="dxa"/>
            </w:tcMar>
          </w:tcPr>
          <w:p w14:paraId="0901BF11"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Age:</w:t>
            </w:r>
          </w:p>
          <w:p w14:paraId="230BABF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1-40:</w:t>
            </w:r>
            <w:r w:rsidRPr="00327F14">
              <w:rPr>
                <w:rFonts w:ascii="Times New Roman" w:eastAsia="Times New Roman" w:hAnsi="Times New Roman" w:cs="Times New Roman"/>
                <w:sz w:val="18"/>
                <w:szCs w:val="18"/>
              </w:rPr>
              <w:t xml:space="preserve"> 4304 (82.6%)</w:t>
            </w:r>
          </w:p>
          <w:p w14:paraId="11D0224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41-60</w:t>
            </w:r>
            <w:r w:rsidRPr="00327F14">
              <w:rPr>
                <w:rFonts w:ascii="Times New Roman" w:eastAsia="Times New Roman" w:hAnsi="Times New Roman" w:cs="Times New Roman"/>
                <w:sz w:val="18"/>
                <w:szCs w:val="18"/>
              </w:rPr>
              <w:t>: 905 (17.4%)</w:t>
            </w:r>
          </w:p>
          <w:p w14:paraId="78C0D76F" w14:textId="77777777" w:rsidR="00143E5E" w:rsidRPr="00327F14" w:rsidRDefault="00143E5E" w:rsidP="00143E5E">
            <w:pPr>
              <w:spacing w:line="240" w:lineRule="auto"/>
              <w:rPr>
                <w:rFonts w:ascii="Times New Roman" w:eastAsia="Times New Roman" w:hAnsi="Times New Roman" w:cs="Times New Roman"/>
                <w:b/>
                <w:sz w:val="18"/>
                <w:szCs w:val="18"/>
              </w:rPr>
            </w:pPr>
          </w:p>
          <w:p w14:paraId="1915BA0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3495 (67.1%)</w:t>
            </w:r>
          </w:p>
          <w:p w14:paraId="718D9BCA" w14:textId="77777777" w:rsidR="00143E5E" w:rsidRPr="00327F14" w:rsidRDefault="00143E5E" w:rsidP="00143E5E">
            <w:pPr>
              <w:spacing w:line="240" w:lineRule="auto"/>
              <w:rPr>
                <w:rFonts w:ascii="Times New Roman" w:eastAsia="Times New Roman" w:hAnsi="Times New Roman" w:cs="Times New Roman"/>
                <w:sz w:val="18"/>
                <w:szCs w:val="18"/>
              </w:rPr>
            </w:pPr>
          </w:p>
          <w:p w14:paraId="609E9602"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b/>
                <w:sz w:val="18"/>
                <w:szCs w:val="18"/>
              </w:rPr>
              <w:t>Occupation/characteristic:</w:t>
            </w:r>
            <w:r w:rsidRPr="00327F14">
              <w:rPr>
                <w:rFonts w:ascii="Times New Roman" w:eastAsia="Times New Roman" w:hAnsi="Times New Roman" w:cs="Times New Roman"/>
                <w:sz w:val="18"/>
                <w:szCs w:val="18"/>
              </w:rPr>
              <w:t xml:space="preserve"> Health care workers </w:t>
            </w:r>
          </w:p>
        </w:tc>
        <w:tc>
          <w:tcPr>
            <w:tcW w:w="1320" w:type="dxa"/>
            <w:shd w:val="clear" w:color="auto" w:fill="auto"/>
            <w:tcMar>
              <w:top w:w="100" w:type="dxa"/>
              <w:left w:w="100" w:type="dxa"/>
              <w:bottom w:w="100" w:type="dxa"/>
              <w:right w:w="100" w:type="dxa"/>
            </w:tcMar>
          </w:tcPr>
          <w:p w14:paraId="3EEDADDB"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Online survey </w:t>
            </w:r>
          </w:p>
        </w:tc>
        <w:tc>
          <w:tcPr>
            <w:tcW w:w="1545" w:type="dxa"/>
            <w:shd w:val="clear" w:color="auto" w:fill="auto"/>
            <w:tcMar>
              <w:top w:w="100" w:type="dxa"/>
              <w:left w:w="100" w:type="dxa"/>
              <w:bottom w:w="100" w:type="dxa"/>
              <w:right w:w="100" w:type="dxa"/>
            </w:tcMar>
          </w:tcPr>
          <w:p w14:paraId="3F339050"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Dietary change compared to pre-pandemic:</w:t>
            </w:r>
          </w:p>
          <w:p w14:paraId="38341A2A"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Unchanged or healthier:</w:t>
            </w:r>
          </w:p>
          <w:p w14:paraId="41DC9393"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5042 (96.8%) </w:t>
            </w:r>
          </w:p>
          <w:p w14:paraId="461651D5"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Less healthy:</w:t>
            </w:r>
          </w:p>
          <w:p w14:paraId="614E33A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67 (3.2%)</w:t>
            </w:r>
          </w:p>
          <w:p w14:paraId="101FFD90"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143E5E" w:rsidRPr="00327F14" w14:paraId="3DF64FA7" w14:textId="77777777" w:rsidTr="00EC6594">
        <w:tc>
          <w:tcPr>
            <w:tcW w:w="1275" w:type="dxa"/>
            <w:shd w:val="clear" w:color="auto" w:fill="auto"/>
            <w:tcMar>
              <w:top w:w="100" w:type="dxa"/>
              <w:left w:w="100" w:type="dxa"/>
              <w:bottom w:w="100" w:type="dxa"/>
              <w:right w:w="100" w:type="dxa"/>
            </w:tcMar>
          </w:tcPr>
          <w:p w14:paraId="6A7F8574" w14:textId="486159EF"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arroll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082352","PMID":"32784530","abstract":"The COVID-19 pandemic has disrupted many aspects of daily life. The purpose of this study was to identify how health behaviors, level of stress, financial and food security have been impacted by the pandemic among Canadian families with young children. Parents (mothers, n = 235 and fathers, n = 126) from 254 families participating in an ongoing study completed an online survey that included close and open-ended questions. Descriptive statistics were used to summarize the quantitative data and qualitative responses were analyzed using thematic analysis. More than half of our sample reported that their eating and meal routines have changed since COVID-19; most commonly reported changes were eating more snack foods and spending more time cooking. Screen time increased among 74% of mothers, 61% of fathers, and 87% of children and physical activity decreased among 59% of mothers, 52% of fathers, and 52% of children. Key factors influencing family stress include balancing work with childcare/homeschooling and financial instability. While some unhealthful behaviors appeared to have been exacerbated, other more healthful behaviors also emerged since COVID-19. Research is needed to determine the longer-term impact of the pandemic on behaviors and to identify effective strategies to support families in the post-COVID-19 context.","author":[{"dropping-particle":"","family":"Carroll","given":"Nicholas","non-dropping-particle":"","parse-names":false,"suffix":""},{"dropping-particle":"","family":"Sadowski","given":"Adam","non-dropping-particle":"","parse-names":false,"suffix":""},{"dropping-particle":"","family":"Laila","given":"Amar","non-dropping-particle":"","parse-names":false,"suffix":""},{"dropping-particle":"","family":"Hruska","given":"Valerie","non-dropping-particle":"","parse-names":false,"suffix":""},{"dropping-particle":"","family":"Nixon","given":"Madeline","non-dropping-particle":"","parse-names":false,"suffix":""},{"dropping-particle":"","family":"Ma","given":"David W.L.","non-dropping-particle":"","parse-names":false,"suffix":""},{"dropping-particle":"","family":"Haines","given":"Jess","non-dropping-particle":"","parse-names":false,"suffix":""},{"dropping-particle":"","family":"Study","given":"on behalf of the Guelph Family Health","non-dropping-particle":"","parse-names":false,"suffix":""}],"container-title":"Nutrients","id":"ITEM-1","issue":"8","issued":{"date-parts":[["2020","8","1"]]},"page":"1-14","publisher":"Multidisciplinary Digital Publishing Institute  (MDPI)","title":"The Impact of COVID-19 on Health Behavior, Stress, Financial and Food Security among Middle to High Income Canadian Families with Young Children","type":"article-journal","volume":"12"},"uris":["http://www.mendeley.com/documents/?uuid=339d7d81-7d5a-3745-a440-171ee49d1dd2"]}],"mendeley":{"formattedCitation":"(84)","plainTextFormattedCitation":"(84)","previouslyFormattedCitation":"(84)"},"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84)</w:t>
            </w:r>
            <w:r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392F9A8B"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anada</w:t>
            </w:r>
          </w:p>
        </w:tc>
        <w:tc>
          <w:tcPr>
            <w:tcW w:w="1320" w:type="dxa"/>
            <w:shd w:val="clear" w:color="auto" w:fill="auto"/>
            <w:tcMar>
              <w:top w:w="100" w:type="dxa"/>
              <w:left w:w="100" w:type="dxa"/>
              <w:bottom w:w="100" w:type="dxa"/>
              <w:right w:w="100" w:type="dxa"/>
            </w:tcMar>
          </w:tcPr>
          <w:p w14:paraId="7248937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 data</w:t>
            </w:r>
          </w:p>
          <w:p w14:paraId="654D6B28"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from longitudinal study)</w:t>
            </w:r>
          </w:p>
        </w:tc>
        <w:tc>
          <w:tcPr>
            <w:tcW w:w="1275" w:type="dxa"/>
            <w:shd w:val="clear" w:color="auto" w:fill="auto"/>
            <w:tcMar>
              <w:top w:w="100" w:type="dxa"/>
              <w:left w:w="100" w:type="dxa"/>
              <w:bottom w:w="100" w:type="dxa"/>
              <w:right w:w="100" w:type="dxa"/>
            </w:tcMar>
          </w:tcPr>
          <w:p w14:paraId="6614C95A"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361 parents from 254 families </w:t>
            </w:r>
          </w:p>
        </w:tc>
        <w:tc>
          <w:tcPr>
            <w:tcW w:w="1365" w:type="dxa"/>
            <w:shd w:val="clear" w:color="auto" w:fill="auto"/>
            <w:tcMar>
              <w:top w:w="100" w:type="dxa"/>
              <w:left w:w="100" w:type="dxa"/>
              <w:bottom w:w="100" w:type="dxa"/>
              <w:right w:w="100" w:type="dxa"/>
            </w:tcMar>
          </w:tcPr>
          <w:p w14:paraId="467D6A25"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Age: </w:t>
            </w:r>
          </w:p>
          <w:p w14:paraId="545DEF39"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 xml:space="preserve">Mothers </w:t>
            </w:r>
          </w:p>
          <w:p w14:paraId="32AF391F"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39.4 (SD 5.5)</w:t>
            </w:r>
          </w:p>
          <w:p w14:paraId="072F24D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Fathers</w:t>
            </w:r>
            <w:r w:rsidRPr="00327F14">
              <w:rPr>
                <w:rFonts w:ascii="Times New Roman" w:eastAsia="Times New Roman" w:hAnsi="Times New Roman" w:cs="Times New Roman"/>
                <w:sz w:val="18"/>
                <w:szCs w:val="18"/>
              </w:rPr>
              <w:t xml:space="preserve"> </w:t>
            </w:r>
          </w:p>
          <w:p w14:paraId="36A43580"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37.5, SD 4.8)</w:t>
            </w:r>
          </w:p>
          <w:p w14:paraId="54A54597" w14:textId="77777777" w:rsidR="00143E5E" w:rsidRPr="00327F14" w:rsidRDefault="00143E5E" w:rsidP="00143E5E">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Children</w:t>
            </w:r>
          </w:p>
          <w:p w14:paraId="636BA6B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5.7 SD 2.0)</w:t>
            </w:r>
          </w:p>
          <w:p w14:paraId="33E8AEA6" w14:textId="77777777" w:rsidR="00143E5E" w:rsidRPr="00327F14" w:rsidRDefault="00143E5E" w:rsidP="00143E5E">
            <w:pPr>
              <w:spacing w:line="240" w:lineRule="auto"/>
              <w:rPr>
                <w:rFonts w:ascii="Times New Roman" w:eastAsia="Times New Roman" w:hAnsi="Times New Roman" w:cs="Times New Roman"/>
                <w:b/>
                <w:sz w:val="18"/>
                <w:szCs w:val="18"/>
              </w:rPr>
            </w:pPr>
          </w:p>
          <w:p w14:paraId="0080F82A"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235 (65%)</w:t>
            </w:r>
          </w:p>
          <w:p w14:paraId="6EBD1F46" w14:textId="77777777" w:rsidR="00143E5E" w:rsidRPr="00327F14" w:rsidRDefault="00143E5E" w:rsidP="00143E5E">
            <w:pPr>
              <w:spacing w:line="240" w:lineRule="auto"/>
              <w:rPr>
                <w:rFonts w:ascii="Times New Roman" w:eastAsia="Times New Roman" w:hAnsi="Times New Roman" w:cs="Times New Roman"/>
                <w:sz w:val="18"/>
                <w:szCs w:val="18"/>
              </w:rPr>
            </w:pPr>
          </w:p>
          <w:p w14:paraId="6865AD3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 </w:t>
            </w:r>
            <w:r w:rsidRPr="00327F14">
              <w:rPr>
                <w:rFonts w:ascii="Times New Roman" w:eastAsia="Times New Roman" w:hAnsi="Times New Roman" w:cs="Times New Roman"/>
                <w:sz w:val="18"/>
                <w:szCs w:val="18"/>
              </w:rPr>
              <w:t xml:space="preserve">Families with young children </w:t>
            </w:r>
          </w:p>
        </w:tc>
        <w:tc>
          <w:tcPr>
            <w:tcW w:w="1320" w:type="dxa"/>
            <w:shd w:val="clear" w:color="auto" w:fill="auto"/>
            <w:tcMar>
              <w:top w:w="100" w:type="dxa"/>
              <w:left w:w="100" w:type="dxa"/>
              <w:bottom w:w="100" w:type="dxa"/>
              <w:right w:w="100" w:type="dxa"/>
            </w:tcMar>
          </w:tcPr>
          <w:p w14:paraId="1FB3658F"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Food questionnaire </w:t>
            </w:r>
          </w:p>
        </w:tc>
        <w:tc>
          <w:tcPr>
            <w:tcW w:w="1545" w:type="dxa"/>
            <w:shd w:val="clear" w:color="auto" w:fill="auto"/>
            <w:tcMar>
              <w:top w:w="100" w:type="dxa"/>
              <w:left w:w="100" w:type="dxa"/>
              <w:bottom w:w="100" w:type="dxa"/>
              <w:right w:w="100" w:type="dxa"/>
            </w:tcMar>
          </w:tcPr>
          <w:p w14:paraId="404BF07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Eating more food since confinement (mothers 57%, fathers 46%, children 42%)</w:t>
            </w:r>
          </w:p>
          <w:p w14:paraId="3C551D69" w14:textId="77777777" w:rsidR="00143E5E" w:rsidRPr="00327F14" w:rsidRDefault="00143E5E" w:rsidP="00143E5E">
            <w:pPr>
              <w:spacing w:line="240" w:lineRule="auto"/>
              <w:rPr>
                <w:rFonts w:ascii="Times New Roman" w:eastAsia="Times New Roman" w:hAnsi="Times New Roman" w:cs="Times New Roman"/>
                <w:i/>
                <w:sz w:val="18"/>
                <w:szCs w:val="18"/>
              </w:rPr>
            </w:pPr>
          </w:p>
          <w:p w14:paraId="28561B9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More snack foods (mothers  67%; fathers, 59%; children, 55%)</w:t>
            </w:r>
          </w:p>
          <w:p w14:paraId="0A6E210B"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tc>
      </w:tr>
      <w:tr w:rsidR="00143E5E" w:rsidRPr="00327F14" w14:paraId="388C3347" w14:textId="77777777" w:rsidTr="00EC6594">
        <w:tc>
          <w:tcPr>
            <w:tcW w:w="1275" w:type="dxa"/>
            <w:shd w:val="clear" w:color="auto" w:fill="auto"/>
            <w:tcMar>
              <w:top w:w="100" w:type="dxa"/>
              <w:left w:w="100" w:type="dxa"/>
              <w:bottom w:w="100" w:type="dxa"/>
              <w:right w:w="100" w:type="dxa"/>
            </w:tcMar>
          </w:tcPr>
          <w:p w14:paraId="2D5A9D66" w14:textId="51AF31D9"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Huber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07/S00394-020-02435-6","ISSN":"1436-6215","PMID":"33258996","abstract":"Purpose: The COVID-19 pandemic and the implemented lockdown strongly impact on everyone’s daily life. Stressful situations are known to alter eating habits and increase the risk for obesity. In our study, we aimed to investigate the effect of the lockdown measures on nutrition behavior among young adults. Methods: In this cross-sectional study, we enrolled 1964 voluntary participants from Bavarian universities. All participants were asked to complete an online questionnaire, semi-quantitatively evaluating the amount and type of food before and during pandemic lockdown. Study subjects were inquired to give information about acquisition and food procurement. The primary outcome was the change in food amount, secondary outcomes included alterations of food composition and procurement. Results: Our study cohort (mean age 23.3 ± 4.0 years, 28.5% male) had a mean body mass index of 22.1 ± 4.5 kg/m2. The overall food amount increased in 31.2% of participants (n = 610) during lockdown and decreased in 16.8% (n = 328). A multinominal regression model revealed that an increased food intake was less likely in male participants (OR, 0.7 [CI 0.6–0.9]) and more likely with increasing BMI (OR, 1.4 [CI 1.3–2.0]), increased sports activity (OR, 1.3 [CI 1.2–1.8]), augmented mental stress (OR 1.4 [1.1–1.7]), and an alteration of alcohol consumption (reduced alcohol amount, OR, 1.4 [CI 1.1–1.7], increased alcohol, OR, 1.9 [CI 1.4–2.5]). Increase in food intake was mainly triggered by consumption of bread (increased in 46.8%, n = 284) and confectionary (increased in 64.4%, n = 389). Conclusion: The COVID-19 pandemic lockdown significantly affected eating habits in young adults. Further investigation to evaluate long-term effects on weight change and comorbidities are warranted.","author":[{"dropping-particle":"","family":"BC","given":"Huber","non-dropping-particle":"","parse-names":false,"suffix":""},{"dropping-particle":"","family":"J","given":"Steffen","non-dropping-particle":"","parse-names":false,"suffix":""},{"dropping-particle":"","family":"J","given":"Schlichtiger","non-dropping-particle":"","parse-names":false,"suffix":""},{"dropping-particle":"","family":"S","given":"Brunner","non-dropping-particle":"","parse-names":false,"suffix":""}],"container-title":"European journal of nutrition","id":"ITEM-1","issue":"5","issued":{"date-parts":[["2021","8","1"]]},"page":"2593-2602","publisher":"Eur J Nutr","title":"Altered nutrition behavior during COVID-19 pandemic lockdown in young adults","type":"article-journal","volume":"60"},"uris":["http://www.mendeley.com/documents/?uuid=54f6e7fa-2368-3b01-bd8c-52e9bb8eeb78"]}],"mendeley":{"formattedCitation":"(63)","plainTextFormattedCitation":"(63)","previouslyFormattedCitation":"(63)"},"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3)</w:t>
            </w:r>
            <w:r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085522D5"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Germany </w:t>
            </w:r>
          </w:p>
        </w:tc>
        <w:tc>
          <w:tcPr>
            <w:tcW w:w="1320" w:type="dxa"/>
            <w:shd w:val="clear" w:color="auto" w:fill="auto"/>
            <w:tcMar>
              <w:top w:w="100" w:type="dxa"/>
              <w:left w:w="100" w:type="dxa"/>
              <w:bottom w:w="100" w:type="dxa"/>
              <w:right w:w="100" w:type="dxa"/>
            </w:tcMar>
          </w:tcPr>
          <w:p w14:paraId="4525F183"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ross sectional </w:t>
            </w:r>
          </w:p>
        </w:tc>
        <w:tc>
          <w:tcPr>
            <w:tcW w:w="1275" w:type="dxa"/>
            <w:shd w:val="clear" w:color="auto" w:fill="auto"/>
            <w:tcMar>
              <w:top w:w="100" w:type="dxa"/>
              <w:left w:w="100" w:type="dxa"/>
              <w:bottom w:w="100" w:type="dxa"/>
              <w:right w:w="100" w:type="dxa"/>
            </w:tcMar>
          </w:tcPr>
          <w:p w14:paraId="5BAF07E7"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964</w:t>
            </w:r>
          </w:p>
        </w:tc>
        <w:tc>
          <w:tcPr>
            <w:tcW w:w="1365" w:type="dxa"/>
            <w:shd w:val="clear" w:color="auto" w:fill="auto"/>
            <w:tcMar>
              <w:top w:w="100" w:type="dxa"/>
              <w:left w:w="100" w:type="dxa"/>
              <w:bottom w:w="100" w:type="dxa"/>
              <w:right w:w="100" w:type="dxa"/>
            </w:tcMar>
          </w:tcPr>
          <w:p w14:paraId="64CF168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23.3±4.0</w:t>
            </w:r>
          </w:p>
          <w:p w14:paraId="77A07C01" w14:textId="77777777" w:rsidR="00143E5E" w:rsidRPr="00327F14" w:rsidRDefault="00143E5E" w:rsidP="00143E5E">
            <w:pPr>
              <w:spacing w:line="240" w:lineRule="auto"/>
              <w:rPr>
                <w:rFonts w:ascii="Times New Roman" w:eastAsia="Times New Roman" w:hAnsi="Times New Roman" w:cs="Times New Roman"/>
                <w:b/>
                <w:sz w:val="18"/>
                <w:szCs w:val="18"/>
              </w:rPr>
            </w:pPr>
          </w:p>
          <w:p w14:paraId="62C2245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1404 (71.5%)</w:t>
            </w:r>
          </w:p>
          <w:p w14:paraId="4CF88EFE" w14:textId="77777777" w:rsidR="00143E5E" w:rsidRPr="00327F14" w:rsidRDefault="00143E5E" w:rsidP="00143E5E">
            <w:pPr>
              <w:spacing w:line="240" w:lineRule="auto"/>
              <w:rPr>
                <w:rFonts w:ascii="Times New Roman" w:eastAsia="Times New Roman" w:hAnsi="Times New Roman" w:cs="Times New Roman"/>
                <w:sz w:val="18"/>
                <w:szCs w:val="18"/>
              </w:rPr>
            </w:pPr>
          </w:p>
          <w:p w14:paraId="7692965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 </w:t>
            </w:r>
            <w:r w:rsidRPr="00327F14">
              <w:rPr>
                <w:rFonts w:ascii="Times New Roman" w:eastAsia="Times New Roman" w:hAnsi="Times New Roman" w:cs="Times New Roman"/>
                <w:sz w:val="18"/>
                <w:szCs w:val="18"/>
              </w:rPr>
              <w:t xml:space="preserve">University students </w:t>
            </w:r>
          </w:p>
        </w:tc>
        <w:tc>
          <w:tcPr>
            <w:tcW w:w="1320" w:type="dxa"/>
            <w:shd w:val="clear" w:color="auto" w:fill="auto"/>
            <w:tcMar>
              <w:top w:w="100" w:type="dxa"/>
              <w:left w:w="100" w:type="dxa"/>
              <w:bottom w:w="100" w:type="dxa"/>
              <w:right w:w="100" w:type="dxa"/>
            </w:tcMar>
          </w:tcPr>
          <w:p w14:paraId="709F63CB"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545" w:type="dxa"/>
            <w:shd w:val="clear" w:color="auto" w:fill="auto"/>
            <w:tcMar>
              <w:top w:w="100" w:type="dxa"/>
              <w:left w:w="100" w:type="dxa"/>
              <w:bottom w:w="100" w:type="dxa"/>
              <w:right w:w="100" w:type="dxa"/>
            </w:tcMar>
          </w:tcPr>
          <w:p w14:paraId="2DC4663F"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verall food intake during lockdown</w:t>
            </w:r>
          </w:p>
          <w:p w14:paraId="62935055"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reased:</w:t>
            </w:r>
            <w:r w:rsidRPr="00327F14">
              <w:rPr>
                <w:rFonts w:ascii="Times New Roman" w:eastAsia="Times New Roman" w:hAnsi="Times New Roman" w:cs="Times New Roman"/>
                <w:sz w:val="18"/>
                <w:szCs w:val="18"/>
              </w:rPr>
              <w:t xml:space="preserve"> </w:t>
            </w:r>
          </w:p>
          <w:p w14:paraId="487DB7BA"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31.2%</w:t>
            </w:r>
          </w:p>
          <w:p w14:paraId="19FE352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Decreased:</w:t>
            </w:r>
            <w:r w:rsidRPr="00327F14">
              <w:rPr>
                <w:rFonts w:ascii="Times New Roman" w:eastAsia="Times New Roman" w:hAnsi="Times New Roman" w:cs="Times New Roman"/>
                <w:sz w:val="18"/>
                <w:szCs w:val="18"/>
              </w:rPr>
              <w:t xml:space="preserve"> 16.8% </w:t>
            </w:r>
          </w:p>
          <w:p w14:paraId="484A3086"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p w14:paraId="61345B38" w14:textId="77777777" w:rsidR="00143E5E" w:rsidRPr="00327F14" w:rsidRDefault="00143E5E" w:rsidP="00143E5E">
            <w:pPr>
              <w:spacing w:line="240" w:lineRule="auto"/>
              <w:rPr>
                <w:rFonts w:ascii="Times New Roman" w:eastAsia="Times New Roman" w:hAnsi="Times New Roman" w:cs="Times New Roman"/>
                <w:b/>
                <w:sz w:val="18"/>
                <w:szCs w:val="18"/>
              </w:rPr>
            </w:pPr>
          </w:p>
          <w:p w14:paraId="309C6BA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 in food intake was mainly triggered by consumption of bread (increased in 46.8%) and confectionery (increased in 64.4%).</w:t>
            </w:r>
          </w:p>
          <w:p w14:paraId="7BDBC11B"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143E5E" w:rsidRPr="00327F14" w14:paraId="031B5C1D" w14:textId="77777777" w:rsidTr="00EC6594">
        <w:tc>
          <w:tcPr>
            <w:tcW w:w="1275" w:type="dxa"/>
            <w:shd w:val="clear" w:color="auto" w:fill="auto"/>
            <w:tcMar>
              <w:top w:w="100" w:type="dxa"/>
              <w:left w:w="100" w:type="dxa"/>
              <w:bottom w:w="100" w:type="dxa"/>
              <w:right w:w="100" w:type="dxa"/>
            </w:tcMar>
          </w:tcPr>
          <w:p w14:paraId="7597F80B" w14:textId="40BD46BB"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Visser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123708","ISSN":"2072-6643","PMID":"33266217","abstract":"The aim was to explore the self-reported impact of the COVID-19 pandemic on nutrition and physical activity behaviour in Dutch older adults and to identify subgroups most susceptible to this impact. Participants (N = 1119, aged 62–98 y, 52.8% female) of the Longitudinal Aging Study Amsterdam living independently completed a COVID-19 questionnaire. Questions on diagnosis, quarantine and hospitalization were asked, as well as impact of the pandemic on ten nutrition and physical activity behaviours. Associations of pre-COVID-19 assessed characteristics (age, sex, region, household composition, self-rated health, BMI, physical activity, functional limitations) with reported impact were tested using logistic regression analyses. About half of the sample (48.3–54.3%) reported a decrease in physical activity and exercise due to the pandemic. An impact on nutritional behaviour predisposing to overnutrition (e.g., snacking more) was reported by 20.3–32.4%. In contrast, 6.9–15.1% reported an impact on behaviour predisposing to undernutrition (e.g., skipping warm meals). Those who had been in quarantine (n = 123) more often reported a negative impact. Subgroups with higher risk of impact could be identified. This study shows a negative impact of the COVID-19 pandemic on nutrition and physical activity behaviour of many older adults, which may increase their risk of malnutrition, frailty, sarcopenia and disability.","author":[{"dropping-particle":"","family":"M","given":"Visser","non-dropping-particle":"","parse-names":false,"suffix":""},{"dropping-particle":"","family":"LA","given":"Schaap","non-dropping-particle":"","parse-names":false,"suffix":""},{"dropping-particle":"","family":"HAH","given":"Wijnhoven","non-dropping-particle":"","parse-names":false,"suffix":""}],"container-title":"Nutrients","id":"ITEM-1","issue":"12","issued":{"date-parts":[["2020","12","1"]]},"page":"1-11","publisher":"Nutrients","title":"Self-Reported Impact of the COVID-19 Pandemic on Nutrition and Physical Activity Behaviour in Dutch Older Adults Living Independently","type":"article-journal","volume":"12"},"uris":["http://www.mendeley.com/documents/?uuid=719d80b2-5708-3988-bbb4-223fde4c5c61"]}],"mendeley":{"formattedCitation":"(64)","plainTextFormattedCitation":"(64)","previouslyFormattedCitation":"(64)"},"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4)</w:t>
            </w:r>
            <w:r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6213A240"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Netherlands</w:t>
            </w:r>
          </w:p>
        </w:tc>
        <w:tc>
          <w:tcPr>
            <w:tcW w:w="1320" w:type="dxa"/>
            <w:shd w:val="clear" w:color="auto" w:fill="auto"/>
            <w:tcMar>
              <w:top w:w="100" w:type="dxa"/>
              <w:left w:w="100" w:type="dxa"/>
              <w:bottom w:w="100" w:type="dxa"/>
              <w:right w:w="100" w:type="dxa"/>
            </w:tcMar>
          </w:tcPr>
          <w:p w14:paraId="26444C97"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 cohort</w:t>
            </w:r>
          </w:p>
        </w:tc>
        <w:tc>
          <w:tcPr>
            <w:tcW w:w="1275" w:type="dxa"/>
            <w:shd w:val="clear" w:color="auto" w:fill="auto"/>
            <w:tcMar>
              <w:top w:w="100" w:type="dxa"/>
              <w:left w:w="100" w:type="dxa"/>
              <w:bottom w:w="100" w:type="dxa"/>
              <w:right w:w="100" w:type="dxa"/>
            </w:tcMar>
          </w:tcPr>
          <w:p w14:paraId="253B0071"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119</w:t>
            </w:r>
          </w:p>
        </w:tc>
        <w:tc>
          <w:tcPr>
            <w:tcW w:w="1365" w:type="dxa"/>
            <w:shd w:val="clear" w:color="auto" w:fill="auto"/>
            <w:tcMar>
              <w:top w:w="100" w:type="dxa"/>
              <w:left w:w="100" w:type="dxa"/>
              <w:bottom w:w="100" w:type="dxa"/>
              <w:right w:w="100" w:type="dxa"/>
            </w:tcMar>
          </w:tcPr>
          <w:p w14:paraId="638CC2BE"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74±7</w:t>
            </w:r>
          </w:p>
          <w:p w14:paraId="2A17EF1B" w14:textId="77777777" w:rsidR="00143E5E" w:rsidRPr="00327F14" w:rsidRDefault="00143E5E" w:rsidP="00143E5E">
            <w:pPr>
              <w:spacing w:line="240" w:lineRule="auto"/>
              <w:rPr>
                <w:rFonts w:ascii="Times New Roman" w:eastAsia="Times New Roman" w:hAnsi="Times New Roman" w:cs="Times New Roman"/>
                <w:sz w:val="18"/>
                <w:szCs w:val="18"/>
              </w:rPr>
            </w:pPr>
          </w:p>
          <w:p w14:paraId="733CB0DA"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593 (52.8%)</w:t>
            </w:r>
          </w:p>
          <w:p w14:paraId="7A59976C" w14:textId="77777777" w:rsidR="00143E5E" w:rsidRPr="00327F14" w:rsidRDefault="00143E5E" w:rsidP="00143E5E">
            <w:pPr>
              <w:spacing w:line="240" w:lineRule="auto"/>
              <w:rPr>
                <w:rFonts w:ascii="Times New Roman" w:eastAsia="Times New Roman" w:hAnsi="Times New Roman" w:cs="Times New Roman"/>
                <w:sz w:val="18"/>
                <w:szCs w:val="18"/>
              </w:rPr>
            </w:pPr>
          </w:p>
          <w:p w14:paraId="5A1310BB"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w:t>
            </w:r>
            <w:proofErr w:type="spellStart"/>
            <w:r w:rsidRPr="00327F14">
              <w:rPr>
                <w:rFonts w:ascii="Times New Roman" w:eastAsia="Times New Roman" w:hAnsi="Times New Roman" w:cs="Times New Roman"/>
                <w:b/>
                <w:sz w:val="18"/>
                <w:szCs w:val="18"/>
              </w:rPr>
              <w:t>characteristics:</w:t>
            </w:r>
            <w:r w:rsidRPr="00327F14">
              <w:rPr>
                <w:rFonts w:ascii="Times New Roman" w:eastAsia="Times New Roman" w:hAnsi="Times New Roman" w:cs="Times New Roman"/>
                <w:sz w:val="18"/>
                <w:szCs w:val="18"/>
              </w:rPr>
              <w:t>Dutch</w:t>
            </w:r>
            <w:proofErr w:type="spellEnd"/>
            <w:r w:rsidRPr="00327F14">
              <w:rPr>
                <w:rFonts w:ascii="Times New Roman" w:eastAsia="Times New Roman" w:hAnsi="Times New Roman" w:cs="Times New Roman"/>
                <w:sz w:val="18"/>
                <w:szCs w:val="18"/>
              </w:rPr>
              <w:t xml:space="preserve"> older adults  </w:t>
            </w:r>
          </w:p>
        </w:tc>
        <w:tc>
          <w:tcPr>
            <w:tcW w:w="1320" w:type="dxa"/>
            <w:shd w:val="clear" w:color="auto" w:fill="auto"/>
            <w:tcMar>
              <w:top w:w="100" w:type="dxa"/>
              <w:left w:w="100" w:type="dxa"/>
              <w:bottom w:w="100" w:type="dxa"/>
              <w:right w:w="100" w:type="dxa"/>
            </w:tcMar>
          </w:tcPr>
          <w:p w14:paraId="2875B193"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545" w:type="dxa"/>
            <w:shd w:val="clear" w:color="auto" w:fill="auto"/>
            <w:tcMar>
              <w:top w:w="100" w:type="dxa"/>
              <w:left w:w="100" w:type="dxa"/>
              <w:bottom w:w="100" w:type="dxa"/>
              <w:right w:w="100" w:type="dxa"/>
            </w:tcMar>
          </w:tcPr>
          <w:p w14:paraId="462A0D7F" w14:textId="77777777" w:rsidR="00143E5E" w:rsidRPr="00327F14" w:rsidRDefault="00143E5E" w:rsidP="00143E5E">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Change in eating habits during pandemic</w:t>
            </w:r>
          </w:p>
          <w:p w14:paraId="5654AAB6"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Eating less than normal:</w:t>
            </w:r>
            <w:r w:rsidRPr="00327F14">
              <w:rPr>
                <w:rFonts w:ascii="Times New Roman" w:eastAsia="Times New Roman" w:hAnsi="Times New Roman" w:cs="Times New Roman"/>
                <w:sz w:val="18"/>
                <w:szCs w:val="18"/>
              </w:rPr>
              <w:t xml:space="preserve"> 12.1%</w:t>
            </w:r>
          </w:p>
          <w:p w14:paraId="0925DF56"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0.003</w:t>
            </w:r>
          </w:p>
          <w:p w14:paraId="0CF5AA35" w14:textId="77777777" w:rsidR="00143E5E" w:rsidRPr="00327F14" w:rsidRDefault="00143E5E" w:rsidP="00143E5E">
            <w:pPr>
              <w:spacing w:line="240" w:lineRule="auto"/>
              <w:rPr>
                <w:rFonts w:ascii="Times New Roman" w:eastAsia="Times New Roman" w:hAnsi="Times New Roman" w:cs="Times New Roman"/>
                <w:sz w:val="18"/>
                <w:szCs w:val="18"/>
              </w:rPr>
            </w:pPr>
          </w:p>
          <w:p w14:paraId="478F5D10"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Eating too little or losing weight:</w:t>
            </w:r>
            <w:r w:rsidRPr="00327F14">
              <w:rPr>
                <w:rFonts w:ascii="Times New Roman" w:eastAsia="Times New Roman" w:hAnsi="Times New Roman" w:cs="Times New Roman"/>
                <w:sz w:val="18"/>
                <w:szCs w:val="18"/>
              </w:rPr>
              <w:t xml:space="preserve"> 6.6%</w:t>
            </w:r>
          </w:p>
          <w:p w14:paraId="61F21649"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0.260</w:t>
            </w:r>
          </w:p>
          <w:p w14:paraId="1F4DE8CE" w14:textId="77777777" w:rsidR="00143E5E" w:rsidRPr="00327F14" w:rsidRDefault="00143E5E" w:rsidP="00143E5E">
            <w:pPr>
              <w:spacing w:line="240" w:lineRule="auto"/>
              <w:rPr>
                <w:rFonts w:ascii="Times New Roman" w:eastAsia="Times New Roman" w:hAnsi="Times New Roman" w:cs="Times New Roman"/>
                <w:sz w:val="18"/>
                <w:szCs w:val="18"/>
                <w:u w:val="single"/>
              </w:rPr>
            </w:pPr>
          </w:p>
          <w:p w14:paraId="0AE8EB19"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Snacking more: </w:t>
            </w:r>
            <w:r w:rsidRPr="00327F14">
              <w:rPr>
                <w:rFonts w:ascii="Times New Roman" w:eastAsia="Times New Roman" w:hAnsi="Times New Roman" w:cs="Times New Roman"/>
                <w:sz w:val="18"/>
                <w:szCs w:val="18"/>
              </w:rPr>
              <w:t>32.4%</w:t>
            </w:r>
          </w:p>
          <w:p w14:paraId="248FE3C4"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lt;0.001</w:t>
            </w:r>
          </w:p>
          <w:p w14:paraId="3F21AD32" w14:textId="77777777" w:rsidR="00143E5E" w:rsidRPr="00327F14" w:rsidRDefault="00143E5E" w:rsidP="00143E5E">
            <w:pPr>
              <w:spacing w:line="240" w:lineRule="auto"/>
              <w:rPr>
                <w:rFonts w:ascii="Times New Roman" w:eastAsia="Times New Roman" w:hAnsi="Times New Roman" w:cs="Times New Roman"/>
                <w:sz w:val="18"/>
                <w:szCs w:val="18"/>
              </w:rPr>
            </w:pPr>
          </w:p>
          <w:p w14:paraId="09FE2C96"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Skipping warm meals:</w:t>
            </w:r>
            <w:r w:rsidRPr="00327F14">
              <w:rPr>
                <w:rFonts w:ascii="Times New Roman" w:eastAsia="Times New Roman" w:hAnsi="Times New Roman" w:cs="Times New Roman"/>
                <w:sz w:val="18"/>
                <w:szCs w:val="18"/>
              </w:rPr>
              <w:t xml:space="preserve"> 9.1%</w:t>
            </w:r>
          </w:p>
          <w:p w14:paraId="77012CAA"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0.003</w:t>
            </w:r>
          </w:p>
        </w:tc>
      </w:tr>
      <w:tr w:rsidR="00143E5E" w:rsidRPr="00327F14" w14:paraId="2AEC97AE" w14:textId="77777777" w:rsidTr="00EC6594">
        <w:tc>
          <w:tcPr>
            <w:tcW w:w="1275" w:type="dxa"/>
            <w:shd w:val="clear" w:color="auto" w:fill="auto"/>
            <w:tcMar>
              <w:top w:w="100" w:type="dxa"/>
              <w:left w:w="100" w:type="dxa"/>
              <w:bottom w:w="100" w:type="dxa"/>
              <w:right w:w="100" w:type="dxa"/>
            </w:tcMar>
          </w:tcPr>
          <w:p w14:paraId="4BA97CCE" w14:textId="57643FB6"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Lopez-Moreno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113445","ISSN":"2072-6643","PMID":"33182816","abstract":"As a consequence of COVID-19, millions of households have suffered mobility restrictions and changes in their lifestyle over several months. The aim of this study is to evaluate the effects of COVID-19 home confinement on the food habits, lifestyle and emotional balance of the Spanish population. This cross-sectional study used data collected via an anonymous online questionnaire during the month before lockdown finished in Spain, with a total of 675 participants. 38.8% of the respondents experienced weight gain while 31.1% lost weight during confinement. The increase in body weight was positively correlated with age (Rs = 0.14, p &lt; 0.05) and BMI (Rs = 0.20, p &lt; 0.05). We also identified that 39.7% reported poorer quality sleep, positively correlated with BMI (Rs = −0.18, p &lt; 0.05) and with age (Rs = −0.21, p &lt; 0.05). 44.7% of the participants had not performed physical exercise during confinement with differences by sex (p &lt; 0.05), by age (p &lt; 0.05), by BMI (p &lt; 0.05) and by sleep quality (p &lt; 0.05). According to an emotional-eater questionnaire, 21.8% and 11% were classified as an emotional eater or a very emotional eater, respectively. We emphasize the importance of adopting a healthy lifestyle, as the COVID-19 pandemic is ongoing.","author":[{"dropping-particle":"","family":"M","given":"López-Moreno","non-dropping-particle":"","parse-names":false,"suffix":""},{"dropping-particle":"","family":"MTI","given":"López","non-dropping-particle":"","parse-names":false,"suffix":""},{"dropping-particle":"","family":"M","given":"Miguel","non-dropping-particle":"","parse-names":false,"suffix":""},{"dropping-particle":"","family":"M","given":"Garcés-Rimón","non-dropping-particle":"","parse-names":false,"suffix":""}],"container-title":"Nutrients","id":"ITEM-1","issue":"11","issued":{"date-parts":[["2020","11","1"]]},"page":"1-17","publisher":"Nutrients","title":"Physical and Psychological Effects Related to Food Habits and Lifestyle Changes Derived from Covid-19 Home Confinement in the Spanish Population","type":"article-journal","volume":"12"},"uris":["http://www.mendeley.com/documents/?uuid=efa3d0b2-4227-39e3-afa3-e778de17ee1b"]}],"mendeley":{"formattedCitation":"(33)","plainTextFormattedCitation":"(33)","previouslyFormattedCitation":"(33)"},"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33)</w:t>
            </w:r>
            <w:r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4025D47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pain</w:t>
            </w:r>
          </w:p>
        </w:tc>
        <w:tc>
          <w:tcPr>
            <w:tcW w:w="1320" w:type="dxa"/>
            <w:shd w:val="clear" w:color="auto" w:fill="auto"/>
            <w:tcMar>
              <w:top w:w="100" w:type="dxa"/>
              <w:left w:w="100" w:type="dxa"/>
              <w:bottom w:w="100" w:type="dxa"/>
              <w:right w:w="100" w:type="dxa"/>
            </w:tcMar>
          </w:tcPr>
          <w:p w14:paraId="06558E3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ross sectional </w:t>
            </w:r>
          </w:p>
        </w:tc>
        <w:tc>
          <w:tcPr>
            <w:tcW w:w="1275" w:type="dxa"/>
            <w:shd w:val="clear" w:color="auto" w:fill="auto"/>
            <w:tcMar>
              <w:top w:w="100" w:type="dxa"/>
              <w:left w:w="100" w:type="dxa"/>
              <w:bottom w:w="100" w:type="dxa"/>
              <w:right w:w="100" w:type="dxa"/>
            </w:tcMar>
          </w:tcPr>
          <w:p w14:paraId="1B3E70EF"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675</w:t>
            </w:r>
          </w:p>
        </w:tc>
        <w:tc>
          <w:tcPr>
            <w:tcW w:w="1365" w:type="dxa"/>
            <w:shd w:val="clear" w:color="auto" w:fill="auto"/>
            <w:tcMar>
              <w:top w:w="100" w:type="dxa"/>
              <w:left w:w="100" w:type="dxa"/>
              <w:bottom w:w="100" w:type="dxa"/>
              <w:right w:w="100" w:type="dxa"/>
            </w:tcMar>
          </w:tcPr>
          <w:p w14:paraId="457F5232"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39.1±12.9</w:t>
            </w:r>
          </w:p>
          <w:p w14:paraId="40812C0B" w14:textId="77777777" w:rsidR="00143E5E" w:rsidRPr="00327F14" w:rsidRDefault="00143E5E" w:rsidP="00143E5E">
            <w:pPr>
              <w:spacing w:line="240" w:lineRule="auto"/>
              <w:rPr>
                <w:rFonts w:ascii="Times New Roman" w:eastAsia="Times New Roman" w:hAnsi="Times New Roman" w:cs="Times New Roman"/>
                <w:sz w:val="18"/>
                <w:szCs w:val="18"/>
              </w:rPr>
            </w:pPr>
          </w:p>
          <w:p w14:paraId="368380B5"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xml:space="preserve"> 472 (70%)</w:t>
            </w:r>
          </w:p>
          <w:p w14:paraId="6DED6A01" w14:textId="77777777" w:rsidR="00143E5E" w:rsidRPr="00327F14" w:rsidRDefault="00143E5E" w:rsidP="00143E5E">
            <w:pPr>
              <w:spacing w:line="240" w:lineRule="auto"/>
              <w:rPr>
                <w:rFonts w:ascii="Times New Roman" w:eastAsia="Times New Roman" w:hAnsi="Times New Roman" w:cs="Times New Roman"/>
                <w:b/>
                <w:sz w:val="18"/>
                <w:szCs w:val="18"/>
              </w:rPr>
            </w:pPr>
          </w:p>
          <w:p w14:paraId="4808A8CA"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Characteristics:</w:t>
            </w:r>
            <w:r w:rsidRPr="00327F14">
              <w:rPr>
                <w:rFonts w:ascii="Times New Roman" w:eastAsia="Times New Roman" w:hAnsi="Times New Roman" w:cs="Times New Roman"/>
                <w:sz w:val="18"/>
                <w:szCs w:val="18"/>
              </w:rPr>
              <w:t xml:space="preserve"> General public </w:t>
            </w:r>
          </w:p>
        </w:tc>
        <w:tc>
          <w:tcPr>
            <w:tcW w:w="1320" w:type="dxa"/>
            <w:shd w:val="clear" w:color="auto" w:fill="auto"/>
            <w:tcMar>
              <w:top w:w="100" w:type="dxa"/>
              <w:left w:w="100" w:type="dxa"/>
              <w:bottom w:w="100" w:type="dxa"/>
              <w:right w:w="100" w:type="dxa"/>
            </w:tcMar>
          </w:tcPr>
          <w:p w14:paraId="0F40341D"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545" w:type="dxa"/>
            <w:shd w:val="clear" w:color="auto" w:fill="auto"/>
            <w:tcMar>
              <w:top w:w="100" w:type="dxa"/>
              <w:left w:w="100" w:type="dxa"/>
              <w:bottom w:w="100" w:type="dxa"/>
              <w:right w:w="100" w:type="dxa"/>
            </w:tcMar>
          </w:tcPr>
          <w:p w14:paraId="2D1BF123"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verall worsening of diet: </w:t>
            </w:r>
            <w:r w:rsidRPr="00327F14">
              <w:rPr>
                <w:rFonts w:ascii="Times New Roman" w:eastAsia="Times New Roman" w:hAnsi="Times New Roman" w:cs="Times New Roman"/>
                <w:sz w:val="18"/>
                <w:szCs w:val="18"/>
              </w:rPr>
              <w:t xml:space="preserve">112 (16.2%) </w:t>
            </w:r>
          </w:p>
          <w:p w14:paraId="23FE92D3"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reased food intake:</w:t>
            </w:r>
            <w:r w:rsidRPr="00327F14">
              <w:rPr>
                <w:rFonts w:ascii="Times New Roman" w:eastAsia="Times New Roman" w:hAnsi="Times New Roman" w:cs="Times New Roman"/>
                <w:sz w:val="18"/>
                <w:szCs w:val="18"/>
              </w:rPr>
              <w:t xml:space="preserve"> 19.6%</w:t>
            </w:r>
          </w:p>
          <w:p w14:paraId="78536A96"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reased purchase of snacks:</w:t>
            </w:r>
            <w:r w:rsidRPr="00327F14">
              <w:rPr>
                <w:rFonts w:ascii="Times New Roman" w:eastAsia="Times New Roman" w:hAnsi="Times New Roman" w:cs="Times New Roman"/>
                <w:sz w:val="18"/>
                <w:szCs w:val="18"/>
              </w:rPr>
              <w:t xml:space="preserve"> 39%</w:t>
            </w:r>
          </w:p>
          <w:p w14:paraId="332CF6B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w:t>
            </w:r>
            <w:r w:rsidRPr="00327F14">
              <w:rPr>
                <w:rFonts w:ascii="Times New Roman" w:eastAsia="Times New Roman" w:hAnsi="Times New Roman" w:cs="Times New Roman"/>
                <w:sz w:val="18"/>
                <w:szCs w:val="18"/>
                <w:u w:val="single"/>
              </w:rPr>
              <w:t xml:space="preserve">ncreased purchase of processed foods: </w:t>
            </w:r>
            <w:r w:rsidRPr="00327F14">
              <w:rPr>
                <w:rFonts w:ascii="Times New Roman" w:eastAsia="Times New Roman" w:hAnsi="Times New Roman" w:cs="Times New Roman"/>
                <w:sz w:val="18"/>
                <w:szCs w:val="18"/>
              </w:rPr>
              <w:t>25%</w:t>
            </w:r>
          </w:p>
          <w:p w14:paraId="5F0114C1" w14:textId="77777777" w:rsidR="00143E5E" w:rsidRPr="00327F14" w:rsidRDefault="00143E5E" w:rsidP="00143E5E">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47862740" w14:textId="77777777" w:rsidR="00143E5E" w:rsidRPr="00327F14" w:rsidRDefault="00143E5E" w:rsidP="00143E5E">
            <w:pPr>
              <w:spacing w:line="240" w:lineRule="auto"/>
              <w:rPr>
                <w:rFonts w:ascii="Times New Roman" w:eastAsia="Times New Roman" w:hAnsi="Times New Roman" w:cs="Times New Roman"/>
                <w:sz w:val="18"/>
                <w:szCs w:val="18"/>
                <w:u w:val="single"/>
              </w:rPr>
            </w:pPr>
          </w:p>
          <w:p w14:paraId="009C94C0"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verall improvement of diet: </w:t>
            </w:r>
            <w:r w:rsidRPr="00327F14">
              <w:rPr>
                <w:rFonts w:ascii="Times New Roman" w:eastAsia="Times New Roman" w:hAnsi="Times New Roman" w:cs="Times New Roman"/>
                <w:sz w:val="18"/>
                <w:szCs w:val="18"/>
              </w:rPr>
              <w:t>266 (38.4%)</w:t>
            </w:r>
          </w:p>
          <w:p w14:paraId="12033CB4"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Decreased food intake:</w:t>
            </w:r>
            <w:r w:rsidRPr="00327F14">
              <w:rPr>
                <w:rFonts w:ascii="Times New Roman" w:eastAsia="Times New Roman" w:hAnsi="Times New Roman" w:cs="Times New Roman"/>
                <w:sz w:val="18"/>
                <w:szCs w:val="18"/>
              </w:rPr>
              <w:t xml:space="preserve"> 33.3% </w:t>
            </w:r>
          </w:p>
          <w:p w14:paraId="213C8CA7" w14:textId="77777777" w:rsidR="00143E5E" w:rsidRPr="00327F14" w:rsidRDefault="00143E5E" w:rsidP="00143E5E">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AC50B2" w:rsidRPr="00327F14" w14:paraId="53C44357" w14:textId="77777777" w:rsidTr="00EC6594">
        <w:tc>
          <w:tcPr>
            <w:tcW w:w="1275" w:type="dxa"/>
            <w:shd w:val="clear" w:color="auto" w:fill="auto"/>
            <w:tcMar>
              <w:top w:w="100" w:type="dxa"/>
              <w:left w:w="100" w:type="dxa"/>
              <w:bottom w:w="100" w:type="dxa"/>
              <w:right w:w="100" w:type="dxa"/>
            </w:tcMar>
          </w:tcPr>
          <w:p w14:paraId="51FDE1E8" w14:textId="77475218" w:rsidR="00AC50B2" w:rsidRPr="00327F14" w:rsidRDefault="00AC50B2" w:rsidP="00AC50B2">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lang w:val="fr-FR"/>
              </w:rPr>
              <w:t>Rodríguez</w:t>
            </w:r>
            <w:proofErr w:type="spellEnd"/>
            <w:r w:rsidRPr="00327F14">
              <w:rPr>
                <w:rFonts w:ascii="Times New Roman" w:eastAsia="Times New Roman" w:hAnsi="Times New Roman" w:cs="Times New Roman"/>
                <w:sz w:val="18"/>
                <w:szCs w:val="18"/>
                <w:lang w:val="fr-FR"/>
              </w:rPr>
              <w:t>-Pérez C et al. 2020</w:t>
            </w:r>
            <w:r w:rsidR="00FE22B1" w:rsidRPr="00327F14">
              <w:rPr>
                <w:rFonts w:ascii="Times New Roman" w:eastAsia="Times New Roman" w:hAnsi="Times New Roman" w:cs="Times New Roman"/>
                <w:sz w:val="18"/>
                <w:szCs w:val="18"/>
                <w:lang w:val="fr-FR"/>
              </w:rPr>
              <w:t xml:space="preserve"> </w:t>
            </w:r>
            <w:r w:rsidRPr="00327F14">
              <w:rPr>
                <w:rFonts w:ascii="Times New Roman" w:eastAsia="Times New Roman" w:hAnsi="Times New Roman" w:cs="Times New Roman"/>
                <w:sz w:val="18"/>
                <w:szCs w:val="18"/>
                <w:vertAlign w:val="superscript"/>
                <w:lang w:val="fr-FR"/>
              </w:rPr>
              <w:fldChar w:fldCharType="begin" w:fldLock="1"/>
            </w:r>
            <w:r w:rsidR="00851B65" w:rsidRPr="00327F14">
              <w:rPr>
                <w:rFonts w:ascii="Times New Roman" w:eastAsia="Times New Roman" w:hAnsi="Times New Roman" w:cs="Times New Roman"/>
                <w:sz w:val="18"/>
                <w:szCs w:val="18"/>
                <w:vertAlign w:val="superscript"/>
                <w:lang w:val="fr-FR"/>
              </w:rPr>
              <w:instrText>ADDIN CSL_CITATION {"citationItems":[{"id":"ITEM-1","itemData":{"DOI":"10.3390/NU12061730","PMID":"32531892","abstract":"The aim of this study was to evaluate whether dietary behaviours of the Spanish adult population were changed during the COVID-19 outbreak confinement. For that purpose, an online questionnaire, based on 44 items including socio-demographic data, Mediterranean diet (MedDiet) Adherence Screener (MEDAS) as a reference of a healthy diet, processed foods intake, changes in their usual food choices and weight gain was distributed using social media and snowball sampling. A total of 7514 participants (37% aged below 35 years, 70.6% female, 77.9% university-level education or higher) from all the Spanish territory completed the questionnaire. Results outlined healthier dietary behaviours during the confinement when compared to previous habits. Overall, the MEDAS score (ranging from 0 to 14, whereby higher a scoring reflects greater adherence to the MedDiet) increased significantly from 6.53 ± 2 to 7.34 ± 1.93 during the confinement. Multivariate logistic regression models, adjusted for age, gender, region and other variables, showed a statistically significant higher likelihood of changing the adherence to the MedDiet (towards an increase in adherence) in those persons who decreased the intake of fried foods, snacks, fast foods, red meat, pastries or sweet beverages, but increased MedDiet-related foods such as olive oil, vegetables, fruits or legumes during the confinement. COVID-19 confinement in Spain has led to the adoption of healthier dietary habits/behaviours in the studied population, as reflected by a higher adherence to the MedDiet. This improvement, if sustained in the long-term, could have a positive impact on the prevention of chronic diseases and COVID-19-related complications.","author":[{"dropping-particle":"","family":"Rodrígu</w:instrText>
            </w:r>
            <w:r w:rsidR="00851B65" w:rsidRPr="002D682D">
              <w:rPr>
                <w:rFonts w:ascii="Times New Roman" w:eastAsia="Times New Roman" w:hAnsi="Times New Roman" w:cs="Times New Roman"/>
                <w:sz w:val="18"/>
                <w:szCs w:val="18"/>
                <w:vertAlign w:val="superscript"/>
              </w:rPr>
              <w:instrText>ez-Pérez","given":"Celia","non-dropping-particle":"","parse-names":false,"suffix":""},{"dropping-particle":"","family":"Molina-Montes","given":"Esther","non-dropping-particle":"","parse-names":false,"suffix":""},{"dropping-particle":"","family":"Verardo","given":"Vito","non-dropping-particle":"","parse-names":false,"suffix":""},{"dropping-particle":"","family":"Artacho","given":"Reyes","non-dropping-particle":"","parse-names":false,"suffix":""},{"dropping-particle":"","family":"García-Villanova","given":"Belén","non-dropping-particle":"","parse-names":false,"suffix":""},{"dropping-particle":"","family":"Guerra-Hernández","given":"Eduardo Jesús","non-dropping-particle":"","parse-names":false,"suffix":""},{"dropping-particle":"","family":"Ruíz-López","given":"María Dolores","non-dropping-particle":"","parse-names":false,"suffix":""}],"container-title":"Nutrients","id":"ITEM-1","issue":"6","issued":{"date-parts":[["2020","6","1"]]},"page":"1-19","publisher":"Multidisciplinary Digital Publishing Institute  (MDPI)","title":"Changes in Dietary Behaviours during the COVID-1</w:instrText>
            </w:r>
            <w:r w:rsidR="00851B65" w:rsidRPr="00327F14">
              <w:rPr>
                <w:rFonts w:ascii="Times New Roman" w:eastAsia="Times New Roman" w:hAnsi="Times New Roman" w:cs="Times New Roman"/>
                <w:sz w:val="18"/>
                <w:szCs w:val="18"/>
                <w:vertAlign w:val="superscript"/>
              </w:rPr>
              <w:instrText>9 Outbreak Confinement in the Spanish COVIDiet Study","type":"article-journal","volume":"12"},"uris":["http://www.mendeley.com/documents/?uuid=7ac40ca5-f753-306c-9682-55abe410c7ac"]}],"mendeley":{"formattedCitation":"(77)","plainTextFormattedCitation":"(77)","previouslyFormattedCitation":"(77)"},"properties":{"noteIndex":0},"schema":"https://github.com/citation-style-language/schema/raw/master/csl-citation.json"}</w:instrText>
            </w:r>
            <w:r w:rsidRPr="00327F14">
              <w:rPr>
                <w:rFonts w:ascii="Times New Roman" w:eastAsia="Times New Roman" w:hAnsi="Times New Roman" w:cs="Times New Roman"/>
                <w:sz w:val="18"/>
                <w:szCs w:val="18"/>
                <w:vertAlign w:val="superscript"/>
                <w:lang w:val="fr-FR"/>
              </w:rPr>
              <w:fldChar w:fldCharType="separate"/>
            </w:r>
            <w:r w:rsidR="00304558" w:rsidRPr="00327F14">
              <w:rPr>
                <w:rFonts w:ascii="Times New Roman" w:eastAsia="Times New Roman" w:hAnsi="Times New Roman" w:cs="Times New Roman"/>
                <w:noProof/>
                <w:sz w:val="18"/>
                <w:szCs w:val="18"/>
              </w:rPr>
              <w:t>(77)</w:t>
            </w:r>
            <w:r w:rsidRPr="00327F14">
              <w:rPr>
                <w:rFonts w:ascii="Times New Roman" w:eastAsia="Times New Roman" w:hAnsi="Times New Roman" w:cs="Times New Roman"/>
                <w:sz w:val="18"/>
                <w:szCs w:val="18"/>
                <w:vertAlign w:val="superscript"/>
                <w:lang w:val="fr-FR"/>
              </w:rPr>
              <w:fldChar w:fldCharType="end"/>
            </w:r>
          </w:p>
        </w:tc>
        <w:tc>
          <w:tcPr>
            <w:tcW w:w="1320" w:type="dxa"/>
            <w:shd w:val="clear" w:color="auto" w:fill="auto"/>
            <w:tcMar>
              <w:top w:w="100" w:type="dxa"/>
              <w:left w:w="100" w:type="dxa"/>
              <w:bottom w:w="100" w:type="dxa"/>
              <w:right w:w="100" w:type="dxa"/>
            </w:tcMar>
          </w:tcPr>
          <w:p w14:paraId="13D06D1B" w14:textId="6932F58C"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pain</w:t>
            </w:r>
          </w:p>
        </w:tc>
        <w:tc>
          <w:tcPr>
            <w:tcW w:w="1320" w:type="dxa"/>
            <w:shd w:val="clear" w:color="auto" w:fill="auto"/>
            <w:tcMar>
              <w:top w:w="100" w:type="dxa"/>
              <w:left w:w="100" w:type="dxa"/>
              <w:bottom w:w="100" w:type="dxa"/>
              <w:right w:w="100" w:type="dxa"/>
            </w:tcMar>
          </w:tcPr>
          <w:p w14:paraId="3DF666E5" w14:textId="6302F58B"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shd w:val="clear" w:color="auto" w:fill="auto"/>
            <w:tcMar>
              <w:top w:w="100" w:type="dxa"/>
              <w:left w:w="100" w:type="dxa"/>
              <w:bottom w:w="100" w:type="dxa"/>
              <w:right w:w="100" w:type="dxa"/>
            </w:tcMar>
          </w:tcPr>
          <w:p w14:paraId="30D640F9" w14:textId="0392AEBD"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7514</w:t>
            </w:r>
          </w:p>
        </w:tc>
        <w:tc>
          <w:tcPr>
            <w:tcW w:w="1365" w:type="dxa"/>
            <w:shd w:val="clear" w:color="auto" w:fill="auto"/>
            <w:tcMar>
              <w:top w:w="100" w:type="dxa"/>
              <w:left w:w="100" w:type="dxa"/>
              <w:bottom w:w="100" w:type="dxa"/>
              <w:right w:w="100" w:type="dxa"/>
            </w:tcMar>
          </w:tcPr>
          <w:p w14:paraId="2D4648F3" w14:textId="77777777"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Age:</w:t>
            </w:r>
          </w:p>
          <w:p w14:paraId="7C696645"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lt;20:</w:t>
            </w:r>
            <w:r w:rsidRPr="00327F14">
              <w:rPr>
                <w:rFonts w:ascii="Times New Roman" w:eastAsia="Times New Roman" w:hAnsi="Times New Roman" w:cs="Times New Roman"/>
                <w:sz w:val="18"/>
                <w:szCs w:val="18"/>
              </w:rPr>
              <w:t xml:space="preserve"> 229</w:t>
            </w:r>
          </w:p>
          <w:p w14:paraId="728556A8"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1-35:</w:t>
            </w:r>
            <w:r w:rsidRPr="00327F14">
              <w:rPr>
                <w:rFonts w:ascii="Times New Roman" w:eastAsia="Times New Roman" w:hAnsi="Times New Roman" w:cs="Times New Roman"/>
                <w:sz w:val="18"/>
                <w:szCs w:val="18"/>
              </w:rPr>
              <w:t xml:space="preserve"> 2558</w:t>
            </w:r>
          </w:p>
          <w:p w14:paraId="005A52F6"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36-50: </w:t>
            </w:r>
            <w:r w:rsidRPr="00327F14">
              <w:rPr>
                <w:rFonts w:ascii="Times New Roman" w:eastAsia="Times New Roman" w:hAnsi="Times New Roman" w:cs="Times New Roman"/>
                <w:sz w:val="18"/>
                <w:szCs w:val="18"/>
              </w:rPr>
              <w:t>2371</w:t>
            </w:r>
          </w:p>
          <w:p w14:paraId="242D5872"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51-65:</w:t>
            </w:r>
            <w:r w:rsidRPr="00327F14">
              <w:rPr>
                <w:rFonts w:ascii="Times New Roman" w:eastAsia="Times New Roman" w:hAnsi="Times New Roman" w:cs="Times New Roman"/>
                <w:sz w:val="18"/>
                <w:szCs w:val="18"/>
              </w:rPr>
              <w:t xml:space="preserve"> 1928</w:t>
            </w:r>
          </w:p>
          <w:p w14:paraId="7AA6E647" w14:textId="77777777"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u w:val="single"/>
              </w:rPr>
              <w:t>&gt;65:</w:t>
            </w:r>
            <w:r w:rsidRPr="00327F14">
              <w:rPr>
                <w:rFonts w:ascii="Times New Roman" w:eastAsia="Times New Roman" w:hAnsi="Times New Roman" w:cs="Times New Roman"/>
                <w:sz w:val="18"/>
                <w:szCs w:val="18"/>
              </w:rPr>
              <w:t xml:space="preserve"> 428</w:t>
            </w:r>
          </w:p>
          <w:p w14:paraId="6FDD2A5A" w14:textId="77777777" w:rsidR="00AC50B2" w:rsidRPr="00327F14" w:rsidRDefault="00AC50B2" w:rsidP="00AC50B2">
            <w:pPr>
              <w:spacing w:line="240" w:lineRule="auto"/>
              <w:rPr>
                <w:rFonts w:ascii="Times New Roman" w:eastAsia="Times New Roman" w:hAnsi="Times New Roman" w:cs="Times New Roman"/>
                <w:sz w:val="18"/>
                <w:szCs w:val="18"/>
              </w:rPr>
            </w:pPr>
          </w:p>
          <w:p w14:paraId="12AEA294" w14:textId="77777777"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Sex (F):</w:t>
            </w:r>
          </w:p>
          <w:p w14:paraId="509FC030"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5305 (70.6%)</w:t>
            </w:r>
          </w:p>
          <w:p w14:paraId="1B9CC2AA" w14:textId="77777777" w:rsidR="00AC50B2" w:rsidRPr="00327F14" w:rsidRDefault="00AC50B2" w:rsidP="00AC50B2">
            <w:pPr>
              <w:spacing w:line="240" w:lineRule="auto"/>
              <w:rPr>
                <w:rFonts w:ascii="Times New Roman" w:eastAsia="Times New Roman" w:hAnsi="Times New Roman" w:cs="Times New Roman"/>
                <w:i/>
                <w:sz w:val="18"/>
                <w:szCs w:val="18"/>
              </w:rPr>
            </w:pPr>
          </w:p>
          <w:p w14:paraId="67E4A356" w14:textId="77777777" w:rsidR="00AC50B2" w:rsidRPr="00327F14" w:rsidRDefault="00AC50B2" w:rsidP="00AC50B2">
            <w:pPr>
              <w:spacing w:line="240" w:lineRule="auto"/>
              <w:rPr>
                <w:rFonts w:ascii="Times New Roman" w:eastAsia="Times New Roman" w:hAnsi="Times New Roman" w:cs="Times New Roman"/>
                <w:sz w:val="18"/>
                <w:szCs w:val="18"/>
              </w:rPr>
            </w:pPr>
          </w:p>
          <w:p w14:paraId="26876BDF" w14:textId="495B0132"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General population </w:t>
            </w:r>
          </w:p>
        </w:tc>
        <w:tc>
          <w:tcPr>
            <w:tcW w:w="1320" w:type="dxa"/>
            <w:shd w:val="clear" w:color="auto" w:fill="auto"/>
            <w:tcMar>
              <w:top w:w="100" w:type="dxa"/>
              <w:left w:w="100" w:type="dxa"/>
              <w:bottom w:w="100" w:type="dxa"/>
              <w:right w:w="100" w:type="dxa"/>
            </w:tcMar>
          </w:tcPr>
          <w:p w14:paraId="34421491" w14:textId="4349A4AB"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Mediterranean Diet Adherence Screener (MEDAS)</w:t>
            </w:r>
          </w:p>
        </w:tc>
        <w:tc>
          <w:tcPr>
            <w:tcW w:w="1545" w:type="dxa"/>
            <w:shd w:val="clear" w:color="auto" w:fill="auto"/>
            <w:tcMar>
              <w:top w:w="100" w:type="dxa"/>
              <w:left w:w="100" w:type="dxa"/>
              <w:bottom w:w="100" w:type="dxa"/>
              <w:right w:w="100" w:type="dxa"/>
            </w:tcMar>
          </w:tcPr>
          <w:p w14:paraId="7B3F153A"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Increased adherence to </w:t>
            </w:r>
            <w:proofErr w:type="spellStart"/>
            <w:r w:rsidRPr="00327F14">
              <w:rPr>
                <w:rFonts w:ascii="Times New Roman" w:eastAsia="Times New Roman" w:hAnsi="Times New Roman" w:cs="Times New Roman"/>
                <w:sz w:val="18"/>
                <w:szCs w:val="18"/>
              </w:rPr>
              <w:t>mediterranean</w:t>
            </w:r>
            <w:proofErr w:type="spellEnd"/>
            <w:r w:rsidRPr="00327F14">
              <w:rPr>
                <w:rFonts w:ascii="Times New Roman" w:eastAsia="Times New Roman" w:hAnsi="Times New Roman" w:cs="Times New Roman"/>
                <w:sz w:val="18"/>
                <w:szCs w:val="18"/>
              </w:rPr>
              <w:t xml:space="preserve"> diet</w:t>
            </w:r>
            <w:r w:rsidRPr="00327F14">
              <w:rPr>
                <w:rFonts w:ascii="Times New Roman" w:eastAsia="Times New Roman" w:hAnsi="Times New Roman" w:cs="Times New Roman"/>
                <w:b/>
                <w:sz w:val="18"/>
                <w:szCs w:val="18"/>
              </w:rPr>
              <w:t xml:space="preserve"> </w:t>
            </w:r>
            <w:r w:rsidRPr="00327F14">
              <w:rPr>
                <w:rFonts w:ascii="Times New Roman" w:eastAsia="Times New Roman" w:hAnsi="Times New Roman" w:cs="Times New Roman"/>
                <w:sz w:val="18"/>
                <w:szCs w:val="18"/>
              </w:rPr>
              <w:t>(</w:t>
            </w:r>
            <w:r w:rsidRPr="00327F14">
              <w:rPr>
                <w:rFonts w:ascii="Times New Roman" w:eastAsia="Times New Roman" w:hAnsi="Times New Roman" w:cs="Times New Roman"/>
                <w:i/>
                <w:sz w:val="18"/>
                <w:szCs w:val="18"/>
              </w:rPr>
              <w:t>p&lt;0.001)</w:t>
            </w:r>
          </w:p>
          <w:p w14:paraId="3E1E3B7F" w14:textId="77777777" w:rsidR="00AC50B2" w:rsidRPr="00327F14" w:rsidRDefault="00AC50B2" w:rsidP="00AC50B2">
            <w:pPr>
              <w:spacing w:line="240" w:lineRule="auto"/>
              <w:rPr>
                <w:rFonts w:ascii="Times New Roman" w:eastAsia="Times New Roman" w:hAnsi="Times New Roman" w:cs="Times New Roman"/>
                <w:sz w:val="18"/>
                <w:szCs w:val="18"/>
                <w:u w:val="single"/>
              </w:rPr>
            </w:pPr>
          </w:p>
          <w:p w14:paraId="28DD407E"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Reduced alcohol intake</w:t>
            </w:r>
          </w:p>
          <w:p w14:paraId="4AFFF4F2" w14:textId="77777777" w:rsidR="00AC50B2" w:rsidRPr="00327F14" w:rsidRDefault="00AC50B2" w:rsidP="00AC50B2">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lt;0.001)</w:t>
            </w:r>
          </w:p>
          <w:p w14:paraId="5864B337" w14:textId="77777777" w:rsidR="00AC50B2" w:rsidRPr="00327F14" w:rsidRDefault="00AC50B2" w:rsidP="00AC50B2">
            <w:pPr>
              <w:spacing w:line="240" w:lineRule="auto"/>
              <w:rPr>
                <w:rFonts w:ascii="Times New Roman" w:eastAsia="Times New Roman" w:hAnsi="Times New Roman" w:cs="Times New Roman"/>
                <w:i/>
                <w:sz w:val="18"/>
                <w:szCs w:val="18"/>
              </w:rPr>
            </w:pPr>
          </w:p>
          <w:p w14:paraId="2A3C33E0"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elf-reported ‘not eating more’ during confinement:</w:t>
            </w:r>
          </w:p>
          <w:p w14:paraId="661BCE3F" w14:textId="629EEB9E"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rPr>
              <w:t>63.7%  (</w:t>
            </w:r>
            <w:r w:rsidRPr="00327F14">
              <w:rPr>
                <w:rFonts w:ascii="Times New Roman" w:eastAsia="Times New Roman" w:hAnsi="Times New Roman" w:cs="Times New Roman"/>
                <w:i/>
                <w:sz w:val="18"/>
                <w:szCs w:val="18"/>
              </w:rPr>
              <w:t>p&lt;0.001)</w:t>
            </w:r>
          </w:p>
        </w:tc>
      </w:tr>
      <w:tr w:rsidR="00AC50B2" w:rsidRPr="00327F14" w14:paraId="4014199F" w14:textId="77777777" w:rsidTr="00EC6594">
        <w:tc>
          <w:tcPr>
            <w:tcW w:w="1275" w:type="dxa"/>
            <w:shd w:val="clear" w:color="auto" w:fill="auto"/>
            <w:tcMar>
              <w:top w:w="100" w:type="dxa"/>
              <w:left w:w="100" w:type="dxa"/>
              <w:bottom w:w="100" w:type="dxa"/>
              <w:right w:w="100" w:type="dxa"/>
            </w:tcMar>
          </w:tcPr>
          <w:p w14:paraId="15DB08F4" w14:textId="06255A29" w:rsidR="00AC50B2" w:rsidRPr="00327F14" w:rsidRDefault="00AC50B2" w:rsidP="00AC50B2">
            <w:pPr>
              <w:spacing w:line="240" w:lineRule="auto"/>
              <w:rPr>
                <w:rFonts w:ascii="Times New Roman" w:eastAsia="Times New Roman" w:hAnsi="Times New Roman" w:cs="Times New Roman"/>
                <w:sz w:val="18"/>
                <w:szCs w:val="18"/>
                <w:lang w:val="fr-FR"/>
              </w:rPr>
            </w:pPr>
            <w:proofErr w:type="spellStart"/>
            <w:r w:rsidRPr="002D682D">
              <w:rPr>
                <w:rFonts w:ascii="Times New Roman" w:eastAsia="Times New Roman" w:hAnsi="Times New Roman" w:cs="Times New Roman"/>
                <w:sz w:val="18"/>
                <w:szCs w:val="18"/>
                <w:lang w:val="fr-FR"/>
              </w:rPr>
              <w:t>Sánchez-Sánchez</w:t>
            </w:r>
            <w:proofErr w:type="spellEnd"/>
            <w:r w:rsidRPr="002D682D">
              <w:rPr>
                <w:rFonts w:ascii="Times New Roman" w:eastAsia="Times New Roman" w:hAnsi="Times New Roman" w:cs="Times New Roman"/>
                <w:sz w:val="18"/>
                <w:szCs w:val="18"/>
                <w:lang w:val="fr-FR"/>
              </w:rPr>
              <w:t xml:space="preserve"> E et al. 2020</w:t>
            </w:r>
            <w:r w:rsidR="00FE22B1" w:rsidRPr="002D682D">
              <w:rPr>
                <w:rFonts w:ascii="Times New Roman" w:eastAsia="Times New Roman" w:hAnsi="Times New Roman" w:cs="Times New Roman"/>
                <w:sz w:val="18"/>
                <w:szCs w:val="18"/>
                <w:lang w:val="fr-FR"/>
              </w:rPr>
              <w:t xml:space="preserve"> </w:t>
            </w:r>
            <w:r w:rsidRPr="00327F14">
              <w:rPr>
                <w:rFonts w:ascii="Times New Roman" w:eastAsia="Times New Roman" w:hAnsi="Times New Roman" w:cs="Times New Roman"/>
                <w:sz w:val="18"/>
                <w:szCs w:val="18"/>
                <w:vertAlign w:val="superscript"/>
                <w:lang w:val="fr-FR"/>
              </w:rPr>
              <w:fldChar w:fldCharType="begin" w:fldLock="1"/>
            </w:r>
            <w:r w:rsidR="00851B65" w:rsidRPr="002D682D">
              <w:rPr>
                <w:rFonts w:ascii="Times New Roman" w:eastAsia="Times New Roman" w:hAnsi="Times New Roman" w:cs="Times New Roman"/>
                <w:sz w:val="18"/>
                <w:szCs w:val="18"/>
                <w:vertAlign w:val="superscript"/>
                <w:lang w:val="fr-FR"/>
              </w:rPr>
              <w:instrText>ADDIN CSL_CITATION {"citationItems":[{"id":"ITEM-1","itemData":{"DOI":"10.3390/NU12092826","abstract":"Due to the pandemic situation caused by the COVID-19 infection, some governments have implemented house confinement measures. The objective of our study is to learn the dietary patterns, consumption, and physical activity of the Spanish population before and during the period of confinement by COVID-19. A cross-sectional descriptive study based on a questionnaire during May 2020, coinciding with the period of confinement and the step forward into Phase 1, is carried out. During confinement, the adherence to the Mediterranean Diet increases (8.0% versus 4.7%; p &amp;lt; 0.001). No socio-demographic variables show statistical significance (p &amp;lt; 0.05) regarding good adherence to the Mediterranean Diet (MD) before and during confinement. During confinement, consumption of homemade baking shows a higher increase (0.28% versus 4.60%; p = 0.004). During confinement, the number of subjects that practice exercise decreases (29.4% versus 28.8%; p = 0.004), as well as the time spent exercising (m</w:instrText>
            </w:r>
            <w:r w:rsidR="00851B65" w:rsidRPr="00327F14">
              <w:rPr>
                <w:rFonts w:ascii="Times New Roman" w:eastAsia="Times New Roman" w:hAnsi="Times New Roman" w:cs="Times New Roman"/>
                <w:sz w:val="18"/>
                <w:szCs w:val="18"/>
                <w:vertAlign w:val="superscript"/>
                <w:lang w:val="fr-FR"/>
              </w:rPr>
              <w:instrText>ore than an hour, 26.6% versus 14.7%, p = 0.001). Mediterranean Diet adherence slightly increases during confinement, although consumption of &amp;lsquo;unhealthy&amp;rsquo; food also increases. Moreover, the number of subjects that practice physical activity, as well as the time spent on it weekly, decreases.","author":[{"dropping-particle":"","family":"Sánchez-Sánchez","given":"Eduardo","non-dropping-particle":"","parse-names":false,"suffix":""},{"dropping-particle":"","family":"Ramírez-Vargas","given":"Guillermo","non-dropping-particle":"","parse-names":false,"suffix":""},{"dropping-particle":"","family":"Avellaneda-López","given":"Ylenia","non-dropping-particle":"","parse-names":false,"suffix":""},{"dropping-particle":"","family":"Orellana-Pecino","given":"J. Ignacio","non-dropping-particle":"","parse-names":false,"suffix":""},{"dropping-particle":"","family":"García-Marín","given":"Esperanza","non-dropping-particle":"","parse-names":false,"suffix":""},{"dropping-particle":"","family":"Díaz-Jimenez","given":"Jara","non-dropping-particle":"","parse-names":false,"suffix":""}],"container-title":"Nutrients 2020, Vol. 12, Page 2826","id":"ITEM-1","issue":"9","issued":{"date-parts":[["2020","9","15"]]},"page":"2826","publisher":"Multidisciplinary Digital Publishing Institute","title":"Eating Habits and Physical Activity of the Spanish Population during the COVID-19 Pandemic Period","type":"article-journal","volume":"12"},"uris":["http://www.mendeley.com/documents/?uuid=23206fa1-0e92-3f06-a961-b6f4ddd7e12a"]}],"mendeley":{"formattedCitation":"(72)","plainTextFormattedCitation":"(72)","previouslyFormattedCitation":"(72)"},"properties":{"noteIndex":0},"schema":"https://github.com/citation-style-language/schema/raw/master/csl-citation.json"}</w:instrText>
            </w:r>
            <w:r w:rsidRPr="00327F14">
              <w:rPr>
                <w:rFonts w:ascii="Times New Roman" w:eastAsia="Times New Roman" w:hAnsi="Times New Roman" w:cs="Times New Roman"/>
                <w:sz w:val="18"/>
                <w:szCs w:val="18"/>
                <w:vertAlign w:val="superscript"/>
                <w:lang w:val="fr-FR"/>
              </w:rPr>
              <w:fldChar w:fldCharType="separate"/>
            </w:r>
            <w:r w:rsidR="00304558" w:rsidRPr="00327F14">
              <w:rPr>
                <w:rFonts w:ascii="Times New Roman" w:eastAsia="Times New Roman" w:hAnsi="Times New Roman" w:cs="Times New Roman"/>
                <w:noProof/>
                <w:sz w:val="18"/>
                <w:szCs w:val="18"/>
                <w:lang w:val="fr-FR"/>
              </w:rPr>
              <w:t>(72)</w:t>
            </w:r>
            <w:r w:rsidRPr="00327F14">
              <w:rPr>
                <w:rFonts w:ascii="Times New Roman" w:eastAsia="Times New Roman" w:hAnsi="Times New Roman" w:cs="Times New Roman"/>
                <w:sz w:val="18"/>
                <w:szCs w:val="18"/>
                <w:vertAlign w:val="superscript"/>
                <w:lang w:val="fr-FR"/>
              </w:rPr>
              <w:fldChar w:fldCharType="end"/>
            </w:r>
          </w:p>
        </w:tc>
        <w:tc>
          <w:tcPr>
            <w:tcW w:w="1320" w:type="dxa"/>
            <w:shd w:val="clear" w:color="auto" w:fill="auto"/>
            <w:tcMar>
              <w:top w:w="100" w:type="dxa"/>
              <w:left w:w="100" w:type="dxa"/>
              <w:bottom w:w="100" w:type="dxa"/>
              <w:right w:w="100" w:type="dxa"/>
            </w:tcMar>
          </w:tcPr>
          <w:p w14:paraId="0EF33CD4" w14:textId="5516592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pain</w:t>
            </w:r>
          </w:p>
        </w:tc>
        <w:tc>
          <w:tcPr>
            <w:tcW w:w="1320" w:type="dxa"/>
            <w:shd w:val="clear" w:color="auto" w:fill="auto"/>
            <w:tcMar>
              <w:top w:w="100" w:type="dxa"/>
              <w:left w:w="100" w:type="dxa"/>
              <w:bottom w:w="100" w:type="dxa"/>
              <w:right w:w="100" w:type="dxa"/>
            </w:tcMar>
          </w:tcPr>
          <w:p w14:paraId="24714FBC" w14:textId="5567025C"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shd w:val="clear" w:color="auto" w:fill="auto"/>
            <w:tcMar>
              <w:top w:w="100" w:type="dxa"/>
              <w:left w:w="100" w:type="dxa"/>
              <w:bottom w:w="100" w:type="dxa"/>
              <w:right w:w="100" w:type="dxa"/>
            </w:tcMar>
          </w:tcPr>
          <w:p w14:paraId="2A0C940C" w14:textId="6BD2716A"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065</w:t>
            </w:r>
          </w:p>
        </w:tc>
        <w:tc>
          <w:tcPr>
            <w:tcW w:w="1365" w:type="dxa"/>
            <w:shd w:val="clear" w:color="auto" w:fill="auto"/>
            <w:tcMar>
              <w:top w:w="100" w:type="dxa"/>
              <w:left w:w="100" w:type="dxa"/>
              <w:bottom w:w="100" w:type="dxa"/>
              <w:right w:w="100" w:type="dxa"/>
            </w:tcMar>
          </w:tcPr>
          <w:p w14:paraId="0355E23A"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38.7 ± 12.4</w:t>
            </w:r>
          </w:p>
          <w:p w14:paraId="10D48225" w14:textId="77777777" w:rsidR="00AC50B2" w:rsidRPr="00327F14" w:rsidRDefault="00AC50B2" w:rsidP="00AC50B2">
            <w:pPr>
              <w:spacing w:line="240" w:lineRule="auto"/>
              <w:rPr>
                <w:rFonts w:ascii="Times New Roman" w:eastAsia="Times New Roman" w:hAnsi="Times New Roman" w:cs="Times New Roman"/>
                <w:b/>
                <w:sz w:val="18"/>
                <w:szCs w:val="18"/>
              </w:rPr>
            </w:pPr>
          </w:p>
          <w:p w14:paraId="43918C53" w14:textId="77777777"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 xml:space="preserve">775 (72.8%) </w:t>
            </w:r>
          </w:p>
          <w:p w14:paraId="41C11F8C" w14:textId="77777777" w:rsidR="00AC50B2" w:rsidRPr="00327F14" w:rsidRDefault="00AC50B2" w:rsidP="00AC50B2">
            <w:pPr>
              <w:spacing w:line="240" w:lineRule="auto"/>
              <w:rPr>
                <w:rFonts w:ascii="Times New Roman" w:eastAsia="Times New Roman" w:hAnsi="Times New Roman" w:cs="Times New Roman"/>
                <w:b/>
                <w:sz w:val="18"/>
                <w:szCs w:val="18"/>
              </w:rPr>
            </w:pPr>
          </w:p>
          <w:p w14:paraId="3F986567" w14:textId="28E41E12"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General population</w:t>
            </w:r>
          </w:p>
        </w:tc>
        <w:tc>
          <w:tcPr>
            <w:tcW w:w="1320" w:type="dxa"/>
            <w:shd w:val="clear" w:color="auto" w:fill="auto"/>
            <w:tcMar>
              <w:top w:w="100" w:type="dxa"/>
              <w:left w:w="100" w:type="dxa"/>
              <w:bottom w:w="100" w:type="dxa"/>
              <w:right w:w="100" w:type="dxa"/>
            </w:tcMar>
          </w:tcPr>
          <w:p w14:paraId="5477007A" w14:textId="526254B5"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Mediterranean Diet PREDIMED Questionnaire</w:t>
            </w:r>
          </w:p>
        </w:tc>
        <w:tc>
          <w:tcPr>
            <w:tcW w:w="1545" w:type="dxa"/>
            <w:shd w:val="clear" w:color="auto" w:fill="auto"/>
            <w:tcMar>
              <w:top w:w="100" w:type="dxa"/>
              <w:left w:w="100" w:type="dxa"/>
              <w:bottom w:w="100" w:type="dxa"/>
              <w:right w:w="100" w:type="dxa"/>
            </w:tcMar>
          </w:tcPr>
          <w:p w14:paraId="21587820" w14:textId="77777777" w:rsidR="00AC50B2" w:rsidRPr="00327F14" w:rsidRDefault="00AC50B2" w:rsidP="00AC50B2">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 xml:space="preserve">Increased adherence to </w:t>
            </w:r>
            <w:proofErr w:type="spellStart"/>
            <w:r w:rsidRPr="00327F14">
              <w:rPr>
                <w:rFonts w:ascii="Times New Roman" w:eastAsia="Times New Roman" w:hAnsi="Times New Roman" w:cs="Times New Roman"/>
                <w:sz w:val="18"/>
                <w:szCs w:val="18"/>
              </w:rPr>
              <w:t>meditarraenan</w:t>
            </w:r>
            <w:proofErr w:type="spellEnd"/>
            <w:r w:rsidRPr="00327F14">
              <w:rPr>
                <w:rFonts w:ascii="Times New Roman" w:eastAsia="Times New Roman" w:hAnsi="Times New Roman" w:cs="Times New Roman"/>
                <w:sz w:val="18"/>
                <w:szCs w:val="18"/>
              </w:rPr>
              <w:t xml:space="preserve"> diet (</w:t>
            </w:r>
            <w:r w:rsidRPr="00327F14">
              <w:rPr>
                <w:rFonts w:ascii="Times New Roman" w:eastAsia="Times New Roman" w:hAnsi="Times New Roman" w:cs="Times New Roman"/>
                <w:i/>
                <w:sz w:val="18"/>
                <w:szCs w:val="18"/>
              </w:rPr>
              <w:t>p=0.004)</w:t>
            </w:r>
          </w:p>
          <w:p w14:paraId="5A052B55" w14:textId="77777777" w:rsidR="00AC50B2" w:rsidRPr="00327F14" w:rsidRDefault="00AC50B2" w:rsidP="00AC50B2">
            <w:pPr>
              <w:spacing w:line="240" w:lineRule="auto"/>
              <w:rPr>
                <w:rFonts w:ascii="Times New Roman" w:eastAsia="Times New Roman" w:hAnsi="Times New Roman" w:cs="Times New Roman"/>
                <w:sz w:val="18"/>
                <w:szCs w:val="18"/>
              </w:rPr>
            </w:pPr>
          </w:p>
          <w:p w14:paraId="135C2F34" w14:textId="77777777" w:rsidR="00AC50B2" w:rsidRPr="00327F14" w:rsidRDefault="00AC50B2" w:rsidP="00AC50B2">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Significant increase in daily portions of vegetables, olive oil, fruit, red meat, sugary/carbonated beverages (</w:t>
            </w:r>
            <w:r w:rsidRPr="00327F14">
              <w:rPr>
                <w:rFonts w:ascii="Times New Roman" w:eastAsia="Times New Roman" w:hAnsi="Times New Roman" w:cs="Times New Roman"/>
                <w:i/>
                <w:sz w:val="18"/>
                <w:szCs w:val="18"/>
              </w:rPr>
              <w:t>p&lt;0.05)</w:t>
            </w:r>
          </w:p>
          <w:p w14:paraId="528B90C4" w14:textId="77777777" w:rsidR="00AC50B2" w:rsidRPr="00327F14" w:rsidRDefault="00AC50B2" w:rsidP="00AC50B2">
            <w:pPr>
              <w:spacing w:line="240" w:lineRule="auto"/>
              <w:rPr>
                <w:rFonts w:ascii="Times New Roman" w:eastAsia="Times New Roman" w:hAnsi="Times New Roman" w:cs="Times New Roman"/>
                <w:sz w:val="18"/>
                <w:szCs w:val="18"/>
              </w:rPr>
            </w:pPr>
          </w:p>
          <w:p w14:paraId="745A1CE9" w14:textId="4F3D95DB"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Gungsuh" w:eastAsia="Gungsuh" w:hAnsi="Gungsuh" w:cs="Gungsuh"/>
                <w:sz w:val="18"/>
                <w:szCs w:val="18"/>
              </w:rPr>
              <w:t>Significant increase in proportion drinking wine ≥7x/week (</w:t>
            </w:r>
            <w:r w:rsidRPr="00327F14">
              <w:rPr>
                <w:rFonts w:ascii="Times New Roman" w:eastAsia="Times New Roman" w:hAnsi="Times New Roman" w:cs="Times New Roman"/>
                <w:i/>
                <w:sz w:val="18"/>
                <w:szCs w:val="18"/>
              </w:rPr>
              <w:t>p&lt;0.001)</w:t>
            </w:r>
          </w:p>
        </w:tc>
      </w:tr>
      <w:tr w:rsidR="00AC50B2" w:rsidRPr="00327F14" w14:paraId="0F0E6B86" w14:textId="77777777" w:rsidTr="00EC6594">
        <w:tc>
          <w:tcPr>
            <w:tcW w:w="1275" w:type="dxa"/>
            <w:shd w:val="clear" w:color="auto" w:fill="auto"/>
            <w:tcMar>
              <w:top w:w="100" w:type="dxa"/>
              <w:left w:w="100" w:type="dxa"/>
              <w:bottom w:w="100" w:type="dxa"/>
              <w:right w:w="100" w:type="dxa"/>
            </w:tcMar>
          </w:tcPr>
          <w:p w14:paraId="6296F260" w14:textId="620078AF" w:rsidR="00AC50B2" w:rsidRPr="00327F14" w:rsidRDefault="00AC50B2" w:rsidP="00AC50B2">
            <w:pPr>
              <w:spacing w:line="240" w:lineRule="auto"/>
              <w:rPr>
                <w:rFonts w:ascii="Times New Roman" w:eastAsia="Times New Roman" w:hAnsi="Times New Roman" w:cs="Times New Roman"/>
                <w:sz w:val="18"/>
                <w:szCs w:val="18"/>
                <w:lang w:val="fr-FR"/>
              </w:rPr>
            </w:pPr>
            <w:r w:rsidRPr="00327F14">
              <w:rPr>
                <w:rFonts w:ascii="Times New Roman" w:eastAsia="Times New Roman" w:hAnsi="Times New Roman" w:cs="Times New Roman"/>
                <w:sz w:val="18"/>
                <w:szCs w:val="18"/>
              </w:rPr>
              <w:t>Ruiz-</w:t>
            </w:r>
            <w:proofErr w:type="spellStart"/>
            <w:r w:rsidRPr="00327F14">
              <w:rPr>
                <w:rFonts w:ascii="Times New Roman" w:eastAsia="Times New Roman" w:hAnsi="Times New Roman" w:cs="Times New Roman"/>
                <w:sz w:val="18"/>
                <w:szCs w:val="18"/>
              </w:rPr>
              <w:t>Roso</w:t>
            </w:r>
            <w:proofErr w:type="spellEnd"/>
            <w:r w:rsidRPr="00327F14">
              <w:rPr>
                <w:rFonts w:ascii="Times New Roman" w:eastAsia="Times New Roman" w:hAnsi="Times New Roman" w:cs="Times New Roman"/>
                <w:sz w:val="18"/>
                <w:szCs w:val="18"/>
              </w:rPr>
              <w:t xml:space="preserve"> MB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082327","ISSN":"2072-6643","PMID":"32759636","abstract":"The COVID-19 lockdown clearly affected the lifestyle of the population and entailed changes in their daily habits, which involved potential health consequences, especially on patients with Type 2 Diabetes Mellitus (T2DM). We aimed to examine the impact of the lockdown caused by COVID-19 pandemic on both nutrition and exercise habits, as well as the psychological effects in patients with T2DM, compared to their usual diet and physical activity level previous to the complete home confinement. We also intended to analyse any potential variables that may have influenced these lifestyle modifications. A Food Frequency Questionnaire (FFQ), Physical Activity Questionnaire (IPAQ), Food Craving Questionnaire-State (FCQ-S) and Food Craving Questionnaire-Trait (FCQ-T) were used. Our results showed an increase in vegetable, sugary food and snack consumption. An association between levels of foods cravings and snack consumption was also found. Data also showed a high percentage of physical inactivity before the COVID-19 lockdown, which was exacerbated during the home confinement. These findings emphasise the great importance to do further research with larger study samples to analyse and explore dietary habits and to develop public health policies to promote a healthy lifestyle in terms of diet and physical activity in these patients, especially after this strict period of lockdown.","author":[{"dropping-particle":"","family":"MB","given":"Ruiz-Roso","non-dropping-particle":"","parse-names":false,"suffix":""},{"dropping-particle":"","family":"C","given":"Knott-Torcal","non-dropping-particle":"","parse-names":false,"suffix":""},{"dropping-particle":"","family":"DC","given":"Matilla-Escalante","non-dropping-particle":"","parse-names":false,"suffix":""},{"dropping-particle":"","family":"A","given":"Garcimartín","non-dropping-particle":"","parse-names":false,"suffix":""},{"dropping-particle":"","family":"MA","given":"Sampedro-Nuñez","non-dropping-particle":"","parse-names":false,"suffix":""},{"dropping-particle":"","family":"A","given":"Dávalos","non-dropping-particle":"","parse-names":false,"suffix":""},{"dropping-particle":"","family":"M","given":"Marazuela","non-dropping-particle":"","parse-names":false,"suffix":""}],"container-title":"Nutrients","id":"ITEM-1","issue":"8","issued":{"date-parts":[["2020","8","1"]]},"page":"1-16","publisher":"Nutrients","title":"COVID-19 Lockdown and Changes of the Dietary Pattern and Physical Activity Habits in a Cohort of Patients with Type 2 Diabetes Mellitus","type":"article-journal","volume":"12"},"uris":["http://www.mendeley.com/documents/?uuid=cd7e17af-3e84-3e0d-942b-afe349928e4d"]}],"mendeley":{"formattedCitation":"(69)","plainTextFormattedCitation":"(69)","previouslyFormattedCitation":"(69)"},"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9)</w:t>
            </w:r>
            <w:r w:rsidRPr="00327F14">
              <w:rPr>
                <w:rFonts w:ascii="Times New Roman" w:eastAsia="Times New Roman" w:hAnsi="Times New Roman" w:cs="Times New Roman"/>
                <w:sz w:val="18"/>
                <w:szCs w:val="18"/>
                <w:vertAlign w:val="superscript"/>
              </w:rPr>
              <w:fldChar w:fldCharType="end"/>
            </w:r>
          </w:p>
        </w:tc>
        <w:tc>
          <w:tcPr>
            <w:tcW w:w="1320" w:type="dxa"/>
            <w:shd w:val="clear" w:color="auto" w:fill="auto"/>
            <w:tcMar>
              <w:top w:w="100" w:type="dxa"/>
              <w:left w:w="100" w:type="dxa"/>
              <w:bottom w:w="100" w:type="dxa"/>
              <w:right w:w="100" w:type="dxa"/>
            </w:tcMar>
          </w:tcPr>
          <w:p w14:paraId="53DD3F84" w14:textId="4AE1580D"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pain (Madrid)</w:t>
            </w:r>
          </w:p>
        </w:tc>
        <w:tc>
          <w:tcPr>
            <w:tcW w:w="1320" w:type="dxa"/>
            <w:shd w:val="clear" w:color="auto" w:fill="auto"/>
            <w:tcMar>
              <w:top w:w="100" w:type="dxa"/>
              <w:left w:w="100" w:type="dxa"/>
              <w:bottom w:w="100" w:type="dxa"/>
              <w:right w:w="100" w:type="dxa"/>
            </w:tcMar>
          </w:tcPr>
          <w:p w14:paraId="69DA8158" w14:textId="41FBC93F"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shd w:val="clear" w:color="auto" w:fill="auto"/>
            <w:tcMar>
              <w:top w:w="100" w:type="dxa"/>
              <w:left w:w="100" w:type="dxa"/>
              <w:bottom w:w="100" w:type="dxa"/>
              <w:right w:w="100" w:type="dxa"/>
            </w:tcMar>
          </w:tcPr>
          <w:p w14:paraId="7EA0F75D" w14:textId="736441DC"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72</w:t>
            </w:r>
          </w:p>
        </w:tc>
        <w:tc>
          <w:tcPr>
            <w:tcW w:w="1365" w:type="dxa"/>
            <w:shd w:val="clear" w:color="auto" w:fill="auto"/>
            <w:tcMar>
              <w:top w:w="100" w:type="dxa"/>
              <w:left w:w="100" w:type="dxa"/>
              <w:bottom w:w="100" w:type="dxa"/>
              <w:right w:w="100" w:type="dxa"/>
            </w:tcMar>
          </w:tcPr>
          <w:p w14:paraId="683F9C2A" w14:textId="77777777"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41.12 ± 13.05</w:t>
            </w:r>
          </w:p>
          <w:p w14:paraId="6B56F236" w14:textId="77777777" w:rsidR="00AC50B2" w:rsidRPr="00327F14" w:rsidRDefault="00AC50B2" w:rsidP="00AC50B2">
            <w:pPr>
              <w:spacing w:line="240" w:lineRule="auto"/>
              <w:rPr>
                <w:rFonts w:ascii="Times New Roman" w:eastAsia="Times New Roman" w:hAnsi="Times New Roman" w:cs="Times New Roman"/>
                <w:b/>
                <w:sz w:val="18"/>
                <w:szCs w:val="18"/>
              </w:rPr>
            </w:pPr>
          </w:p>
          <w:p w14:paraId="01970499"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xml:space="preserve"> 46 (64.1%)</w:t>
            </w:r>
          </w:p>
          <w:p w14:paraId="1998022E" w14:textId="77777777" w:rsidR="00AC50B2" w:rsidRPr="00327F14" w:rsidRDefault="00AC50B2" w:rsidP="00AC50B2">
            <w:pPr>
              <w:spacing w:line="240" w:lineRule="auto"/>
              <w:rPr>
                <w:rFonts w:ascii="Times New Roman" w:eastAsia="Times New Roman" w:hAnsi="Times New Roman" w:cs="Times New Roman"/>
                <w:b/>
                <w:sz w:val="18"/>
                <w:szCs w:val="18"/>
              </w:rPr>
            </w:pPr>
          </w:p>
          <w:p w14:paraId="779852B6"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Cohort of adults with T2DM </w:t>
            </w:r>
          </w:p>
          <w:p w14:paraId="29A9F7B5"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Gungsuh" w:hAnsi="Times New Roman" w:cs="Times New Roman"/>
                <w:sz w:val="18"/>
                <w:szCs w:val="18"/>
              </w:rPr>
              <w:t>(1) between the age of 40 and 80 (2) BMI ≥25 and &lt;40 kg/m2.</w:t>
            </w:r>
          </w:p>
          <w:p w14:paraId="003EA84B" w14:textId="77777777" w:rsidR="00AC50B2" w:rsidRPr="00327F14" w:rsidRDefault="00AC50B2" w:rsidP="00AC50B2">
            <w:pPr>
              <w:spacing w:line="240" w:lineRule="auto"/>
              <w:rPr>
                <w:rFonts w:ascii="Times New Roman" w:eastAsia="Times New Roman" w:hAnsi="Times New Roman" w:cs="Times New Roman"/>
                <w:b/>
                <w:sz w:val="18"/>
                <w:szCs w:val="18"/>
              </w:rPr>
            </w:pPr>
          </w:p>
        </w:tc>
        <w:tc>
          <w:tcPr>
            <w:tcW w:w="1320" w:type="dxa"/>
            <w:shd w:val="clear" w:color="auto" w:fill="auto"/>
            <w:tcMar>
              <w:top w:w="100" w:type="dxa"/>
              <w:left w:w="100" w:type="dxa"/>
              <w:bottom w:w="100" w:type="dxa"/>
              <w:right w:w="100" w:type="dxa"/>
            </w:tcMar>
          </w:tcPr>
          <w:p w14:paraId="7ECB024F" w14:textId="7890A60E"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Phone Interview</w:t>
            </w:r>
          </w:p>
        </w:tc>
        <w:tc>
          <w:tcPr>
            <w:tcW w:w="1545" w:type="dxa"/>
            <w:shd w:val="clear" w:color="auto" w:fill="auto"/>
            <w:tcMar>
              <w:top w:w="100" w:type="dxa"/>
              <w:left w:w="100" w:type="dxa"/>
              <w:bottom w:w="100" w:type="dxa"/>
              <w:right w:w="100" w:type="dxa"/>
            </w:tcMar>
          </w:tcPr>
          <w:p w14:paraId="603F55FA" w14:textId="77777777"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Snacking</w:t>
            </w:r>
          </w:p>
          <w:p w14:paraId="78D2516D"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Gungsuh" w:hAnsi="Times New Roman" w:cs="Times New Roman"/>
                <w:sz w:val="18"/>
                <w:szCs w:val="18"/>
                <w:u w:val="single"/>
              </w:rPr>
              <w:t>Increased sugary food servings ≥=5 times/week (</w:t>
            </w:r>
            <w:r w:rsidRPr="00327F14">
              <w:rPr>
                <w:rFonts w:ascii="Times New Roman" w:eastAsia="Times New Roman" w:hAnsi="Times New Roman" w:cs="Times New Roman"/>
                <w:sz w:val="18"/>
                <w:szCs w:val="18"/>
              </w:rPr>
              <w:t>2.9% vs 5.7%)</w:t>
            </w:r>
          </w:p>
          <w:p w14:paraId="378ABB3C" w14:textId="77777777" w:rsidR="00AC50B2" w:rsidRPr="00327F14" w:rsidRDefault="00AC50B2" w:rsidP="00AC50B2">
            <w:pPr>
              <w:spacing w:line="240" w:lineRule="auto"/>
              <w:rPr>
                <w:rFonts w:ascii="Times New Roman" w:eastAsia="Times New Roman" w:hAnsi="Times New Roman" w:cs="Times New Roman"/>
                <w:i/>
                <w:sz w:val="18"/>
                <w:szCs w:val="18"/>
              </w:rPr>
            </w:pPr>
          </w:p>
          <w:p w14:paraId="603DB15B" w14:textId="77777777" w:rsidR="00AC50B2" w:rsidRPr="00327F14" w:rsidRDefault="00AC50B2" w:rsidP="00AC50B2">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u w:val="single"/>
              </w:rPr>
              <w:t>Increased s</w:t>
            </w:r>
            <w:r w:rsidRPr="00327F14">
              <w:rPr>
                <w:rFonts w:ascii="Times New Roman" w:eastAsia="Gungsuh" w:hAnsi="Times New Roman" w:cs="Times New Roman"/>
                <w:sz w:val="18"/>
                <w:szCs w:val="18"/>
                <w:u w:val="single"/>
              </w:rPr>
              <w:t>nacking ≥ 4 times/week (</w:t>
            </w:r>
            <w:r w:rsidRPr="00327F14">
              <w:rPr>
                <w:rFonts w:ascii="Times New Roman" w:eastAsia="Times New Roman" w:hAnsi="Times New Roman" w:cs="Times New Roman"/>
                <w:sz w:val="18"/>
                <w:szCs w:val="18"/>
              </w:rPr>
              <w:t xml:space="preserve"> 5.7% vs 12.9%)</w:t>
            </w:r>
          </w:p>
          <w:p w14:paraId="39C9D19E" w14:textId="77777777" w:rsidR="00AC50B2" w:rsidRPr="00327F14" w:rsidRDefault="00AC50B2" w:rsidP="00AC50B2">
            <w:pPr>
              <w:spacing w:line="240" w:lineRule="auto"/>
              <w:rPr>
                <w:rFonts w:ascii="Times New Roman" w:eastAsia="Times New Roman" w:hAnsi="Times New Roman" w:cs="Times New Roman"/>
                <w:sz w:val="18"/>
                <w:szCs w:val="18"/>
              </w:rPr>
            </w:pPr>
          </w:p>
          <w:p w14:paraId="4D249253" w14:textId="0E7B60E9"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increase in vegetable consumption (</w:t>
            </w:r>
            <w:r w:rsidRPr="00327F14">
              <w:rPr>
                <w:rFonts w:ascii="Times New Roman" w:eastAsia="Times New Roman" w:hAnsi="Times New Roman" w:cs="Times New Roman"/>
                <w:i/>
                <w:sz w:val="18"/>
                <w:szCs w:val="18"/>
              </w:rPr>
              <w:t xml:space="preserve">p&lt;0.0001) </w:t>
            </w:r>
          </w:p>
        </w:tc>
      </w:tr>
      <w:tr w:rsidR="00AC50B2" w:rsidRPr="002D682D" w14:paraId="56F25856" w14:textId="77777777" w:rsidTr="00EC6594">
        <w:tc>
          <w:tcPr>
            <w:tcW w:w="1275" w:type="dxa"/>
            <w:tcMar>
              <w:top w:w="40" w:type="dxa"/>
              <w:left w:w="40" w:type="dxa"/>
              <w:bottom w:w="40" w:type="dxa"/>
              <w:right w:w="40" w:type="dxa"/>
            </w:tcMar>
          </w:tcPr>
          <w:p w14:paraId="7721E845" w14:textId="218AF42D" w:rsidR="00AC50B2" w:rsidRPr="00327F14" w:rsidRDefault="00AC50B2" w:rsidP="00AC50B2">
            <w:pPr>
              <w:spacing w:line="240" w:lineRule="auto"/>
              <w:rPr>
                <w:rFonts w:ascii="Times New Roman" w:eastAsia="Times New Roman" w:hAnsi="Times New Roman" w:cs="Times New Roman"/>
                <w:sz w:val="18"/>
                <w:szCs w:val="18"/>
                <w:lang w:val="it-IT"/>
              </w:rPr>
            </w:pPr>
            <w:r w:rsidRPr="00327F14">
              <w:rPr>
                <w:rFonts w:ascii="Times New Roman" w:eastAsia="Times New Roman" w:hAnsi="Times New Roman" w:cs="Times New Roman"/>
                <w:sz w:val="18"/>
                <w:szCs w:val="18"/>
                <w:lang w:val="it-IT"/>
              </w:rPr>
              <w:t>Di Renzo L et al. 2020</w:t>
            </w:r>
            <w:r w:rsidR="00FE22B1" w:rsidRPr="00327F14">
              <w:rPr>
                <w:rFonts w:ascii="Times New Roman" w:eastAsia="Times New Roman" w:hAnsi="Times New Roman" w:cs="Times New Roman"/>
                <w:sz w:val="18"/>
                <w:szCs w:val="18"/>
                <w:lang w:val="it-IT"/>
              </w:rPr>
              <w:t xml:space="preserve"> </w:t>
            </w:r>
            <w:r w:rsidRPr="00327F14">
              <w:rPr>
                <w:rFonts w:ascii="Times New Roman" w:eastAsia="Times New Roman" w:hAnsi="Times New Roman" w:cs="Times New Roman"/>
                <w:sz w:val="18"/>
                <w:szCs w:val="18"/>
                <w:vertAlign w:val="superscript"/>
                <w:lang w:val="it-IT"/>
              </w:rPr>
              <w:fldChar w:fldCharType="begin" w:fldLock="1"/>
            </w:r>
            <w:r w:rsidR="00851B65" w:rsidRPr="00327F14">
              <w:rPr>
                <w:rFonts w:ascii="Times New Roman" w:eastAsia="Times New Roman" w:hAnsi="Times New Roman" w:cs="Times New Roman"/>
                <w:sz w:val="18"/>
                <w:szCs w:val="18"/>
                <w:vertAlign w:val="superscript"/>
                <w:lang w:val="it-IT"/>
              </w:rPr>
              <w:instrText>ADDIN CSL_CITATION {"citationItems":[{"id":"ITEM-1","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 Our study aimed to investigate the immediate impact of the COVID-19 pandemic on eating habits and lifestyle changes among the Italian population aged ≥ 12 years. The study comprised a structured questionnaire packet that inquired demographic information (age, gender, place of residence, current employment); anthropometric data (reported weight and height); dietary habits information (adherence to the Mediterranean diet, daily intake of certain foods, food frequency, and number of meals/day); lifestyle habits information (grocery shopping, habit of smoking, sleep quality and physical activity). The survey was conducted from the 5th to the 24th of April 2020. A total of 3533 respondents have been included in the study, aged between 12 and 86 years (76.1% females). The perception of weight gain was observed in 48.6% of the population; 3.3% of smokers decided to quit smoking; a slight increased physical activity has been reported, especially for bodyweight training, in 38.3% of respondents; the population group aged 18–30 years resulted in having a higher adherence to the Mediterranean diet when compared to the younger and the elderly population (p &lt; 0.001; p &lt; 0.001, respectively); 15% of respondents turned to farmers or organic, purchasing fruits and vegetables, especially in the North and Center of Italy, where BMI values were lower. In this study, we have provided for the first time data on the Italian population lifestyle, eating habits and adherence to the Mediterranean Diet pattern during the COVID-19 lockdown. However, as the COVID-19 pandemic is ongoing, our data need to be confirmed and investigated in future more extensive population studies.","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 2020 18:1","id":"ITEM-1","issue":"1","issued":{"date-parts":[["2020","6","8"]]},"page":"1-15","publisher":"BioMed Central","title":"Eating habits and lifestyle changes during COVID-19 lockdown: an Italian survey","type":"article-journal","volume":"18"},"uris":["http://www.mendeley.com/documents/?uuid=a1f52ca8-a305-35b8-8cf8-837b64d741a1"]}],"mendeley":{"formattedCitation":"(66)","plainTextFormattedCitation":"(66)","previouslyFormattedCitation":"(66)"},"properties":{"noteIndex":0},"schema":"https://github.com/citation-style-language/schema/raw/master/csl-citation.json"}</w:instrText>
            </w:r>
            <w:r w:rsidRPr="00327F14">
              <w:rPr>
                <w:rFonts w:ascii="Times New Roman" w:eastAsia="Times New Roman" w:hAnsi="Times New Roman" w:cs="Times New Roman"/>
                <w:sz w:val="18"/>
                <w:szCs w:val="18"/>
                <w:vertAlign w:val="superscript"/>
                <w:lang w:val="it-IT"/>
              </w:rPr>
              <w:fldChar w:fldCharType="separate"/>
            </w:r>
            <w:r w:rsidR="00304558" w:rsidRPr="00327F14">
              <w:rPr>
                <w:rFonts w:ascii="Times New Roman" w:eastAsia="Times New Roman" w:hAnsi="Times New Roman" w:cs="Times New Roman"/>
                <w:noProof/>
                <w:sz w:val="18"/>
                <w:szCs w:val="18"/>
                <w:lang w:val="it-IT"/>
              </w:rPr>
              <w:t>(66)</w:t>
            </w:r>
            <w:r w:rsidRPr="00327F14">
              <w:rPr>
                <w:rFonts w:ascii="Times New Roman" w:eastAsia="Times New Roman" w:hAnsi="Times New Roman" w:cs="Times New Roman"/>
                <w:sz w:val="18"/>
                <w:szCs w:val="18"/>
                <w:vertAlign w:val="superscript"/>
                <w:lang w:val="it-IT"/>
              </w:rPr>
              <w:fldChar w:fldCharType="end"/>
            </w:r>
          </w:p>
        </w:tc>
        <w:tc>
          <w:tcPr>
            <w:tcW w:w="1320" w:type="dxa"/>
            <w:tcMar>
              <w:top w:w="40" w:type="dxa"/>
              <w:left w:w="40" w:type="dxa"/>
              <w:bottom w:w="40" w:type="dxa"/>
              <w:right w:w="40" w:type="dxa"/>
            </w:tcMar>
          </w:tcPr>
          <w:p w14:paraId="6AD88591" w14:textId="77777777" w:rsidR="00AC50B2" w:rsidRPr="00327F14" w:rsidRDefault="00AC50B2" w:rsidP="00AC50B2">
            <w:pPr>
              <w:spacing w:line="240" w:lineRule="auto"/>
              <w:rPr>
                <w:rFonts w:ascii="Times New Roman" w:eastAsia="Times New Roman" w:hAnsi="Times New Roman" w:cs="Times New Roman"/>
                <w:sz w:val="18"/>
                <w:szCs w:val="18"/>
                <w:lang w:val="it-IT"/>
              </w:rPr>
            </w:pPr>
            <w:proofErr w:type="spellStart"/>
            <w:r w:rsidRPr="00327F14">
              <w:rPr>
                <w:rFonts w:ascii="Times New Roman" w:eastAsia="Times New Roman" w:hAnsi="Times New Roman" w:cs="Times New Roman"/>
                <w:sz w:val="18"/>
                <w:szCs w:val="18"/>
                <w:lang w:val="it-IT"/>
              </w:rPr>
              <w:t>Italy</w:t>
            </w:r>
            <w:proofErr w:type="spellEnd"/>
          </w:p>
        </w:tc>
        <w:tc>
          <w:tcPr>
            <w:tcW w:w="1320" w:type="dxa"/>
            <w:tcMar>
              <w:top w:w="40" w:type="dxa"/>
              <w:left w:w="40" w:type="dxa"/>
              <w:bottom w:w="40" w:type="dxa"/>
              <w:right w:w="40" w:type="dxa"/>
            </w:tcMar>
          </w:tcPr>
          <w:p w14:paraId="0F88F81A" w14:textId="77777777" w:rsidR="00AC50B2" w:rsidRPr="00327F14" w:rsidRDefault="00AC50B2" w:rsidP="00AC50B2">
            <w:pPr>
              <w:spacing w:line="240" w:lineRule="auto"/>
              <w:rPr>
                <w:rFonts w:ascii="Times New Roman" w:eastAsia="Times New Roman" w:hAnsi="Times New Roman" w:cs="Times New Roman"/>
                <w:sz w:val="18"/>
                <w:szCs w:val="18"/>
                <w:lang w:val="it-IT"/>
              </w:rPr>
            </w:pPr>
            <w:r w:rsidRPr="00327F14">
              <w:rPr>
                <w:rFonts w:ascii="Times New Roman" w:eastAsia="Times New Roman" w:hAnsi="Times New Roman" w:cs="Times New Roman"/>
                <w:sz w:val="18"/>
                <w:szCs w:val="18"/>
                <w:lang w:val="it-IT"/>
              </w:rPr>
              <w:t>Cross-</w:t>
            </w:r>
            <w:proofErr w:type="spellStart"/>
            <w:r w:rsidRPr="00327F14">
              <w:rPr>
                <w:rFonts w:ascii="Times New Roman" w:eastAsia="Times New Roman" w:hAnsi="Times New Roman" w:cs="Times New Roman"/>
                <w:sz w:val="18"/>
                <w:szCs w:val="18"/>
                <w:lang w:val="it-IT"/>
              </w:rPr>
              <w:t>sectional</w:t>
            </w:r>
            <w:proofErr w:type="spellEnd"/>
          </w:p>
        </w:tc>
        <w:tc>
          <w:tcPr>
            <w:tcW w:w="1275" w:type="dxa"/>
            <w:tcMar>
              <w:top w:w="40" w:type="dxa"/>
              <w:left w:w="40" w:type="dxa"/>
              <w:bottom w:w="40" w:type="dxa"/>
              <w:right w:w="40" w:type="dxa"/>
            </w:tcMar>
          </w:tcPr>
          <w:p w14:paraId="14A2AAA1" w14:textId="77777777" w:rsidR="00AC50B2" w:rsidRPr="00327F14" w:rsidRDefault="00AC50B2" w:rsidP="00AC50B2">
            <w:pPr>
              <w:spacing w:line="240" w:lineRule="auto"/>
              <w:rPr>
                <w:rFonts w:ascii="Times New Roman" w:eastAsia="Times New Roman" w:hAnsi="Times New Roman" w:cs="Times New Roman"/>
                <w:sz w:val="18"/>
                <w:szCs w:val="18"/>
                <w:lang w:val="it-IT"/>
              </w:rPr>
            </w:pPr>
            <w:r w:rsidRPr="00327F14">
              <w:rPr>
                <w:rFonts w:ascii="Times New Roman" w:eastAsia="Times New Roman" w:hAnsi="Times New Roman" w:cs="Times New Roman"/>
                <w:sz w:val="18"/>
                <w:szCs w:val="18"/>
                <w:lang w:val="it-IT"/>
              </w:rPr>
              <w:t>3533</w:t>
            </w:r>
          </w:p>
        </w:tc>
        <w:tc>
          <w:tcPr>
            <w:tcW w:w="1365" w:type="dxa"/>
            <w:shd w:val="clear" w:color="auto" w:fill="auto"/>
            <w:tcMar>
              <w:top w:w="100" w:type="dxa"/>
              <w:left w:w="100" w:type="dxa"/>
              <w:bottom w:w="100" w:type="dxa"/>
              <w:right w:w="100" w:type="dxa"/>
            </w:tcMar>
          </w:tcPr>
          <w:p w14:paraId="3F78AA45" w14:textId="77777777" w:rsidR="00AC50B2" w:rsidRPr="00327F14" w:rsidRDefault="00AC50B2" w:rsidP="00AC50B2">
            <w:pPr>
              <w:spacing w:line="240" w:lineRule="auto"/>
              <w:rPr>
                <w:rFonts w:ascii="Times New Roman" w:eastAsia="Times New Roman" w:hAnsi="Times New Roman" w:cs="Times New Roman"/>
                <w:sz w:val="18"/>
                <w:szCs w:val="18"/>
                <w:lang w:val="it-IT"/>
              </w:rPr>
            </w:pPr>
            <w:r w:rsidRPr="00327F14">
              <w:rPr>
                <w:rFonts w:ascii="Times New Roman" w:eastAsia="Times New Roman" w:hAnsi="Times New Roman" w:cs="Times New Roman"/>
                <w:b/>
                <w:sz w:val="18"/>
                <w:szCs w:val="18"/>
                <w:lang w:val="it-IT"/>
              </w:rPr>
              <w:t>Age:</w:t>
            </w:r>
            <w:r w:rsidRPr="00327F14">
              <w:rPr>
                <w:rFonts w:ascii="Times New Roman" w:eastAsia="Times New Roman" w:hAnsi="Times New Roman" w:cs="Times New Roman"/>
                <w:sz w:val="18"/>
                <w:szCs w:val="18"/>
                <w:lang w:val="it-IT"/>
              </w:rPr>
              <w:t xml:space="preserve"> 40.03 ± 13.53</w:t>
            </w:r>
          </w:p>
          <w:p w14:paraId="1328F35C" w14:textId="77777777" w:rsidR="00AC50B2" w:rsidRPr="00327F14" w:rsidRDefault="00AC50B2" w:rsidP="00AC50B2">
            <w:pPr>
              <w:spacing w:line="240" w:lineRule="auto"/>
              <w:rPr>
                <w:rFonts w:ascii="Times New Roman" w:eastAsia="Times New Roman" w:hAnsi="Times New Roman" w:cs="Times New Roman"/>
                <w:sz w:val="18"/>
                <w:szCs w:val="18"/>
                <w:lang w:val="it-IT"/>
              </w:rPr>
            </w:pPr>
            <w:r w:rsidRPr="00327F14">
              <w:rPr>
                <w:rFonts w:ascii="Times New Roman" w:eastAsia="Times New Roman" w:hAnsi="Times New Roman" w:cs="Times New Roman"/>
                <w:sz w:val="18"/>
                <w:szCs w:val="18"/>
                <w:lang w:val="it-IT"/>
              </w:rPr>
              <w:t>[12-86]</w:t>
            </w:r>
          </w:p>
          <w:p w14:paraId="250CBF2E" w14:textId="77777777" w:rsidR="00AC50B2" w:rsidRPr="00327F14" w:rsidRDefault="00AC50B2" w:rsidP="00AC50B2">
            <w:pPr>
              <w:spacing w:line="240" w:lineRule="auto"/>
              <w:rPr>
                <w:rFonts w:ascii="Times New Roman" w:eastAsia="Times New Roman" w:hAnsi="Times New Roman" w:cs="Times New Roman"/>
                <w:sz w:val="18"/>
                <w:szCs w:val="18"/>
                <w:lang w:val="it-IT"/>
              </w:rPr>
            </w:pPr>
          </w:p>
          <w:p w14:paraId="750F085F" w14:textId="77777777" w:rsidR="00AC50B2" w:rsidRPr="00327F14" w:rsidRDefault="00AC50B2" w:rsidP="00AC50B2">
            <w:pPr>
              <w:spacing w:line="240" w:lineRule="auto"/>
              <w:rPr>
                <w:rFonts w:ascii="Times New Roman" w:eastAsia="Times New Roman" w:hAnsi="Times New Roman" w:cs="Times New Roman"/>
                <w:sz w:val="18"/>
                <w:szCs w:val="18"/>
                <w:lang w:val="it-IT"/>
              </w:rPr>
            </w:pPr>
            <w:r w:rsidRPr="00327F14">
              <w:rPr>
                <w:rFonts w:ascii="Times New Roman" w:eastAsia="Times New Roman" w:hAnsi="Times New Roman" w:cs="Times New Roman"/>
                <w:b/>
                <w:sz w:val="18"/>
                <w:szCs w:val="18"/>
                <w:lang w:val="it-IT"/>
              </w:rPr>
              <w:t>Sex (F):</w:t>
            </w:r>
            <w:r w:rsidRPr="00327F14">
              <w:rPr>
                <w:rFonts w:ascii="Times New Roman" w:eastAsia="Times New Roman" w:hAnsi="Times New Roman" w:cs="Times New Roman"/>
                <w:sz w:val="18"/>
                <w:szCs w:val="18"/>
                <w:lang w:val="it-IT"/>
              </w:rPr>
              <w:t>848 ( 24%)</w:t>
            </w:r>
          </w:p>
          <w:p w14:paraId="5CC11B59" w14:textId="77777777" w:rsidR="00AC50B2" w:rsidRPr="00327F14" w:rsidRDefault="00AC50B2" w:rsidP="00AC50B2">
            <w:pPr>
              <w:spacing w:line="240" w:lineRule="auto"/>
              <w:rPr>
                <w:rFonts w:ascii="Times New Roman" w:eastAsia="Times New Roman" w:hAnsi="Times New Roman" w:cs="Times New Roman"/>
                <w:sz w:val="18"/>
                <w:szCs w:val="18"/>
                <w:lang w:val="it-IT"/>
              </w:rPr>
            </w:pPr>
          </w:p>
          <w:p w14:paraId="77430277" w14:textId="77777777" w:rsidR="00AC50B2" w:rsidRPr="00327F14" w:rsidRDefault="00AC50B2" w:rsidP="00AC50B2">
            <w:pPr>
              <w:spacing w:line="240" w:lineRule="auto"/>
              <w:rPr>
                <w:rFonts w:ascii="Times New Roman" w:eastAsia="Times New Roman" w:hAnsi="Times New Roman" w:cs="Times New Roman"/>
                <w:sz w:val="18"/>
                <w:szCs w:val="18"/>
                <w:lang w:val="it-IT"/>
              </w:rPr>
            </w:pPr>
            <w:proofErr w:type="spellStart"/>
            <w:r w:rsidRPr="00327F14">
              <w:rPr>
                <w:rFonts w:ascii="Times New Roman" w:eastAsia="Times New Roman" w:hAnsi="Times New Roman" w:cs="Times New Roman"/>
                <w:b/>
                <w:sz w:val="18"/>
                <w:szCs w:val="18"/>
                <w:lang w:val="it-IT"/>
              </w:rPr>
              <w:t>Occupation</w:t>
            </w:r>
            <w:proofErr w:type="spellEnd"/>
            <w:r w:rsidRPr="00327F14">
              <w:rPr>
                <w:rFonts w:ascii="Times New Roman" w:eastAsia="Times New Roman" w:hAnsi="Times New Roman" w:cs="Times New Roman"/>
                <w:b/>
                <w:sz w:val="18"/>
                <w:szCs w:val="18"/>
                <w:lang w:val="it-IT"/>
              </w:rPr>
              <w:t>/</w:t>
            </w:r>
            <w:proofErr w:type="spellStart"/>
            <w:r w:rsidRPr="00327F14">
              <w:rPr>
                <w:rFonts w:ascii="Times New Roman" w:eastAsia="Times New Roman" w:hAnsi="Times New Roman" w:cs="Times New Roman"/>
                <w:b/>
                <w:sz w:val="18"/>
                <w:szCs w:val="18"/>
                <w:lang w:val="it-IT"/>
              </w:rPr>
              <w:t>characteristics</w:t>
            </w:r>
            <w:proofErr w:type="spellEnd"/>
            <w:r w:rsidRPr="00327F14">
              <w:rPr>
                <w:rFonts w:ascii="Times New Roman" w:eastAsia="Times New Roman" w:hAnsi="Times New Roman" w:cs="Times New Roman"/>
                <w:b/>
                <w:sz w:val="18"/>
                <w:szCs w:val="18"/>
                <w:lang w:val="it-IT"/>
              </w:rPr>
              <w:t xml:space="preserve">: </w:t>
            </w:r>
            <w:r w:rsidRPr="00327F14">
              <w:rPr>
                <w:rFonts w:ascii="Times New Roman" w:eastAsia="Times New Roman" w:hAnsi="Times New Roman" w:cs="Times New Roman"/>
                <w:sz w:val="18"/>
                <w:szCs w:val="18"/>
                <w:lang w:val="it-IT"/>
              </w:rPr>
              <w:t xml:space="preserve">General </w:t>
            </w:r>
            <w:proofErr w:type="spellStart"/>
            <w:r w:rsidRPr="00327F14">
              <w:rPr>
                <w:rFonts w:ascii="Times New Roman" w:eastAsia="Times New Roman" w:hAnsi="Times New Roman" w:cs="Times New Roman"/>
                <w:sz w:val="18"/>
                <w:szCs w:val="18"/>
                <w:lang w:val="it-IT"/>
              </w:rPr>
              <w:t>population</w:t>
            </w:r>
            <w:proofErr w:type="spellEnd"/>
            <w:r w:rsidRPr="00327F14">
              <w:rPr>
                <w:rFonts w:ascii="Times New Roman" w:eastAsia="Times New Roman" w:hAnsi="Times New Roman" w:cs="Times New Roman"/>
                <w:sz w:val="18"/>
                <w:szCs w:val="18"/>
                <w:lang w:val="it-IT"/>
              </w:rPr>
              <w:t xml:space="preserve"> </w:t>
            </w:r>
          </w:p>
        </w:tc>
        <w:tc>
          <w:tcPr>
            <w:tcW w:w="1320" w:type="dxa"/>
            <w:shd w:val="clear" w:color="auto" w:fill="auto"/>
            <w:tcMar>
              <w:top w:w="100" w:type="dxa"/>
              <w:left w:w="100" w:type="dxa"/>
              <w:bottom w:w="100" w:type="dxa"/>
              <w:right w:w="100" w:type="dxa"/>
            </w:tcMar>
          </w:tcPr>
          <w:p w14:paraId="60C286F7" w14:textId="77777777" w:rsidR="00AC50B2" w:rsidRPr="00327F14" w:rsidRDefault="00AC50B2" w:rsidP="00AC50B2">
            <w:pPr>
              <w:spacing w:line="240" w:lineRule="auto"/>
              <w:rPr>
                <w:rFonts w:ascii="Times New Roman" w:eastAsia="Times New Roman" w:hAnsi="Times New Roman" w:cs="Times New Roman"/>
                <w:sz w:val="18"/>
                <w:szCs w:val="18"/>
                <w:lang w:val="it-IT"/>
              </w:rPr>
            </w:pPr>
            <w:proofErr w:type="spellStart"/>
            <w:r w:rsidRPr="00327F14">
              <w:rPr>
                <w:rFonts w:ascii="Times New Roman" w:eastAsia="Times New Roman" w:hAnsi="Times New Roman" w:cs="Times New Roman"/>
                <w:sz w:val="18"/>
                <w:szCs w:val="18"/>
                <w:lang w:val="it-IT"/>
              </w:rPr>
              <w:t>Mediterranean</w:t>
            </w:r>
            <w:proofErr w:type="spellEnd"/>
            <w:r w:rsidRPr="00327F14">
              <w:rPr>
                <w:rFonts w:ascii="Times New Roman" w:eastAsia="Times New Roman" w:hAnsi="Times New Roman" w:cs="Times New Roman"/>
                <w:sz w:val="18"/>
                <w:szCs w:val="18"/>
                <w:lang w:val="it-IT"/>
              </w:rPr>
              <w:t xml:space="preserve"> </w:t>
            </w:r>
            <w:proofErr w:type="spellStart"/>
            <w:r w:rsidRPr="00327F14">
              <w:rPr>
                <w:rFonts w:ascii="Times New Roman" w:eastAsia="Times New Roman" w:hAnsi="Times New Roman" w:cs="Times New Roman"/>
                <w:sz w:val="18"/>
                <w:szCs w:val="18"/>
                <w:lang w:val="it-IT"/>
              </w:rPr>
              <w:t>Diet</w:t>
            </w:r>
            <w:proofErr w:type="spellEnd"/>
            <w:r w:rsidRPr="00327F14">
              <w:rPr>
                <w:rFonts w:ascii="Times New Roman" w:eastAsia="Times New Roman" w:hAnsi="Times New Roman" w:cs="Times New Roman"/>
                <w:sz w:val="18"/>
                <w:szCs w:val="18"/>
                <w:lang w:val="it-IT"/>
              </w:rPr>
              <w:t xml:space="preserve"> </w:t>
            </w:r>
            <w:proofErr w:type="spellStart"/>
            <w:r w:rsidRPr="00327F14">
              <w:rPr>
                <w:rFonts w:ascii="Times New Roman" w:eastAsia="Times New Roman" w:hAnsi="Times New Roman" w:cs="Times New Roman"/>
                <w:sz w:val="18"/>
                <w:szCs w:val="18"/>
                <w:lang w:val="it-IT"/>
              </w:rPr>
              <w:t>Adherence</w:t>
            </w:r>
            <w:proofErr w:type="spellEnd"/>
            <w:r w:rsidRPr="00327F14">
              <w:rPr>
                <w:rFonts w:ascii="Times New Roman" w:eastAsia="Times New Roman" w:hAnsi="Times New Roman" w:cs="Times New Roman"/>
                <w:sz w:val="18"/>
                <w:szCs w:val="18"/>
                <w:lang w:val="it-IT"/>
              </w:rPr>
              <w:t xml:space="preserve"> </w:t>
            </w:r>
            <w:proofErr w:type="spellStart"/>
            <w:r w:rsidRPr="00327F14">
              <w:rPr>
                <w:rFonts w:ascii="Times New Roman" w:eastAsia="Times New Roman" w:hAnsi="Times New Roman" w:cs="Times New Roman"/>
                <w:sz w:val="18"/>
                <w:szCs w:val="18"/>
                <w:lang w:val="it-IT"/>
              </w:rPr>
              <w:t>Screener</w:t>
            </w:r>
            <w:proofErr w:type="spellEnd"/>
            <w:r w:rsidRPr="00327F14">
              <w:rPr>
                <w:rFonts w:ascii="Times New Roman" w:eastAsia="Times New Roman" w:hAnsi="Times New Roman" w:cs="Times New Roman"/>
                <w:sz w:val="18"/>
                <w:szCs w:val="18"/>
                <w:lang w:val="it-IT"/>
              </w:rPr>
              <w:t xml:space="preserve"> (MEDAS)</w:t>
            </w:r>
          </w:p>
        </w:tc>
        <w:tc>
          <w:tcPr>
            <w:tcW w:w="1545" w:type="dxa"/>
            <w:shd w:val="clear" w:color="auto" w:fill="auto"/>
            <w:tcMar>
              <w:top w:w="100" w:type="dxa"/>
              <w:left w:w="100" w:type="dxa"/>
              <w:bottom w:w="100" w:type="dxa"/>
              <w:right w:w="100" w:type="dxa"/>
            </w:tcMar>
          </w:tcPr>
          <w:p w14:paraId="21C095C3" w14:textId="77777777" w:rsidR="00AC50B2" w:rsidRPr="00327F14" w:rsidRDefault="00AC50B2" w:rsidP="00AC50B2">
            <w:pPr>
              <w:spacing w:line="240" w:lineRule="auto"/>
              <w:rPr>
                <w:rFonts w:ascii="Times New Roman" w:eastAsia="Times New Roman" w:hAnsi="Times New Roman" w:cs="Times New Roman"/>
                <w:sz w:val="18"/>
                <w:szCs w:val="18"/>
                <w:u w:val="single"/>
                <w:lang w:val="it-IT"/>
              </w:rPr>
            </w:pPr>
            <w:proofErr w:type="spellStart"/>
            <w:r w:rsidRPr="00327F14">
              <w:rPr>
                <w:rFonts w:ascii="Times New Roman" w:eastAsia="Times New Roman" w:hAnsi="Times New Roman" w:cs="Times New Roman"/>
                <w:sz w:val="18"/>
                <w:szCs w:val="18"/>
                <w:u w:val="single"/>
                <w:lang w:val="it-IT"/>
              </w:rPr>
              <w:t>Healthier</w:t>
            </w:r>
            <w:proofErr w:type="spellEnd"/>
            <w:r w:rsidRPr="00327F14">
              <w:rPr>
                <w:rFonts w:ascii="Times New Roman" w:eastAsia="Times New Roman" w:hAnsi="Times New Roman" w:cs="Times New Roman"/>
                <w:sz w:val="18"/>
                <w:szCs w:val="18"/>
                <w:u w:val="single"/>
                <w:lang w:val="it-IT"/>
              </w:rPr>
              <w:t xml:space="preserve"> </w:t>
            </w:r>
            <w:proofErr w:type="spellStart"/>
            <w:r w:rsidRPr="00327F14">
              <w:rPr>
                <w:rFonts w:ascii="Times New Roman" w:eastAsia="Times New Roman" w:hAnsi="Times New Roman" w:cs="Times New Roman"/>
                <w:sz w:val="18"/>
                <w:szCs w:val="18"/>
                <w:u w:val="single"/>
                <w:lang w:val="it-IT"/>
              </w:rPr>
              <w:t>diet</w:t>
            </w:r>
            <w:proofErr w:type="spellEnd"/>
            <w:r w:rsidRPr="00327F14">
              <w:rPr>
                <w:rFonts w:ascii="Times New Roman" w:eastAsia="Times New Roman" w:hAnsi="Times New Roman" w:cs="Times New Roman"/>
                <w:sz w:val="18"/>
                <w:szCs w:val="18"/>
                <w:u w:val="single"/>
                <w:lang w:val="it-IT"/>
              </w:rPr>
              <w:t>:</w:t>
            </w:r>
            <w:r w:rsidRPr="00327F14">
              <w:rPr>
                <w:rFonts w:ascii="Times New Roman" w:eastAsia="Times New Roman" w:hAnsi="Times New Roman" w:cs="Times New Roman"/>
                <w:sz w:val="18"/>
                <w:szCs w:val="18"/>
                <w:lang w:val="it-IT"/>
              </w:rPr>
              <w:t>(</w:t>
            </w:r>
            <w:proofErr w:type="spellStart"/>
            <w:r w:rsidRPr="00327F14">
              <w:rPr>
                <w:rFonts w:ascii="Times New Roman" w:eastAsia="Times New Roman" w:hAnsi="Times New Roman" w:cs="Times New Roman"/>
                <w:sz w:val="18"/>
                <w:szCs w:val="18"/>
                <w:lang w:val="it-IT"/>
              </w:rPr>
              <w:t>fruit</w:t>
            </w:r>
            <w:proofErr w:type="spellEnd"/>
            <w:r w:rsidRPr="00327F14">
              <w:rPr>
                <w:rFonts w:ascii="Times New Roman" w:eastAsia="Times New Roman" w:hAnsi="Times New Roman" w:cs="Times New Roman"/>
                <w:sz w:val="18"/>
                <w:szCs w:val="18"/>
                <w:lang w:val="it-IT"/>
              </w:rPr>
              <w:t xml:space="preserve">, </w:t>
            </w:r>
            <w:proofErr w:type="spellStart"/>
            <w:r w:rsidRPr="00327F14">
              <w:rPr>
                <w:rFonts w:ascii="Times New Roman" w:eastAsia="Times New Roman" w:hAnsi="Times New Roman" w:cs="Times New Roman"/>
                <w:sz w:val="18"/>
                <w:szCs w:val="18"/>
                <w:lang w:val="it-IT"/>
              </w:rPr>
              <w:t>vegetables</w:t>
            </w:r>
            <w:proofErr w:type="spellEnd"/>
            <w:r w:rsidRPr="00327F14">
              <w:rPr>
                <w:rFonts w:ascii="Times New Roman" w:eastAsia="Times New Roman" w:hAnsi="Times New Roman" w:cs="Times New Roman"/>
                <w:sz w:val="18"/>
                <w:szCs w:val="18"/>
                <w:lang w:val="it-IT"/>
              </w:rPr>
              <w:t xml:space="preserve">, nuts and </w:t>
            </w:r>
            <w:proofErr w:type="spellStart"/>
            <w:r w:rsidRPr="00327F14">
              <w:rPr>
                <w:rFonts w:ascii="Times New Roman" w:eastAsia="Times New Roman" w:hAnsi="Times New Roman" w:cs="Times New Roman"/>
                <w:sz w:val="18"/>
                <w:szCs w:val="18"/>
                <w:lang w:val="it-IT"/>
              </w:rPr>
              <w:t>legumes</w:t>
            </w:r>
            <w:proofErr w:type="spellEnd"/>
            <w:r w:rsidRPr="00327F14">
              <w:rPr>
                <w:rFonts w:ascii="Times New Roman" w:eastAsia="Times New Roman" w:hAnsi="Times New Roman" w:cs="Times New Roman"/>
                <w:sz w:val="18"/>
                <w:szCs w:val="18"/>
                <w:lang w:val="it-IT"/>
              </w:rPr>
              <w:t>)</w:t>
            </w:r>
            <w:r w:rsidRPr="00327F14">
              <w:rPr>
                <w:rFonts w:ascii="Times New Roman" w:eastAsia="Times New Roman" w:hAnsi="Times New Roman" w:cs="Times New Roman"/>
                <w:sz w:val="18"/>
                <w:szCs w:val="18"/>
                <w:u w:val="single"/>
                <w:lang w:val="it-IT"/>
              </w:rPr>
              <w:t xml:space="preserve"> </w:t>
            </w:r>
            <w:r w:rsidRPr="00327F14">
              <w:rPr>
                <w:rFonts w:ascii="Times New Roman" w:eastAsia="Times New Roman" w:hAnsi="Times New Roman" w:cs="Times New Roman"/>
                <w:sz w:val="18"/>
                <w:szCs w:val="18"/>
                <w:lang w:val="it-IT"/>
              </w:rPr>
              <w:t xml:space="preserve">37.4% </w:t>
            </w:r>
          </w:p>
          <w:p w14:paraId="743E201F" w14:textId="77777777" w:rsidR="00AC50B2" w:rsidRPr="00327F14" w:rsidRDefault="00AC50B2" w:rsidP="00AC50B2">
            <w:pPr>
              <w:spacing w:line="240" w:lineRule="auto"/>
              <w:rPr>
                <w:rFonts w:ascii="Times New Roman" w:eastAsia="Times New Roman" w:hAnsi="Times New Roman" w:cs="Times New Roman"/>
                <w:sz w:val="18"/>
                <w:szCs w:val="18"/>
                <w:lang w:val="it-IT"/>
              </w:rPr>
            </w:pPr>
            <w:proofErr w:type="spellStart"/>
            <w:r w:rsidRPr="00327F14">
              <w:rPr>
                <w:rFonts w:ascii="Times New Roman" w:eastAsia="Times New Roman" w:hAnsi="Times New Roman" w:cs="Times New Roman"/>
                <w:sz w:val="18"/>
                <w:szCs w:val="18"/>
                <w:u w:val="single"/>
                <w:lang w:val="it-IT"/>
              </w:rPr>
              <w:t>Unhealthier</w:t>
            </w:r>
            <w:proofErr w:type="spellEnd"/>
            <w:r w:rsidRPr="00327F14">
              <w:rPr>
                <w:rFonts w:ascii="Times New Roman" w:eastAsia="Times New Roman" w:hAnsi="Times New Roman" w:cs="Times New Roman"/>
                <w:sz w:val="18"/>
                <w:szCs w:val="18"/>
                <w:u w:val="single"/>
                <w:lang w:val="it-IT"/>
              </w:rPr>
              <w:t xml:space="preserve"> </w:t>
            </w:r>
            <w:proofErr w:type="spellStart"/>
            <w:r w:rsidRPr="00327F14">
              <w:rPr>
                <w:rFonts w:ascii="Times New Roman" w:eastAsia="Times New Roman" w:hAnsi="Times New Roman" w:cs="Times New Roman"/>
                <w:sz w:val="18"/>
                <w:szCs w:val="18"/>
                <w:u w:val="single"/>
                <w:lang w:val="it-IT"/>
              </w:rPr>
              <w:t>diet</w:t>
            </w:r>
            <w:proofErr w:type="spellEnd"/>
            <w:r w:rsidRPr="00327F14">
              <w:rPr>
                <w:rFonts w:ascii="Times New Roman" w:eastAsia="Times New Roman" w:hAnsi="Times New Roman" w:cs="Times New Roman"/>
                <w:sz w:val="18"/>
                <w:szCs w:val="18"/>
                <w:u w:val="single"/>
                <w:lang w:val="it-IT"/>
              </w:rPr>
              <w:t>:</w:t>
            </w:r>
            <w:r w:rsidRPr="00327F14">
              <w:rPr>
                <w:rFonts w:ascii="Times New Roman" w:eastAsia="Times New Roman" w:hAnsi="Times New Roman" w:cs="Times New Roman"/>
                <w:sz w:val="18"/>
                <w:szCs w:val="18"/>
                <w:lang w:val="it-IT"/>
              </w:rPr>
              <w:t xml:space="preserve"> 35.8% </w:t>
            </w:r>
          </w:p>
          <w:p w14:paraId="0E632DA4" w14:textId="77777777" w:rsidR="00AC50B2" w:rsidRPr="00327F14" w:rsidRDefault="00AC50B2" w:rsidP="00AC50B2">
            <w:pPr>
              <w:spacing w:line="240" w:lineRule="auto"/>
              <w:rPr>
                <w:rFonts w:ascii="Times New Roman" w:eastAsia="Times New Roman" w:hAnsi="Times New Roman" w:cs="Times New Roman"/>
                <w:sz w:val="18"/>
                <w:szCs w:val="18"/>
                <w:lang w:val="it-IT"/>
              </w:rPr>
            </w:pPr>
            <w:r w:rsidRPr="00327F14">
              <w:rPr>
                <w:rFonts w:ascii="Times New Roman" w:eastAsia="Times New Roman" w:hAnsi="Times New Roman" w:cs="Times New Roman"/>
                <w:i/>
                <w:sz w:val="18"/>
                <w:szCs w:val="18"/>
                <w:lang w:val="it-IT"/>
              </w:rPr>
              <w:t>P-</w:t>
            </w:r>
            <w:proofErr w:type="spellStart"/>
            <w:r w:rsidRPr="00327F14">
              <w:rPr>
                <w:rFonts w:ascii="Times New Roman" w:eastAsia="Times New Roman" w:hAnsi="Times New Roman" w:cs="Times New Roman"/>
                <w:i/>
                <w:sz w:val="18"/>
                <w:szCs w:val="18"/>
                <w:lang w:val="it-IT"/>
              </w:rPr>
              <w:t>value</w:t>
            </w:r>
            <w:proofErr w:type="spellEnd"/>
            <w:r w:rsidRPr="00327F14">
              <w:rPr>
                <w:rFonts w:ascii="Times New Roman" w:eastAsia="Times New Roman" w:hAnsi="Times New Roman" w:cs="Times New Roman"/>
                <w:i/>
                <w:sz w:val="18"/>
                <w:szCs w:val="18"/>
                <w:lang w:val="it-IT"/>
              </w:rPr>
              <w:t xml:space="preserve"> NR</w:t>
            </w:r>
          </w:p>
          <w:p w14:paraId="0DDAA11B" w14:textId="77777777" w:rsidR="00AC50B2" w:rsidRPr="00327F14" w:rsidRDefault="00AC50B2" w:rsidP="00AC50B2">
            <w:pPr>
              <w:spacing w:line="240" w:lineRule="auto"/>
              <w:rPr>
                <w:rFonts w:ascii="Times New Roman" w:eastAsia="Times New Roman" w:hAnsi="Times New Roman" w:cs="Times New Roman"/>
                <w:sz w:val="18"/>
                <w:szCs w:val="18"/>
                <w:u w:val="single"/>
                <w:lang w:val="it-IT"/>
              </w:rPr>
            </w:pPr>
          </w:p>
          <w:p w14:paraId="176348F3" w14:textId="77777777" w:rsidR="00AC50B2" w:rsidRPr="00327F14" w:rsidRDefault="00AC50B2" w:rsidP="00AC50B2">
            <w:pPr>
              <w:spacing w:line="240" w:lineRule="auto"/>
              <w:rPr>
                <w:rFonts w:ascii="Times New Roman" w:eastAsia="Times New Roman" w:hAnsi="Times New Roman" w:cs="Times New Roman"/>
                <w:i/>
                <w:sz w:val="18"/>
                <w:szCs w:val="18"/>
                <w:lang w:val="it-IT"/>
              </w:rPr>
            </w:pPr>
            <w:proofErr w:type="spellStart"/>
            <w:r w:rsidRPr="00327F14">
              <w:rPr>
                <w:rFonts w:ascii="Times New Roman" w:eastAsia="Times New Roman" w:hAnsi="Times New Roman" w:cs="Times New Roman"/>
                <w:sz w:val="18"/>
                <w:szCs w:val="18"/>
                <w:lang w:val="it-IT"/>
              </w:rPr>
              <w:t>Significant</w:t>
            </w:r>
            <w:proofErr w:type="spellEnd"/>
            <w:r w:rsidRPr="00327F14">
              <w:rPr>
                <w:rFonts w:ascii="Times New Roman" w:eastAsia="Times New Roman" w:hAnsi="Times New Roman" w:cs="Times New Roman"/>
                <w:sz w:val="18"/>
                <w:szCs w:val="18"/>
                <w:lang w:val="it-IT"/>
              </w:rPr>
              <w:t xml:space="preserve"> </w:t>
            </w:r>
            <w:proofErr w:type="spellStart"/>
            <w:r w:rsidRPr="00327F14">
              <w:rPr>
                <w:rFonts w:ascii="Times New Roman" w:eastAsia="Times New Roman" w:hAnsi="Times New Roman" w:cs="Times New Roman"/>
                <w:sz w:val="18"/>
                <w:szCs w:val="18"/>
                <w:lang w:val="it-IT"/>
              </w:rPr>
              <w:t>decrease</w:t>
            </w:r>
            <w:proofErr w:type="spellEnd"/>
            <w:r w:rsidRPr="00327F14">
              <w:rPr>
                <w:rFonts w:ascii="Times New Roman" w:eastAsia="Times New Roman" w:hAnsi="Times New Roman" w:cs="Times New Roman"/>
                <w:sz w:val="18"/>
                <w:szCs w:val="18"/>
                <w:lang w:val="it-IT"/>
              </w:rPr>
              <w:t xml:space="preserve"> in junk food </w:t>
            </w:r>
            <w:proofErr w:type="spellStart"/>
            <w:r w:rsidRPr="00327F14">
              <w:rPr>
                <w:rFonts w:ascii="Times New Roman" w:eastAsia="Times New Roman" w:hAnsi="Times New Roman" w:cs="Times New Roman"/>
                <w:sz w:val="18"/>
                <w:szCs w:val="18"/>
                <w:lang w:val="it-IT"/>
              </w:rPr>
              <w:t>consumption</w:t>
            </w:r>
            <w:proofErr w:type="spellEnd"/>
            <w:r w:rsidRPr="00327F14">
              <w:rPr>
                <w:rFonts w:ascii="Times New Roman" w:eastAsia="Times New Roman" w:hAnsi="Times New Roman" w:cs="Times New Roman"/>
                <w:sz w:val="18"/>
                <w:szCs w:val="18"/>
                <w:lang w:val="it-IT"/>
              </w:rPr>
              <w:t xml:space="preserve"> (</w:t>
            </w:r>
            <w:r w:rsidRPr="00327F14">
              <w:rPr>
                <w:rFonts w:ascii="Times New Roman" w:eastAsia="Times New Roman" w:hAnsi="Times New Roman" w:cs="Times New Roman"/>
                <w:i/>
                <w:sz w:val="18"/>
                <w:szCs w:val="18"/>
                <w:lang w:val="it-IT"/>
              </w:rPr>
              <w:t>p = 0.002)</w:t>
            </w:r>
          </w:p>
        </w:tc>
      </w:tr>
      <w:tr w:rsidR="00AC50B2" w:rsidRPr="00327F14" w14:paraId="354EC80B" w14:textId="77777777" w:rsidTr="00EC6594">
        <w:tc>
          <w:tcPr>
            <w:tcW w:w="1275" w:type="dxa"/>
            <w:tcMar>
              <w:top w:w="40" w:type="dxa"/>
              <w:left w:w="40" w:type="dxa"/>
              <w:bottom w:w="40" w:type="dxa"/>
              <w:right w:w="40" w:type="dxa"/>
            </w:tcMar>
            <w:vAlign w:val="bottom"/>
          </w:tcPr>
          <w:p w14:paraId="3FFE5756" w14:textId="6AC62508" w:rsidR="00AC50B2" w:rsidRPr="00327F14" w:rsidRDefault="00AC50B2" w:rsidP="00AC50B2">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lang w:val="it-IT"/>
              </w:rPr>
              <w:t>Pietrobelli</w:t>
            </w:r>
            <w:proofErr w:type="spellEnd"/>
            <w:r w:rsidRPr="00327F14">
              <w:rPr>
                <w:rFonts w:ascii="Times New Roman" w:eastAsia="Times New Roman" w:hAnsi="Times New Roman" w:cs="Times New Roman"/>
                <w:sz w:val="18"/>
                <w:szCs w:val="18"/>
                <w:lang w:val="it-IT"/>
              </w:rPr>
              <w:t xml:space="preserve"> A et al. 2020</w:t>
            </w:r>
            <w:r w:rsidR="00FE22B1" w:rsidRPr="00327F14">
              <w:rPr>
                <w:rFonts w:ascii="Times New Roman" w:eastAsia="Times New Roman" w:hAnsi="Times New Roman" w:cs="Times New Roman"/>
                <w:sz w:val="18"/>
                <w:szCs w:val="18"/>
                <w:lang w:val="it-IT"/>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lang w:val="it-IT"/>
              </w:rPr>
              <w:instrText>ADDIN CSL_CITATION {"citationItems":[{"id":"ITEM-1","itemData":{"DOI":"10.1002/OBY.22861","ISSN":"1930-739X","PMID":"32352652","abstract":"Objective: The aim of this study was to test the hypothesis that youths with obesity, when removed from structured school activities and confined to their homes during the coronavirus disease 2019 pandemic, will display unfavorable trends in lifestyle behaviors. Methods: The sample included 41 children and adolescents with obesity participating in a longitudinal observational study located in Verona, Italy. Lifestyle information including diet, activity, and sleep behaviors was collected at baseline and 3 weeks into the national lockdown during which home confinement was mandatory. Changes in outcomes over the two study time points were evaluated for significance using paired t tests. Results: There were no changes in reported vegetable intake; fruit intake increased (P = 0.055) during the lockdown. By contrast, potato chip, red meat, and sugary drink intakes increased significantly during the lockdown (P value range, 0.005 to &lt; 0.001). Time spent in sports activities decreased by 2.30 (S</w:instrText>
            </w:r>
            <w:r w:rsidR="00851B65" w:rsidRPr="00327F14">
              <w:rPr>
                <w:rFonts w:ascii="Times New Roman" w:eastAsia="Times New Roman" w:hAnsi="Times New Roman" w:cs="Times New Roman"/>
                <w:sz w:val="18"/>
                <w:szCs w:val="18"/>
                <w:vertAlign w:val="superscript"/>
              </w:rPr>
              <w:instrText>D 4.60) h/wk (P = 0.003), and sleep time increased by 0.65 (SD 1.29) h/d (P = 0.003). Screen time increased by 4.85 (SD 2.40) h/d (P &lt; 0.001). Conclusions: Recognizing these adverse collateral effects of the coronavirus disease 2019 pandemic lockdown is critical in avoiding depreciation of weight control efforts among youths afflicted with excess adiposity. Depending on duration, these untoward lockdown effects may have a lasting impact on a child’s or adolescent’s adult adiposity level.","author":[{"dropping-particle":"","family":"A","given":"Pietrobelli","non-dropping-particle":"","parse-names":false,"suffix":""},{"dropping-particle":"","family":"L","given":"Pecoraro","non-dropping-particle":"","parse-names":false,"suffix":""},{"dropping-particle":"","family":"A","given":"Ferruzzi","non-dropping-particle":"","parse-names":false,"suffix":""},{"dropping-particle":"","family":"M","given":"Heo","non-dropping-particle":"","parse-names":false,"suffix":""},{"dropping-particle":"","family":"M","given":"Faith","non-dropping-particle":"","parse-names":false,"suffix":""},{"dropping-particle":"","family":"T","given":"Zoller","non-dropping-particle":"","parse-names":false,"suffix":""},{"dropping-particle":"","family":"F","given":"Antoniazzi","non-dropping-particle":"","parse-names":false,"suffix":""},{"dropping-particle":"","family":"G","given":"Piacentini","non-dropping-particle":"","parse-names":false,"suffix":""},{"dropping-particle":"","family":"SN","given":"Fearnbach","non-dropping-particle":"","parse-names":false,"suffix":""},{"dropping-particle":"","family":"SB","given":"Heymsfield","non-dropping-particle":"","parse-names":false,"suffix":""}],"container-title":"Obesity (Silver Spring, Md.)","id":"ITEM-1","issue":"8","issued":{"date-parts":[["2020","8","1"]]},"page":"1382-1385","publisher":"Obesity (Silver Spring)","title":"Effects of COVID-19 Lockdown on Lifestyle Behaviors in Children with Obesity Living in Verona, Italy: A Longitudinal Study","type":"article-journal","volume":"28"},"uris":["http://www.mendeley.com/documents/?uuid=718c86fa-e8ae-392f-bea1-45e82ac17d12"]}],"mendeley":{"formattedCitation":"(67)","plainTextFormattedCitation":"(67)","previouslyFormattedCitation":"(67)"},"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7)</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vAlign w:val="bottom"/>
          </w:tcPr>
          <w:p w14:paraId="1B694D25"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taly</w:t>
            </w:r>
          </w:p>
        </w:tc>
        <w:tc>
          <w:tcPr>
            <w:tcW w:w="1320" w:type="dxa"/>
            <w:tcMar>
              <w:top w:w="40" w:type="dxa"/>
              <w:left w:w="40" w:type="dxa"/>
              <w:bottom w:w="40" w:type="dxa"/>
              <w:right w:w="40" w:type="dxa"/>
            </w:tcMar>
            <w:vAlign w:val="bottom"/>
          </w:tcPr>
          <w:p w14:paraId="31C1422F"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w:t>
            </w:r>
          </w:p>
        </w:tc>
        <w:tc>
          <w:tcPr>
            <w:tcW w:w="1275" w:type="dxa"/>
            <w:tcMar>
              <w:top w:w="40" w:type="dxa"/>
              <w:left w:w="40" w:type="dxa"/>
              <w:bottom w:w="40" w:type="dxa"/>
              <w:right w:w="40" w:type="dxa"/>
            </w:tcMar>
            <w:vAlign w:val="bottom"/>
          </w:tcPr>
          <w:p w14:paraId="5E14D253"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41</w:t>
            </w:r>
          </w:p>
        </w:tc>
        <w:tc>
          <w:tcPr>
            <w:tcW w:w="1365" w:type="dxa"/>
            <w:shd w:val="clear" w:color="auto" w:fill="auto"/>
            <w:tcMar>
              <w:top w:w="100" w:type="dxa"/>
              <w:left w:w="100" w:type="dxa"/>
              <w:bottom w:w="100" w:type="dxa"/>
              <w:right w:w="100" w:type="dxa"/>
            </w:tcMar>
          </w:tcPr>
          <w:p w14:paraId="5FD59E68"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13.0±3.1</w:t>
            </w:r>
          </w:p>
          <w:p w14:paraId="212AD6F9" w14:textId="77777777" w:rsidR="00AC50B2" w:rsidRPr="00327F14" w:rsidRDefault="00AC50B2" w:rsidP="00AC50B2">
            <w:pPr>
              <w:spacing w:line="240" w:lineRule="auto"/>
              <w:rPr>
                <w:rFonts w:ascii="Times New Roman" w:eastAsia="Times New Roman" w:hAnsi="Times New Roman" w:cs="Times New Roman"/>
                <w:b/>
                <w:sz w:val="18"/>
                <w:szCs w:val="18"/>
              </w:rPr>
            </w:pPr>
          </w:p>
          <w:p w14:paraId="0385C41C"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19 (46%)</w:t>
            </w:r>
          </w:p>
          <w:p w14:paraId="3DC11BBF" w14:textId="77777777" w:rsidR="00AC50B2" w:rsidRPr="00327F14" w:rsidRDefault="00AC50B2" w:rsidP="00AC50B2">
            <w:pPr>
              <w:spacing w:line="240" w:lineRule="auto"/>
              <w:rPr>
                <w:rFonts w:ascii="Times New Roman" w:eastAsia="Times New Roman" w:hAnsi="Times New Roman" w:cs="Times New Roman"/>
                <w:sz w:val="18"/>
                <w:szCs w:val="18"/>
              </w:rPr>
            </w:pPr>
          </w:p>
          <w:p w14:paraId="3452435B"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p>
          <w:p w14:paraId="52EED326"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hildren and adolescents with obesity</w:t>
            </w:r>
          </w:p>
          <w:p w14:paraId="2F273185" w14:textId="77777777" w:rsidR="00AC50B2" w:rsidRPr="00327F14" w:rsidRDefault="00AC50B2" w:rsidP="00AC50B2">
            <w:pPr>
              <w:spacing w:line="240" w:lineRule="auto"/>
              <w:rPr>
                <w:rFonts w:ascii="Times New Roman" w:eastAsia="Times New Roman" w:hAnsi="Times New Roman" w:cs="Times New Roman"/>
                <w:i/>
                <w:sz w:val="18"/>
                <w:szCs w:val="18"/>
              </w:rPr>
            </w:pPr>
          </w:p>
          <w:p w14:paraId="0DA3978E" w14:textId="77777777" w:rsidR="00AC50B2" w:rsidRPr="00327F14" w:rsidRDefault="00AC50B2" w:rsidP="00AC50B2">
            <w:pPr>
              <w:spacing w:line="240" w:lineRule="auto"/>
              <w:rPr>
                <w:rFonts w:ascii="Times New Roman" w:eastAsia="Times New Roman" w:hAnsi="Times New Roman" w:cs="Times New Roman"/>
                <w:sz w:val="18"/>
                <w:szCs w:val="18"/>
              </w:rPr>
            </w:pPr>
          </w:p>
        </w:tc>
        <w:tc>
          <w:tcPr>
            <w:tcW w:w="1320" w:type="dxa"/>
            <w:shd w:val="clear" w:color="auto" w:fill="auto"/>
            <w:tcMar>
              <w:top w:w="100" w:type="dxa"/>
              <w:left w:w="100" w:type="dxa"/>
              <w:bottom w:w="100" w:type="dxa"/>
              <w:right w:w="100" w:type="dxa"/>
            </w:tcMar>
          </w:tcPr>
          <w:p w14:paraId="57F9ED10"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terview &amp; Questionnaire</w:t>
            </w:r>
          </w:p>
        </w:tc>
        <w:tc>
          <w:tcPr>
            <w:tcW w:w="1545" w:type="dxa"/>
            <w:shd w:val="clear" w:color="auto" w:fill="auto"/>
            <w:tcMar>
              <w:top w:w="100" w:type="dxa"/>
              <w:left w:w="100" w:type="dxa"/>
              <w:bottom w:w="100" w:type="dxa"/>
              <w:right w:w="100" w:type="dxa"/>
            </w:tcMar>
          </w:tcPr>
          <w:p w14:paraId="2A086DC8"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Increased number of daily meals </w:t>
            </w:r>
          </w:p>
          <w:p w14:paraId="20686BDF"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lt;0.001).</w:t>
            </w:r>
            <w:r w:rsidRPr="00327F14">
              <w:rPr>
                <w:rFonts w:ascii="Times New Roman" w:eastAsia="Times New Roman" w:hAnsi="Times New Roman" w:cs="Times New Roman"/>
                <w:sz w:val="18"/>
                <w:szCs w:val="18"/>
              </w:rPr>
              <w:t xml:space="preserve"> Increased fruit intake (</w:t>
            </w:r>
            <w:r w:rsidRPr="00327F14">
              <w:rPr>
                <w:rFonts w:ascii="Times New Roman" w:eastAsia="Times New Roman" w:hAnsi="Times New Roman" w:cs="Times New Roman"/>
                <w:i/>
                <w:sz w:val="18"/>
                <w:szCs w:val="18"/>
              </w:rPr>
              <w:t xml:space="preserve">p=0.055). </w:t>
            </w:r>
            <w:r w:rsidRPr="00327F14">
              <w:rPr>
                <w:rFonts w:ascii="Times New Roman" w:eastAsia="Times New Roman" w:hAnsi="Times New Roman" w:cs="Times New Roman"/>
                <w:sz w:val="18"/>
                <w:szCs w:val="18"/>
              </w:rPr>
              <w:t xml:space="preserve">No change in vegetable intake. </w:t>
            </w:r>
          </w:p>
          <w:p w14:paraId="60FF1829"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 in potato chips, red meat, and sugary drink intake (</w:t>
            </w:r>
            <w:r w:rsidRPr="00327F14">
              <w:rPr>
                <w:rFonts w:ascii="Times New Roman" w:eastAsia="Times New Roman" w:hAnsi="Times New Roman" w:cs="Times New Roman"/>
                <w:i/>
                <w:sz w:val="18"/>
                <w:szCs w:val="18"/>
              </w:rPr>
              <w:t>p=0.005)</w:t>
            </w:r>
          </w:p>
        </w:tc>
      </w:tr>
      <w:tr w:rsidR="00AC50B2" w:rsidRPr="00327F14" w14:paraId="391206BA" w14:textId="77777777" w:rsidTr="00EC6594">
        <w:tc>
          <w:tcPr>
            <w:tcW w:w="1275" w:type="dxa"/>
            <w:tcMar>
              <w:top w:w="40" w:type="dxa"/>
              <w:left w:w="40" w:type="dxa"/>
              <w:bottom w:w="40" w:type="dxa"/>
              <w:right w:w="40" w:type="dxa"/>
            </w:tcMar>
          </w:tcPr>
          <w:p w14:paraId="57FCE3E0" w14:textId="4E879712" w:rsidR="00AC50B2" w:rsidRPr="00327F14" w:rsidRDefault="00AC50B2" w:rsidP="00AC50B2">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Almandoz</w:t>
            </w:r>
            <w:proofErr w:type="spellEnd"/>
            <w:r w:rsidRPr="00327F14">
              <w:rPr>
                <w:rFonts w:ascii="Times New Roman" w:eastAsia="Times New Roman" w:hAnsi="Times New Roman" w:cs="Times New Roman"/>
                <w:sz w:val="18"/>
                <w:szCs w:val="18"/>
              </w:rPr>
              <w:t xml:space="preserve"> JP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111/COB.12386","ISSN":"1758-8111","PMID":"32515555","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JP","given":"Almandoz","non-dropping-particle":"","parse-names":false,"suffix":""},{"dropping-particle":"","family":"L","given":"Xie","non-dropping-particle":"","parse-names":false,"suffix":""},{"dropping-particle":"","family":"JN","given":"Schellinger","non-dropping-particle":"","parse-names":false,"suffix":""},{"dropping-particle":"","family":"MS","given":"Mathew","non-dropping-particle":"","parse-names":false,"suffix":""},{"dropping-particle":"","family":"C","given":"Gazda","non-dropping-particle":"","parse-names":false,"suffix":""},{"dropping-particle":"","family":"A","given":"Ofori","non-dropping-particle":"","parse-names":false,"suffix":""},{"dropping-particle":"","family":"S","given":"Kukreja","non-dropping-particle":"","parse-names":false,"suffix":""},{"dropping-particle":"","family":"SE","given":"Messiah","non-dropping-particle":"","parse-names":false,"suffix":""}],"container-title":"Clinical obesity","id":"ITEM-1","issue":"5","issued":{"date-parts":[["2020","10"]]},"publisher":"Clin Obes","title":"Impact of COVID-19 stay-at-home orders on weight-related behaviours among patients with obesity","type":"article-journal","volume":"10"},"uris":["http://www.mendeley.com/documents/?uuid=00a793da-4723-3100-8af2-04b6c660e936"]}],"mendeley":{"formattedCitation":"(61)","plainTextFormattedCitation":"(61)","previouslyFormattedCitation":"(61)"},"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1)</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1BBEEA29"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 (Texas)</w:t>
            </w:r>
          </w:p>
        </w:tc>
        <w:tc>
          <w:tcPr>
            <w:tcW w:w="1320" w:type="dxa"/>
            <w:tcMar>
              <w:top w:w="40" w:type="dxa"/>
              <w:left w:w="40" w:type="dxa"/>
              <w:bottom w:w="40" w:type="dxa"/>
              <w:right w:w="40" w:type="dxa"/>
            </w:tcMar>
          </w:tcPr>
          <w:p w14:paraId="0629DBF3"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0EE79D79"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23</w:t>
            </w:r>
          </w:p>
        </w:tc>
        <w:tc>
          <w:tcPr>
            <w:tcW w:w="1365" w:type="dxa"/>
            <w:shd w:val="clear" w:color="auto" w:fill="auto"/>
            <w:tcMar>
              <w:top w:w="100" w:type="dxa"/>
              <w:left w:w="100" w:type="dxa"/>
              <w:bottom w:w="100" w:type="dxa"/>
              <w:right w:w="100" w:type="dxa"/>
            </w:tcMar>
          </w:tcPr>
          <w:p w14:paraId="6690D42A"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51.2±13.0</w:t>
            </w:r>
          </w:p>
          <w:p w14:paraId="5D284BB6" w14:textId="77777777" w:rsidR="00AC50B2" w:rsidRPr="00327F14" w:rsidRDefault="00AC50B2" w:rsidP="00AC50B2">
            <w:pPr>
              <w:spacing w:line="240" w:lineRule="auto"/>
              <w:rPr>
                <w:rFonts w:ascii="Times New Roman" w:eastAsia="Times New Roman" w:hAnsi="Times New Roman" w:cs="Times New Roman"/>
                <w:b/>
                <w:sz w:val="18"/>
                <w:szCs w:val="18"/>
              </w:rPr>
            </w:pPr>
          </w:p>
          <w:p w14:paraId="6DED7A01"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 xml:space="preserve">107 </w:t>
            </w:r>
            <w:r w:rsidRPr="00327F14">
              <w:rPr>
                <w:rFonts w:ascii="Times New Roman" w:eastAsia="Times New Roman" w:hAnsi="Times New Roman" w:cs="Times New Roman"/>
                <w:b/>
                <w:sz w:val="18"/>
                <w:szCs w:val="18"/>
              </w:rPr>
              <w:t>(</w:t>
            </w:r>
            <w:r w:rsidRPr="00327F14">
              <w:rPr>
                <w:rFonts w:ascii="Times New Roman" w:eastAsia="Times New Roman" w:hAnsi="Times New Roman" w:cs="Times New Roman"/>
                <w:sz w:val="18"/>
                <w:szCs w:val="18"/>
              </w:rPr>
              <w:t>87%)</w:t>
            </w:r>
          </w:p>
          <w:p w14:paraId="4A6E5FFD" w14:textId="77777777" w:rsidR="00AC50B2" w:rsidRPr="00327F14" w:rsidRDefault="00AC50B2" w:rsidP="00AC50B2">
            <w:pPr>
              <w:spacing w:line="240" w:lineRule="auto"/>
              <w:rPr>
                <w:rFonts w:ascii="Times New Roman" w:eastAsia="Times New Roman" w:hAnsi="Times New Roman" w:cs="Times New Roman"/>
                <w:b/>
                <w:sz w:val="18"/>
                <w:szCs w:val="18"/>
              </w:rPr>
            </w:pPr>
          </w:p>
          <w:p w14:paraId="07654ED8"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Adults with Obesity</w:t>
            </w:r>
          </w:p>
        </w:tc>
        <w:tc>
          <w:tcPr>
            <w:tcW w:w="1320" w:type="dxa"/>
            <w:shd w:val="clear" w:color="auto" w:fill="auto"/>
            <w:tcMar>
              <w:top w:w="100" w:type="dxa"/>
              <w:left w:w="100" w:type="dxa"/>
              <w:bottom w:w="100" w:type="dxa"/>
              <w:right w:w="100" w:type="dxa"/>
            </w:tcMar>
          </w:tcPr>
          <w:p w14:paraId="548E7774"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urvey/Questionnaire</w:t>
            </w:r>
          </w:p>
        </w:tc>
        <w:tc>
          <w:tcPr>
            <w:tcW w:w="1545" w:type="dxa"/>
            <w:shd w:val="clear" w:color="auto" w:fill="auto"/>
            <w:tcMar>
              <w:top w:w="100" w:type="dxa"/>
              <w:left w:w="100" w:type="dxa"/>
              <w:bottom w:w="100" w:type="dxa"/>
              <w:right w:w="100" w:type="dxa"/>
            </w:tcMar>
          </w:tcPr>
          <w:p w14:paraId="788985D0" w14:textId="77777777"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Dietary changes during pandemic:</w:t>
            </w:r>
          </w:p>
          <w:p w14:paraId="4EDF7340"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Stress eating:</w:t>
            </w:r>
            <w:r w:rsidRPr="00327F14">
              <w:rPr>
                <w:rFonts w:ascii="Times New Roman" w:eastAsia="Times New Roman" w:hAnsi="Times New Roman" w:cs="Times New Roman"/>
                <w:sz w:val="18"/>
                <w:szCs w:val="18"/>
              </w:rPr>
              <w:t xml:space="preserve"> 61.2%</w:t>
            </w:r>
          </w:p>
          <w:p w14:paraId="6D552D4C" w14:textId="77777777" w:rsidR="00AC50B2" w:rsidRPr="00327F14" w:rsidRDefault="00AC50B2" w:rsidP="00AC50B2">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u w:val="single"/>
              </w:rPr>
              <w:t>Cooking more often:</w:t>
            </w:r>
            <w:r w:rsidRPr="00327F14">
              <w:rPr>
                <w:rFonts w:ascii="Times New Roman" w:eastAsia="Times New Roman" w:hAnsi="Times New Roman" w:cs="Times New Roman"/>
                <w:sz w:val="18"/>
                <w:szCs w:val="18"/>
              </w:rPr>
              <w:t xml:space="preserve"> 63.8%</w:t>
            </w:r>
          </w:p>
          <w:p w14:paraId="77B7AEA6" w14:textId="77777777" w:rsidR="00AC50B2" w:rsidRPr="00327F14" w:rsidRDefault="00AC50B2" w:rsidP="00AC50B2">
            <w:pPr>
              <w:spacing w:line="240" w:lineRule="auto"/>
              <w:rPr>
                <w:rFonts w:ascii="Times New Roman" w:eastAsia="Times New Roman" w:hAnsi="Times New Roman" w:cs="Times New Roman"/>
                <w:i/>
                <w:sz w:val="18"/>
                <w:szCs w:val="18"/>
              </w:rPr>
            </w:pPr>
          </w:p>
          <w:p w14:paraId="5CB401D3" w14:textId="77777777" w:rsidR="00AC50B2" w:rsidRPr="00327F14" w:rsidRDefault="00AC50B2" w:rsidP="00AC50B2">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Food behaviours:</w:t>
            </w:r>
          </w:p>
          <w:p w14:paraId="00B6EEAC"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Reported healthy eating to be more challenging during pandemic:</w:t>
            </w:r>
            <w:r w:rsidRPr="00327F14">
              <w:rPr>
                <w:rFonts w:ascii="Times New Roman" w:eastAsia="Times New Roman" w:hAnsi="Times New Roman" w:cs="Times New Roman"/>
                <w:sz w:val="18"/>
                <w:szCs w:val="18"/>
              </w:rPr>
              <w:t xml:space="preserve"> 61.2%</w:t>
            </w:r>
          </w:p>
          <w:p w14:paraId="04EEE8FF" w14:textId="77777777" w:rsidR="00AC50B2" w:rsidRPr="00327F14" w:rsidRDefault="00AC50B2" w:rsidP="00AC50B2">
            <w:pPr>
              <w:spacing w:line="240" w:lineRule="auto"/>
              <w:rPr>
                <w:rFonts w:ascii="Times New Roman" w:eastAsia="Times New Roman" w:hAnsi="Times New Roman" w:cs="Times New Roman"/>
                <w:sz w:val="18"/>
                <w:szCs w:val="18"/>
              </w:rPr>
            </w:pPr>
          </w:p>
          <w:p w14:paraId="5C6D2E11"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Skipping meals when not food insecure:</w:t>
            </w:r>
            <w:r w:rsidRPr="00327F14">
              <w:rPr>
                <w:rFonts w:ascii="Times New Roman" w:eastAsia="Times New Roman" w:hAnsi="Times New Roman" w:cs="Times New Roman"/>
                <w:sz w:val="18"/>
                <w:szCs w:val="18"/>
              </w:rPr>
              <w:t xml:space="preserve"> 12.1%</w:t>
            </w:r>
          </w:p>
          <w:p w14:paraId="638D26B0" w14:textId="77777777" w:rsidR="00AC50B2" w:rsidRPr="00327F14" w:rsidRDefault="00AC50B2" w:rsidP="00AC50B2">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715D50" w:rsidRPr="00327F14" w14:paraId="3EF857F3" w14:textId="77777777" w:rsidTr="00EC6594">
        <w:tc>
          <w:tcPr>
            <w:tcW w:w="1275" w:type="dxa"/>
            <w:tcMar>
              <w:top w:w="40" w:type="dxa"/>
              <w:left w:w="40" w:type="dxa"/>
              <w:bottom w:w="40" w:type="dxa"/>
              <w:right w:w="40" w:type="dxa"/>
            </w:tcMar>
          </w:tcPr>
          <w:p w14:paraId="68CB8AE9" w14:textId="0097C890"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Knell G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IJERPH17176268","PMID":"32872179","abstract":"The COVID-19 pandemic, and resultant “Stay-at-Home” orders, may have impacted adults’ positive health behaviors (sleep, physical activity) and negative health behaviors (alcohol consumption, drug use, and tobacco use). The purpose of this study was to investigate how these health behaviors changed (increased/improved or decreased/worsened) at the early stages of the pandemic, what participant characteristics were associated with health behavior changes, and why these behavioral changes may have occurred. A convenience sample of 1809 adults residing in the United States completed a 15-min self-report questionnaire in April and May 2020. Multinomial logistic regressions and descriptive statistics were used to evaluate how, for whom, and why these health behaviors changed. Participants were primarily female (67.4%), aged 35–49 years (39.8%), college graduates (83.3%), non-tobacco users (74.7%), and had previously used marijuana (48.6%). Overall, participants primarily reported a decrease in physical activity, while sleep and all of the negative health behaviors remained the same. Changes in negative health behaviors were related (p &lt; 0.05) to sex, age, parental status, educational status, job status, BMI, and depression scores. Changes in positive health behaviors were related (p &lt; 0.05) to sex, parental status, job status, and depression scores. Having more time available during the pandemic was the most commonly cited reason for changing health behaviors (negative and positive). Public health efforts should address the potential for long-term health consequences due to behavior change during COVID-19.","author":[{"dropping-particle":"","family":"Knell","given":"Gregory","non-dropping-particle":"","parse-names":false,"suffix":""},{"dropping-particle":"","family":"Robertson","given":"Michael C.","non-dropping-particle":"","parse-names":false,"suffix":""},{"dropping-particle":"","family":"Dooley","given":"Erin E.","non-dropping-particle":"","parse-names":false,"suffix":""},{"dropping-particle":"","family":"Burford","given":"Katie","non-dropping-particle":"","parse-names":false,"suffix":""},{"dropping-particle":"","family":"Mendez","given":"Karla S.","non-dropping-particle":"","parse-names":false,"suffix":""}],"container-title":"International Journal of Environmental Research and Public Health","id":"ITEM-1","issue":"17","issued":{"date-parts":[["2020","9","1"]]},"page":"1-16","publisher":"Multidisciplinary Digital Publishing Institute  (MDPI)","title":"Health Behavior Changes During COVID-19 Pandemic and Subsequent “Stay-at-Home” Orders","type":"article-journal","volume":"17"},"uris":["http://www.mendeley.com/documents/?uuid=b04ee689-9024-3e9a-b5c2-e877f2b47803"]}],"mendeley":{"formattedCitation":"(73)","plainTextFormattedCitation":"(73)","previouslyFormattedCitation":"(73)"},"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73)</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639CED13" w14:textId="7A9E8BE9"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USA</w:t>
            </w:r>
          </w:p>
        </w:tc>
        <w:tc>
          <w:tcPr>
            <w:tcW w:w="1320" w:type="dxa"/>
            <w:tcMar>
              <w:top w:w="40" w:type="dxa"/>
              <w:left w:w="40" w:type="dxa"/>
              <w:bottom w:w="40" w:type="dxa"/>
              <w:right w:w="40" w:type="dxa"/>
            </w:tcMar>
          </w:tcPr>
          <w:p w14:paraId="163FE957" w14:textId="2F6A68B9"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2CE7769D" w14:textId="20405D72"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809</w:t>
            </w:r>
          </w:p>
        </w:tc>
        <w:tc>
          <w:tcPr>
            <w:tcW w:w="1365" w:type="dxa"/>
            <w:shd w:val="clear" w:color="auto" w:fill="auto"/>
            <w:tcMar>
              <w:top w:w="100" w:type="dxa"/>
              <w:left w:w="100" w:type="dxa"/>
              <w:bottom w:w="100" w:type="dxa"/>
              <w:right w:w="100" w:type="dxa"/>
            </w:tcMar>
          </w:tcPr>
          <w:p w14:paraId="604DA8E4" w14:textId="77777777" w:rsidR="00715D50" w:rsidRPr="00327F14" w:rsidRDefault="00715D50" w:rsidP="00715D50">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18+</w:t>
            </w:r>
          </w:p>
          <w:p w14:paraId="1E5521CD" w14:textId="77777777" w:rsidR="00715D50" w:rsidRPr="00327F14" w:rsidRDefault="00715D50" w:rsidP="00715D50">
            <w:pPr>
              <w:spacing w:line="240" w:lineRule="auto"/>
              <w:rPr>
                <w:rFonts w:ascii="Times New Roman" w:eastAsia="Times New Roman" w:hAnsi="Times New Roman" w:cs="Times New Roman"/>
                <w:sz w:val="18"/>
                <w:szCs w:val="18"/>
              </w:rPr>
            </w:pPr>
          </w:p>
          <w:p w14:paraId="42FE6953"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1220 (67.4%)</w:t>
            </w:r>
          </w:p>
          <w:p w14:paraId="351B634E" w14:textId="77777777" w:rsidR="00715D50" w:rsidRPr="00327F14" w:rsidRDefault="00715D50" w:rsidP="00715D50">
            <w:pPr>
              <w:spacing w:line="240" w:lineRule="auto"/>
              <w:rPr>
                <w:rFonts w:ascii="Times New Roman" w:eastAsia="Times New Roman" w:hAnsi="Times New Roman" w:cs="Times New Roman"/>
                <w:sz w:val="18"/>
                <w:szCs w:val="18"/>
              </w:rPr>
            </w:pPr>
          </w:p>
          <w:p w14:paraId="46BE2DDE" w14:textId="76BD6C1E"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General population</w:t>
            </w:r>
          </w:p>
        </w:tc>
        <w:tc>
          <w:tcPr>
            <w:tcW w:w="1320" w:type="dxa"/>
            <w:shd w:val="clear" w:color="auto" w:fill="auto"/>
            <w:tcMar>
              <w:top w:w="100" w:type="dxa"/>
              <w:left w:w="100" w:type="dxa"/>
              <w:bottom w:w="100" w:type="dxa"/>
              <w:right w:w="100" w:type="dxa"/>
            </w:tcMar>
          </w:tcPr>
          <w:p w14:paraId="08F26668" w14:textId="5BE9B15C"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Alcohol Questionnaire</w:t>
            </w:r>
          </w:p>
        </w:tc>
        <w:tc>
          <w:tcPr>
            <w:tcW w:w="1545" w:type="dxa"/>
            <w:shd w:val="clear" w:color="auto" w:fill="auto"/>
            <w:tcMar>
              <w:top w:w="100" w:type="dxa"/>
              <w:left w:w="100" w:type="dxa"/>
              <w:bottom w:w="100" w:type="dxa"/>
              <w:right w:w="100" w:type="dxa"/>
            </w:tcMar>
          </w:tcPr>
          <w:p w14:paraId="2F45F701"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Significant increase in alcohol consumption (</w:t>
            </w:r>
            <w:r w:rsidRPr="00327F14">
              <w:rPr>
                <w:rFonts w:ascii="Times New Roman" w:eastAsia="Times New Roman" w:hAnsi="Times New Roman" w:cs="Times New Roman"/>
                <w:i/>
                <w:sz w:val="18"/>
                <w:szCs w:val="18"/>
              </w:rPr>
              <w:t>p&lt;0.01)</w:t>
            </w:r>
          </w:p>
          <w:p w14:paraId="564F6591" w14:textId="77777777" w:rsidR="00715D50" w:rsidRPr="00327F14" w:rsidRDefault="00715D50" w:rsidP="00715D50">
            <w:pPr>
              <w:spacing w:line="240" w:lineRule="auto"/>
              <w:rPr>
                <w:rFonts w:ascii="Times New Roman" w:eastAsia="Times New Roman" w:hAnsi="Times New Roman" w:cs="Times New Roman"/>
                <w:b/>
                <w:sz w:val="18"/>
                <w:szCs w:val="18"/>
              </w:rPr>
            </w:pPr>
          </w:p>
        </w:tc>
      </w:tr>
      <w:tr w:rsidR="00715D50" w:rsidRPr="00327F14" w14:paraId="0E119A14" w14:textId="77777777" w:rsidTr="00EC6594">
        <w:tc>
          <w:tcPr>
            <w:tcW w:w="1275" w:type="dxa"/>
            <w:tcMar>
              <w:top w:w="40" w:type="dxa"/>
              <w:left w:w="40" w:type="dxa"/>
              <w:bottom w:w="40" w:type="dxa"/>
              <w:right w:w="40" w:type="dxa"/>
            </w:tcMar>
          </w:tcPr>
          <w:p w14:paraId="2C187C94" w14:textId="59F5F3AF" w:rsidR="00715D50" w:rsidRPr="00327F14" w:rsidRDefault="00715D50" w:rsidP="00715D50">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Błaszczyk-Bębenek</w:t>
            </w:r>
            <w:proofErr w:type="spellEnd"/>
            <w:r w:rsidRPr="00327F14">
              <w:rPr>
                <w:rFonts w:ascii="Times New Roman" w:eastAsia="Times New Roman" w:hAnsi="Times New Roman" w:cs="Times New Roman"/>
                <w:sz w:val="18"/>
                <w:szCs w:val="18"/>
              </w:rPr>
              <w:t xml:space="preserve"> E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103084","PMID":"33050404","abstract":"Unexpected isolation, which has not yet been seen on a global scale, has created the conditions for evaluating nutrition in a situation of reduced spatial activity. The study aimed to assess the influence of lockdown on selected eating habits of Polish adults. An anonymous questionnaire was conducted, including questions about eating habits and self-reported anthropometric measurements, referring to “before” and “during” lockdown. We reported the findings of 312 adults (aged 41.12 ± 13.05 years). Overall, 64.1% of the participants were women, 77.7% urban inhabitants and 78.6% employed. The average length of social isolation was 50.79 ± 10.53 days. The majority (51.6%) of the respondents did not eat outside the house during lockdown (p &lt; 0.0001). The number of meals eaten during the day during lockdown increased significantly, 11.2% of the respondents ate 5 and more meals (p &lt; 0.0001). The percentage of people snacking between meals increased by 5.1% during lockdown (p = 0.0001). Eggs, potatoes, sweets, canned meat and alcohol were consumed considerably more commonly during lockdown, while fast-food products, instant soups and energy drinks were eaten or drunk significantly less frequently. A marked decrease in the number of daily servings of the following products was observed: bakery products, red meat, fast food, instant soups, sweet beverages and energy drinks. Conversely, the number of daily servings of sweets and canned meat significantly increased. Two thirds of the respondents reported body weight changes, with 45.86% of the participants being overweight during lockdown. Significant changes in the diet of Polish adults were found during lockdown due to COVID-19.","author":[{"dropping-particle":"","family":"Błaszczyk-Bębenek","given":"Ewa","non-dropping-particle":"","parse-names":false,"suffix":""},{"dropping-particle":"","family":"Jagielski","given":"Paweł","non-dropping-particle":"","parse-names":false,"suffix":""},{"dropping-particle":"","family":"Bolesławska","given":"Izabela","non-dropping-particle":"","parse-names":false,"suffix":""},{"dropping-particle":"","family":"Jagielska","given":"Anna","non-dropping-particle":"","parse-names":false,"suffix":""},{"dropping-particle":"","family":"Nitsch-Osuch","given":"Aneta","non-dropping-particle":"","parse-names":false,"suffix":""},{"dropping-particle":"","family":"Kawalec","given":"Paweł","non-dropping-particle":"","parse-names":false,"suffix":""}],"container-title":"Nutrients","id":"ITEM-1","issue":"10","issued":{"date-parts":[["2020","10","1"]]},"page":"1-16","publisher":"Multidisciplinary Digital Publishing Institute  (MDPI)","title":"Nutrition Behaviors in Polish Adults before and during COVID-19 Lockdown","type":"article-journal","volume":"12"},"uris":["http://www.mendeley.com/documents/?uuid=86e09e42-4c75-3af6-9b01-feb154a94a49"]}],"mendeley":{"formattedCitation":"(26)","plainTextFormattedCitation":"(26)","previouslyFormattedCitation":"(26)"},"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26)</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426FF9A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Poland</w:t>
            </w:r>
          </w:p>
        </w:tc>
        <w:tc>
          <w:tcPr>
            <w:tcW w:w="1320" w:type="dxa"/>
            <w:tcMar>
              <w:top w:w="40" w:type="dxa"/>
              <w:left w:w="40" w:type="dxa"/>
              <w:bottom w:w="40" w:type="dxa"/>
              <w:right w:w="40" w:type="dxa"/>
            </w:tcMar>
          </w:tcPr>
          <w:p w14:paraId="5CCA5FBA"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5AC7426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312</w:t>
            </w:r>
          </w:p>
        </w:tc>
        <w:tc>
          <w:tcPr>
            <w:tcW w:w="1365" w:type="dxa"/>
            <w:shd w:val="clear" w:color="auto" w:fill="auto"/>
            <w:tcMar>
              <w:top w:w="100" w:type="dxa"/>
              <w:left w:w="100" w:type="dxa"/>
              <w:bottom w:w="100" w:type="dxa"/>
              <w:right w:w="100" w:type="dxa"/>
            </w:tcMar>
          </w:tcPr>
          <w:p w14:paraId="294B4F79"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41.12 ± 13.05</w:t>
            </w:r>
          </w:p>
          <w:p w14:paraId="49349791" w14:textId="77777777" w:rsidR="00715D50" w:rsidRPr="00327F14" w:rsidRDefault="00715D50" w:rsidP="00715D50">
            <w:pPr>
              <w:spacing w:line="240" w:lineRule="auto"/>
              <w:rPr>
                <w:rFonts w:ascii="Times New Roman" w:eastAsia="Times New Roman" w:hAnsi="Times New Roman" w:cs="Times New Roman"/>
                <w:b/>
                <w:sz w:val="18"/>
                <w:szCs w:val="18"/>
              </w:rPr>
            </w:pPr>
          </w:p>
          <w:p w14:paraId="01A781E0"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xml:space="preserve"> 200 (64.1%) </w:t>
            </w:r>
          </w:p>
          <w:p w14:paraId="122E2CF1" w14:textId="77777777" w:rsidR="00715D50" w:rsidRPr="00327F14" w:rsidRDefault="00715D50" w:rsidP="00715D50">
            <w:pPr>
              <w:spacing w:line="240" w:lineRule="auto"/>
              <w:rPr>
                <w:rFonts w:ascii="Times New Roman" w:eastAsia="Times New Roman" w:hAnsi="Times New Roman" w:cs="Times New Roman"/>
                <w:b/>
                <w:sz w:val="18"/>
                <w:szCs w:val="18"/>
              </w:rPr>
            </w:pPr>
          </w:p>
          <w:p w14:paraId="107EE6B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General population</w:t>
            </w:r>
          </w:p>
        </w:tc>
        <w:tc>
          <w:tcPr>
            <w:tcW w:w="1320" w:type="dxa"/>
            <w:shd w:val="clear" w:color="auto" w:fill="auto"/>
            <w:tcMar>
              <w:top w:w="100" w:type="dxa"/>
              <w:left w:w="100" w:type="dxa"/>
              <w:bottom w:w="100" w:type="dxa"/>
              <w:right w:w="100" w:type="dxa"/>
            </w:tcMar>
          </w:tcPr>
          <w:p w14:paraId="6F66565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Dietary Habits and Nutrition Beliefs Questionnaire</w:t>
            </w:r>
          </w:p>
        </w:tc>
        <w:tc>
          <w:tcPr>
            <w:tcW w:w="1545" w:type="dxa"/>
            <w:shd w:val="clear" w:color="auto" w:fill="auto"/>
            <w:tcMar>
              <w:top w:w="100" w:type="dxa"/>
              <w:left w:w="100" w:type="dxa"/>
              <w:bottom w:w="100" w:type="dxa"/>
              <w:right w:w="100" w:type="dxa"/>
            </w:tcMar>
          </w:tcPr>
          <w:p w14:paraId="440BCF04"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ignificant increase in number of meals consumed and snacking </w:t>
            </w:r>
          </w:p>
          <w:p w14:paraId="1411A88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 xml:space="preserve">(p&lt;0.0001). </w:t>
            </w:r>
            <w:r w:rsidRPr="00327F14">
              <w:rPr>
                <w:rFonts w:ascii="Times New Roman" w:eastAsia="Times New Roman" w:hAnsi="Times New Roman" w:cs="Times New Roman"/>
                <w:sz w:val="18"/>
                <w:szCs w:val="18"/>
              </w:rPr>
              <w:t>Significant increase in alcohol</w:t>
            </w:r>
          </w:p>
          <w:p w14:paraId="047B990B"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0.0031).</w:t>
            </w:r>
          </w:p>
          <w:p w14:paraId="14AAE57C" w14:textId="77777777" w:rsidR="00715D50" w:rsidRPr="00327F14" w:rsidRDefault="00715D50" w:rsidP="00715D50">
            <w:pPr>
              <w:spacing w:line="240" w:lineRule="auto"/>
              <w:rPr>
                <w:rFonts w:ascii="Times New Roman" w:eastAsia="Times New Roman" w:hAnsi="Times New Roman" w:cs="Times New Roman"/>
                <w:sz w:val="18"/>
                <w:szCs w:val="18"/>
              </w:rPr>
            </w:pPr>
          </w:p>
          <w:p w14:paraId="7B327925" w14:textId="77777777" w:rsidR="00715D50" w:rsidRPr="00327F14" w:rsidRDefault="00715D50" w:rsidP="00715D50">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rPr>
              <w:t>Significant decrease in takeaways and fast food (</w:t>
            </w:r>
            <w:r w:rsidRPr="00327F14">
              <w:rPr>
                <w:rFonts w:ascii="Times New Roman" w:eastAsia="Times New Roman" w:hAnsi="Times New Roman" w:cs="Times New Roman"/>
                <w:i/>
                <w:sz w:val="18"/>
                <w:szCs w:val="18"/>
              </w:rPr>
              <w:t>p&lt;0.0001).</w:t>
            </w:r>
          </w:p>
          <w:p w14:paraId="5A5E7BFF"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decrease in energy drink consumption</w:t>
            </w:r>
          </w:p>
          <w:p w14:paraId="75C7D3B4"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0.015).</w:t>
            </w:r>
          </w:p>
        </w:tc>
      </w:tr>
      <w:tr w:rsidR="00715D50" w:rsidRPr="00327F14" w14:paraId="3CF13F04" w14:textId="77777777" w:rsidTr="00EC6594">
        <w:tc>
          <w:tcPr>
            <w:tcW w:w="1275" w:type="dxa"/>
            <w:tcMar>
              <w:top w:w="40" w:type="dxa"/>
              <w:left w:w="40" w:type="dxa"/>
              <w:bottom w:w="40" w:type="dxa"/>
              <w:right w:w="40" w:type="dxa"/>
            </w:tcMar>
          </w:tcPr>
          <w:p w14:paraId="630A9FF9" w14:textId="4B926355" w:rsidR="00715D50" w:rsidRPr="00327F14" w:rsidRDefault="00715D50" w:rsidP="00715D50">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Sidor</w:t>
            </w:r>
            <w:proofErr w:type="spellEnd"/>
            <w:r w:rsidRPr="00327F14">
              <w:rPr>
                <w:rFonts w:ascii="Times New Roman" w:eastAsia="Times New Roman" w:hAnsi="Times New Roman" w:cs="Times New Roman"/>
                <w:sz w:val="18"/>
                <w:szCs w:val="18"/>
              </w:rPr>
              <w:t xml:space="preserve"> A, &amp; </w:t>
            </w:r>
            <w:proofErr w:type="spellStart"/>
            <w:r w:rsidRPr="00327F14">
              <w:rPr>
                <w:rFonts w:ascii="Times New Roman" w:eastAsia="Times New Roman" w:hAnsi="Times New Roman" w:cs="Times New Roman"/>
                <w:sz w:val="18"/>
                <w:szCs w:val="18"/>
              </w:rPr>
              <w:t>Rzymski</w:t>
            </w:r>
            <w:proofErr w:type="spellEnd"/>
            <w:r w:rsidRPr="00327F14">
              <w:rPr>
                <w:rFonts w:ascii="Times New Roman" w:eastAsia="Times New Roman" w:hAnsi="Times New Roman" w:cs="Times New Roman"/>
                <w:sz w:val="18"/>
                <w:szCs w:val="18"/>
              </w:rPr>
              <w:t xml:space="preserve"> P.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061657","ISSN":"2072-6643","PMID":"32503173","abstract":"The outbreak of coronavirus disease (COVID-19) in late December 2019 in China, which later developed into a pandemic, has forced different countries to implement strict sanitary regimes and social distancing measures. Globally, at least four billion people were under lockdown, working remotely, homeschooling children, and facing challenges coping with quarantine and the stressful events. The present cross-sectional online survey of adult Poles (n = 1097), conducted during a nationwide quarantine, aimed to assess whether nutritional and consumer habits have been affected under these conditions. Over 43.0% and nearly 52% reported eating and snacking more, respectively, and these tendencies were more frequent in overweight and obese individuals. Almost 30% and over 18% experienced weight gain (mean ± SD 3.0 ± 1.6 kg) and loss (−2.9 ± 1.5 kg), respectively. Overweight, obese, and older subjects (aged 36–45 and &gt;45) tended to gain weight more frequently, whereas those with underweight tended to lose it further. Increased BMI was associated with less frequent consumption of vegetables, fruit, and legumes during quarantine, and higher adherence to meat, dairy, and fast-foods. An increase in alcohol consumption was seen in 14.6%, with a higher tendency to drink more found among alcohol addicts. Over 45% of smokers experienced a rise in smoking frequency during the quarantine. The study highlights that lockdown imposed to contain an infectious agent may affect eating behaviors and dietary habits, and advocates for organized nutritional support during future epidemic-related quarantines, particularly for the most vulnerable groups, including overweight and obese subjects.","author":[{"dropping-particle":"","family":"A","given":"Sidor","non-dropping-particle":"","parse-names":false,"suffix":""},{"dropping-particle":"","family":"P","given":"Rzymski","non-dropping-particle":"","parse-names":false,"suffix":""}],"container-title":"Nutrients","id":"ITEM-1","issue":"6","issued":{"date-parts":[["2020","6","1"]]},"publisher":"Nutrients","title":"Dietary Choices and Habits during COVID-19 Lockdown: Experience from Poland","type":"article-journal","volume":"12"},"uris":["http://www.mendeley.com/documents/?uuid=c274f9c9-8b4c-3200-8fe1-b57f2c676c87"]}],"mendeley":{"formattedCitation":"(23)","plainTextFormattedCitation":"(23)","previouslyFormattedCitation":"(23)"},"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23)</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29A7F251" w14:textId="39928F33"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Poland</w:t>
            </w:r>
          </w:p>
        </w:tc>
        <w:tc>
          <w:tcPr>
            <w:tcW w:w="1320" w:type="dxa"/>
            <w:tcMar>
              <w:top w:w="40" w:type="dxa"/>
              <w:left w:w="40" w:type="dxa"/>
              <w:bottom w:w="40" w:type="dxa"/>
              <w:right w:w="40" w:type="dxa"/>
            </w:tcMar>
          </w:tcPr>
          <w:p w14:paraId="2B07E59E" w14:textId="468C6E38"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6900B038" w14:textId="146D3A41"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097</w:t>
            </w:r>
          </w:p>
        </w:tc>
        <w:tc>
          <w:tcPr>
            <w:tcW w:w="1365" w:type="dxa"/>
            <w:shd w:val="clear" w:color="auto" w:fill="auto"/>
            <w:tcMar>
              <w:top w:w="100" w:type="dxa"/>
              <w:left w:w="100" w:type="dxa"/>
              <w:bottom w:w="100" w:type="dxa"/>
              <w:right w:w="100" w:type="dxa"/>
            </w:tcMar>
          </w:tcPr>
          <w:p w14:paraId="3D609645"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 xml:space="preserve">27.7 ± 9.0 </w:t>
            </w:r>
          </w:p>
          <w:p w14:paraId="3D71B9EC"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8-71]</w:t>
            </w:r>
          </w:p>
          <w:p w14:paraId="4EF658F1" w14:textId="77777777" w:rsidR="00715D50" w:rsidRPr="00327F14" w:rsidRDefault="00715D50" w:rsidP="00715D50">
            <w:pPr>
              <w:spacing w:line="240" w:lineRule="auto"/>
              <w:rPr>
                <w:rFonts w:ascii="Times New Roman" w:eastAsia="Times New Roman" w:hAnsi="Times New Roman" w:cs="Times New Roman"/>
                <w:sz w:val="18"/>
                <w:szCs w:val="18"/>
              </w:rPr>
            </w:pPr>
          </w:p>
          <w:p w14:paraId="5BBEF6F5"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1043 (95.1%)</w:t>
            </w:r>
          </w:p>
          <w:p w14:paraId="4814F3F0" w14:textId="77777777" w:rsidR="00715D50" w:rsidRPr="00327F14" w:rsidRDefault="00715D50" w:rsidP="00715D50">
            <w:pPr>
              <w:spacing w:line="240" w:lineRule="auto"/>
              <w:rPr>
                <w:rFonts w:ascii="Times New Roman" w:eastAsia="Times New Roman" w:hAnsi="Times New Roman" w:cs="Times New Roman"/>
                <w:sz w:val="18"/>
                <w:szCs w:val="18"/>
              </w:rPr>
            </w:pPr>
          </w:p>
          <w:p w14:paraId="5A753BAB" w14:textId="66DF1D58"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General population</w:t>
            </w:r>
          </w:p>
        </w:tc>
        <w:tc>
          <w:tcPr>
            <w:tcW w:w="1320" w:type="dxa"/>
            <w:shd w:val="clear" w:color="auto" w:fill="auto"/>
            <w:tcMar>
              <w:top w:w="100" w:type="dxa"/>
              <w:left w:w="100" w:type="dxa"/>
              <w:bottom w:w="100" w:type="dxa"/>
              <w:right w:w="100" w:type="dxa"/>
            </w:tcMar>
          </w:tcPr>
          <w:p w14:paraId="5E7EFB77" w14:textId="1875AD09"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545" w:type="dxa"/>
            <w:shd w:val="clear" w:color="auto" w:fill="auto"/>
            <w:tcMar>
              <w:top w:w="100" w:type="dxa"/>
              <w:left w:w="100" w:type="dxa"/>
              <w:bottom w:w="100" w:type="dxa"/>
              <w:right w:w="100" w:type="dxa"/>
            </w:tcMar>
          </w:tcPr>
          <w:p w14:paraId="757BF39B"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Dietary changes during pandemic:</w:t>
            </w:r>
          </w:p>
          <w:p w14:paraId="2F3D6A22" w14:textId="77777777" w:rsidR="00715D50" w:rsidRPr="00327F14" w:rsidRDefault="00715D50" w:rsidP="00715D50">
            <w:pPr>
              <w:spacing w:line="240" w:lineRule="auto"/>
              <w:rPr>
                <w:rFonts w:ascii="Times New Roman" w:eastAsia="Times New Roman" w:hAnsi="Times New Roman" w:cs="Times New Roman"/>
                <w:sz w:val="18"/>
                <w:szCs w:val="18"/>
                <w:u w:val="single"/>
              </w:rPr>
            </w:pPr>
            <w:r w:rsidRPr="00327F14">
              <w:rPr>
                <w:rFonts w:ascii="Times New Roman" w:eastAsia="Times New Roman" w:hAnsi="Times New Roman" w:cs="Times New Roman"/>
                <w:sz w:val="18"/>
                <w:szCs w:val="18"/>
                <w:u w:val="single"/>
              </w:rPr>
              <w:t>Eating more:</w:t>
            </w:r>
          </w:p>
          <w:p w14:paraId="621D78AF"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43.5% </w:t>
            </w:r>
          </w:p>
          <w:p w14:paraId="1FABC5B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More frequent snacking: </w:t>
            </w:r>
            <w:r w:rsidRPr="00327F14">
              <w:rPr>
                <w:rFonts w:ascii="Times New Roman" w:eastAsia="Times New Roman" w:hAnsi="Times New Roman" w:cs="Times New Roman"/>
                <w:sz w:val="18"/>
                <w:szCs w:val="18"/>
              </w:rPr>
              <w:t xml:space="preserve">51.8% </w:t>
            </w:r>
          </w:p>
          <w:p w14:paraId="1BCCC5CA"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Cooking more often:</w:t>
            </w:r>
            <w:r w:rsidRPr="00327F14">
              <w:rPr>
                <w:rFonts w:ascii="Times New Roman" w:eastAsia="Times New Roman" w:hAnsi="Times New Roman" w:cs="Times New Roman"/>
                <w:sz w:val="18"/>
                <w:szCs w:val="18"/>
              </w:rPr>
              <w:t xml:space="preserve"> 62.3%</w:t>
            </w:r>
          </w:p>
          <w:p w14:paraId="19CC94BA"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58725BD7" w14:textId="77777777" w:rsidR="00715D50" w:rsidRPr="00327F14" w:rsidRDefault="00715D50" w:rsidP="00715D50">
            <w:pPr>
              <w:spacing w:line="240" w:lineRule="auto"/>
              <w:rPr>
                <w:rFonts w:ascii="Times New Roman" w:eastAsia="Times New Roman" w:hAnsi="Times New Roman" w:cs="Times New Roman"/>
                <w:sz w:val="18"/>
                <w:szCs w:val="18"/>
              </w:rPr>
            </w:pPr>
          </w:p>
          <w:p w14:paraId="363A30C1"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Alcohol intake changes:</w:t>
            </w:r>
          </w:p>
          <w:p w14:paraId="716D3A4C"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rease:</w:t>
            </w:r>
            <w:r w:rsidRPr="00327F14">
              <w:rPr>
                <w:rFonts w:ascii="Times New Roman" w:eastAsia="Times New Roman" w:hAnsi="Times New Roman" w:cs="Times New Roman"/>
                <w:sz w:val="18"/>
                <w:szCs w:val="18"/>
              </w:rPr>
              <w:t xml:space="preserve"> 14.6%</w:t>
            </w:r>
          </w:p>
          <w:p w14:paraId="06625BD1"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No change:</w:t>
            </w:r>
            <w:r w:rsidRPr="00327F14">
              <w:rPr>
                <w:rFonts w:ascii="Times New Roman" w:eastAsia="Times New Roman" w:hAnsi="Times New Roman" w:cs="Times New Roman"/>
                <w:sz w:val="18"/>
                <w:szCs w:val="18"/>
              </w:rPr>
              <w:t xml:space="preserve"> 77%</w:t>
            </w:r>
          </w:p>
          <w:p w14:paraId="06690B1D"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Unsure: </w:t>
            </w:r>
            <w:r w:rsidRPr="00327F14">
              <w:rPr>
                <w:rFonts w:ascii="Times New Roman" w:eastAsia="Times New Roman" w:hAnsi="Times New Roman" w:cs="Times New Roman"/>
                <w:sz w:val="18"/>
                <w:szCs w:val="18"/>
              </w:rPr>
              <w:t>8.3%</w:t>
            </w:r>
          </w:p>
          <w:p w14:paraId="4881F718" w14:textId="06DC1521"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715D50" w:rsidRPr="00327F14" w14:paraId="66F3C811" w14:textId="77777777" w:rsidTr="00EC6594">
        <w:tc>
          <w:tcPr>
            <w:tcW w:w="1275" w:type="dxa"/>
            <w:tcMar>
              <w:top w:w="40" w:type="dxa"/>
              <w:left w:w="40" w:type="dxa"/>
              <w:bottom w:w="40" w:type="dxa"/>
              <w:right w:w="40" w:type="dxa"/>
            </w:tcMar>
          </w:tcPr>
          <w:p w14:paraId="011C00DF" w14:textId="49F98241" w:rsidR="00715D50" w:rsidRPr="00327F14" w:rsidRDefault="00715D50" w:rsidP="00715D50">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Górnicka</w:t>
            </w:r>
            <w:proofErr w:type="spellEnd"/>
            <w:r w:rsidRPr="00327F14">
              <w:rPr>
                <w:rFonts w:ascii="Times New Roman" w:eastAsia="Times New Roman" w:hAnsi="Times New Roman" w:cs="Times New Roman"/>
                <w:sz w:val="18"/>
                <w:szCs w:val="18"/>
              </w:rPr>
              <w:t xml:space="preserve"> M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082324","ISSN":"2072-6643","PMID":"32756458","abstract":"The present study aimed to identify patterns of dietary changes during the COVID-19 pandemic and their associations with sociodemographics, body mass index (BMI) before pandemic, and lifestyle changes in Polish adults and to examine the effects of lockdowns on dietary–lifestyle changes. This study used a cross-sectional online survey to collect data. The k-means algorithm was used to determine of patterns of dietary changes, and logistic regression analyses were performed. During the study period, 43% of respondents decreased physical activity (PA), 49%—increased screen time, and 34%—increased food consumption. Among the three dietary changes patterns, two opposite patterns were found: Prohealthy (28% participants) and Unhealthy (19% participants).The adherence to the Prohealthy pattern was negatively associated with age, but positively with being overweight (aOR 1.31) or obese before pandemic (aOR 1.64). Residing in a macroeconomic region with GDP &gt; 100% decreased adherence to the Prohealthy (aOR 0.73) but increased adherence to the Unhealthy pattern (aOR 1.47). Adults over 40 years old, those living with children, unemployed, those living in a region with a higher GDP, and those not consuming homemade meals could be more exposed to unhealthy behaviors. From a public health perspective, enhancing the message “to be active” during the compulsory isolation period should be prioritized.","author":[{"dropping-particle":"","family":"M","given":"Górnicka","non-dropping-particle":"","parse-names":false,"suffix":""},{"dropping-particle":"","family":"ME","given":"Drywień","non-dropping-particle":"","parse-names":false,"suffix":""},{"dropping-particle":"","family":"MA","given":"Zielinska","non-dropping-particle":"","parse-names":false,"suffix":""},{"dropping-particle":"","family":"J","given":"Hamułka","non-dropping-particle":"","parse-names":false,"suffix":""}],"container-title":"Nutrients","id":"ITEM-1","issue":"8","issued":{"date-parts":[["2020","8","1"]]},"page":"1-23","publisher":"Nutrients","title":"Dietary and Lifestyle Changes During COVID-19 and the Subsequent Lockdowns among Polish Adults: A Cross-Sectional Online Survey PLifeCOVID-19 Study","type":"article-journal","volume":"12"},"uris":["http://www.mendeley.com/documents/?uuid=90f6dc04-ed82-3a79-a856-29efef9f84a0"]}],"mendeley":{"formattedCitation":"(68)","plainTextFormattedCitation":"(68)","previouslyFormattedCitation":"(68)"},"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68)</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2A5A2396" w14:textId="5D3A5224"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Poland</w:t>
            </w:r>
          </w:p>
        </w:tc>
        <w:tc>
          <w:tcPr>
            <w:tcW w:w="1320" w:type="dxa"/>
            <w:tcMar>
              <w:top w:w="40" w:type="dxa"/>
              <w:left w:w="40" w:type="dxa"/>
              <w:bottom w:w="40" w:type="dxa"/>
              <w:right w:w="40" w:type="dxa"/>
            </w:tcMar>
          </w:tcPr>
          <w:p w14:paraId="5F13EA4A" w14:textId="216E05D9"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1A0FF216" w14:textId="14E31659"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381</w:t>
            </w:r>
          </w:p>
        </w:tc>
        <w:tc>
          <w:tcPr>
            <w:tcW w:w="1365" w:type="dxa"/>
            <w:shd w:val="clear" w:color="auto" w:fill="auto"/>
            <w:tcMar>
              <w:top w:w="100" w:type="dxa"/>
              <w:left w:w="100" w:type="dxa"/>
              <w:bottom w:w="100" w:type="dxa"/>
              <w:right w:w="100" w:type="dxa"/>
            </w:tcMar>
          </w:tcPr>
          <w:p w14:paraId="66DD16DE"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Age:</w:t>
            </w:r>
          </w:p>
          <w:p w14:paraId="4AC327E0"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 </w:t>
            </w:r>
            <w:r w:rsidRPr="00327F14">
              <w:rPr>
                <w:rFonts w:ascii="Times New Roman" w:eastAsia="Times New Roman" w:hAnsi="Times New Roman" w:cs="Times New Roman"/>
                <w:sz w:val="18"/>
                <w:szCs w:val="18"/>
                <w:u w:val="single"/>
              </w:rPr>
              <w:t>&lt;30y:</w:t>
            </w:r>
            <w:r w:rsidRPr="00327F14">
              <w:rPr>
                <w:rFonts w:ascii="Times New Roman" w:eastAsia="Times New Roman" w:hAnsi="Times New Roman" w:cs="Times New Roman"/>
                <w:sz w:val="18"/>
                <w:szCs w:val="18"/>
              </w:rPr>
              <w:t xml:space="preserve"> 700</w:t>
            </w:r>
          </w:p>
          <w:p w14:paraId="3BDDA56D"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30-39</w:t>
            </w:r>
            <w:r w:rsidRPr="00327F14">
              <w:rPr>
                <w:rFonts w:ascii="Times New Roman" w:eastAsia="Times New Roman" w:hAnsi="Times New Roman" w:cs="Times New Roman"/>
                <w:sz w:val="18"/>
                <w:szCs w:val="18"/>
              </w:rPr>
              <w:t>: 1067</w:t>
            </w:r>
          </w:p>
          <w:p w14:paraId="41201366"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40-49</w:t>
            </w:r>
            <w:r w:rsidRPr="00327F14">
              <w:rPr>
                <w:rFonts w:ascii="Times New Roman" w:eastAsia="Times New Roman" w:hAnsi="Times New Roman" w:cs="Times New Roman"/>
                <w:sz w:val="18"/>
                <w:szCs w:val="18"/>
              </w:rPr>
              <w:t>: 306</w:t>
            </w:r>
          </w:p>
          <w:p w14:paraId="069510D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50-59:</w:t>
            </w:r>
            <w:r w:rsidRPr="00327F14">
              <w:rPr>
                <w:rFonts w:ascii="Times New Roman" w:eastAsia="Times New Roman" w:hAnsi="Times New Roman" w:cs="Times New Roman"/>
                <w:sz w:val="18"/>
                <w:szCs w:val="18"/>
              </w:rPr>
              <w:t xml:space="preserve"> 160</w:t>
            </w:r>
          </w:p>
          <w:p w14:paraId="1FB4BBD7" w14:textId="77777777" w:rsidR="00715D50" w:rsidRPr="00327F14" w:rsidRDefault="00715D50" w:rsidP="00715D50">
            <w:pPr>
              <w:spacing w:line="240" w:lineRule="auto"/>
              <w:rPr>
                <w:rFonts w:ascii="Times New Roman" w:eastAsia="Times New Roman" w:hAnsi="Times New Roman" w:cs="Times New Roman"/>
                <w:b/>
                <w:sz w:val="18"/>
                <w:szCs w:val="18"/>
              </w:rPr>
            </w:pPr>
          </w:p>
          <w:p w14:paraId="7396DA81"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2138 (89%)</w:t>
            </w:r>
          </w:p>
          <w:p w14:paraId="7D4977ED" w14:textId="77777777" w:rsidR="00715D50" w:rsidRPr="00327F14" w:rsidRDefault="00715D50" w:rsidP="00715D50">
            <w:pPr>
              <w:spacing w:line="240" w:lineRule="auto"/>
              <w:rPr>
                <w:rFonts w:ascii="Times New Roman" w:eastAsia="Times New Roman" w:hAnsi="Times New Roman" w:cs="Times New Roman"/>
                <w:b/>
                <w:sz w:val="18"/>
                <w:szCs w:val="18"/>
              </w:rPr>
            </w:pPr>
          </w:p>
          <w:p w14:paraId="068AC30D" w14:textId="77777777" w:rsidR="00715D50" w:rsidRPr="00327F14" w:rsidRDefault="00715D50" w:rsidP="00715D50">
            <w:pPr>
              <w:spacing w:line="240" w:lineRule="auto"/>
              <w:rPr>
                <w:rFonts w:ascii="Times New Roman" w:eastAsia="Times New Roman" w:hAnsi="Times New Roman" w:cs="Times New Roman"/>
                <w:b/>
                <w:sz w:val="18"/>
                <w:szCs w:val="18"/>
              </w:rPr>
            </w:pPr>
          </w:p>
          <w:p w14:paraId="70C70603" w14:textId="14697842"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Over 18yo not pregnant or lactating/breastfeeding</w:t>
            </w:r>
          </w:p>
        </w:tc>
        <w:tc>
          <w:tcPr>
            <w:tcW w:w="1320" w:type="dxa"/>
            <w:shd w:val="clear" w:color="auto" w:fill="auto"/>
            <w:tcMar>
              <w:top w:w="100" w:type="dxa"/>
              <w:left w:w="100" w:type="dxa"/>
              <w:bottom w:w="100" w:type="dxa"/>
              <w:right w:w="100" w:type="dxa"/>
            </w:tcMar>
          </w:tcPr>
          <w:p w14:paraId="1E3EA0FF" w14:textId="2D3727BC"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545" w:type="dxa"/>
            <w:shd w:val="clear" w:color="auto" w:fill="auto"/>
            <w:tcMar>
              <w:top w:w="100" w:type="dxa"/>
              <w:left w:w="100" w:type="dxa"/>
              <w:bottom w:w="100" w:type="dxa"/>
              <w:right w:w="100" w:type="dxa"/>
            </w:tcMar>
          </w:tcPr>
          <w:p w14:paraId="37FC3422"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 in unhealthy eating</w:t>
            </w:r>
          </w:p>
          <w:p w14:paraId="6168D836"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 xml:space="preserve">(p&lt;0.001). </w:t>
            </w:r>
            <w:r w:rsidRPr="00327F14">
              <w:rPr>
                <w:rFonts w:ascii="Times New Roman" w:eastAsia="Times New Roman" w:hAnsi="Times New Roman" w:cs="Times New Roman"/>
                <w:sz w:val="18"/>
                <w:szCs w:val="18"/>
              </w:rPr>
              <w:t>Increase in Confectionary and alcohol (</w:t>
            </w:r>
            <w:r w:rsidRPr="00327F14">
              <w:rPr>
                <w:rFonts w:ascii="Times New Roman" w:eastAsia="Times New Roman" w:hAnsi="Times New Roman" w:cs="Times New Roman"/>
                <w:i/>
                <w:sz w:val="18"/>
                <w:szCs w:val="18"/>
              </w:rPr>
              <w:t>p&lt;0.001)</w:t>
            </w:r>
          </w:p>
          <w:p w14:paraId="0E3B83FC" w14:textId="77777777" w:rsidR="00715D50" w:rsidRPr="00327F14" w:rsidRDefault="00715D50" w:rsidP="00715D50">
            <w:pPr>
              <w:spacing w:line="240" w:lineRule="auto"/>
              <w:rPr>
                <w:rFonts w:ascii="Times New Roman" w:eastAsia="Times New Roman" w:hAnsi="Times New Roman" w:cs="Times New Roman"/>
                <w:b/>
                <w:sz w:val="18"/>
                <w:szCs w:val="18"/>
              </w:rPr>
            </w:pPr>
          </w:p>
          <w:p w14:paraId="1C431166"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Positive dietary changes during pandemic:</w:t>
            </w:r>
          </w:p>
          <w:p w14:paraId="53FF280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d water intake (</w:t>
            </w:r>
            <w:r w:rsidRPr="00327F14">
              <w:rPr>
                <w:rFonts w:ascii="Times New Roman" w:eastAsia="Times New Roman" w:hAnsi="Times New Roman" w:cs="Times New Roman"/>
                <w:i/>
                <w:sz w:val="18"/>
                <w:szCs w:val="18"/>
              </w:rPr>
              <w:t>p&lt;0.001).</w:t>
            </w:r>
          </w:p>
          <w:p w14:paraId="63B30C82" w14:textId="7EAF9AA9"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rPr>
              <w:t>Decreased fast food intake (</w:t>
            </w:r>
            <w:r w:rsidRPr="00327F14">
              <w:rPr>
                <w:rFonts w:ascii="Times New Roman" w:eastAsia="Times New Roman" w:hAnsi="Times New Roman" w:cs="Times New Roman"/>
                <w:i/>
                <w:sz w:val="18"/>
                <w:szCs w:val="18"/>
              </w:rPr>
              <w:t xml:space="preserve">p&lt;0.001). </w:t>
            </w:r>
            <w:r w:rsidRPr="00327F14">
              <w:rPr>
                <w:rFonts w:ascii="Times New Roman" w:eastAsia="Times New Roman" w:hAnsi="Times New Roman" w:cs="Times New Roman"/>
                <w:sz w:val="18"/>
                <w:szCs w:val="18"/>
              </w:rPr>
              <w:t>Increased consumption of homemade meals (</w:t>
            </w:r>
            <w:r w:rsidRPr="00327F14">
              <w:rPr>
                <w:rFonts w:ascii="Times New Roman" w:eastAsia="Times New Roman" w:hAnsi="Times New Roman" w:cs="Times New Roman"/>
                <w:i/>
                <w:sz w:val="18"/>
                <w:szCs w:val="18"/>
              </w:rPr>
              <w:t>p&lt;0.001).</w:t>
            </w:r>
          </w:p>
        </w:tc>
      </w:tr>
      <w:tr w:rsidR="00715D50" w:rsidRPr="00327F14" w14:paraId="75113B0F" w14:textId="77777777" w:rsidTr="00310038">
        <w:tc>
          <w:tcPr>
            <w:tcW w:w="1275" w:type="dxa"/>
            <w:tcMar>
              <w:top w:w="40" w:type="dxa"/>
              <w:left w:w="40" w:type="dxa"/>
              <w:bottom w:w="40" w:type="dxa"/>
              <w:right w:w="40" w:type="dxa"/>
            </w:tcMar>
            <w:vAlign w:val="bottom"/>
          </w:tcPr>
          <w:p w14:paraId="57BAB84D" w14:textId="6199C125"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Yan AF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016/J.DIABRES.2020.108350","PMID":"32710996","abstract":"Aims: To examine perceived infection risk of COVID-19 and the health and related behavior changes among people with diabetes, compared with people without diabetes, and to examine factors associated with self-reported health during the national quarantine period in China. Methods: The 2020 China COVID-19 Survey is an anonymous 74-item survey administered via social media across China. A national sample of 10,545 adults in all 31 provinces in mainland China provided data on sociodemographic characteristics, awareness, attitudes towards COVID-19, lifestyle factors, and health outcomes during the quarantine. Regression models tested associations among study variables adjusting for covariates. Results: Among the 9,016 total participants (42.6% men and 57.4% women), 585 reported having diagnosed diabetes and 8,431 had no diabetes. Participants with diabetes perceived themselves to be at higher risk and were more worried about being infected with COVID-19 when compared to non-diabetic individuals (p &lt; 0.001). During the COVID-19 pandemic, participants with diabetes were more likely to experience food and drug shortages and to increase their physical activity, compared to their counterparts. Among diabetic respondents, a high proportion of current smokers (74.1%) and drinkers (68.5%) reported increased amounts of smoking and drinking. People with diabetes were 11% less likely to report excellent or very good health. Having 150 min/week physical activity was positively associated with excellent or very good health (prevalence ratio, PR = 1.14, 95%CI 1.11–1.16). Conclusions: A high proportion of people with diabetes perceived risk of COVID-19 infection and increased their smoking and drinking during the pandemic.","author":[{"dropping-particle":"","family":"Yan","given":"Alice F.","non-dropping-particle":"","parse-names":false,"suffix":""},{"dropping-particle":"","family":"Sun","given":"Xiaomin","non-dropping-particle":"","parse-names":false,"suffix":""},{"dropping-particle":"","family":"Zheng","given":"Jinge","non-dropping-particle":"","parse-names":false,"suffix":""},{"dropping-particle":"","family":"Mi","given":"Baibing","non-dropping-particle":"","parse-names":false,"suffix":""},{"dropping-particle":"","family":"Zuo","given":"Hui","non-dropping-particle":"","parse-names":false,"suffix":""},{"dropping-particle":"","family":"Ruan","given":"Guorui","non-dropping-particle":"","parse-names":false,"suffix":""},{"dropping-particle":"","family":"Hussain","given":"Akhtar","non-dropping-particle":"","parse-names":false,"suffix":""},{"dropping-particle":"","family":"Wang","given":"Youfa","non-dropping-particle":"","parse-names":false,"suffix":""},{"dropping-particle":"","family":"Shi","given":"Zumin","non-dropping-particle":"","parse-names":false,"suffix":""}],"container-title":"Diabetes Research and Clinical Practice","id":"ITEM-1","issued":{"date-parts":[["2020","9","1"]]},"page":"108350","publisher":"Elsevier","title":"Perceived risk, behavior changes and Health-related outcomes during COVID-19 pandemic: Findings among adults with and without diabetes in China","type":"article-journal","volume":"167"},"uris":["http://www.mendeley.com/documents/?uuid=e1796f43-1474-3f32-a83b-1b30b8aad302"]}],"mendeley":{"formattedCitation":"(78)","plainTextFormattedCitation":"(78)","previouslyFormattedCitation":"(78)"},"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78)</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vAlign w:val="bottom"/>
          </w:tcPr>
          <w:p w14:paraId="313D3F8F" w14:textId="775E23E2"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hina</w:t>
            </w:r>
          </w:p>
        </w:tc>
        <w:tc>
          <w:tcPr>
            <w:tcW w:w="1320" w:type="dxa"/>
            <w:tcMar>
              <w:top w:w="40" w:type="dxa"/>
              <w:left w:w="40" w:type="dxa"/>
              <w:bottom w:w="40" w:type="dxa"/>
              <w:right w:w="40" w:type="dxa"/>
            </w:tcMar>
            <w:vAlign w:val="bottom"/>
          </w:tcPr>
          <w:p w14:paraId="15BC25C5" w14:textId="71938F85"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vAlign w:val="bottom"/>
          </w:tcPr>
          <w:p w14:paraId="6E01C1B8" w14:textId="44F5C319"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9,016</w:t>
            </w:r>
          </w:p>
        </w:tc>
        <w:tc>
          <w:tcPr>
            <w:tcW w:w="1365" w:type="dxa"/>
            <w:shd w:val="clear" w:color="auto" w:fill="auto"/>
            <w:tcMar>
              <w:top w:w="100" w:type="dxa"/>
              <w:left w:w="100" w:type="dxa"/>
              <w:bottom w:w="100" w:type="dxa"/>
              <w:right w:w="100" w:type="dxa"/>
            </w:tcMar>
          </w:tcPr>
          <w:p w14:paraId="234A7192"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18-80</w:t>
            </w:r>
          </w:p>
          <w:p w14:paraId="79F3BF8F" w14:textId="77777777" w:rsidR="00715D50" w:rsidRPr="00327F14" w:rsidRDefault="00715D50" w:rsidP="00715D50">
            <w:pPr>
              <w:spacing w:line="240" w:lineRule="auto"/>
              <w:rPr>
                <w:rFonts w:ascii="Times New Roman" w:eastAsia="Times New Roman" w:hAnsi="Times New Roman" w:cs="Times New Roman"/>
                <w:sz w:val="18"/>
                <w:szCs w:val="18"/>
              </w:rPr>
            </w:pPr>
          </w:p>
          <w:p w14:paraId="1708C2C5"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p>
          <w:p w14:paraId="4624AFBF"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5,177 (57.4%)</w:t>
            </w:r>
          </w:p>
          <w:p w14:paraId="0877045D" w14:textId="77777777" w:rsidR="00715D50" w:rsidRPr="00327F14" w:rsidRDefault="00715D50" w:rsidP="00715D50">
            <w:pPr>
              <w:spacing w:line="240" w:lineRule="auto"/>
              <w:rPr>
                <w:rFonts w:ascii="Times New Roman" w:eastAsia="Times New Roman" w:hAnsi="Times New Roman" w:cs="Times New Roman"/>
                <w:sz w:val="18"/>
                <w:szCs w:val="18"/>
              </w:rPr>
            </w:pPr>
          </w:p>
          <w:p w14:paraId="58EF0C52"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ccupation/characteristics</w:t>
            </w:r>
          </w:p>
          <w:p w14:paraId="547190CD" w14:textId="65B889E4"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rPr>
              <w:t>General population</w:t>
            </w:r>
          </w:p>
        </w:tc>
        <w:tc>
          <w:tcPr>
            <w:tcW w:w="1320" w:type="dxa"/>
            <w:shd w:val="clear" w:color="auto" w:fill="auto"/>
            <w:tcMar>
              <w:top w:w="100" w:type="dxa"/>
              <w:left w:w="100" w:type="dxa"/>
              <w:bottom w:w="100" w:type="dxa"/>
              <w:right w:w="100" w:type="dxa"/>
            </w:tcMar>
          </w:tcPr>
          <w:p w14:paraId="23CCE41D" w14:textId="738EE371"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Alcohol Question</w:t>
            </w:r>
          </w:p>
        </w:tc>
        <w:tc>
          <w:tcPr>
            <w:tcW w:w="1545" w:type="dxa"/>
            <w:shd w:val="clear" w:color="auto" w:fill="auto"/>
            <w:tcMar>
              <w:top w:w="100" w:type="dxa"/>
              <w:left w:w="100" w:type="dxa"/>
              <w:bottom w:w="100" w:type="dxa"/>
              <w:right w:w="100" w:type="dxa"/>
            </w:tcMar>
          </w:tcPr>
          <w:p w14:paraId="4BB84A4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ignificant increase in alcohol consumption</w:t>
            </w:r>
          </w:p>
          <w:p w14:paraId="78076DAC"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lt;0.001).</w:t>
            </w:r>
          </w:p>
          <w:p w14:paraId="5007496F" w14:textId="77777777" w:rsidR="00715D50" w:rsidRPr="00327F14" w:rsidRDefault="00715D50" w:rsidP="00715D50">
            <w:pPr>
              <w:spacing w:line="240" w:lineRule="auto"/>
              <w:rPr>
                <w:rFonts w:ascii="Times New Roman" w:eastAsia="Times New Roman" w:hAnsi="Times New Roman" w:cs="Times New Roman"/>
                <w:i/>
                <w:sz w:val="18"/>
                <w:szCs w:val="18"/>
              </w:rPr>
            </w:pPr>
          </w:p>
          <w:p w14:paraId="0657E5A2" w14:textId="4298FB2B"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sz w:val="18"/>
                <w:szCs w:val="18"/>
                <w:highlight w:val="white"/>
              </w:rPr>
              <w:t>54% diabetic and 10.2% non-diabetic participants reported significant increases in drinking</w:t>
            </w:r>
          </w:p>
        </w:tc>
      </w:tr>
      <w:tr w:rsidR="00715D50" w:rsidRPr="00327F14" w14:paraId="6E1CDBDA" w14:textId="77777777" w:rsidTr="00EC6594">
        <w:tc>
          <w:tcPr>
            <w:tcW w:w="1275" w:type="dxa"/>
            <w:tcMar>
              <w:top w:w="40" w:type="dxa"/>
              <w:left w:w="40" w:type="dxa"/>
              <w:bottom w:w="40" w:type="dxa"/>
              <w:right w:w="40" w:type="dxa"/>
            </w:tcMar>
          </w:tcPr>
          <w:p w14:paraId="5450A424" w14:textId="0E31D7D1"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Wang X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IJERPH17155575","ISSN":"1660-4601","PMID":"32748825","abstract":"Background: The coronavirus disease 2019 (COVID-19) pandemic has created challenges that have caused profound changes in health behaviors. This study aimed to explore how COVID-19 is affecting the health-related quality of life (QoL) among Chinese adults. Methods: The data of health-related behaviors and QoL were collected via online surveys from 2289 adults (mean age = 27.8 ± 12 years) who had been isolated at home for an average of 77 days. Results: More than 50% of the respondents reported that their time engaged in daily physical activity (PA) decreased, while sedentary behavior (SB) time increased compared with that before the lockdown. Only 20% of the respondents reported engaging in moderate-to-vigorous PA, 23% of adults reported changed their diets to be healthier, and 30% reported consuming more vegetables, fruits, and milk products than before home-isolation. During home-isolation, 75.2% of the adults rated their sleep quality as very good, and 65% reported that they were satisfied with their QoL. Sleep quality mediated the relationship between PA and QoL. Conclusion: The two-to-three-month home-isolation has had mixed effects on adult health behaviors in China. The participants were found to have focused more on their eating quality and patterns, which had a positive influence on their QoL. However, people should be encouraged to exercise at home with limited space to maintain a generally healthy lifestyle during a prolonged quarantine.","author":[{"dropping-particle":"","family":"X","given":"Wang","non-dropping-particle":"","parse-names":false,"suffix":""},{"dropping-particle":"","family":"SM","given":"Lei","non-dropping-particle":"","parse-names":false,"suffix":""},{"dropping-particle":"","family":"S","given":"Le","non-dropping-particle":"","parse-names":false,"suffix":""},{"dropping-particle":"","family":"Y","given":"Yang","non-dropping-particle":"","parse-names":false,"suffix":""},{"dropping-particle":"","family":"B","given":"Zhang","non-dropping-particle":"","parse-names":false,"suffix":""},{"dropping-particle":"","family":"W","given":"Yao","non-dropping-particle":"","parse-names":false,"suffix":""},{"dropping-particle":"","family":"Z","given":"Gao","non-dropping-particle":"","parse-names":false,"suffix":""},{"dropping-particle":"","family":"S","given":"Cheng","non-dropping-particle":"","parse-names":false,"suffix":""}],"container-title":"International journal of environmental research and public health","id":"ITEM-1","issue":"15","issued":{"date-parts":[["2020","8","1"]]},"page":"1-17","publisher":"Int J Environ Res Public Health","title":"Bidirectional Influence of the COVID-19 Pandemic Lockdowns on Health Behaviors and Quality of Life among Chinese Adults","type":"article-journal","volume":"17"},"uris":["http://www.mendeley.com/documents/?uuid=a4d58025-2075-3b40-8060-a807d83a7fe0"]}],"mendeley":{"formattedCitation":"(70)","plainTextFormattedCitation":"(70)","previouslyFormattedCitation":"(70)"},"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70)</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34B5DFB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hina</w:t>
            </w:r>
          </w:p>
        </w:tc>
        <w:tc>
          <w:tcPr>
            <w:tcW w:w="1320" w:type="dxa"/>
            <w:tcMar>
              <w:top w:w="40" w:type="dxa"/>
              <w:left w:w="40" w:type="dxa"/>
              <w:bottom w:w="40" w:type="dxa"/>
              <w:right w:w="40" w:type="dxa"/>
            </w:tcMar>
          </w:tcPr>
          <w:p w14:paraId="4054DCE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12AC61B1"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2289</w:t>
            </w:r>
          </w:p>
        </w:tc>
        <w:tc>
          <w:tcPr>
            <w:tcW w:w="1365" w:type="dxa"/>
            <w:shd w:val="clear" w:color="auto" w:fill="auto"/>
            <w:tcMar>
              <w:top w:w="100" w:type="dxa"/>
              <w:left w:w="100" w:type="dxa"/>
              <w:bottom w:w="100" w:type="dxa"/>
              <w:right w:w="100" w:type="dxa"/>
            </w:tcMar>
          </w:tcPr>
          <w:p w14:paraId="7A2C84DC"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17.8±12</w:t>
            </w:r>
          </w:p>
          <w:p w14:paraId="18F1E9A7" w14:textId="77777777" w:rsidR="00715D50" w:rsidRPr="00327F14" w:rsidRDefault="00715D50" w:rsidP="00715D50">
            <w:pPr>
              <w:spacing w:line="240" w:lineRule="auto"/>
              <w:rPr>
                <w:rFonts w:ascii="Times New Roman" w:eastAsia="Times New Roman" w:hAnsi="Times New Roman" w:cs="Times New Roman"/>
                <w:sz w:val="18"/>
                <w:szCs w:val="18"/>
              </w:rPr>
            </w:pPr>
          </w:p>
          <w:p w14:paraId="139D7DB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Sex (F):</w:t>
            </w:r>
            <w:r w:rsidRPr="00327F14">
              <w:rPr>
                <w:rFonts w:ascii="Times New Roman" w:eastAsia="Times New Roman" w:hAnsi="Times New Roman" w:cs="Times New Roman"/>
                <w:sz w:val="18"/>
                <w:szCs w:val="18"/>
              </w:rPr>
              <w:t xml:space="preserve"> 1113 (49%)</w:t>
            </w:r>
          </w:p>
          <w:p w14:paraId="1BECAB5A" w14:textId="77777777" w:rsidR="00715D50" w:rsidRPr="00327F14" w:rsidRDefault="00715D50" w:rsidP="00715D50">
            <w:pPr>
              <w:spacing w:line="240" w:lineRule="auto"/>
              <w:rPr>
                <w:rFonts w:ascii="Times New Roman" w:eastAsia="Times New Roman" w:hAnsi="Times New Roman" w:cs="Times New Roman"/>
                <w:sz w:val="18"/>
                <w:szCs w:val="18"/>
              </w:rPr>
            </w:pPr>
          </w:p>
          <w:p w14:paraId="61765550"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Healthy Chinese Adults</w:t>
            </w:r>
          </w:p>
          <w:p w14:paraId="13B3D20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Aged &gt;18yo </w:t>
            </w:r>
          </w:p>
          <w:p w14:paraId="748E1D74" w14:textId="77777777" w:rsidR="00715D50" w:rsidRPr="00327F14" w:rsidRDefault="00715D50" w:rsidP="00715D50">
            <w:pPr>
              <w:spacing w:line="240" w:lineRule="auto"/>
              <w:rPr>
                <w:rFonts w:ascii="Times New Roman" w:eastAsia="Times New Roman" w:hAnsi="Times New Roman" w:cs="Times New Roman"/>
                <w:sz w:val="18"/>
                <w:szCs w:val="18"/>
              </w:rPr>
            </w:pPr>
          </w:p>
          <w:p w14:paraId="0B0CD817" w14:textId="77777777" w:rsidR="00715D50" w:rsidRPr="00327F14" w:rsidRDefault="00715D50" w:rsidP="00715D50">
            <w:pPr>
              <w:spacing w:line="240" w:lineRule="auto"/>
              <w:rPr>
                <w:rFonts w:ascii="Times New Roman" w:eastAsia="Times New Roman" w:hAnsi="Times New Roman" w:cs="Times New Roman"/>
                <w:sz w:val="18"/>
                <w:szCs w:val="18"/>
              </w:rPr>
            </w:pPr>
          </w:p>
        </w:tc>
        <w:tc>
          <w:tcPr>
            <w:tcW w:w="1320" w:type="dxa"/>
            <w:shd w:val="clear" w:color="auto" w:fill="auto"/>
            <w:tcMar>
              <w:top w:w="100" w:type="dxa"/>
              <w:left w:w="100" w:type="dxa"/>
              <w:bottom w:w="100" w:type="dxa"/>
              <w:right w:w="100" w:type="dxa"/>
            </w:tcMar>
          </w:tcPr>
          <w:p w14:paraId="06CAA20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Questionnaire adapted from online nutritional survey of Guangdong Nutrition Society and Sun </w:t>
            </w:r>
            <w:proofErr w:type="spellStart"/>
            <w:r w:rsidRPr="00327F14">
              <w:rPr>
                <w:rFonts w:ascii="Times New Roman" w:eastAsia="Times New Roman" w:hAnsi="Times New Roman" w:cs="Times New Roman"/>
                <w:sz w:val="18"/>
                <w:szCs w:val="18"/>
              </w:rPr>
              <w:t>Yat-sen</w:t>
            </w:r>
            <w:proofErr w:type="spellEnd"/>
            <w:r w:rsidRPr="00327F14">
              <w:rPr>
                <w:rFonts w:ascii="Times New Roman" w:eastAsia="Times New Roman" w:hAnsi="Times New Roman" w:cs="Times New Roman"/>
                <w:sz w:val="18"/>
                <w:szCs w:val="18"/>
              </w:rPr>
              <w:t xml:space="preserve"> University</w:t>
            </w:r>
          </w:p>
        </w:tc>
        <w:tc>
          <w:tcPr>
            <w:tcW w:w="1545" w:type="dxa"/>
            <w:shd w:val="clear" w:color="auto" w:fill="auto"/>
            <w:tcMar>
              <w:top w:w="100" w:type="dxa"/>
              <w:left w:w="100" w:type="dxa"/>
              <w:bottom w:w="100" w:type="dxa"/>
              <w:right w:w="100" w:type="dxa"/>
            </w:tcMar>
          </w:tcPr>
          <w:p w14:paraId="26B6BECF"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Daily eating frequency:</w:t>
            </w:r>
          </w:p>
          <w:p w14:paraId="4BC2E3FD"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Reduced:</w:t>
            </w:r>
            <w:r w:rsidRPr="00327F14">
              <w:rPr>
                <w:rFonts w:ascii="Times New Roman" w:eastAsia="Times New Roman" w:hAnsi="Times New Roman" w:cs="Times New Roman"/>
                <w:sz w:val="18"/>
                <w:szCs w:val="18"/>
              </w:rPr>
              <w:t xml:space="preserve"> 23.1%</w:t>
            </w:r>
          </w:p>
          <w:p w14:paraId="0EB1441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No change:</w:t>
            </w:r>
            <w:r w:rsidRPr="00327F14">
              <w:rPr>
                <w:rFonts w:ascii="Times New Roman" w:eastAsia="Times New Roman" w:hAnsi="Times New Roman" w:cs="Times New Roman"/>
                <w:sz w:val="18"/>
                <w:szCs w:val="18"/>
              </w:rPr>
              <w:t xml:space="preserve"> 60%</w:t>
            </w:r>
          </w:p>
          <w:p w14:paraId="418EF942"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reased:</w:t>
            </w:r>
            <w:r w:rsidRPr="00327F14">
              <w:rPr>
                <w:rFonts w:ascii="Times New Roman" w:eastAsia="Times New Roman" w:hAnsi="Times New Roman" w:cs="Times New Roman"/>
                <w:sz w:val="18"/>
                <w:szCs w:val="18"/>
              </w:rPr>
              <w:t xml:space="preserve"> 17.3% </w:t>
            </w:r>
          </w:p>
          <w:p w14:paraId="24FD21F5" w14:textId="77777777" w:rsidR="00715D50" w:rsidRPr="00327F14" w:rsidRDefault="00715D50" w:rsidP="00715D50">
            <w:pPr>
              <w:spacing w:line="240" w:lineRule="auto"/>
              <w:rPr>
                <w:rFonts w:ascii="Times New Roman" w:eastAsia="Times New Roman" w:hAnsi="Times New Roman" w:cs="Times New Roman"/>
                <w:sz w:val="18"/>
                <w:szCs w:val="18"/>
              </w:rPr>
            </w:pPr>
          </w:p>
          <w:p w14:paraId="1E0C8AB3"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Food behaviour changes:</w:t>
            </w:r>
          </w:p>
          <w:p w14:paraId="6231AE92"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Appetite unchanged:</w:t>
            </w:r>
            <w:r w:rsidRPr="00327F14">
              <w:rPr>
                <w:rFonts w:ascii="Times New Roman" w:eastAsia="Times New Roman" w:hAnsi="Times New Roman" w:cs="Times New Roman"/>
                <w:sz w:val="18"/>
                <w:szCs w:val="18"/>
              </w:rPr>
              <w:t xml:space="preserve"> 71.4%</w:t>
            </w:r>
          </w:p>
          <w:p w14:paraId="27030410"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Healthier diet:</w:t>
            </w:r>
            <w:r w:rsidRPr="00327F14">
              <w:rPr>
                <w:rFonts w:ascii="Times New Roman" w:eastAsia="Times New Roman" w:hAnsi="Times New Roman" w:cs="Times New Roman"/>
                <w:sz w:val="18"/>
                <w:szCs w:val="18"/>
              </w:rPr>
              <w:t xml:space="preserve"> 23%</w:t>
            </w:r>
          </w:p>
          <w:p w14:paraId="39BF984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More vegetables, fruits and milk:</w:t>
            </w:r>
            <w:r w:rsidRPr="00327F14">
              <w:rPr>
                <w:rFonts w:ascii="Times New Roman" w:eastAsia="Times New Roman" w:hAnsi="Times New Roman" w:cs="Times New Roman"/>
                <w:sz w:val="18"/>
                <w:szCs w:val="18"/>
              </w:rPr>
              <w:t xml:space="preserve"> &gt;30%</w:t>
            </w:r>
          </w:p>
          <w:p w14:paraId="0642AE8C"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reased snacking:</w:t>
            </w:r>
            <w:r w:rsidRPr="00327F14">
              <w:rPr>
                <w:rFonts w:ascii="Times New Roman" w:eastAsia="Times New Roman" w:hAnsi="Times New Roman" w:cs="Times New Roman"/>
                <w:sz w:val="18"/>
                <w:szCs w:val="18"/>
              </w:rPr>
              <w:t xml:space="preserve"> ~30%</w:t>
            </w:r>
          </w:p>
          <w:p w14:paraId="472EEBE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715D50" w:rsidRPr="00327F14" w14:paraId="55A72725" w14:textId="77777777" w:rsidTr="00EC6594">
        <w:tc>
          <w:tcPr>
            <w:tcW w:w="1275" w:type="dxa"/>
            <w:tcMar>
              <w:top w:w="40" w:type="dxa"/>
              <w:left w:w="40" w:type="dxa"/>
              <w:bottom w:w="40" w:type="dxa"/>
              <w:right w:w="40" w:type="dxa"/>
            </w:tcMar>
          </w:tcPr>
          <w:p w14:paraId="642B195A" w14:textId="3492E192" w:rsidR="00715D50" w:rsidRPr="00327F14" w:rsidRDefault="00715D50" w:rsidP="00715D50">
            <w:pPr>
              <w:spacing w:line="240" w:lineRule="auto"/>
              <w:rPr>
                <w:rFonts w:ascii="Times New Roman" w:eastAsia="Times New Roman" w:hAnsi="Times New Roman" w:cs="Times New Roman"/>
                <w:sz w:val="18"/>
                <w:szCs w:val="18"/>
              </w:rPr>
            </w:pPr>
            <w:proofErr w:type="spellStart"/>
            <w:r w:rsidRPr="00327F14">
              <w:rPr>
                <w:rFonts w:ascii="Times New Roman" w:eastAsia="Times New Roman" w:hAnsi="Times New Roman" w:cs="Times New Roman"/>
                <w:sz w:val="18"/>
                <w:szCs w:val="18"/>
              </w:rPr>
              <w:t>Elran</w:t>
            </w:r>
            <w:proofErr w:type="spellEnd"/>
            <w:r w:rsidRPr="00327F14">
              <w:rPr>
                <w:rFonts w:ascii="Times New Roman" w:eastAsia="Times New Roman" w:hAnsi="Times New Roman" w:cs="Times New Roman"/>
                <w:sz w:val="18"/>
                <w:szCs w:val="18"/>
              </w:rPr>
              <w:t xml:space="preserve">-Barak R, &amp; </w:t>
            </w:r>
            <w:proofErr w:type="spellStart"/>
            <w:r w:rsidRPr="00327F14">
              <w:rPr>
                <w:rFonts w:ascii="Times New Roman" w:eastAsia="Times New Roman" w:hAnsi="Times New Roman" w:cs="Times New Roman"/>
                <w:sz w:val="18"/>
                <w:szCs w:val="18"/>
              </w:rPr>
              <w:t>Mozeikov</w:t>
            </w:r>
            <w:proofErr w:type="spellEnd"/>
            <w:r w:rsidRPr="00327F14">
              <w:rPr>
                <w:rFonts w:ascii="Times New Roman" w:eastAsia="Times New Roman" w:hAnsi="Times New Roman" w:cs="Times New Roman"/>
                <w:sz w:val="18"/>
                <w:szCs w:val="18"/>
              </w:rPr>
              <w:t xml:space="preserve"> M.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IJERPH17155403","ISSN":"1660-4601","PMID":"32727103","abstract":"We sought to examine how the near-lockdown measures, announced by the Israeli government in an effort to contain the COVID-19 outbreak, impacted the self-rated health (SRH), health behaviors, and loneliness of people with chronic illnesses. An online cross-sectional survey was carried out about one month (April 20–22, 2020) after the Israeli government reinforced the severe social distancing regulations, among a convenience sample of 315 participants (60% women) with chronic conditions (27% metabolic, 17% cardiovascular, 21% cancer/autoimmune, 18% orthopedic/pain, 12% mental-health). Results suggested that about half of the participants reported a decline in physical or mental SRH, and as many as two-thirds reported feeling lonely. A significant deterioration in health behaviors was reported, including a decrease in vegetable consumption (p = 0.008) and physical activity (p &lt; 0.001), an increase in time spent on social media (p &lt; 0.001), and a perception among about half of the participants that they were eating more than before. Ordinal regression suggested that a decline in general SRH was linked with female gender (p = 0.016), lack of higher education (p = 0.015), crowded housing conditions (p = 0.001), longer illness duration (p = 0.010), and loneliness (p = 0.008). Findings highlight the important role of loneliness in SRH during the COVID-19 lockdown period. Future studies are warranted to clarify the long-term effects of social-distancing and loneliness on people with chronic illnesses.","author":[{"dropping-particle":"","family":"R","given":"Elran-Barak","non-dropping-particle":"","parse-names":false,"suffix":""},{"dropping-particle":"","family":"M","given":"Mozeikov","non-dropping-particle":"","parse-names":false,"suffix":""}],"container-title":"International journal of environmental research and public health","id":"ITEM-1","issue":"15","issued":{"date-parts":[["2020","8","1"]]},"page":"1-16","publisher":"Int J Environ Res Public Health","title":"One Month into the Reinforcement of Social Distancing due to the COVID-19 Outbreak: Subjective Health, Health Behaviors, and Loneliness among People with Chronic Medical Conditions","type":"article-journal","volume":"17"},"uris":["http://www.mendeley.com/documents/?uuid=74df383f-6ca0-3cf7-b446-22ca923cdffe"]}],"mendeley":{"formattedCitation":"(71)","plainTextFormattedCitation":"(71)","previouslyFormattedCitation":"(71)"},"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71)</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647885E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srael</w:t>
            </w:r>
          </w:p>
        </w:tc>
        <w:tc>
          <w:tcPr>
            <w:tcW w:w="1320" w:type="dxa"/>
            <w:tcMar>
              <w:top w:w="40" w:type="dxa"/>
              <w:left w:w="40" w:type="dxa"/>
              <w:bottom w:w="40" w:type="dxa"/>
              <w:right w:w="40" w:type="dxa"/>
            </w:tcMar>
          </w:tcPr>
          <w:p w14:paraId="7EB60AEA"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28CDB9F5"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315</w:t>
            </w:r>
          </w:p>
        </w:tc>
        <w:tc>
          <w:tcPr>
            <w:tcW w:w="1365" w:type="dxa"/>
            <w:shd w:val="clear" w:color="auto" w:fill="auto"/>
            <w:tcMar>
              <w:top w:w="100" w:type="dxa"/>
              <w:left w:w="100" w:type="dxa"/>
              <w:bottom w:w="100" w:type="dxa"/>
              <w:right w:w="100" w:type="dxa"/>
            </w:tcMar>
          </w:tcPr>
          <w:p w14:paraId="7763A4B9"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18+</w:t>
            </w:r>
          </w:p>
          <w:p w14:paraId="44B33A4D" w14:textId="77777777" w:rsidR="00715D50" w:rsidRPr="00327F14" w:rsidRDefault="00715D50" w:rsidP="00715D50">
            <w:pPr>
              <w:spacing w:line="240" w:lineRule="auto"/>
              <w:rPr>
                <w:rFonts w:ascii="Times New Roman" w:eastAsia="Times New Roman" w:hAnsi="Times New Roman" w:cs="Times New Roman"/>
                <w:b/>
                <w:sz w:val="18"/>
                <w:szCs w:val="18"/>
              </w:rPr>
            </w:pPr>
          </w:p>
          <w:p w14:paraId="2AD087CC"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 xml:space="preserve"> 178 (59.5%)</w:t>
            </w:r>
          </w:p>
          <w:p w14:paraId="1CF65F33" w14:textId="77777777" w:rsidR="00715D50" w:rsidRPr="00327F14" w:rsidRDefault="00715D50" w:rsidP="00715D50">
            <w:pPr>
              <w:spacing w:line="240" w:lineRule="auto"/>
              <w:rPr>
                <w:rFonts w:ascii="Times New Roman" w:eastAsia="Times New Roman" w:hAnsi="Times New Roman" w:cs="Times New Roman"/>
                <w:b/>
                <w:sz w:val="18"/>
                <w:szCs w:val="18"/>
              </w:rPr>
            </w:pPr>
          </w:p>
          <w:p w14:paraId="32AEE2F2"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Israelis with  a variety of chronic conditions</w:t>
            </w:r>
          </w:p>
          <w:p w14:paraId="7A453953" w14:textId="77777777" w:rsidR="00715D50" w:rsidRPr="00327F14" w:rsidRDefault="00715D50" w:rsidP="00715D50">
            <w:pPr>
              <w:spacing w:line="240" w:lineRule="auto"/>
              <w:rPr>
                <w:rFonts w:ascii="Times New Roman" w:eastAsia="Times New Roman" w:hAnsi="Times New Roman" w:cs="Times New Roman"/>
                <w:sz w:val="18"/>
                <w:szCs w:val="18"/>
              </w:rPr>
            </w:pPr>
          </w:p>
        </w:tc>
        <w:tc>
          <w:tcPr>
            <w:tcW w:w="1320" w:type="dxa"/>
            <w:shd w:val="clear" w:color="auto" w:fill="auto"/>
            <w:tcMar>
              <w:top w:w="100" w:type="dxa"/>
              <w:left w:w="100" w:type="dxa"/>
              <w:bottom w:w="100" w:type="dxa"/>
              <w:right w:w="100" w:type="dxa"/>
            </w:tcMar>
          </w:tcPr>
          <w:p w14:paraId="4CB51612"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Questionnaire </w:t>
            </w:r>
          </w:p>
        </w:tc>
        <w:tc>
          <w:tcPr>
            <w:tcW w:w="1545" w:type="dxa"/>
            <w:shd w:val="clear" w:color="auto" w:fill="auto"/>
            <w:tcMar>
              <w:top w:w="100" w:type="dxa"/>
              <w:left w:w="100" w:type="dxa"/>
              <w:bottom w:w="100" w:type="dxa"/>
              <w:right w:w="100" w:type="dxa"/>
            </w:tcMar>
          </w:tcPr>
          <w:p w14:paraId="5A1C8030"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Overall food consumption:</w:t>
            </w:r>
          </w:p>
          <w:p w14:paraId="126E8E80"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Much more than before:</w:t>
            </w:r>
            <w:r w:rsidRPr="00327F14">
              <w:rPr>
                <w:rFonts w:ascii="Times New Roman" w:eastAsia="Times New Roman" w:hAnsi="Times New Roman" w:cs="Times New Roman"/>
                <w:sz w:val="18"/>
                <w:szCs w:val="18"/>
              </w:rPr>
              <w:t xml:space="preserve"> 19.7% </w:t>
            </w:r>
          </w:p>
          <w:p w14:paraId="365D8EE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A little more than before:</w:t>
            </w:r>
            <w:r w:rsidRPr="00327F14">
              <w:rPr>
                <w:rFonts w:ascii="Times New Roman" w:eastAsia="Times New Roman" w:hAnsi="Times New Roman" w:cs="Times New Roman"/>
                <w:sz w:val="18"/>
                <w:szCs w:val="18"/>
              </w:rPr>
              <w:t xml:space="preserve"> 30.5% </w:t>
            </w:r>
          </w:p>
          <w:p w14:paraId="3E401BE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Same as before:</w:t>
            </w:r>
            <w:r w:rsidRPr="00327F14">
              <w:rPr>
                <w:rFonts w:ascii="Times New Roman" w:eastAsia="Times New Roman" w:hAnsi="Times New Roman" w:cs="Times New Roman"/>
                <w:sz w:val="18"/>
                <w:szCs w:val="18"/>
              </w:rPr>
              <w:t xml:space="preserve"> 40.0 %</w:t>
            </w:r>
          </w:p>
          <w:p w14:paraId="3C7BE4B5"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A little less than before:</w:t>
            </w:r>
            <w:r w:rsidRPr="00327F14">
              <w:rPr>
                <w:rFonts w:ascii="Times New Roman" w:eastAsia="Times New Roman" w:hAnsi="Times New Roman" w:cs="Times New Roman"/>
                <w:sz w:val="18"/>
                <w:szCs w:val="18"/>
              </w:rPr>
              <w:t xml:space="preserve"> 7.0% </w:t>
            </w:r>
          </w:p>
          <w:p w14:paraId="7801C18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Much less than before:</w:t>
            </w:r>
            <w:r w:rsidRPr="00327F14">
              <w:rPr>
                <w:rFonts w:ascii="Times New Roman" w:eastAsia="Times New Roman" w:hAnsi="Times New Roman" w:cs="Times New Roman"/>
                <w:sz w:val="18"/>
                <w:szCs w:val="18"/>
              </w:rPr>
              <w:t xml:space="preserve"> 2.9%</w:t>
            </w:r>
          </w:p>
          <w:p w14:paraId="766A46B6"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662798E5" w14:textId="77777777" w:rsidR="00715D50" w:rsidRPr="00327F14" w:rsidRDefault="00715D50" w:rsidP="00715D50">
            <w:pPr>
              <w:spacing w:line="240" w:lineRule="auto"/>
              <w:rPr>
                <w:rFonts w:ascii="Times New Roman" w:eastAsia="Times New Roman" w:hAnsi="Times New Roman" w:cs="Times New Roman"/>
                <w:i/>
                <w:sz w:val="18"/>
                <w:szCs w:val="18"/>
              </w:rPr>
            </w:pPr>
          </w:p>
          <w:p w14:paraId="18216EDF"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No significant change in fruit consumption (</w:t>
            </w:r>
            <w:r w:rsidRPr="00327F14">
              <w:rPr>
                <w:rFonts w:ascii="Times New Roman" w:eastAsia="Times New Roman" w:hAnsi="Times New Roman" w:cs="Times New Roman"/>
                <w:i/>
                <w:sz w:val="18"/>
                <w:szCs w:val="18"/>
              </w:rPr>
              <w:t>p-value= 0.060</w:t>
            </w:r>
            <w:r w:rsidRPr="00327F14">
              <w:rPr>
                <w:rFonts w:ascii="Times New Roman" w:eastAsia="Times New Roman" w:hAnsi="Times New Roman" w:cs="Times New Roman"/>
                <w:sz w:val="18"/>
                <w:szCs w:val="18"/>
              </w:rPr>
              <w:t>). Decrease in vegetable consumption (</w:t>
            </w:r>
            <w:r w:rsidRPr="00327F14">
              <w:rPr>
                <w:rFonts w:ascii="Times New Roman" w:eastAsia="Times New Roman" w:hAnsi="Times New Roman" w:cs="Times New Roman"/>
                <w:i/>
                <w:sz w:val="18"/>
                <w:szCs w:val="18"/>
              </w:rPr>
              <w:t xml:space="preserve">p=0.008) </w:t>
            </w:r>
          </w:p>
        </w:tc>
      </w:tr>
      <w:tr w:rsidR="00715D50" w:rsidRPr="00327F14" w14:paraId="75706533" w14:textId="77777777" w:rsidTr="00EC6594">
        <w:tc>
          <w:tcPr>
            <w:tcW w:w="1275" w:type="dxa"/>
            <w:tcMar>
              <w:top w:w="40" w:type="dxa"/>
              <w:left w:w="40" w:type="dxa"/>
              <w:bottom w:w="40" w:type="dxa"/>
              <w:right w:w="40" w:type="dxa"/>
            </w:tcMar>
          </w:tcPr>
          <w:p w14:paraId="3C4B5E6C" w14:textId="01E46E5E"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Gallo LA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061865","PMID":"32585830","abstract":"The coronavirus disease 2019 (COVID-19) pandemic resulted in physical isolation measures in many parts of the world. In Australia, nationwide restrictions included staying at home, unless seeking medical care, providing care, purchasing food, undertaking exercise, or attending work in an essential service. All undergraduate university classes transitioned to online, mostly home-based learning. We, therefore, examined the effect of isolation measures during the early phase of the COVID-19 pandemic in Australia (March/April) on diet (24-h recall) and physical activity (Active Australia Survey) patterns in third-year biomedical students. Findings were compared with students enrolled in the same course in the previous two years. In females, but not males, energy intake was ~20% greater during the pandemic, and snacking frequency and energy density of consumed snacks also increased compared with 2018 and 2019. Physical activity was impacted for both sexes during the pandemic with ~30% fewer students achieving “sufficient” levels of activity, defined by at least 150 min over at least five sessions, compared with the previous two years. In a follow-up study six to eight weeks later (14–18% response rate), during gradual easing of nationwide restrictions albeit continued gym closures and online learning, higher energy intake in females and reduced physical activity levels in both sexes persisted. These data demonstrate the health impacts of isolation measures, with the potential to affect long-term diet and activity behaviours.","author":[{"dropping-particle":"","family":"Gallo","given":"Linda A.","non-dropping-particle":"","parse-names":false,"suffix":""},{"dropping-particle":"","family":"Gallo","given":"Tania F.","non-dropping-particle":"","parse-names":false,"suffix":""},{"dropping-particle":"","family":"Young","given":"Sophia L.","non-dropping-particle":"","parse-names":false,"suffix":""},{"dropping-particle":"","family":"Moritz","given":"Karen M.","non-dropping-particle":"","parse-names":false,"suffix":""},{"dropping-particle":"","family":"Akison","given":"Lisa K.","non-dropping-particle":"","parse-names":false,"suffix":""}],"container-title":"Nutrients","id":"ITEM-1","issue":"6","issued":{"date-parts":[["2020"]]},"page":"1-14","publisher":"Multidisciplinary Digital Publishing Institute  (MDPI)","title":"The Impact of Isolation Measures Due to COVID-19 on Energy Intake and Physical Activity Levels in Australian University Students","type":"article-journal","volume":"12"},"uris":["http://www.mendeley.com/documents/?uuid=f0200e1e-19c9-3eb6-9148-246208b308ff"]}],"mendeley":{"formattedCitation":"(50)","plainTextFormattedCitation":"(50)","previouslyFormattedCitation":"(50)"},"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50)</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3272361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Australia</w:t>
            </w:r>
          </w:p>
        </w:tc>
        <w:tc>
          <w:tcPr>
            <w:tcW w:w="1320" w:type="dxa"/>
            <w:tcMar>
              <w:top w:w="40" w:type="dxa"/>
              <w:left w:w="40" w:type="dxa"/>
              <w:bottom w:w="40" w:type="dxa"/>
              <w:right w:w="40" w:type="dxa"/>
            </w:tcMar>
          </w:tcPr>
          <w:p w14:paraId="6292FCE1"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 sectional</w:t>
            </w:r>
          </w:p>
        </w:tc>
        <w:tc>
          <w:tcPr>
            <w:tcW w:w="1275" w:type="dxa"/>
            <w:tcMar>
              <w:top w:w="40" w:type="dxa"/>
              <w:left w:w="40" w:type="dxa"/>
              <w:bottom w:w="40" w:type="dxa"/>
              <w:right w:w="40" w:type="dxa"/>
            </w:tcMar>
          </w:tcPr>
          <w:p w14:paraId="3BFC37BA"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2018 </w:t>
            </w:r>
            <w:r w:rsidRPr="00327F14">
              <w:rPr>
                <w:rFonts w:ascii="Times New Roman" w:eastAsia="Times New Roman" w:hAnsi="Times New Roman" w:cs="Times New Roman"/>
                <w:sz w:val="18"/>
                <w:szCs w:val="18"/>
              </w:rPr>
              <w:t>n=174 (for diet 166)</w:t>
            </w:r>
          </w:p>
          <w:p w14:paraId="55F2BB4D"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19</w:t>
            </w:r>
            <w:r w:rsidRPr="00327F14">
              <w:rPr>
                <w:rFonts w:ascii="Times New Roman" w:eastAsia="Times New Roman" w:hAnsi="Times New Roman" w:cs="Times New Roman"/>
                <w:sz w:val="18"/>
                <w:szCs w:val="18"/>
              </w:rPr>
              <w:t xml:space="preserve"> n=185 (for diet 159)</w:t>
            </w:r>
          </w:p>
          <w:p w14:paraId="5C0865E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20</w:t>
            </w:r>
            <w:r w:rsidRPr="00327F14">
              <w:rPr>
                <w:rFonts w:ascii="Times New Roman" w:eastAsia="Times New Roman" w:hAnsi="Times New Roman" w:cs="Times New Roman"/>
                <w:sz w:val="18"/>
                <w:szCs w:val="18"/>
              </w:rPr>
              <w:t xml:space="preserve"> n=150 (for diet 146)</w:t>
            </w:r>
          </w:p>
        </w:tc>
        <w:tc>
          <w:tcPr>
            <w:tcW w:w="1365" w:type="dxa"/>
            <w:shd w:val="clear" w:color="auto" w:fill="auto"/>
            <w:tcMar>
              <w:top w:w="100" w:type="dxa"/>
              <w:left w:w="100" w:type="dxa"/>
              <w:bottom w:w="100" w:type="dxa"/>
              <w:right w:w="100" w:type="dxa"/>
            </w:tcMar>
          </w:tcPr>
          <w:p w14:paraId="493AC642"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19-27]</w:t>
            </w:r>
          </w:p>
          <w:p w14:paraId="6ED49C4E" w14:textId="77777777" w:rsidR="00715D50" w:rsidRPr="00327F14" w:rsidRDefault="00715D50" w:rsidP="00715D50">
            <w:pPr>
              <w:spacing w:line="240" w:lineRule="auto"/>
              <w:rPr>
                <w:rFonts w:ascii="Times New Roman" w:eastAsia="Times New Roman" w:hAnsi="Times New Roman" w:cs="Times New Roman"/>
                <w:sz w:val="18"/>
                <w:szCs w:val="18"/>
              </w:rPr>
            </w:pPr>
          </w:p>
          <w:p w14:paraId="6D7D3D5E"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Sex (F):</w:t>
            </w:r>
          </w:p>
          <w:p w14:paraId="78A821AD"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18:</w:t>
            </w:r>
            <w:r w:rsidRPr="00327F14">
              <w:rPr>
                <w:rFonts w:ascii="Times New Roman" w:eastAsia="Times New Roman" w:hAnsi="Times New Roman" w:cs="Times New Roman"/>
                <w:sz w:val="18"/>
                <w:szCs w:val="18"/>
              </w:rPr>
              <w:t xml:space="preserve"> 101</w:t>
            </w:r>
          </w:p>
          <w:p w14:paraId="6520E4A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2019: </w:t>
            </w:r>
            <w:r w:rsidRPr="00327F14">
              <w:rPr>
                <w:rFonts w:ascii="Times New Roman" w:eastAsia="Times New Roman" w:hAnsi="Times New Roman" w:cs="Times New Roman"/>
                <w:sz w:val="18"/>
                <w:szCs w:val="18"/>
              </w:rPr>
              <w:t>96</w:t>
            </w:r>
          </w:p>
          <w:p w14:paraId="39F0CFC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2020:</w:t>
            </w:r>
            <w:r w:rsidRPr="00327F14">
              <w:rPr>
                <w:rFonts w:ascii="Times New Roman" w:eastAsia="Times New Roman" w:hAnsi="Times New Roman" w:cs="Times New Roman"/>
                <w:sz w:val="18"/>
                <w:szCs w:val="18"/>
              </w:rPr>
              <w:t xml:space="preserve"> 82</w:t>
            </w:r>
          </w:p>
          <w:p w14:paraId="666001D2" w14:textId="77777777" w:rsidR="00715D50" w:rsidRPr="00327F14" w:rsidRDefault="00715D50" w:rsidP="00715D50">
            <w:pPr>
              <w:spacing w:line="240" w:lineRule="auto"/>
              <w:rPr>
                <w:rFonts w:ascii="Times New Roman" w:eastAsia="Times New Roman" w:hAnsi="Times New Roman" w:cs="Times New Roman"/>
                <w:sz w:val="18"/>
                <w:szCs w:val="18"/>
              </w:rPr>
            </w:pPr>
          </w:p>
          <w:p w14:paraId="0C32D126"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Third-year biomedical practical students from University of Queensland in 2018, 2019, 2020</w:t>
            </w:r>
          </w:p>
        </w:tc>
        <w:tc>
          <w:tcPr>
            <w:tcW w:w="1320" w:type="dxa"/>
            <w:shd w:val="clear" w:color="auto" w:fill="auto"/>
            <w:tcMar>
              <w:top w:w="100" w:type="dxa"/>
              <w:left w:w="100" w:type="dxa"/>
              <w:bottom w:w="100" w:type="dxa"/>
              <w:right w:w="100" w:type="dxa"/>
            </w:tcMar>
          </w:tcPr>
          <w:p w14:paraId="148E5BF3"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Automated Self-Administered Dietary Assessment Tool </w:t>
            </w:r>
          </w:p>
        </w:tc>
        <w:tc>
          <w:tcPr>
            <w:tcW w:w="1545" w:type="dxa"/>
            <w:shd w:val="clear" w:color="auto" w:fill="auto"/>
            <w:tcMar>
              <w:top w:w="100" w:type="dxa"/>
              <w:left w:w="100" w:type="dxa"/>
              <w:bottom w:w="100" w:type="dxa"/>
              <w:right w:w="100" w:type="dxa"/>
            </w:tcMar>
          </w:tcPr>
          <w:p w14:paraId="346A3525"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Total energy intake over 24h (females):</w:t>
            </w:r>
          </w:p>
          <w:p w14:paraId="6985AB4C"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No significant change between 2019/20 (</w:t>
            </w:r>
            <w:r w:rsidRPr="00327F14">
              <w:rPr>
                <w:rFonts w:ascii="Times New Roman" w:eastAsia="Times New Roman" w:hAnsi="Times New Roman" w:cs="Times New Roman"/>
                <w:i/>
                <w:sz w:val="18"/>
                <w:szCs w:val="18"/>
              </w:rPr>
              <w:t xml:space="preserve">p=0.067). </w:t>
            </w:r>
            <w:r w:rsidRPr="00327F14">
              <w:rPr>
                <w:rFonts w:ascii="Times New Roman" w:eastAsia="Times New Roman" w:hAnsi="Times New Roman" w:cs="Times New Roman"/>
                <w:sz w:val="18"/>
                <w:szCs w:val="18"/>
              </w:rPr>
              <w:t>Significant increase between 2018/20 (</w:t>
            </w:r>
            <w:r w:rsidRPr="00327F14">
              <w:rPr>
                <w:rFonts w:ascii="Times New Roman" w:eastAsia="Times New Roman" w:hAnsi="Times New Roman" w:cs="Times New Roman"/>
                <w:i/>
                <w:sz w:val="18"/>
                <w:szCs w:val="18"/>
              </w:rPr>
              <w:t>p-value&lt;0.05)</w:t>
            </w:r>
          </w:p>
          <w:p w14:paraId="4809812A" w14:textId="77777777" w:rsidR="00715D50" w:rsidRPr="00327F14" w:rsidRDefault="00715D50" w:rsidP="00715D50">
            <w:pPr>
              <w:spacing w:line="240" w:lineRule="auto"/>
              <w:rPr>
                <w:rFonts w:ascii="Times New Roman" w:eastAsia="Times New Roman" w:hAnsi="Times New Roman" w:cs="Times New Roman"/>
                <w:i/>
                <w:sz w:val="18"/>
                <w:szCs w:val="18"/>
              </w:rPr>
            </w:pPr>
          </w:p>
          <w:p w14:paraId="2FACFA15"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Total energy intake over 24h (males):</w:t>
            </w:r>
          </w:p>
          <w:p w14:paraId="1A02B89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No significant difference </w:t>
            </w:r>
          </w:p>
        </w:tc>
      </w:tr>
      <w:tr w:rsidR="00715D50" w:rsidRPr="00327F14" w14:paraId="06ACB565" w14:textId="77777777" w:rsidTr="00EC6594">
        <w:tc>
          <w:tcPr>
            <w:tcW w:w="1275" w:type="dxa"/>
            <w:tcMar>
              <w:top w:w="40" w:type="dxa"/>
              <w:left w:w="40" w:type="dxa"/>
              <w:bottom w:w="40" w:type="dxa"/>
              <w:right w:w="40" w:type="dxa"/>
            </w:tcMar>
          </w:tcPr>
          <w:p w14:paraId="73E74864" w14:textId="336AB4D6"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Husain W, &amp; </w:t>
            </w:r>
            <w:proofErr w:type="spellStart"/>
            <w:r w:rsidRPr="00327F14">
              <w:rPr>
                <w:rFonts w:ascii="Times New Roman" w:eastAsia="Times New Roman" w:hAnsi="Times New Roman" w:cs="Times New Roman"/>
                <w:sz w:val="18"/>
                <w:szCs w:val="18"/>
              </w:rPr>
              <w:t>Ashkanani</w:t>
            </w:r>
            <w:proofErr w:type="spellEnd"/>
            <w:r w:rsidRPr="00327F14">
              <w:rPr>
                <w:rFonts w:ascii="Times New Roman" w:eastAsia="Times New Roman" w:hAnsi="Times New Roman" w:cs="Times New Roman"/>
                <w:sz w:val="18"/>
                <w:szCs w:val="18"/>
              </w:rPr>
              <w:t xml:space="preserve"> F.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186/S12199-020-00901-5","ISSN":"1347-4715","abstract":"The coronavirus pandemic has transformed and continues to transform and affect the daily lives of communities worldwide, particularly due to the lockdown restrictions. Therefore, this study was designed to understand the changes in dietary and lifestyle behaviours that are major determinants of health during the COVID-19 outbreak. A cross-sectional study was conducted through an online questionnaire using a convenience sample of 415 adults living in Kuwait (age range 18–73 years). The rate of skipping breakfast remained consistent, with a slight increase during the pandemic. Lunch remained the main reported meal before and during COVID-19. Compared to before COVID-19, people were much more likely have a late-night snack or meal during COVID-19 (OR = 3.57 (95% CI 1.79–7.26), p &lt; 0.001). Moreover, there was a drastic decrease in the frequency of fast-food consumption during COVID-19, up to 82% reported not consuming fast food (p &lt; 0.001). There was a significant increase in the percentage of participants who had their main meal freshly made (OR = 59.18 (95% CI 6.55–1400.76), p = 0.001). Regarding food group patterns, no significant differences were found before and during the pandemic in terms of the weekly frequency of consumption, except in the case of fish and seafood. There were no remarkable changes in beverage consumption habits among participants before and during the pandemic, except for Americano coffee and fresh juice. Furthermore, there was a great reduction in physical activity and an increase in the amount of screen time and sedentary behaviours. A notable increase was detected in day-time sleep and a decrease in night-time sleep among participants. In general, this study indicates some changes in daily life, including changes in some eating practices, physical activity and sleeping habits during the pandemic. It is important that the government considers the need for nutrition education programmes and campaigns, particularly during this critical period of the pandemic in Kuwait.","author":[{"dropping-particle":"","family":"Husain","given":"Wafaa","non-dropping-particle":"","parse-names":false,"suffix":""},{"dropping-particle":"","family":"Ashkanani","given":"Fatemah","non-dropping-particle":"","parse-names":false,"suffix":""}],"container-title":"Environmental Health and Preventive Medicine 2020 25:1","id":"ITEM-1","issue":"1","issued":{"date-parts":[["2020","10","12"]]},"page":"1-13","publisher":"BioMed Central","title":"Does COVID-19 change dietary habits and lifestyle behaviours in Kuwait: a community-based cross-sectional study","type":"article-journal","volume":"25"},"uris":["http://www.mendeley.com/documents/?uuid=0321d2dd-49d2-3830-9a0e-02c14ff592b8"]}],"mendeley":{"formattedCitation":"(74)","plainTextFormattedCitation":"(74)","previouslyFormattedCitation":"(74)"},"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74)</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0AD10FB4"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Kuwait</w:t>
            </w:r>
          </w:p>
        </w:tc>
        <w:tc>
          <w:tcPr>
            <w:tcW w:w="1320" w:type="dxa"/>
            <w:tcMar>
              <w:top w:w="40" w:type="dxa"/>
              <w:left w:w="40" w:type="dxa"/>
              <w:bottom w:w="40" w:type="dxa"/>
              <w:right w:w="40" w:type="dxa"/>
            </w:tcMar>
          </w:tcPr>
          <w:p w14:paraId="11542B1C"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650685E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415</w:t>
            </w:r>
          </w:p>
        </w:tc>
        <w:tc>
          <w:tcPr>
            <w:tcW w:w="1365" w:type="dxa"/>
            <w:shd w:val="clear" w:color="auto" w:fill="auto"/>
            <w:tcMar>
              <w:top w:w="100" w:type="dxa"/>
              <w:left w:w="100" w:type="dxa"/>
              <w:bottom w:w="100" w:type="dxa"/>
              <w:right w:w="100" w:type="dxa"/>
            </w:tcMar>
          </w:tcPr>
          <w:p w14:paraId="464C83C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 xml:space="preserve">38.47 ± 12.73 </w:t>
            </w:r>
          </w:p>
          <w:p w14:paraId="0068495B" w14:textId="77777777" w:rsidR="00715D50" w:rsidRPr="00327F14" w:rsidRDefault="00715D50" w:rsidP="00715D50">
            <w:pPr>
              <w:spacing w:line="240" w:lineRule="auto"/>
              <w:rPr>
                <w:rFonts w:ascii="Times New Roman" w:eastAsia="Times New Roman" w:hAnsi="Times New Roman" w:cs="Times New Roman"/>
                <w:sz w:val="18"/>
                <w:szCs w:val="18"/>
              </w:rPr>
            </w:pPr>
          </w:p>
          <w:p w14:paraId="3BD2D64A"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 xml:space="preserve">285 (68.7%) </w:t>
            </w:r>
          </w:p>
          <w:p w14:paraId="2273B17F" w14:textId="77777777" w:rsidR="00715D50" w:rsidRPr="00327F14" w:rsidRDefault="00715D50" w:rsidP="00715D50">
            <w:pPr>
              <w:spacing w:line="240" w:lineRule="auto"/>
              <w:rPr>
                <w:rFonts w:ascii="Times New Roman" w:eastAsia="Times New Roman" w:hAnsi="Times New Roman" w:cs="Times New Roman"/>
                <w:sz w:val="18"/>
                <w:szCs w:val="18"/>
              </w:rPr>
            </w:pPr>
          </w:p>
          <w:p w14:paraId="4B6D2A7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Occupation/characteristics:</w:t>
            </w:r>
            <w:r w:rsidRPr="00327F14">
              <w:rPr>
                <w:rFonts w:ascii="Times New Roman" w:eastAsia="Times New Roman" w:hAnsi="Times New Roman" w:cs="Times New Roman"/>
                <w:sz w:val="18"/>
                <w:szCs w:val="18"/>
              </w:rPr>
              <w:t xml:space="preserve"> General population </w:t>
            </w:r>
          </w:p>
        </w:tc>
        <w:tc>
          <w:tcPr>
            <w:tcW w:w="1320" w:type="dxa"/>
            <w:shd w:val="clear" w:color="auto" w:fill="auto"/>
            <w:tcMar>
              <w:top w:w="100" w:type="dxa"/>
              <w:left w:w="100" w:type="dxa"/>
              <w:bottom w:w="100" w:type="dxa"/>
              <w:right w:w="100" w:type="dxa"/>
            </w:tcMar>
          </w:tcPr>
          <w:p w14:paraId="36038641"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Questionnaire</w:t>
            </w:r>
          </w:p>
        </w:tc>
        <w:tc>
          <w:tcPr>
            <w:tcW w:w="1545" w:type="dxa"/>
            <w:shd w:val="clear" w:color="auto" w:fill="auto"/>
            <w:tcMar>
              <w:top w:w="100" w:type="dxa"/>
              <w:left w:w="100" w:type="dxa"/>
              <w:bottom w:w="100" w:type="dxa"/>
              <w:right w:w="100" w:type="dxa"/>
            </w:tcMar>
          </w:tcPr>
          <w:p w14:paraId="40422FB9"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Significantly increased snacking (p = 0.006), more late-night snacks (p &lt; 0.001). </w:t>
            </w:r>
          </w:p>
          <w:p w14:paraId="462DAA51" w14:textId="77777777" w:rsidR="00715D50" w:rsidRPr="00327F14" w:rsidRDefault="00715D50" w:rsidP="00715D50">
            <w:pPr>
              <w:spacing w:line="240" w:lineRule="auto"/>
              <w:rPr>
                <w:rFonts w:ascii="Times New Roman" w:eastAsia="Times New Roman" w:hAnsi="Times New Roman" w:cs="Times New Roman"/>
                <w:sz w:val="18"/>
                <w:szCs w:val="18"/>
              </w:rPr>
            </w:pPr>
          </w:p>
          <w:p w14:paraId="60EBC4A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Main meal was significantly more likely to be freshly made (p = 0.001), with reductions in fast food consumption (p &lt; 0.001). </w:t>
            </w:r>
          </w:p>
          <w:p w14:paraId="4FE45C10"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Decreased frequency of seafood consumption. No change to beverage consumption</w:t>
            </w:r>
          </w:p>
        </w:tc>
      </w:tr>
      <w:tr w:rsidR="00715D50" w:rsidRPr="00327F14" w14:paraId="5C769AF1" w14:textId="77777777" w:rsidTr="00EC6594">
        <w:tc>
          <w:tcPr>
            <w:tcW w:w="1275" w:type="dxa"/>
            <w:tcMar>
              <w:top w:w="40" w:type="dxa"/>
              <w:left w:w="40" w:type="dxa"/>
              <w:bottom w:w="40" w:type="dxa"/>
              <w:right w:w="40" w:type="dxa"/>
            </w:tcMar>
          </w:tcPr>
          <w:p w14:paraId="2AB7A687" w14:textId="69A70E81"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teele EM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1606/S1518-8787.2020054002950","ISSN":"1518-8787","PMID":"32901755","abstract":"OBJECTIVE: To describe the dietary characteristics of participants in the NutriNet Brasil cohort immediately before and during the covid-19 pandemic. METHODS: Our data stem from an adult cohort created to prospectively investigate the relationship between diet and morbidity and mortality from chronic non-communicable diseases in Brazil. For this study, we selected the first participants (n = 10,116) who answered twice to a simplified questionnaire on their diet the day before, the first time when entering the study, between January 26 and February 15, 2020, and the second between May 10 and 19, 2020. The questionnaire inquiries about the consumption of healthy (vegetables, fruits and legumes) and unhealthy (ultra-processed foods) eating markers. Comparisons of indicators based on the consumption of these markers before and during the pandemic are presented for the study population and according to gender, age group, macro-region of residence and schooling. Chi-square tests and t-tests were used to compare proportions and means, respectively, adopting p &lt; 0.05 to identify significant differences. RESULTS: For all participants, we found a modest but statistically significant increase in the consumption of healthy eating markers and stability in the consumption of unhealthy food markers. This favorable pattern of dietary changes during the pandemic occurred in most sociodemographic strata. We observed a less favorable changing pattern, with a tendency to increasing consumption of healthy and unhealthy food markers, in the Northeast and North macro-regions and among people with less schooling, suggesting social inequalities in the response to the pandemic. CONCLUSIONS: If confirmed, the trend of increased consumption of ultra-processed foods in underdeveloped regions and by people with less schooling is concerning, as eating these foods increases the risk of obesity, hypertension and diabetes, whose presence increases the severity and lethality of covid-19.","author":[{"dropping-particle":"","family":"EM","given":"Steele","non-dropping-particle":"","parse-names":false,"suffix":""},{"dropping-particle":"","family":"F","given":"Rauber","non-dropping-particle":"","parse-names":false,"suffix":""},{"dropping-particle":"","family":"CDS","given":"Costa","non-dropping-particle":"","parse-names":false,"suffix":""},{"dropping-particle":"","family":"MA","given":"Leite","non-dropping-particle":"","parse-names":false,"suffix":""},{"dropping-particle":"","family":"KT","given":"Gabe","non-dropping-particle":"","parse-names":false,"suffix":""},{"dropping-particle":"","family":"MLDC","given":"Louzada","non-dropping-particle":"","parse-names":false,"suffix":""},{"dropping-particle":"","family":"RB","given":"Levy","non-dropping-particle":"","parse-names":false,"suffix":""},{"dropping-particle":"","family":"CA","given":"Monteiro","non-dropping-particle":"","parse-names":false,"suffix":""}],"container-title":"Revista de saude publica","id":"ITEM-1","issued":{"date-parts":[["2020"]]},"page":"1-8","publisher":"Rev Saude Publica","title":"Dietary changes in the NutriNet Brasil cohort during the covid-19 pandemic","type":"article-journal","volume":"54"},"uris":["http://www.mendeley.com/documents/?uuid=4759da71-592d-3033-810b-1c31d3baf012"]}],"mendeley":{"formattedCitation":"(75)","plainTextFormattedCitation":"(75)","previouslyFormattedCitation":"(75)"},"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75)</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627C63C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Brazil</w:t>
            </w:r>
          </w:p>
        </w:tc>
        <w:tc>
          <w:tcPr>
            <w:tcW w:w="1320" w:type="dxa"/>
            <w:tcMar>
              <w:top w:w="40" w:type="dxa"/>
              <w:left w:w="40" w:type="dxa"/>
              <w:bottom w:w="40" w:type="dxa"/>
              <w:right w:w="40" w:type="dxa"/>
            </w:tcMar>
          </w:tcPr>
          <w:p w14:paraId="590CC83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Longitudinal</w:t>
            </w:r>
          </w:p>
        </w:tc>
        <w:tc>
          <w:tcPr>
            <w:tcW w:w="1275" w:type="dxa"/>
            <w:tcMar>
              <w:top w:w="40" w:type="dxa"/>
              <w:left w:w="40" w:type="dxa"/>
              <w:bottom w:w="40" w:type="dxa"/>
              <w:right w:w="40" w:type="dxa"/>
            </w:tcMar>
          </w:tcPr>
          <w:p w14:paraId="5A6A0101"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0,116</w:t>
            </w:r>
          </w:p>
        </w:tc>
        <w:tc>
          <w:tcPr>
            <w:tcW w:w="1365" w:type="dxa"/>
            <w:shd w:val="clear" w:color="auto" w:fill="auto"/>
            <w:tcMar>
              <w:top w:w="100" w:type="dxa"/>
              <w:left w:w="100" w:type="dxa"/>
              <w:bottom w:w="100" w:type="dxa"/>
              <w:right w:w="100" w:type="dxa"/>
            </w:tcMar>
          </w:tcPr>
          <w:p w14:paraId="2FB57C73"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Age: </w:t>
            </w:r>
          </w:p>
          <w:p w14:paraId="60740FA2"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18–39:</w:t>
            </w:r>
            <w:r w:rsidRPr="00327F14">
              <w:rPr>
                <w:rFonts w:ascii="Times New Roman" w:eastAsia="Times New Roman" w:hAnsi="Times New Roman" w:cs="Times New Roman"/>
                <w:sz w:val="18"/>
                <w:szCs w:val="18"/>
              </w:rPr>
              <w:t xml:space="preserve"> 5,174 (51.1%)</w:t>
            </w:r>
          </w:p>
          <w:p w14:paraId="5F889B1B"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40–59:</w:t>
            </w:r>
            <w:r w:rsidRPr="00327F14">
              <w:rPr>
                <w:rFonts w:ascii="Times New Roman" w:eastAsia="Times New Roman" w:hAnsi="Times New Roman" w:cs="Times New Roman"/>
                <w:sz w:val="18"/>
                <w:szCs w:val="18"/>
              </w:rPr>
              <w:t xml:space="preserve"> 4,034 (39.9%)</w:t>
            </w:r>
          </w:p>
          <w:p w14:paraId="16B3522C"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 xml:space="preserve">&gt;60: </w:t>
            </w:r>
            <w:r w:rsidRPr="00327F14">
              <w:rPr>
                <w:rFonts w:ascii="Times New Roman" w:eastAsia="Times New Roman" w:hAnsi="Times New Roman" w:cs="Times New Roman"/>
                <w:sz w:val="18"/>
                <w:szCs w:val="18"/>
              </w:rPr>
              <w:t>908 (9.0%)</w:t>
            </w:r>
          </w:p>
          <w:p w14:paraId="78642305" w14:textId="77777777" w:rsidR="00715D50" w:rsidRPr="00327F14" w:rsidRDefault="00715D50" w:rsidP="00715D50">
            <w:pPr>
              <w:spacing w:line="240" w:lineRule="auto"/>
              <w:rPr>
                <w:rFonts w:ascii="Times New Roman" w:eastAsia="Times New Roman" w:hAnsi="Times New Roman" w:cs="Times New Roman"/>
                <w:sz w:val="18"/>
                <w:szCs w:val="18"/>
              </w:rPr>
            </w:pPr>
          </w:p>
          <w:p w14:paraId="34A06A22"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7,895 (78.0%)</w:t>
            </w:r>
          </w:p>
          <w:p w14:paraId="091462D0" w14:textId="77777777" w:rsidR="00715D50" w:rsidRPr="00327F14" w:rsidRDefault="00715D50" w:rsidP="00715D50">
            <w:pPr>
              <w:spacing w:line="240" w:lineRule="auto"/>
              <w:rPr>
                <w:rFonts w:ascii="Times New Roman" w:eastAsia="Times New Roman" w:hAnsi="Times New Roman" w:cs="Times New Roman"/>
                <w:sz w:val="18"/>
                <w:szCs w:val="18"/>
              </w:rPr>
            </w:pPr>
          </w:p>
          <w:p w14:paraId="6E1F6B79"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 xml:space="preserve">Adults &gt;18yo, </w:t>
            </w:r>
            <w:proofErr w:type="spellStart"/>
            <w:r w:rsidRPr="00327F14">
              <w:rPr>
                <w:rFonts w:ascii="Times New Roman" w:eastAsia="Times New Roman" w:hAnsi="Times New Roman" w:cs="Times New Roman"/>
                <w:sz w:val="18"/>
                <w:szCs w:val="18"/>
              </w:rPr>
              <w:t>NutriNet</w:t>
            </w:r>
            <w:proofErr w:type="spellEnd"/>
            <w:r w:rsidRPr="00327F14">
              <w:rPr>
                <w:rFonts w:ascii="Times New Roman" w:eastAsia="Times New Roman" w:hAnsi="Times New Roman" w:cs="Times New Roman"/>
                <w:sz w:val="18"/>
                <w:szCs w:val="18"/>
              </w:rPr>
              <w:t xml:space="preserve"> </w:t>
            </w:r>
            <w:proofErr w:type="spellStart"/>
            <w:r w:rsidRPr="00327F14">
              <w:rPr>
                <w:rFonts w:ascii="Times New Roman" w:eastAsia="Times New Roman" w:hAnsi="Times New Roman" w:cs="Times New Roman"/>
                <w:sz w:val="18"/>
                <w:szCs w:val="18"/>
              </w:rPr>
              <w:t>Brasil</w:t>
            </w:r>
            <w:proofErr w:type="spellEnd"/>
            <w:r w:rsidRPr="00327F14">
              <w:rPr>
                <w:rFonts w:ascii="Times New Roman" w:eastAsia="Times New Roman" w:hAnsi="Times New Roman" w:cs="Times New Roman"/>
                <w:sz w:val="18"/>
                <w:szCs w:val="18"/>
              </w:rPr>
              <w:t xml:space="preserve"> Cohort</w:t>
            </w:r>
          </w:p>
        </w:tc>
        <w:tc>
          <w:tcPr>
            <w:tcW w:w="1320" w:type="dxa"/>
            <w:shd w:val="clear" w:color="auto" w:fill="auto"/>
            <w:tcMar>
              <w:top w:w="100" w:type="dxa"/>
              <w:left w:w="100" w:type="dxa"/>
              <w:bottom w:w="100" w:type="dxa"/>
              <w:right w:w="100" w:type="dxa"/>
            </w:tcMar>
          </w:tcPr>
          <w:p w14:paraId="466AFDB6"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Adaptation of an instrument developed by the authors for the Ministry of Health Surveillance of Risk and Protective Factors for Chronic Diseases by Telephone Survey </w:t>
            </w:r>
          </w:p>
        </w:tc>
        <w:tc>
          <w:tcPr>
            <w:tcW w:w="1545" w:type="dxa"/>
            <w:shd w:val="clear" w:color="auto" w:fill="auto"/>
            <w:tcMar>
              <w:top w:w="100" w:type="dxa"/>
              <w:left w:w="100" w:type="dxa"/>
              <w:bottom w:w="100" w:type="dxa"/>
              <w:right w:w="100" w:type="dxa"/>
            </w:tcMar>
          </w:tcPr>
          <w:p w14:paraId="11941998"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Dietary behaviour changes during pandemic:</w:t>
            </w:r>
          </w:p>
          <w:p w14:paraId="79A693F6"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d consumption of vegetables and fruits</w:t>
            </w:r>
          </w:p>
          <w:p w14:paraId="068749F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lt;0.05).</w:t>
            </w:r>
            <w:r w:rsidRPr="00327F14">
              <w:rPr>
                <w:rFonts w:ascii="Times New Roman" w:eastAsia="Times New Roman" w:hAnsi="Times New Roman" w:cs="Times New Roman"/>
                <w:sz w:val="18"/>
                <w:szCs w:val="18"/>
              </w:rPr>
              <w:t xml:space="preserve"> </w:t>
            </w:r>
          </w:p>
          <w:p w14:paraId="0F2D5D7A"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sz w:val="18"/>
                <w:szCs w:val="18"/>
              </w:rPr>
              <w:t>Increased consumption of beans/legumes (</w:t>
            </w:r>
            <w:r w:rsidRPr="00327F14">
              <w:rPr>
                <w:rFonts w:ascii="Times New Roman" w:eastAsia="Times New Roman" w:hAnsi="Times New Roman" w:cs="Times New Roman"/>
                <w:i/>
                <w:sz w:val="18"/>
                <w:szCs w:val="18"/>
              </w:rPr>
              <w:t xml:space="preserve">p-value&lt;0.05) </w:t>
            </w:r>
          </w:p>
          <w:p w14:paraId="5A67D581" w14:textId="77777777" w:rsidR="00715D50" w:rsidRPr="00327F14" w:rsidRDefault="00715D50" w:rsidP="00715D50">
            <w:pPr>
              <w:spacing w:line="240" w:lineRule="auto"/>
              <w:rPr>
                <w:rFonts w:ascii="Times New Roman" w:eastAsia="Times New Roman" w:hAnsi="Times New Roman" w:cs="Times New Roman"/>
                <w:sz w:val="18"/>
                <w:szCs w:val="18"/>
              </w:rPr>
            </w:pPr>
          </w:p>
        </w:tc>
      </w:tr>
      <w:tr w:rsidR="00715D50" w:rsidRPr="00327F14" w14:paraId="5E75F7E7" w14:textId="77777777" w:rsidTr="00EC6594">
        <w:tc>
          <w:tcPr>
            <w:tcW w:w="1275" w:type="dxa"/>
            <w:tcMar>
              <w:top w:w="40" w:type="dxa"/>
              <w:left w:w="40" w:type="dxa"/>
              <w:bottom w:w="40" w:type="dxa"/>
              <w:right w:w="40" w:type="dxa"/>
            </w:tcMar>
          </w:tcPr>
          <w:p w14:paraId="4D22EAAA" w14:textId="239057A5"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Malta DC et al.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1590/S1679-49742020000400026","ISSN":"2237-9622","PMID":"32997069","author":[{"dropping-particle":"","family":"DC","given":"Malta","non-dropping-particle":"","parse-names":false,"suffix":""},{"dropping-particle":"","family":"CL","given":"Szwarcwald","non-dropping-particle":"","parse-names":false,"suffix":""},{"dropping-particle":"","family":"MBA","given":"Barros","non-dropping-particle":"","parse-names":false,"suffix":""},{"dropping-particle":"","family":"CS","given":"Gomes","non-dropping-particle":"","parse-names":false,"suffix":""},{"dropping-particle":"","family":"ÍE","given":"Machado","non-dropping-particle":"","parse-names":false,"suffix":""},{"dropping-particle":"","family":"PRB","given":"Souza Júnior","non-dropping-particle":"","parse-names":false,"suffix":""},{"dropping-particle":"","family":"DE","given":"Romero","non-dropping-particle":"","parse-names":false,"suffix":""},{"dropping-particle":"","family":"MG","given":"Lima","non-dropping-particle":"","parse-names":false,"suffix":""},{"dropping-particle":"","family":"GN","given":"Damacena","non-dropping-particle":"","parse-names":false,"suffix":""},{"dropping-particle":"","family":"MF","given":"Pina","non-dropping-particle":"","parse-names":false,"suffix":""},{"dropping-particle":"","family":"MIF","given":"Freitas","non-dropping-particle":"","parse-names":false,"suffix":""},{"dropping-particle":"","family":"AO","given":"Werneck","non-dropping-particle":"","parse-names":false,"suffix":""},{"dropping-particle":"","family":"DRPD","given":"Silva","non-dropping-particle":"","parse-names":false,"suffix":""},{"dropping-particle":"","family":"LO","given":"Azevedo","non-dropping-particle":"","parse-names":false,"suffix":""},{"dropping-particle":"","family":"R","given":"Gracie","non-dropping-particle":"","parse-names":false,"suffix":""}],"container-title":"Epidemiologia e servicos de saude : revista do Sistema Unico de Saude do Brasil","id":"ITEM-1","issue":"4","issued":{"date-parts":[["2020","1","1"]]},"page":"e2020407","publisher":"Epidemiol Serv Saude","title":"The COVID-19 Pandemic and changes in adult Brazilian lifestyles: a cross-sectional study, 2020","type":"article-journal","volume":"29"},"uris":["http://www.mendeley.com/documents/?uuid=b812de3f-2772-3b40-9d24-fefb9e12c03c"]}],"mendeley":{"formattedCitation":"(76)","plainTextFormattedCitation":"(76)","previouslyFormattedCitation":"(76)"},"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76)</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4F9150CD"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Brazil</w:t>
            </w:r>
          </w:p>
        </w:tc>
        <w:tc>
          <w:tcPr>
            <w:tcW w:w="1320" w:type="dxa"/>
            <w:tcMar>
              <w:top w:w="40" w:type="dxa"/>
              <w:left w:w="40" w:type="dxa"/>
              <w:bottom w:w="40" w:type="dxa"/>
              <w:right w:w="40" w:type="dxa"/>
            </w:tcMar>
          </w:tcPr>
          <w:p w14:paraId="14D5A889"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w:t>
            </w:r>
          </w:p>
        </w:tc>
        <w:tc>
          <w:tcPr>
            <w:tcW w:w="1275" w:type="dxa"/>
            <w:tcMar>
              <w:top w:w="40" w:type="dxa"/>
              <w:left w:w="40" w:type="dxa"/>
              <w:bottom w:w="40" w:type="dxa"/>
              <w:right w:w="40" w:type="dxa"/>
            </w:tcMar>
          </w:tcPr>
          <w:p w14:paraId="63AF3E00"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45,161</w:t>
            </w:r>
          </w:p>
        </w:tc>
        <w:tc>
          <w:tcPr>
            <w:tcW w:w="1365" w:type="dxa"/>
            <w:shd w:val="clear" w:color="auto" w:fill="auto"/>
            <w:tcMar>
              <w:top w:w="100" w:type="dxa"/>
              <w:left w:w="100" w:type="dxa"/>
              <w:bottom w:w="100" w:type="dxa"/>
              <w:right w:w="100" w:type="dxa"/>
            </w:tcMar>
          </w:tcPr>
          <w:p w14:paraId="54EA629C"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Age: </w:t>
            </w:r>
            <w:r w:rsidRPr="00327F14">
              <w:rPr>
                <w:rFonts w:ascii="Times New Roman" w:eastAsia="Times New Roman" w:hAnsi="Times New Roman" w:cs="Times New Roman"/>
                <w:sz w:val="18"/>
                <w:szCs w:val="18"/>
              </w:rPr>
              <w:t>18+</w:t>
            </w:r>
          </w:p>
          <w:p w14:paraId="3ED5E7FE" w14:textId="77777777" w:rsidR="00715D50" w:rsidRPr="00327F14" w:rsidRDefault="00715D50" w:rsidP="00715D50">
            <w:pPr>
              <w:spacing w:line="240" w:lineRule="auto"/>
              <w:rPr>
                <w:rFonts w:ascii="Times New Roman" w:eastAsia="Times New Roman" w:hAnsi="Times New Roman" w:cs="Times New Roman"/>
                <w:sz w:val="18"/>
                <w:szCs w:val="18"/>
              </w:rPr>
            </w:pPr>
          </w:p>
          <w:p w14:paraId="2F31D5A3"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24,206</w:t>
            </w:r>
          </w:p>
          <w:p w14:paraId="25DDAA4E"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53.6%) </w:t>
            </w:r>
          </w:p>
          <w:p w14:paraId="43DB2EE1" w14:textId="77777777" w:rsidR="00715D50" w:rsidRPr="00327F14" w:rsidRDefault="00715D50" w:rsidP="00715D50">
            <w:pPr>
              <w:spacing w:line="240" w:lineRule="auto"/>
              <w:rPr>
                <w:rFonts w:ascii="Times New Roman" w:eastAsia="Times New Roman" w:hAnsi="Times New Roman" w:cs="Times New Roman"/>
                <w:sz w:val="18"/>
                <w:szCs w:val="18"/>
              </w:rPr>
            </w:pPr>
          </w:p>
          <w:p w14:paraId="4AA23E96"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General population</w:t>
            </w:r>
          </w:p>
        </w:tc>
        <w:tc>
          <w:tcPr>
            <w:tcW w:w="1320" w:type="dxa"/>
            <w:shd w:val="clear" w:color="auto" w:fill="auto"/>
            <w:tcMar>
              <w:top w:w="100" w:type="dxa"/>
              <w:left w:w="100" w:type="dxa"/>
              <w:bottom w:w="100" w:type="dxa"/>
              <w:right w:w="100" w:type="dxa"/>
            </w:tcMar>
          </w:tcPr>
          <w:p w14:paraId="4D47D9F5"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w:t>
            </w:r>
            <w:proofErr w:type="spellStart"/>
            <w:r w:rsidRPr="00327F14">
              <w:rPr>
                <w:rFonts w:ascii="Times New Roman" w:eastAsia="Times New Roman" w:hAnsi="Times New Roman" w:cs="Times New Roman"/>
                <w:sz w:val="18"/>
                <w:szCs w:val="18"/>
              </w:rPr>
              <w:t>ConVid</w:t>
            </w:r>
            <w:proofErr w:type="spellEnd"/>
            <w:r w:rsidRPr="00327F14">
              <w:rPr>
                <w:rFonts w:ascii="Times New Roman" w:eastAsia="Times New Roman" w:hAnsi="Times New Roman" w:cs="Times New Roman"/>
                <w:sz w:val="18"/>
                <w:szCs w:val="18"/>
              </w:rPr>
              <w:t xml:space="preserve"> </w:t>
            </w:r>
            <w:proofErr w:type="spellStart"/>
            <w:r w:rsidRPr="00327F14">
              <w:rPr>
                <w:rFonts w:ascii="Times New Roman" w:eastAsia="Times New Roman" w:hAnsi="Times New Roman" w:cs="Times New Roman"/>
                <w:sz w:val="18"/>
                <w:szCs w:val="18"/>
              </w:rPr>
              <w:t>Behavior</w:t>
            </w:r>
            <w:proofErr w:type="spellEnd"/>
            <w:r w:rsidRPr="00327F14">
              <w:rPr>
                <w:rFonts w:ascii="Times New Roman" w:eastAsia="Times New Roman" w:hAnsi="Times New Roman" w:cs="Times New Roman"/>
                <w:sz w:val="18"/>
                <w:szCs w:val="18"/>
              </w:rPr>
              <w:t xml:space="preserve"> Survey"</w:t>
            </w:r>
          </w:p>
        </w:tc>
        <w:tc>
          <w:tcPr>
            <w:tcW w:w="1545" w:type="dxa"/>
            <w:shd w:val="clear" w:color="auto" w:fill="auto"/>
            <w:tcMar>
              <w:top w:w="100" w:type="dxa"/>
              <w:left w:w="100" w:type="dxa"/>
              <w:bottom w:w="100" w:type="dxa"/>
              <w:right w:w="100" w:type="dxa"/>
            </w:tcMar>
          </w:tcPr>
          <w:p w14:paraId="58816132"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Alcohol consumption:</w:t>
            </w:r>
          </w:p>
          <w:p w14:paraId="767AA92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u w:val="single"/>
              </w:rPr>
              <w:t>Increased:</w:t>
            </w:r>
            <w:r w:rsidRPr="00327F14">
              <w:rPr>
                <w:rFonts w:ascii="Times New Roman" w:eastAsia="Times New Roman" w:hAnsi="Times New Roman" w:cs="Times New Roman"/>
                <w:sz w:val="18"/>
                <w:szCs w:val="18"/>
              </w:rPr>
              <w:t xml:space="preserve"> 17.6%</w:t>
            </w:r>
          </w:p>
          <w:p w14:paraId="5AB8563F" w14:textId="77777777" w:rsidR="00715D50" w:rsidRPr="00327F14" w:rsidRDefault="00715D50" w:rsidP="00715D50">
            <w:pPr>
              <w:spacing w:line="240" w:lineRule="auto"/>
              <w:rPr>
                <w:rFonts w:ascii="Times New Roman" w:eastAsia="Times New Roman" w:hAnsi="Times New Roman" w:cs="Times New Roman"/>
                <w:i/>
                <w:sz w:val="18"/>
                <w:szCs w:val="18"/>
              </w:rPr>
            </w:pPr>
            <w:r w:rsidRPr="00327F14">
              <w:rPr>
                <w:rFonts w:ascii="Times New Roman" w:eastAsia="Times New Roman" w:hAnsi="Times New Roman" w:cs="Times New Roman"/>
                <w:i/>
                <w:sz w:val="18"/>
                <w:szCs w:val="18"/>
              </w:rPr>
              <w:t>P-value NR</w:t>
            </w:r>
          </w:p>
          <w:p w14:paraId="6CD18C52" w14:textId="77777777" w:rsidR="00715D50" w:rsidRPr="00327F14" w:rsidRDefault="00715D50" w:rsidP="00715D50">
            <w:pPr>
              <w:spacing w:line="240" w:lineRule="auto"/>
              <w:rPr>
                <w:rFonts w:ascii="Times New Roman" w:eastAsia="Times New Roman" w:hAnsi="Times New Roman" w:cs="Times New Roman"/>
                <w:sz w:val="18"/>
                <w:szCs w:val="18"/>
              </w:rPr>
            </w:pPr>
          </w:p>
          <w:p w14:paraId="3E011309"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Healthy food consumption:</w:t>
            </w:r>
          </w:p>
          <w:p w14:paraId="4A4413D0"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Decreased regular consumption of vegetables </w:t>
            </w:r>
            <w:r w:rsidRPr="00327F14">
              <w:rPr>
                <w:rFonts w:ascii="Times New Roman" w:eastAsia="Times New Roman" w:hAnsi="Times New Roman" w:cs="Times New Roman"/>
                <w:sz w:val="18"/>
                <w:szCs w:val="18"/>
                <w:u w:val="single"/>
              </w:rPr>
              <w:t>(</w:t>
            </w:r>
            <w:r w:rsidRPr="00327F14">
              <w:rPr>
                <w:rFonts w:ascii="Times New Roman" w:eastAsia="Times New Roman" w:hAnsi="Times New Roman" w:cs="Times New Roman"/>
                <w:sz w:val="18"/>
                <w:szCs w:val="18"/>
              </w:rPr>
              <w:t>37.3% vs 33%)</w:t>
            </w:r>
          </w:p>
          <w:p w14:paraId="30B900B5" w14:textId="77777777" w:rsidR="00715D50" w:rsidRPr="00327F14" w:rsidRDefault="00715D50" w:rsidP="00715D50">
            <w:pPr>
              <w:spacing w:line="240" w:lineRule="auto"/>
              <w:rPr>
                <w:rFonts w:ascii="Times New Roman" w:eastAsia="Times New Roman" w:hAnsi="Times New Roman" w:cs="Times New Roman"/>
                <w:sz w:val="18"/>
                <w:szCs w:val="18"/>
              </w:rPr>
            </w:pPr>
          </w:p>
          <w:p w14:paraId="445CFA0B" w14:textId="77777777"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Unhealthy food consumption 2 or more days/week:</w:t>
            </w:r>
          </w:p>
          <w:p w14:paraId="3DF14D1D"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Increase in frozen food intake (10.0% vs 14.6%). </w:t>
            </w:r>
          </w:p>
          <w:p w14:paraId="6D28388F"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 in savoury snacks:(9.5%  vs 13.2%).</w:t>
            </w:r>
          </w:p>
          <w:p w14:paraId="3B0EBCC9"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d consumption of chocolate/desserts (41.3% vs 47.1%)</w:t>
            </w:r>
          </w:p>
          <w:p w14:paraId="3F6D482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i/>
                <w:sz w:val="18"/>
                <w:szCs w:val="18"/>
              </w:rPr>
              <w:t>P-value NR</w:t>
            </w:r>
          </w:p>
        </w:tc>
      </w:tr>
      <w:tr w:rsidR="00715D50" w:rsidRPr="00327F14" w14:paraId="2F120219" w14:textId="77777777" w:rsidTr="00EC6594">
        <w:tc>
          <w:tcPr>
            <w:tcW w:w="1275" w:type="dxa"/>
            <w:tcMar>
              <w:top w:w="40" w:type="dxa"/>
              <w:left w:w="40" w:type="dxa"/>
              <w:bottom w:w="40" w:type="dxa"/>
              <w:right w:w="40" w:type="dxa"/>
            </w:tcMar>
            <w:vAlign w:val="bottom"/>
          </w:tcPr>
          <w:p w14:paraId="61BEBA63" w14:textId="1E5EB4A5"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Ruiz-</w:t>
            </w:r>
            <w:proofErr w:type="spellStart"/>
            <w:r w:rsidRPr="00327F14">
              <w:rPr>
                <w:rFonts w:ascii="Times New Roman" w:eastAsia="Times New Roman" w:hAnsi="Times New Roman" w:cs="Times New Roman"/>
                <w:sz w:val="18"/>
                <w:szCs w:val="18"/>
              </w:rPr>
              <w:t>Roso</w:t>
            </w:r>
            <w:proofErr w:type="spellEnd"/>
            <w:r w:rsidRPr="00327F14">
              <w:rPr>
                <w:rFonts w:ascii="Times New Roman" w:eastAsia="Times New Roman" w:hAnsi="Times New Roman" w:cs="Times New Roman"/>
                <w:sz w:val="18"/>
                <w:szCs w:val="18"/>
              </w:rPr>
              <w:t xml:space="preserve"> </w:t>
            </w:r>
            <w:r w:rsidR="00590E2C" w:rsidRPr="00327F14">
              <w:rPr>
                <w:rFonts w:ascii="Times New Roman" w:eastAsia="Times New Roman" w:hAnsi="Times New Roman" w:cs="Times New Roman"/>
                <w:sz w:val="18"/>
                <w:szCs w:val="18"/>
              </w:rPr>
              <w:t>et al.</w:t>
            </w:r>
            <w:r w:rsidRPr="00327F14">
              <w:rPr>
                <w:rFonts w:ascii="Times New Roman" w:eastAsia="Times New Roman" w:hAnsi="Times New Roman" w:cs="Times New Roman"/>
                <w:sz w:val="18"/>
                <w:szCs w:val="18"/>
              </w:rPr>
              <w:t xml:space="preserve"> 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061807","abstract":"Confinement due to the COVID-19 pandemic can influence dietary profiles, especially those of adolescents, who are highly susceptible to acquiring bad eating habits. Adolescents&amp;rsquo; poor dietary habits increase their subsequent risk of degenerative diseases such as obesity, diabetes, cardiovascular pathologies, etc. Our aim was to study nutritional modifications during COVID-19 confinement in adolescents aged 10 to 19 years, compare them with their usual diet and dietary guidelines, and identify variables that may have influenced changes. Data were collected by an anonymous online questionnaire on food intake among 820 adolescents from Spain, Italy, Brazil, Colombia, and Chile. The results show that COVID-19 confinement did influence their dietary habits. In particular, we recorded modified consumption of fried food, sweet food, legumes, vegetables, and fruits. Moreover, gender, family members at home, watching TV during mealtime, country of residence, and maternal education were diversely correlated with adequate nutrition during COVID-19 confinement. Understanding the adolescents&amp;rsquo; nutrition behavior during COVID-19 lockdown will help public health authorities reshape future policies on their nutritional recommendations, in preparation for future pandemics.","author":[{"dropping-particle":"","family":"Ruiz-Roso","given":"María Belén","non-dropping-particle":"","parse-names":false,"suffix":""},{"dropping-particle":"","family":"Padilha","given":"Patricia de Carvalho","non-dropping-particle":"","parse-names":false,"suffix":""},{"dropping-particle":"","family":"Mantilla-Escalante","given":"Diana C.","non-dropping-particle":"","parse-names":false,"suffix":""},{"dropping-particle":"","family":"Ulloa","given":"Natalia","non-dropping-particle":"","parse-names":false,"suffix":""},{"dropping-particle":"","family":"Brun","given":"Paola","non-dropping-particle":"","parse-names":false,"suffix":""},{"dropping-particle":"","family":"Acevedo-Correa","given":"Diofanor","non-dropping-particle":"","parse-names":false,"suffix":""},{"dropping-particle":"","family":"Peres","given":"Wilza Arantes Ferreira","non-dropping-particle":"","parse-names":false,"suffix":""},{"dropping-particle":"","family":"Martorell","given":"Miquel","non-dropping-particle":"","parse-names":false,"suffix":""},{"dropping-particle":"","family":"Aires","given":"Mariana Tschoepke","non-dropping-particle":"","parse-names":false,"suffix":""},{"dropping-particle":"","family":"Cardoso","given":"Letícia de Oliveira","non-dropping-particle":"","parse-names":false,"suffix":""},{"dropping-particle":"","family":"Carrasco-Marín","given":"Fernanda","non-dropping-particle":"","parse-names":false,"suffix":""},{"dropping-particle":"","family":"Paternina-Sierra","given":"Katherine","non-dropping-particle":"","parse-names":false,"suffix":""},{"dropping-particle":"","family":"Rodriguez-Meza","given":"Jhon E.","non-dropping-particle":"","parse-names":false,"suffix":""},{"dropping-particle":"","family":"Montero","given":"Piedad M.","non-dropping-particle":"","parse-names":false,"suffix":""},{"dropping-particle":"","family":"Bernabè","given":"Giulia","non-dropping-particle":"","parse-names":false,"suffix":""},{"dropping-particle":"","family":"Pauletto","given":"Anthony","non-dropping-particle":"","parse-names":false,"suffix":""},{"dropping-particle":"","family":"Taci","given":"Xhoajda","non-dropping-particle":"","parse-names":false,"suffix":""},{"dropping-particle":"","family":"Visioli","given":"Francesco","non-dropping-particle":"","parse-names":false,"suffix":""},{"dropping-particle":"","family":"Dávalos","given":"Alberto","non-dropping-particle":"","parse-names":false,"suffix":""}],"container-title":"Nutrients 2020, Vol. 12, Page 1807","id":"ITEM-1","issue":"6","issued":{"date-parts":[["2020","6","17"]]},"page":"1807","publisher":"Multidisciplinary Digital Publishing Institute","title":"Covid-19 Confinement and Changes of Adolescent’s Dietary Trends in Italy, Spain, Chile, Colombia and Brazil","type":"article-journal","volume":"12"},"uris":["http://www.mendeley.com/documents/?uuid=aafd2762-946d-3a12-9ea2-ce4a7cc2c205"]}],"mendeley":{"formattedCitation":"(79)","plainTextFormattedCitation":"(79)","previouslyFormattedCitation":"(79)"},"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79)</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vAlign w:val="bottom"/>
          </w:tcPr>
          <w:p w14:paraId="6D0153EF"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taly, Spain, Chile, Colombia and Brazil</w:t>
            </w:r>
          </w:p>
        </w:tc>
        <w:tc>
          <w:tcPr>
            <w:tcW w:w="1320" w:type="dxa"/>
            <w:tcMar>
              <w:top w:w="40" w:type="dxa"/>
              <w:left w:w="40" w:type="dxa"/>
              <w:bottom w:w="40" w:type="dxa"/>
              <w:right w:w="40" w:type="dxa"/>
            </w:tcMar>
            <w:vAlign w:val="bottom"/>
          </w:tcPr>
          <w:p w14:paraId="66FDEE35"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Cross-sectional </w:t>
            </w:r>
          </w:p>
        </w:tc>
        <w:tc>
          <w:tcPr>
            <w:tcW w:w="1275" w:type="dxa"/>
            <w:tcMar>
              <w:top w:w="40" w:type="dxa"/>
              <w:left w:w="40" w:type="dxa"/>
              <w:bottom w:w="40" w:type="dxa"/>
              <w:right w:w="40" w:type="dxa"/>
            </w:tcMar>
            <w:vAlign w:val="bottom"/>
          </w:tcPr>
          <w:p w14:paraId="36A8672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820</w:t>
            </w:r>
          </w:p>
        </w:tc>
        <w:tc>
          <w:tcPr>
            <w:tcW w:w="1365" w:type="dxa"/>
            <w:shd w:val="clear" w:color="auto" w:fill="auto"/>
            <w:tcMar>
              <w:top w:w="100" w:type="dxa"/>
              <w:left w:w="100" w:type="dxa"/>
              <w:bottom w:w="100" w:type="dxa"/>
              <w:right w:w="100" w:type="dxa"/>
            </w:tcMar>
          </w:tcPr>
          <w:p w14:paraId="758A45B1"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15 (10-19)</w:t>
            </w:r>
          </w:p>
          <w:p w14:paraId="54A0812C" w14:textId="77777777" w:rsidR="00715D50" w:rsidRPr="00327F14" w:rsidRDefault="00715D50" w:rsidP="00715D50">
            <w:pPr>
              <w:spacing w:line="240" w:lineRule="auto"/>
              <w:rPr>
                <w:rFonts w:ascii="Times New Roman" w:eastAsia="Times New Roman" w:hAnsi="Times New Roman" w:cs="Times New Roman"/>
                <w:b/>
                <w:sz w:val="18"/>
                <w:szCs w:val="18"/>
              </w:rPr>
            </w:pPr>
          </w:p>
          <w:p w14:paraId="2C88682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501</w:t>
            </w:r>
            <w:r w:rsidRPr="00327F14">
              <w:rPr>
                <w:rFonts w:ascii="Times New Roman" w:eastAsia="Times New Roman" w:hAnsi="Times New Roman" w:cs="Times New Roman"/>
                <w:b/>
                <w:sz w:val="18"/>
                <w:szCs w:val="18"/>
              </w:rPr>
              <w:t xml:space="preserve"> </w:t>
            </w:r>
            <w:r w:rsidRPr="00327F14">
              <w:rPr>
                <w:rFonts w:ascii="Times New Roman" w:eastAsia="Times New Roman" w:hAnsi="Times New Roman" w:cs="Times New Roman"/>
                <w:sz w:val="18"/>
                <w:szCs w:val="18"/>
              </w:rPr>
              <w:t>(61.1%)</w:t>
            </w:r>
          </w:p>
          <w:p w14:paraId="08105A9E" w14:textId="77777777" w:rsidR="00715D50" w:rsidRPr="00327F14" w:rsidRDefault="00715D50" w:rsidP="00715D50">
            <w:pPr>
              <w:spacing w:line="240" w:lineRule="auto"/>
              <w:rPr>
                <w:rFonts w:ascii="Times New Roman" w:eastAsia="Times New Roman" w:hAnsi="Times New Roman" w:cs="Times New Roman"/>
                <w:b/>
                <w:sz w:val="18"/>
                <w:szCs w:val="18"/>
              </w:rPr>
            </w:pPr>
          </w:p>
          <w:p w14:paraId="76710695" w14:textId="77777777" w:rsidR="00715D50" w:rsidRPr="00327F14" w:rsidRDefault="00715D50" w:rsidP="00715D50">
            <w:pPr>
              <w:spacing w:line="240" w:lineRule="auto"/>
              <w:rPr>
                <w:rFonts w:ascii="Times New Roman" w:eastAsia="Times New Roman" w:hAnsi="Times New Roman" w:cs="Times New Roman"/>
                <w:sz w:val="18"/>
                <w:szCs w:val="18"/>
              </w:rPr>
            </w:pPr>
          </w:p>
          <w:p w14:paraId="69168241"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Occupation/characteristics: </w:t>
            </w:r>
            <w:r w:rsidRPr="00327F14">
              <w:rPr>
                <w:rFonts w:ascii="Times New Roman" w:eastAsia="Times New Roman" w:hAnsi="Times New Roman" w:cs="Times New Roman"/>
                <w:sz w:val="18"/>
                <w:szCs w:val="18"/>
              </w:rPr>
              <w:t>Adolescents between 10-19</w:t>
            </w:r>
          </w:p>
          <w:p w14:paraId="1F8FE8D5" w14:textId="77777777" w:rsidR="00715D50" w:rsidRPr="00327F14" w:rsidRDefault="00715D50" w:rsidP="00715D50">
            <w:pPr>
              <w:spacing w:line="240" w:lineRule="auto"/>
              <w:rPr>
                <w:rFonts w:ascii="Times New Roman" w:eastAsia="Times New Roman" w:hAnsi="Times New Roman" w:cs="Times New Roman"/>
                <w:b/>
                <w:sz w:val="18"/>
                <w:szCs w:val="18"/>
              </w:rPr>
            </w:pPr>
          </w:p>
        </w:tc>
        <w:tc>
          <w:tcPr>
            <w:tcW w:w="1320" w:type="dxa"/>
            <w:shd w:val="clear" w:color="auto" w:fill="auto"/>
            <w:tcMar>
              <w:top w:w="100" w:type="dxa"/>
              <w:left w:w="100" w:type="dxa"/>
              <w:bottom w:w="100" w:type="dxa"/>
              <w:right w:w="100" w:type="dxa"/>
            </w:tcMar>
          </w:tcPr>
          <w:p w14:paraId="6EE3F876"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Online questionnaire</w:t>
            </w:r>
          </w:p>
        </w:tc>
        <w:tc>
          <w:tcPr>
            <w:tcW w:w="1545" w:type="dxa"/>
            <w:shd w:val="clear" w:color="auto" w:fill="auto"/>
            <w:tcMar>
              <w:top w:w="100" w:type="dxa"/>
              <w:left w:w="100" w:type="dxa"/>
              <w:bottom w:w="100" w:type="dxa"/>
              <w:right w:w="100" w:type="dxa"/>
            </w:tcMar>
          </w:tcPr>
          <w:p w14:paraId="3ABFB2D7" w14:textId="77777777" w:rsidR="00715D50" w:rsidRPr="00327F14" w:rsidRDefault="00715D50" w:rsidP="00715D50">
            <w:pPr>
              <w:spacing w:line="240" w:lineRule="auto"/>
              <w:rPr>
                <w:rFonts w:ascii="Times New Roman" w:eastAsia="Times New Roman" w:hAnsi="Times New Roman" w:cs="Times New Roman"/>
                <w:color w:val="494949"/>
                <w:sz w:val="18"/>
                <w:szCs w:val="18"/>
              </w:rPr>
            </w:pPr>
            <w:r w:rsidRPr="00327F14">
              <w:rPr>
                <w:rFonts w:ascii="Times New Roman" w:eastAsia="Times New Roman" w:hAnsi="Times New Roman" w:cs="Times New Roman"/>
                <w:color w:val="494949"/>
                <w:sz w:val="18"/>
                <w:szCs w:val="18"/>
              </w:rPr>
              <w:t>Legumes, vegetables, and fruit intakes were significantly increased (</w:t>
            </w:r>
            <w:r w:rsidRPr="00327F14">
              <w:rPr>
                <w:rFonts w:ascii="Times New Roman" w:eastAsia="Times New Roman" w:hAnsi="Times New Roman" w:cs="Times New Roman"/>
                <w:i/>
                <w:color w:val="494949"/>
                <w:sz w:val="18"/>
                <w:szCs w:val="18"/>
              </w:rPr>
              <w:t>p</w:t>
            </w:r>
            <w:r w:rsidRPr="00327F14">
              <w:rPr>
                <w:rFonts w:ascii="Times New Roman" w:eastAsia="Times New Roman" w:hAnsi="Times New Roman" w:cs="Times New Roman"/>
                <w:color w:val="494949"/>
                <w:sz w:val="18"/>
                <w:szCs w:val="18"/>
              </w:rPr>
              <w:t xml:space="preserve"> &lt; 0.05). Reduced fast food consumption (</w:t>
            </w:r>
            <w:r w:rsidRPr="00327F14">
              <w:rPr>
                <w:rFonts w:ascii="Times New Roman" w:eastAsia="Times New Roman" w:hAnsi="Times New Roman" w:cs="Times New Roman"/>
                <w:i/>
                <w:color w:val="494949"/>
                <w:sz w:val="18"/>
                <w:szCs w:val="18"/>
              </w:rPr>
              <w:t>p</w:t>
            </w:r>
            <w:r w:rsidRPr="00327F14">
              <w:rPr>
                <w:rFonts w:ascii="Times New Roman" w:eastAsia="Times New Roman" w:hAnsi="Times New Roman" w:cs="Times New Roman"/>
                <w:color w:val="494949"/>
                <w:sz w:val="18"/>
                <w:szCs w:val="18"/>
              </w:rPr>
              <w:t xml:space="preserve"> &lt; 0.0001)</w:t>
            </w:r>
          </w:p>
          <w:p w14:paraId="673CB234" w14:textId="77777777" w:rsidR="00715D50" w:rsidRPr="00327F14" w:rsidRDefault="00715D50" w:rsidP="00715D50">
            <w:pPr>
              <w:spacing w:line="240" w:lineRule="auto"/>
              <w:rPr>
                <w:rFonts w:ascii="Times New Roman" w:eastAsia="Times New Roman" w:hAnsi="Times New Roman" w:cs="Times New Roman"/>
                <w:color w:val="494949"/>
                <w:sz w:val="18"/>
                <w:szCs w:val="18"/>
              </w:rPr>
            </w:pPr>
          </w:p>
          <w:p w14:paraId="1E8D5567" w14:textId="77777777" w:rsidR="00715D50" w:rsidRPr="00327F14" w:rsidRDefault="00715D50" w:rsidP="00715D50">
            <w:pPr>
              <w:spacing w:line="240" w:lineRule="auto"/>
              <w:rPr>
                <w:rFonts w:ascii="Times New Roman" w:eastAsia="Times New Roman" w:hAnsi="Times New Roman" w:cs="Times New Roman"/>
                <w:color w:val="494949"/>
                <w:sz w:val="18"/>
                <w:szCs w:val="18"/>
              </w:rPr>
            </w:pPr>
            <w:r w:rsidRPr="00327F14">
              <w:rPr>
                <w:rFonts w:ascii="Times New Roman" w:eastAsia="Times New Roman" w:hAnsi="Times New Roman" w:cs="Times New Roman"/>
                <w:color w:val="494949"/>
                <w:sz w:val="18"/>
                <w:szCs w:val="18"/>
              </w:rPr>
              <w:t>Increased intake of fried foods and sweet foods (</w:t>
            </w:r>
            <w:r w:rsidRPr="00327F14">
              <w:rPr>
                <w:rFonts w:ascii="Times New Roman" w:eastAsia="Times New Roman" w:hAnsi="Times New Roman" w:cs="Times New Roman"/>
                <w:i/>
                <w:color w:val="494949"/>
                <w:sz w:val="18"/>
                <w:szCs w:val="18"/>
              </w:rPr>
              <w:t>p</w:t>
            </w:r>
            <w:r w:rsidRPr="00327F14">
              <w:rPr>
                <w:rFonts w:ascii="Times New Roman" w:eastAsia="Times New Roman" w:hAnsi="Times New Roman" w:cs="Times New Roman"/>
                <w:color w:val="494949"/>
                <w:sz w:val="18"/>
                <w:szCs w:val="18"/>
              </w:rPr>
              <w:t xml:space="preserve"> &lt; 0.001) </w:t>
            </w:r>
          </w:p>
        </w:tc>
      </w:tr>
      <w:tr w:rsidR="00715D50" w:rsidRPr="00327F14" w14:paraId="77FD95F8" w14:textId="77777777" w:rsidTr="00087280">
        <w:tc>
          <w:tcPr>
            <w:tcW w:w="1275" w:type="dxa"/>
            <w:tcMar>
              <w:top w:w="40" w:type="dxa"/>
              <w:left w:w="40" w:type="dxa"/>
              <w:bottom w:w="40" w:type="dxa"/>
              <w:right w:w="40" w:type="dxa"/>
            </w:tcMar>
          </w:tcPr>
          <w:p w14:paraId="323F4DFB" w14:textId="0E71E45C"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 xml:space="preserve">Ammar </w:t>
            </w:r>
            <w:r w:rsidR="00590E2C" w:rsidRPr="00327F14">
              <w:rPr>
                <w:rFonts w:ascii="Times New Roman" w:eastAsia="Times New Roman" w:hAnsi="Times New Roman" w:cs="Times New Roman"/>
                <w:sz w:val="18"/>
                <w:szCs w:val="18"/>
              </w:rPr>
              <w:t xml:space="preserve">et al. </w:t>
            </w:r>
            <w:r w:rsidRPr="00327F14">
              <w:rPr>
                <w:rFonts w:ascii="Times New Roman" w:eastAsia="Times New Roman" w:hAnsi="Times New Roman" w:cs="Times New Roman"/>
                <w:sz w:val="18"/>
                <w:szCs w:val="18"/>
              </w:rPr>
              <w:t>2020</w:t>
            </w:r>
            <w:r w:rsidR="00FE22B1" w:rsidRPr="00327F14">
              <w:rPr>
                <w:rFonts w:ascii="Times New Roman" w:eastAsia="Times New Roman" w:hAnsi="Times New Roman" w:cs="Times New Roman"/>
                <w:sz w:val="18"/>
                <w:szCs w:val="18"/>
              </w:rPr>
              <w:t xml:space="preserve"> </w:t>
            </w:r>
            <w:r w:rsidRPr="00327F14">
              <w:rPr>
                <w:rFonts w:ascii="Times New Roman" w:eastAsia="Times New Roman" w:hAnsi="Times New Roman" w:cs="Times New Roman"/>
                <w:sz w:val="18"/>
                <w:szCs w:val="18"/>
                <w:vertAlign w:val="superscript"/>
              </w:rPr>
              <w:fldChar w:fldCharType="begin" w:fldLock="1"/>
            </w:r>
            <w:r w:rsidR="00851B65" w:rsidRPr="00327F14">
              <w:rPr>
                <w:rFonts w:ascii="Times New Roman" w:eastAsia="Times New Roman" w:hAnsi="Times New Roman" w:cs="Times New Roman"/>
                <w:sz w:val="18"/>
                <w:szCs w:val="18"/>
                <w:vertAlign w:val="superscript"/>
              </w:rPr>
              <w:instrText>ADDIN CSL_CITATION {"citationItems":[{"id":"ITEM-1","itemData":{"DOI":"10.3390/NU12061583","PMID":"32481594","abstract":"Background: Public health recommendations and governmental measures during the COVID-19 pandemic have resulted in numerous restrictions on daily living including social distancing, isolation and home confinement. While these measures are imperative to abate the spreading of COVID-19, the impact of these restrictions on health behaviours and lifestyles at home is undefined. Therefore, an international online survey was launched in April 2020, in seven languages, to elucidate the behavioural and lifestyle consequences of COVID-19 restrictions. This report presents the results from the first thousand responders on physical activity (PA) and nutrition behaviours. Methods: Following a structured review of the literature, the “Effects of home Confinement on multiple Lifestyle Behaviours during the COVID-19 outbreak (ECLB-COVID19)” Electronic survey was designed by a steering group of multidisciplinary scientists and academics. The survey was uploaded and shared on the Google online survey platform. Thirty-five research organisations from Europe, North-Africa, Western Asia and the Americas promoted the survey in English, German, French, Arabic, Spanish, Portuguese and Slovenian languages. Questions were presented in a differential format, with questions related to responses “before” and “during” confinement conditions. Results: 1047 replies (54% women) from Asia (36%), Africa (40%), Europe (21%) and other (3%) were included in the analysis. The COVID-19 home confinement had a negative effect on all PA intensity levels (vigorous, moderate, walking and overall). Additionally, daily sitting time increased from 5 to 8 h per day. Food consumption and meal patterns (the type of food, eating out of control, snacks between meals, number of main meals) were more unhealthy during confinement, with only alcohol binge drinking decreasing significantly. Conclusion: While isolation is a necessary measure to protect public health, results indicate that it alters physical activity and eating behaviours in a health compromising direction. A more detailed analysis of survey data will allow for a segregation of these responses in different age groups, countries and other subgroups, which will help develop interventions to mitigate the negative lifestyle behaviours that have manifested during the COVID-19 confinement.","author":[{"dropping-particle":"","family":"Ammar","given":"Achraf","non-dropping-particle":"","parse-names":false,"suffix":""},{"dropping-particle":"","family":"Brach","given":"Michael","non-dropping-particle":"","parse-names":false,"suffix":""},{"dropping-particle":"","family":"Trabelsi","given":"Khaled","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dropping-particle":"","family":"Bentlage","given":"Ellen","non-dropping-particle":"","parse-names":false,"suffix":""},{"dropping-particle":"","family":"How","given":"Daniella","non-dropping-particle":"","parse-names":false,"suffix":""},{"dropping-particle":"","family":"Ahmed","given":"Mona","non-dropping-particle":"","parse-names":false,"suffix":""},{"dropping-particle":"","family":"Müller","given":"Patrick","non-dropping-particle":"","parse-names":false,"suffix":""},{"dropping-particle":"","family":"Müller","given":"Notger","non-dropping-particle":"","parse-names":false,"suffix":""},{"dropping-particle":"","family":"Aloui","given":"Asma","non-dropping-particle":"","parse-names":false,"suffix":""},{"dropping-particle":"","family":"Hammouda","given":"Omar","non-dropping-particle":"","parse-names":false,"suffix":""},{"dropping-particle":"","family":"Paineiras-Domingos","given":"Laisa Liane","non-dropping-particle":"","parse-names":false,"suffix":""},{"dropping-particle":"","family":"Braakman-Jansen","given":"Annemarie","non-dropping-particle":"","parse-names":false,"suffix":""},{"dropping-particle":"","family":"Wrede","given":"Christian","non-dropping-particle":"","parse-names":false,"suffix":""},{"dropping-particle":"","family":"Bastoni","given":"Sofia","non-dropping-particle":"","parse-names":false,"suffix":""},{"dropping-particle":"","family":"Pernambuco","given":"Carlos Soares","non-dropping-particle":"","parse-names":false,"suffix":""},{"dropping-particle":"","family":"Mataruna","given":"Leonardo","non-dropping-particle":"","parse-names":false,"suffix":""},{"dropping-particle":"","family":"Taheri","given":"Morteza","non-dropping-particle":"","parse-names":false,"suffix":""},{"dropping-particle":"","family":"Irandoust","given":"Khadijeh","non-dropping-particle":"","parse-names":false,"suffix":""},{"dropping-particle":"","family":"Khacharem","given":"Aïmen","non-dropping-particle":"","parse-names":false,"suffix":""},{"dropping-particle":"","family":"Bragazzi","given":"Nicola L.","non-dropping-particle":"","parse-names":false,"suffix":""},{"dropping-particle":"","family":"Chamari","given":"Karim","non-dropping-particle":"","parse-names":false,"suffix":""},{"dropping-particle":"","family":"Glenn","given":"Jordan M.","non-dropping-particle":"","parse-names":false,"suffix":""},{"dropping-particle":"","family":"Bott","given":"Nicholas T.","non-dropping-particle":"","parse-names":false,"suffix":""},{"dropping-particle":"","family":"Gargouri","given":"Faiez","non-dropping-particle":"","parse-names":false,"suffix":""},{"dropping-particle":"","family":"Chaari","given":"Lotfi","non-dropping-particle":"","parse-names":false,"suffix":""},{"dropping-particle":"","family":"Batatia","given":"Hadj","non-dropping-particle":"","parse-names":false,"suffix":""},{"dropping-particle":"","family":"Ali","given":"Gamal Mohamed","non-dropping-particle":"","parse-names":false,"suffix":""},{"dropping-particle":"","family":"Abdelkarim","given":"Osama","non-dropping-particle":"","parse-names":false,"suffix":""},{"dropping-particle":"","family":"Jarraya","given":"Mohamed","non-dropping-particle":"","parse-names":false,"suffix":""},{"dropping-particle":"El","family":"Abed","given":"Kais","non-dropping-particle":"","parse-names":false,"suffix":""},{"dropping-particle":"","family":"Souissi","given":"Nizar","non-dropping-particle":"","parse-names":false,"suffix":""},{"dropping-particle":"Van","family":"Gemert-Pijnen","given":"Lisette","non-dropping-particle":"","parse-names":false,"suffix":""},{"dropping-particle":"","family":"Riemann","given":"Bryan L.","non-dropping-particle":"","parse-names":false,"suffix":""},{"dropping-particle":"","family":"Riemann","given":"Laurel","non-dropping-particle":"","parse-names":false,"suffix":""},{"dropping-particle":"","family":"Moalla","given":"Wassim","non-dropping-particle":"","parse-names":false,"suffix":""},{"dropping-particle":"","family":"Gómez-Raja","given":"Jonathan","non-dropping-particle":"","parse-names":false,"suffix":""},{"dropping-particle":"","family":"Epstein","given":"Monique","non-dropping-particle":"","parse-names":false,"suffix":""},{"dropping-particle":"","family":"Sanderman","given":"Robbert","non-dropping-particle":"","parse-names":false,"suffix":""},{"dropping-particle":"","family":"Schulz","given":"Sebastian V. W.","non-dropping-particle":"","parse-names":false,"suffix":""},{"dropping-particle":"","family":"Jerg","given":"Achim","non-dropping-particle":"","parse-names":false,"suffix":""},{"dropping-particle":"","family":"Al-Horani","given":"Ramzi","non-dropping-particle":"","parse-names":false,"suffix":""},{"dropping-particle":"","family":"Mansi","given":"Taiysir","non-dropping-particle":"","parse-names":false,"suffix":""},{"dropping-particle":"","family":"Jmail","given":"Mohamed","non-dropping-particle":"","parse-names":false,"suffix":""},{"dropping-particle":"","family":"Barbosa","given":"Fernando","non-dropping-particle":"","parse-names":false,"suffix":""},{"dropping-particle":"","family":"Ferreira-Santos","given":"Fernando","non-dropping-particle":"","parse-names":false,"suffix":""},{"dropping-particle":"","family":"Šimunič","given":"Boštjan","non-dropping-particle":"","parse-names":false,"suffix":""},{"dropping-particle":"","family":"Pišot","given":"Rado","non-dropping-particle":"","parse-names":false,"suffix":""},{"dropping-particle":"","family":"Gaggioli","given":"Andrea","non-dropping-particle":"","parse-names":false,"suffix":""},{"dropping-particle":"","family":"Bailey","given":"Stephen J.","non-dropping-particle":"","parse-names":false,"suffix":""},{"dropping-particle":"","family":"Steinacker","given":"Jürgen M.","non-dropping-particle":"","parse-names":false,"suffix":""},{"dropping-particle":"","family":"Driss","given":"Tarak","non-dropping-particle":"","parse-names":false,"suffix":""},{"dropping-particle":"","family":"Hoekelmann","given":"Anita","non-dropping-particle":"","parse-names":false,"suffix":""},{"dropping-particle":"","family":"Consortium","given":"On Behalf of the ECLB-COVID19","non-dropping-particle":"","parse-names":false,"suffix":""}],"container-title":"Nutrients","id":"ITEM-1","issue":"6","issued":{"date-parts":[["2020","6","1"]]},"publisher":"Multidisciplinary Digital Publishing Institute  (MDPI)","title":"Effects of COVID-19 Home Confinement on Eating Behaviour and Physical Activity: Results of the ECLB-COVID19 International Online Survey","type":"article-journal","volume":"12"},"uris":["http://www.mendeley.com/documents/?uuid=b4940332-6628-38b4-adb8-be464f2af4c8"]}],"mendeley":{"formattedCitation":"(83)","plainTextFormattedCitation":"(83)","previouslyFormattedCitation":"(83)"},"properties":{"noteIndex":0},"schema":"https://github.com/citation-style-language/schema/raw/master/csl-citation.json"}</w:instrText>
            </w:r>
            <w:r w:rsidRPr="00327F14">
              <w:rPr>
                <w:rFonts w:ascii="Times New Roman" w:eastAsia="Times New Roman" w:hAnsi="Times New Roman" w:cs="Times New Roman"/>
                <w:sz w:val="18"/>
                <w:szCs w:val="18"/>
                <w:vertAlign w:val="superscript"/>
              </w:rPr>
              <w:fldChar w:fldCharType="separate"/>
            </w:r>
            <w:r w:rsidR="00304558" w:rsidRPr="00327F14">
              <w:rPr>
                <w:rFonts w:ascii="Times New Roman" w:eastAsia="Times New Roman" w:hAnsi="Times New Roman" w:cs="Times New Roman"/>
                <w:noProof/>
                <w:sz w:val="18"/>
                <w:szCs w:val="18"/>
              </w:rPr>
              <w:t>(83)</w:t>
            </w:r>
            <w:r w:rsidRPr="00327F14">
              <w:rPr>
                <w:rFonts w:ascii="Times New Roman" w:eastAsia="Times New Roman" w:hAnsi="Times New Roman" w:cs="Times New Roman"/>
                <w:sz w:val="18"/>
                <w:szCs w:val="18"/>
                <w:vertAlign w:val="superscript"/>
              </w:rPr>
              <w:fldChar w:fldCharType="end"/>
            </w:r>
          </w:p>
        </w:tc>
        <w:tc>
          <w:tcPr>
            <w:tcW w:w="1320" w:type="dxa"/>
            <w:tcMar>
              <w:top w:w="40" w:type="dxa"/>
              <w:left w:w="40" w:type="dxa"/>
              <w:bottom w:w="40" w:type="dxa"/>
              <w:right w:w="40" w:type="dxa"/>
            </w:tcMar>
          </w:tcPr>
          <w:p w14:paraId="419F6E99" w14:textId="41AC64D2"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Asia (36%), Africa (40%), Europe (21%) and other (3%)</w:t>
            </w:r>
          </w:p>
        </w:tc>
        <w:tc>
          <w:tcPr>
            <w:tcW w:w="1320" w:type="dxa"/>
            <w:tcMar>
              <w:top w:w="40" w:type="dxa"/>
              <w:left w:w="40" w:type="dxa"/>
              <w:bottom w:w="40" w:type="dxa"/>
              <w:right w:w="40" w:type="dxa"/>
            </w:tcMar>
          </w:tcPr>
          <w:p w14:paraId="1C62CA50" w14:textId="0DA4B425"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Cross-sectional survey</w:t>
            </w:r>
          </w:p>
        </w:tc>
        <w:tc>
          <w:tcPr>
            <w:tcW w:w="1275" w:type="dxa"/>
            <w:tcMar>
              <w:top w:w="40" w:type="dxa"/>
              <w:left w:w="40" w:type="dxa"/>
              <w:bottom w:w="40" w:type="dxa"/>
              <w:right w:w="40" w:type="dxa"/>
            </w:tcMar>
          </w:tcPr>
          <w:p w14:paraId="14F813AA" w14:textId="029F997B"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1047</w:t>
            </w:r>
          </w:p>
        </w:tc>
        <w:tc>
          <w:tcPr>
            <w:tcW w:w="1365" w:type="dxa"/>
            <w:shd w:val="clear" w:color="auto" w:fill="auto"/>
            <w:tcMar>
              <w:top w:w="100" w:type="dxa"/>
              <w:left w:w="100" w:type="dxa"/>
              <w:bottom w:w="100" w:type="dxa"/>
              <w:right w:w="100" w:type="dxa"/>
            </w:tcMar>
          </w:tcPr>
          <w:p w14:paraId="3FCFB35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Age:</w:t>
            </w:r>
            <w:r w:rsidRPr="00327F14">
              <w:rPr>
                <w:rFonts w:ascii="Times New Roman" w:eastAsia="Times New Roman" w:hAnsi="Times New Roman" w:cs="Times New Roman"/>
                <w:sz w:val="18"/>
                <w:szCs w:val="18"/>
              </w:rPr>
              <w:t xml:space="preserve"> 18+</w:t>
            </w:r>
          </w:p>
          <w:p w14:paraId="1E1FD82B" w14:textId="77777777" w:rsidR="00715D50" w:rsidRPr="00327F14" w:rsidRDefault="00715D50" w:rsidP="00715D50">
            <w:pPr>
              <w:spacing w:line="240" w:lineRule="auto"/>
              <w:rPr>
                <w:rFonts w:ascii="Times New Roman" w:eastAsia="Times New Roman" w:hAnsi="Times New Roman" w:cs="Times New Roman"/>
                <w:sz w:val="18"/>
                <w:szCs w:val="18"/>
              </w:rPr>
            </w:pPr>
          </w:p>
          <w:p w14:paraId="46B49FA5"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b/>
                <w:sz w:val="18"/>
                <w:szCs w:val="18"/>
              </w:rPr>
              <w:t xml:space="preserve">Sex (F): </w:t>
            </w:r>
            <w:r w:rsidRPr="00327F14">
              <w:rPr>
                <w:rFonts w:ascii="Times New Roman" w:eastAsia="Times New Roman" w:hAnsi="Times New Roman" w:cs="Times New Roman"/>
                <w:sz w:val="18"/>
                <w:szCs w:val="18"/>
              </w:rPr>
              <w:t>563 (53.8%)</w:t>
            </w:r>
          </w:p>
          <w:p w14:paraId="1A5D555C" w14:textId="77777777" w:rsidR="00715D50" w:rsidRPr="00327F14" w:rsidRDefault="00715D50" w:rsidP="00715D50">
            <w:pPr>
              <w:spacing w:line="240" w:lineRule="auto"/>
              <w:rPr>
                <w:rFonts w:ascii="Times New Roman" w:eastAsia="Times New Roman" w:hAnsi="Times New Roman" w:cs="Times New Roman"/>
                <w:b/>
                <w:sz w:val="18"/>
                <w:szCs w:val="18"/>
              </w:rPr>
            </w:pPr>
          </w:p>
          <w:p w14:paraId="0C1727DE" w14:textId="09A06ACA" w:rsidR="00715D50" w:rsidRPr="00327F14" w:rsidRDefault="00715D50" w:rsidP="00715D50">
            <w:pPr>
              <w:spacing w:line="240" w:lineRule="auto"/>
              <w:rPr>
                <w:rFonts w:ascii="Times New Roman" w:eastAsia="Times New Roman" w:hAnsi="Times New Roman" w:cs="Times New Roman"/>
                <w:b/>
                <w:sz w:val="18"/>
                <w:szCs w:val="18"/>
              </w:rPr>
            </w:pPr>
            <w:r w:rsidRPr="00327F14">
              <w:rPr>
                <w:rFonts w:ascii="Times New Roman" w:eastAsia="Times New Roman" w:hAnsi="Times New Roman" w:cs="Times New Roman"/>
                <w:b/>
                <w:sz w:val="18"/>
                <w:szCs w:val="18"/>
              </w:rPr>
              <w:t xml:space="preserve">Occupation/characteristic: </w:t>
            </w:r>
            <w:r w:rsidRPr="00327F14">
              <w:rPr>
                <w:rFonts w:ascii="Times New Roman" w:eastAsia="Times New Roman" w:hAnsi="Times New Roman" w:cs="Times New Roman"/>
                <w:sz w:val="18"/>
                <w:szCs w:val="18"/>
              </w:rPr>
              <w:t xml:space="preserve">general population </w:t>
            </w:r>
          </w:p>
        </w:tc>
        <w:tc>
          <w:tcPr>
            <w:tcW w:w="1320" w:type="dxa"/>
            <w:shd w:val="clear" w:color="auto" w:fill="auto"/>
            <w:tcMar>
              <w:top w:w="100" w:type="dxa"/>
              <w:left w:w="100" w:type="dxa"/>
              <w:bottom w:w="100" w:type="dxa"/>
              <w:right w:w="100" w:type="dxa"/>
            </w:tcMar>
          </w:tcPr>
          <w:p w14:paraId="6F613195" w14:textId="6A2D7BFB"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Short diet behaviour questionnaire for lockdowns - SDBQ-L</w:t>
            </w:r>
          </w:p>
        </w:tc>
        <w:tc>
          <w:tcPr>
            <w:tcW w:w="1545" w:type="dxa"/>
            <w:shd w:val="clear" w:color="auto" w:fill="auto"/>
            <w:tcMar>
              <w:top w:w="100" w:type="dxa"/>
              <w:left w:w="100" w:type="dxa"/>
              <w:bottom w:w="100" w:type="dxa"/>
              <w:right w:w="100" w:type="dxa"/>
            </w:tcMar>
          </w:tcPr>
          <w:p w14:paraId="6DFA39A7"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 in self-reported unhealthy eating (</w:t>
            </w:r>
            <w:r w:rsidRPr="00327F14">
              <w:rPr>
                <w:rFonts w:ascii="Times New Roman" w:eastAsia="Times New Roman" w:hAnsi="Times New Roman" w:cs="Times New Roman"/>
                <w:i/>
                <w:sz w:val="18"/>
                <w:szCs w:val="18"/>
              </w:rPr>
              <w:t>p&lt;0.001).</w:t>
            </w:r>
          </w:p>
          <w:p w14:paraId="3382A3F8" w14:textId="77777777" w:rsidR="00715D50" w:rsidRPr="00327F14" w:rsidRDefault="00715D50" w:rsidP="00715D50">
            <w:pPr>
              <w:spacing w:line="240" w:lineRule="auto"/>
              <w:rPr>
                <w:rFonts w:ascii="Times New Roman" w:eastAsia="Times New Roman" w:hAnsi="Times New Roman" w:cs="Times New Roman"/>
                <w:sz w:val="18"/>
                <w:szCs w:val="18"/>
              </w:rPr>
            </w:pPr>
            <w:r w:rsidRPr="00327F14">
              <w:rPr>
                <w:rFonts w:ascii="Times New Roman" w:eastAsia="Times New Roman" w:hAnsi="Times New Roman" w:cs="Times New Roman"/>
                <w:sz w:val="18"/>
                <w:szCs w:val="18"/>
              </w:rPr>
              <w:t>Increased uncontrolled eating</w:t>
            </w:r>
            <w:r w:rsidRPr="00327F14">
              <w:rPr>
                <w:rFonts w:ascii="Times New Roman" w:eastAsia="Times New Roman" w:hAnsi="Times New Roman" w:cs="Times New Roman"/>
                <w:i/>
                <w:sz w:val="18"/>
                <w:szCs w:val="18"/>
              </w:rPr>
              <w:t xml:space="preserve"> (p &lt;0.001).</w:t>
            </w:r>
          </w:p>
          <w:p w14:paraId="7EB81B55" w14:textId="35D934F1" w:rsidR="00715D50" w:rsidRPr="00327F14" w:rsidRDefault="00715D50" w:rsidP="00715D50">
            <w:pPr>
              <w:spacing w:line="240" w:lineRule="auto"/>
              <w:rPr>
                <w:rFonts w:ascii="Times New Roman" w:eastAsia="Times New Roman" w:hAnsi="Times New Roman" w:cs="Times New Roman"/>
                <w:color w:val="494949"/>
                <w:sz w:val="18"/>
                <w:szCs w:val="18"/>
              </w:rPr>
            </w:pPr>
            <w:r w:rsidRPr="00327F14">
              <w:rPr>
                <w:rFonts w:ascii="Times New Roman" w:eastAsia="Times New Roman" w:hAnsi="Times New Roman" w:cs="Times New Roman"/>
                <w:sz w:val="18"/>
                <w:szCs w:val="18"/>
              </w:rPr>
              <w:t>Increased snacking (</w:t>
            </w:r>
            <w:r w:rsidRPr="00327F14">
              <w:rPr>
                <w:rFonts w:ascii="Times New Roman" w:eastAsia="Times New Roman" w:hAnsi="Times New Roman" w:cs="Times New Roman"/>
                <w:i/>
                <w:sz w:val="18"/>
                <w:szCs w:val="18"/>
              </w:rPr>
              <w:t>p&lt;0.05).</w:t>
            </w:r>
          </w:p>
        </w:tc>
      </w:tr>
    </w:tbl>
    <w:p w14:paraId="60E73CF7" w14:textId="77777777" w:rsidR="004725A4" w:rsidRDefault="004725A4" w:rsidP="00443D6C">
      <w:pPr>
        <w:suppressLineNumbers/>
        <w:rPr>
          <w:rFonts w:ascii="Times New Roman" w:eastAsia="Times New Roman" w:hAnsi="Times New Roman" w:cs="Times New Roman"/>
          <w:sz w:val="20"/>
          <w:szCs w:val="20"/>
        </w:rPr>
      </w:pPr>
    </w:p>
    <w:p w14:paraId="5FC7A774" w14:textId="4496D47E" w:rsidR="004725A4" w:rsidRDefault="004725A4" w:rsidP="00443D6C">
      <w:pPr>
        <w:suppressLineNumbers/>
        <w:rPr>
          <w:rFonts w:ascii="Times New Roman" w:eastAsia="Times New Roman" w:hAnsi="Times New Roman" w:cs="Times New Roman"/>
          <w:sz w:val="20"/>
          <w:szCs w:val="20"/>
        </w:rPr>
      </w:pPr>
    </w:p>
    <w:p w14:paraId="6962AD7A" w14:textId="1F958317" w:rsidR="004725A4" w:rsidRDefault="004725A4" w:rsidP="00443D6C">
      <w:pPr>
        <w:suppressLineNumbers/>
        <w:rPr>
          <w:rFonts w:ascii="Times New Roman" w:eastAsia="Times New Roman" w:hAnsi="Times New Roman" w:cs="Times New Roman"/>
          <w:sz w:val="20"/>
          <w:szCs w:val="20"/>
        </w:rPr>
      </w:pPr>
    </w:p>
    <w:p w14:paraId="45D2DCE7" w14:textId="0D7103BB" w:rsidR="004725A4" w:rsidRDefault="004725A4" w:rsidP="00443D6C">
      <w:pPr>
        <w:suppressLineNumbers/>
        <w:rPr>
          <w:rFonts w:ascii="Times New Roman" w:eastAsia="Times New Roman" w:hAnsi="Times New Roman" w:cs="Times New Roman"/>
          <w:sz w:val="20"/>
          <w:szCs w:val="20"/>
        </w:rPr>
      </w:pPr>
    </w:p>
    <w:p w14:paraId="43A8D61B" w14:textId="3CCE2414" w:rsidR="004725A4" w:rsidRDefault="004725A4" w:rsidP="00443D6C">
      <w:pPr>
        <w:suppressLineNumbers/>
        <w:rPr>
          <w:rFonts w:ascii="Times New Roman" w:eastAsia="Times New Roman" w:hAnsi="Times New Roman" w:cs="Times New Roman"/>
          <w:sz w:val="20"/>
          <w:szCs w:val="20"/>
        </w:rPr>
      </w:pPr>
    </w:p>
    <w:p w14:paraId="4B4ADD5F" w14:textId="0B97671A" w:rsidR="004725A4" w:rsidRDefault="004725A4" w:rsidP="00443D6C">
      <w:pPr>
        <w:suppressLineNumbers/>
        <w:rPr>
          <w:rFonts w:ascii="Times New Roman" w:eastAsia="Times New Roman" w:hAnsi="Times New Roman" w:cs="Times New Roman"/>
          <w:sz w:val="20"/>
          <w:szCs w:val="20"/>
        </w:rPr>
      </w:pPr>
    </w:p>
    <w:p w14:paraId="4A5B087E" w14:textId="3BD96024" w:rsidR="004725A4" w:rsidRDefault="004725A4" w:rsidP="00443D6C">
      <w:pPr>
        <w:suppressLineNumbers/>
        <w:rPr>
          <w:rFonts w:ascii="Times New Roman" w:eastAsia="Times New Roman" w:hAnsi="Times New Roman" w:cs="Times New Roman"/>
          <w:sz w:val="20"/>
          <w:szCs w:val="20"/>
        </w:rPr>
      </w:pPr>
    </w:p>
    <w:p w14:paraId="1D4A0811" w14:textId="1348BFAE" w:rsidR="00D67D2E" w:rsidRDefault="00D67D2E" w:rsidP="00443D6C">
      <w:pPr>
        <w:suppressLineNumbers/>
        <w:rPr>
          <w:rFonts w:ascii="Times New Roman" w:eastAsia="Times New Roman" w:hAnsi="Times New Roman" w:cs="Times New Roman"/>
          <w:sz w:val="20"/>
          <w:szCs w:val="20"/>
        </w:rPr>
      </w:pPr>
    </w:p>
    <w:p w14:paraId="68EE2736" w14:textId="2B857D50" w:rsidR="00D67D2E" w:rsidRDefault="00D67D2E" w:rsidP="00443D6C">
      <w:pPr>
        <w:suppressLineNumbers/>
        <w:rPr>
          <w:rFonts w:ascii="Times New Roman" w:eastAsia="Times New Roman" w:hAnsi="Times New Roman" w:cs="Times New Roman"/>
          <w:sz w:val="20"/>
          <w:szCs w:val="20"/>
        </w:rPr>
      </w:pPr>
    </w:p>
    <w:p w14:paraId="3B2535B6" w14:textId="7B589EB6" w:rsidR="00D67D2E" w:rsidRDefault="00D67D2E" w:rsidP="00443D6C">
      <w:pPr>
        <w:suppressLineNumbers/>
        <w:rPr>
          <w:rFonts w:ascii="Times New Roman" w:eastAsia="Times New Roman" w:hAnsi="Times New Roman" w:cs="Times New Roman"/>
          <w:sz w:val="20"/>
          <w:szCs w:val="20"/>
        </w:rPr>
      </w:pPr>
    </w:p>
    <w:p w14:paraId="11CD9339" w14:textId="7D0CD5BB" w:rsidR="00D67D2E" w:rsidRDefault="00D67D2E" w:rsidP="00443D6C">
      <w:pPr>
        <w:suppressLineNumbers/>
        <w:rPr>
          <w:rFonts w:ascii="Times New Roman" w:eastAsia="Times New Roman" w:hAnsi="Times New Roman" w:cs="Times New Roman"/>
          <w:sz w:val="20"/>
          <w:szCs w:val="20"/>
        </w:rPr>
      </w:pPr>
    </w:p>
    <w:p w14:paraId="707053F4" w14:textId="518752A1" w:rsidR="00D67D2E" w:rsidRDefault="00D67D2E" w:rsidP="00443D6C">
      <w:pPr>
        <w:suppressLineNumbers/>
        <w:rPr>
          <w:rFonts w:ascii="Times New Roman" w:eastAsia="Times New Roman" w:hAnsi="Times New Roman" w:cs="Times New Roman"/>
          <w:sz w:val="20"/>
          <w:szCs w:val="20"/>
        </w:rPr>
      </w:pPr>
    </w:p>
    <w:p w14:paraId="4F79DA48" w14:textId="3FF81659" w:rsidR="00D67D2E" w:rsidRDefault="00D67D2E" w:rsidP="00443D6C">
      <w:pPr>
        <w:suppressLineNumbers/>
        <w:rPr>
          <w:rFonts w:ascii="Times New Roman" w:eastAsia="Times New Roman" w:hAnsi="Times New Roman" w:cs="Times New Roman"/>
          <w:sz w:val="20"/>
          <w:szCs w:val="20"/>
        </w:rPr>
      </w:pPr>
    </w:p>
    <w:p w14:paraId="2B7E216F" w14:textId="2D4A0662" w:rsidR="00D67D2E" w:rsidRDefault="00D67D2E" w:rsidP="00443D6C">
      <w:pPr>
        <w:suppressLineNumbers/>
        <w:rPr>
          <w:rFonts w:ascii="Times New Roman" w:eastAsia="Times New Roman" w:hAnsi="Times New Roman" w:cs="Times New Roman"/>
          <w:sz w:val="20"/>
          <w:szCs w:val="20"/>
        </w:rPr>
      </w:pPr>
    </w:p>
    <w:p w14:paraId="0BE39C52" w14:textId="41F7882B" w:rsidR="00D67D2E" w:rsidRDefault="00D67D2E" w:rsidP="00443D6C">
      <w:pPr>
        <w:suppressLineNumbers/>
        <w:rPr>
          <w:rFonts w:ascii="Times New Roman" w:eastAsia="Times New Roman" w:hAnsi="Times New Roman" w:cs="Times New Roman"/>
          <w:sz w:val="20"/>
          <w:szCs w:val="20"/>
        </w:rPr>
      </w:pPr>
    </w:p>
    <w:p w14:paraId="502FB3FC" w14:textId="110B3013" w:rsidR="00D67D2E" w:rsidRDefault="00D67D2E" w:rsidP="00443D6C">
      <w:pPr>
        <w:suppressLineNumbers/>
        <w:rPr>
          <w:rFonts w:ascii="Times New Roman" w:eastAsia="Times New Roman" w:hAnsi="Times New Roman" w:cs="Times New Roman"/>
          <w:sz w:val="20"/>
          <w:szCs w:val="20"/>
        </w:rPr>
      </w:pPr>
    </w:p>
    <w:p w14:paraId="753FFC86" w14:textId="1244FE0E" w:rsidR="00D67D2E" w:rsidRDefault="00D67D2E" w:rsidP="00443D6C">
      <w:pPr>
        <w:suppressLineNumbers/>
        <w:rPr>
          <w:rFonts w:ascii="Times New Roman" w:eastAsia="Times New Roman" w:hAnsi="Times New Roman" w:cs="Times New Roman"/>
          <w:sz w:val="20"/>
          <w:szCs w:val="20"/>
        </w:rPr>
      </w:pPr>
    </w:p>
    <w:p w14:paraId="7BD32909" w14:textId="128AC811" w:rsidR="00D67D2E" w:rsidRDefault="00D67D2E" w:rsidP="00443D6C">
      <w:pPr>
        <w:suppressLineNumbers/>
        <w:rPr>
          <w:rFonts w:ascii="Times New Roman" w:eastAsia="Times New Roman" w:hAnsi="Times New Roman" w:cs="Times New Roman"/>
          <w:sz w:val="20"/>
          <w:szCs w:val="20"/>
        </w:rPr>
      </w:pPr>
    </w:p>
    <w:p w14:paraId="712A0073" w14:textId="0D22E269" w:rsidR="00D67D2E" w:rsidRDefault="00D67D2E" w:rsidP="00443D6C">
      <w:pPr>
        <w:suppressLineNumbers/>
        <w:rPr>
          <w:rFonts w:ascii="Times New Roman" w:eastAsia="Times New Roman" w:hAnsi="Times New Roman" w:cs="Times New Roman"/>
          <w:sz w:val="20"/>
          <w:szCs w:val="20"/>
        </w:rPr>
      </w:pPr>
    </w:p>
    <w:p w14:paraId="0E54861A" w14:textId="52883034" w:rsidR="00D67D2E" w:rsidRDefault="00D67D2E" w:rsidP="00443D6C">
      <w:pPr>
        <w:suppressLineNumbers/>
        <w:rPr>
          <w:rFonts w:ascii="Times New Roman" w:eastAsia="Times New Roman" w:hAnsi="Times New Roman" w:cs="Times New Roman"/>
          <w:sz w:val="20"/>
          <w:szCs w:val="20"/>
        </w:rPr>
      </w:pPr>
    </w:p>
    <w:p w14:paraId="4DAE23CA" w14:textId="2EC3F994" w:rsidR="00D67D2E" w:rsidRDefault="00D67D2E" w:rsidP="00443D6C">
      <w:pPr>
        <w:suppressLineNumbers/>
        <w:rPr>
          <w:rFonts w:ascii="Times New Roman" w:eastAsia="Times New Roman" w:hAnsi="Times New Roman" w:cs="Times New Roman"/>
          <w:sz w:val="20"/>
          <w:szCs w:val="20"/>
        </w:rPr>
      </w:pPr>
    </w:p>
    <w:p w14:paraId="2F4A61A2" w14:textId="77777777" w:rsidR="00D67D2E" w:rsidRDefault="00D67D2E" w:rsidP="00443D6C">
      <w:pPr>
        <w:suppressLineNumbers/>
        <w:rPr>
          <w:rFonts w:ascii="Times New Roman" w:eastAsia="Times New Roman" w:hAnsi="Times New Roman" w:cs="Times New Roman"/>
          <w:sz w:val="20"/>
          <w:szCs w:val="20"/>
        </w:rPr>
      </w:pPr>
    </w:p>
    <w:p w14:paraId="3A6717E9" w14:textId="2F28C10A" w:rsidR="004725A4" w:rsidRDefault="004725A4" w:rsidP="00443D6C">
      <w:pPr>
        <w:suppressLineNumbers/>
        <w:rPr>
          <w:rFonts w:ascii="Times New Roman" w:eastAsia="Times New Roman" w:hAnsi="Times New Roman" w:cs="Times New Roman"/>
          <w:sz w:val="20"/>
          <w:szCs w:val="20"/>
        </w:rPr>
      </w:pPr>
    </w:p>
    <w:p w14:paraId="49827A11" w14:textId="54A3A8A4" w:rsidR="004725A4" w:rsidRDefault="004725A4" w:rsidP="00443D6C">
      <w:pPr>
        <w:suppressLineNumbers/>
        <w:rPr>
          <w:rFonts w:ascii="Times New Roman" w:eastAsia="Times New Roman" w:hAnsi="Times New Roman" w:cs="Times New Roman"/>
          <w:sz w:val="20"/>
          <w:szCs w:val="20"/>
        </w:rPr>
      </w:pPr>
    </w:p>
    <w:p w14:paraId="258974D2" w14:textId="71976E75" w:rsidR="004725A4" w:rsidRDefault="004725A4" w:rsidP="00443D6C">
      <w:pPr>
        <w:suppressLineNumbers/>
        <w:rPr>
          <w:rFonts w:ascii="Times New Roman" w:eastAsia="Times New Roman" w:hAnsi="Times New Roman" w:cs="Times New Roman"/>
          <w:sz w:val="20"/>
          <w:szCs w:val="20"/>
        </w:rPr>
      </w:pPr>
    </w:p>
    <w:p w14:paraId="59756CCC" w14:textId="74BF97CD" w:rsidR="004725A4" w:rsidRDefault="004725A4" w:rsidP="00443D6C">
      <w:pPr>
        <w:suppressLineNumbers/>
        <w:rPr>
          <w:rFonts w:ascii="Times New Roman" w:eastAsia="Times New Roman" w:hAnsi="Times New Roman" w:cs="Times New Roman"/>
          <w:sz w:val="20"/>
          <w:szCs w:val="20"/>
        </w:rPr>
      </w:pPr>
    </w:p>
    <w:p w14:paraId="06E28ED9" w14:textId="484768D5" w:rsidR="004725A4" w:rsidRDefault="004725A4" w:rsidP="00443D6C">
      <w:pPr>
        <w:suppressLineNumbers/>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able 5: </w:t>
      </w:r>
      <w:r>
        <w:rPr>
          <w:color w:val="606060"/>
          <w:sz w:val="21"/>
          <w:szCs w:val="21"/>
          <w:shd w:val="clear" w:color="auto" w:fill="FFFFFF"/>
        </w:rPr>
        <w:t>Characteristics of included studies investigating the relationship between COVID-19 and depression</w:t>
      </w:r>
    </w:p>
    <w:p w14:paraId="3C8ED93F" w14:textId="77777777" w:rsidR="004725A4" w:rsidRDefault="004725A4" w:rsidP="00443D6C">
      <w:pPr>
        <w:suppressLineNumbers/>
        <w:rPr>
          <w:rFonts w:ascii="Times New Roman" w:eastAsia="Times New Roman" w:hAnsi="Times New Roman" w:cs="Times New Roman"/>
          <w:sz w:val="20"/>
          <w:szCs w:val="20"/>
        </w:rPr>
      </w:pPr>
    </w:p>
    <w:tbl>
      <w:tblPr>
        <w:tblW w:w="10110" w:type="dxa"/>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0"/>
        <w:gridCol w:w="825"/>
        <w:gridCol w:w="1276"/>
        <w:gridCol w:w="1664"/>
        <w:gridCol w:w="1879"/>
        <w:gridCol w:w="1406"/>
        <w:gridCol w:w="2040"/>
      </w:tblGrid>
      <w:tr w:rsidR="004725A4" w:rsidRPr="00272B04" w14:paraId="315F3ABE" w14:textId="77777777" w:rsidTr="00272B04">
        <w:tc>
          <w:tcPr>
            <w:tcW w:w="1020" w:type="dxa"/>
            <w:shd w:val="clear" w:color="auto" w:fill="auto"/>
            <w:tcMar>
              <w:top w:w="100" w:type="dxa"/>
              <w:left w:w="100" w:type="dxa"/>
              <w:bottom w:w="100" w:type="dxa"/>
              <w:right w:w="100" w:type="dxa"/>
            </w:tcMar>
          </w:tcPr>
          <w:p w14:paraId="4F312B7D"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tudy ID</w:t>
            </w:r>
          </w:p>
        </w:tc>
        <w:tc>
          <w:tcPr>
            <w:tcW w:w="825" w:type="dxa"/>
            <w:shd w:val="clear" w:color="auto" w:fill="auto"/>
            <w:tcMar>
              <w:top w:w="100" w:type="dxa"/>
              <w:left w:w="100" w:type="dxa"/>
              <w:bottom w:w="100" w:type="dxa"/>
              <w:right w:w="100" w:type="dxa"/>
            </w:tcMar>
          </w:tcPr>
          <w:p w14:paraId="2C5E3FF1"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Country </w:t>
            </w:r>
          </w:p>
        </w:tc>
        <w:tc>
          <w:tcPr>
            <w:tcW w:w="1276" w:type="dxa"/>
            <w:shd w:val="clear" w:color="auto" w:fill="auto"/>
            <w:tcMar>
              <w:top w:w="100" w:type="dxa"/>
              <w:left w:w="100" w:type="dxa"/>
              <w:bottom w:w="100" w:type="dxa"/>
              <w:right w:w="100" w:type="dxa"/>
            </w:tcMar>
          </w:tcPr>
          <w:p w14:paraId="36C7B8BF"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Study Type </w:t>
            </w:r>
          </w:p>
        </w:tc>
        <w:tc>
          <w:tcPr>
            <w:tcW w:w="1664" w:type="dxa"/>
            <w:shd w:val="clear" w:color="auto" w:fill="auto"/>
            <w:tcMar>
              <w:top w:w="100" w:type="dxa"/>
              <w:left w:w="100" w:type="dxa"/>
              <w:bottom w:w="100" w:type="dxa"/>
              <w:right w:w="100" w:type="dxa"/>
            </w:tcMar>
          </w:tcPr>
          <w:p w14:paraId="27075A12"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ample size</w:t>
            </w:r>
          </w:p>
        </w:tc>
        <w:tc>
          <w:tcPr>
            <w:tcW w:w="1879" w:type="dxa"/>
            <w:shd w:val="clear" w:color="auto" w:fill="auto"/>
            <w:tcMar>
              <w:top w:w="100" w:type="dxa"/>
              <w:left w:w="100" w:type="dxa"/>
              <w:bottom w:w="100" w:type="dxa"/>
              <w:right w:w="100" w:type="dxa"/>
            </w:tcMar>
          </w:tcPr>
          <w:p w14:paraId="6017207B"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ample characteristics</w:t>
            </w:r>
          </w:p>
        </w:tc>
        <w:tc>
          <w:tcPr>
            <w:tcW w:w="1406" w:type="dxa"/>
            <w:shd w:val="clear" w:color="auto" w:fill="auto"/>
            <w:tcMar>
              <w:top w:w="100" w:type="dxa"/>
              <w:left w:w="100" w:type="dxa"/>
              <w:bottom w:w="100" w:type="dxa"/>
              <w:right w:w="100" w:type="dxa"/>
            </w:tcMar>
          </w:tcPr>
          <w:p w14:paraId="7245F482"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Assessment Tool </w:t>
            </w:r>
          </w:p>
        </w:tc>
        <w:tc>
          <w:tcPr>
            <w:tcW w:w="2040" w:type="dxa"/>
            <w:shd w:val="clear" w:color="auto" w:fill="auto"/>
            <w:tcMar>
              <w:top w:w="100" w:type="dxa"/>
              <w:left w:w="100" w:type="dxa"/>
              <w:bottom w:w="100" w:type="dxa"/>
              <w:right w:w="100" w:type="dxa"/>
            </w:tcMar>
          </w:tcPr>
          <w:p w14:paraId="00C219AA"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Outcome</w:t>
            </w:r>
          </w:p>
        </w:tc>
      </w:tr>
      <w:tr w:rsidR="004725A4" w:rsidRPr="00272B04" w14:paraId="6040C166" w14:textId="77777777" w:rsidTr="00272B04">
        <w:tc>
          <w:tcPr>
            <w:tcW w:w="1020" w:type="dxa"/>
            <w:shd w:val="clear" w:color="auto" w:fill="auto"/>
            <w:tcMar>
              <w:top w:w="100" w:type="dxa"/>
              <w:left w:w="100" w:type="dxa"/>
              <w:bottom w:w="100" w:type="dxa"/>
              <w:right w:w="100" w:type="dxa"/>
            </w:tcMar>
          </w:tcPr>
          <w:p w14:paraId="2D5D5667" w14:textId="6D2C9FBF"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Chen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0053151D" w:rsidRPr="00272B04">
              <w:rPr>
                <w:rFonts w:ascii="Times New Roman" w:eastAsia="Times New Roman" w:hAnsi="Times New Roman" w:cs="Times New Roman"/>
                <w:sz w:val="18"/>
                <w:szCs w:val="18"/>
                <w:vertAlign w:val="superscript"/>
              </w:rPr>
              <w:fldChar w:fldCharType="begin" w:fldLock="1"/>
            </w:r>
            <w:r w:rsidR="00186D65" w:rsidRPr="00272B04">
              <w:rPr>
                <w:rFonts w:ascii="Times New Roman" w:eastAsia="Times New Roman" w:hAnsi="Times New Roman" w:cs="Times New Roman"/>
                <w:sz w:val="18"/>
                <w:szCs w:val="18"/>
                <w:vertAlign w:val="superscript"/>
              </w:rPr>
              <w:instrText>ADDIN CSL_CITATION {"citationItems":[{"id":"ITEM-1","itemData":{"DOI":"10.1016/J.JAAC.2020.06.007","ISSN":"1527-5418","PMID":"32615153","abstract":"The novel coronavirus disease 2019 (COVID-19) infection has rapidly grown worldwide,1 and many governments have implemented policies to control the infection rate. For example, school suspension, self-quarantine, requirement of citizens to stay at home,2 travel and border controls, and discouragement of outdoor activities3 have been used. Although these actions emphasizing the importance of “spatial distancing” are based on the perspective of public health, they may result in health problems other than COVID-19 infection, such as psychological distress and fear.4 Therefore, the present authors examined the potential predictors for psychological distress among schoolchildren during COVID-19 school suspension.","author":[{"dropping-particle":"","family":"IH","given":"Chen","non-dropping-particle":"","parse-names":false,"suffix":""},{"dropping-particle":"","family":"CY","given":"Chen","non-dropping-particle":"","parse-names":false,"suffix":""},{"dropping-particle":"","family":"AH","given":"Pakpour","non-dropping-particle":"","parse-names":false,"suffix":""},{"dropping-particle":"","family":"MD","given":"Griffiths","non-dropping-particle":"","parse-names":false,"suffix":""},{"dropping-particle":"","family":"CY","given":"Lin","non-dropping-particle":"","parse-names":false,"suffix":""}],"container-title":"Journal of the American Academy of Child and Adolescent Psychiatry","id":"ITEM-1","issue":"10","issued":{"date-parts":[["2020","10","1"]]},"page":"1099-1102.e1","publisher":"J Am Acad Child Adolesc Psychiatry","title":"Internet-Related Behaviors and Psychological Distress Among Schoolchildren During COVID-19 School Suspension","type":"article-journal","volume":"59"},"uris":["http://www.mendeley.com/documents/?uuid=08bcfaf9-dfd8-3fb8-9578-2c5f1627f002"]}],"mendeley":{"formattedCitation":"(85)","plainTextFormattedCitation":"(85)","previouslyFormattedCitation":"(85)"},"properties":{"noteIndex":0},"schema":"https://github.com/citation-style-language/schema/raw/master/csl-citation.json"}</w:instrText>
            </w:r>
            <w:r w:rsidR="0053151D" w:rsidRPr="00272B04">
              <w:rPr>
                <w:rFonts w:ascii="Times New Roman" w:eastAsia="Times New Roman" w:hAnsi="Times New Roman" w:cs="Times New Roman"/>
                <w:sz w:val="18"/>
                <w:szCs w:val="18"/>
                <w:vertAlign w:val="superscript"/>
              </w:rPr>
              <w:fldChar w:fldCharType="separate"/>
            </w:r>
            <w:r w:rsidR="000B6734" w:rsidRPr="00272B04">
              <w:rPr>
                <w:rFonts w:ascii="Times New Roman" w:eastAsia="Times New Roman" w:hAnsi="Times New Roman" w:cs="Times New Roman"/>
                <w:noProof/>
                <w:sz w:val="18"/>
                <w:szCs w:val="18"/>
              </w:rPr>
              <w:t>(85)</w:t>
            </w:r>
            <w:r w:rsidR="0053151D"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70C8886A"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Hong Kong</w:t>
            </w:r>
          </w:p>
        </w:tc>
        <w:tc>
          <w:tcPr>
            <w:tcW w:w="1276" w:type="dxa"/>
            <w:shd w:val="clear" w:color="auto" w:fill="auto"/>
            <w:tcMar>
              <w:top w:w="100" w:type="dxa"/>
              <w:left w:w="100" w:type="dxa"/>
              <w:bottom w:w="100" w:type="dxa"/>
              <w:right w:w="100" w:type="dxa"/>
            </w:tcMar>
          </w:tcPr>
          <w:p w14:paraId="58264EA5"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Longitudinal </w:t>
            </w:r>
          </w:p>
        </w:tc>
        <w:tc>
          <w:tcPr>
            <w:tcW w:w="1664" w:type="dxa"/>
            <w:shd w:val="clear" w:color="auto" w:fill="auto"/>
            <w:tcMar>
              <w:top w:w="100" w:type="dxa"/>
              <w:left w:w="100" w:type="dxa"/>
              <w:bottom w:w="100" w:type="dxa"/>
              <w:right w:w="100" w:type="dxa"/>
            </w:tcMar>
          </w:tcPr>
          <w:p w14:paraId="50A3E309"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543 (completed both baseline and follow up)</w:t>
            </w:r>
          </w:p>
        </w:tc>
        <w:tc>
          <w:tcPr>
            <w:tcW w:w="1879" w:type="dxa"/>
            <w:shd w:val="clear" w:color="auto" w:fill="auto"/>
            <w:tcMar>
              <w:top w:w="100" w:type="dxa"/>
              <w:left w:w="100" w:type="dxa"/>
              <w:bottom w:w="100" w:type="dxa"/>
              <w:right w:w="100" w:type="dxa"/>
            </w:tcMar>
          </w:tcPr>
          <w:p w14:paraId="3A49BAF8"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xml:space="preserve"> 10.88 ± 0.72</w:t>
            </w:r>
          </w:p>
          <w:p w14:paraId="399688BF" w14:textId="77777777" w:rsidR="004725A4" w:rsidRPr="00272B04" w:rsidRDefault="004725A4" w:rsidP="00EC6594">
            <w:pPr>
              <w:spacing w:line="240" w:lineRule="auto"/>
              <w:rPr>
                <w:rFonts w:ascii="Times New Roman" w:eastAsia="Times New Roman" w:hAnsi="Times New Roman" w:cs="Times New Roman"/>
                <w:sz w:val="18"/>
                <w:szCs w:val="18"/>
              </w:rPr>
            </w:pPr>
          </w:p>
          <w:p w14:paraId="5F08DA41"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Sex (F): </w:t>
            </w:r>
            <w:r w:rsidRPr="00272B04">
              <w:rPr>
                <w:rFonts w:ascii="Times New Roman" w:eastAsia="Times New Roman" w:hAnsi="Times New Roman" w:cs="Times New Roman"/>
                <w:sz w:val="18"/>
                <w:szCs w:val="18"/>
              </w:rPr>
              <w:t>273 (51%)</w:t>
            </w:r>
          </w:p>
          <w:p w14:paraId="71A9EBC4" w14:textId="77777777" w:rsidR="004725A4" w:rsidRPr="00272B04" w:rsidRDefault="004725A4" w:rsidP="00EC6594">
            <w:pPr>
              <w:spacing w:line="240" w:lineRule="auto"/>
              <w:rPr>
                <w:rFonts w:ascii="Times New Roman" w:eastAsia="Times New Roman" w:hAnsi="Times New Roman" w:cs="Times New Roman"/>
                <w:sz w:val="18"/>
                <w:szCs w:val="18"/>
              </w:rPr>
            </w:pPr>
          </w:p>
          <w:p w14:paraId="1EC6BD95"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xml:space="preserve"> School children</w:t>
            </w:r>
          </w:p>
        </w:tc>
        <w:tc>
          <w:tcPr>
            <w:tcW w:w="1406" w:type="dxa"/>
            <w:shd w:val="clear" w:color="auto" w:fill="auto"/>
            <w:tcMar>
              <w:top w:w="100" w:type="dxa"/>
              <w:left w:w="100" w:type="dxa"/>
              <w:bottom w:w="100" w:type="dxa"/>
              <w:right w:w="100" w:type="dxa"/>
            </w:tcMar>
          </w:tcPr>
          <w:p w14:paraId="4963CEE0"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DASS-21</w:t>
            </w:r>
          </w:p>
        </w:tc>
        <w:tc>
          <w:tcPr>
            <w:tcW w:w="2040" w:type="dxa"/>
            <w:shd w:val="clear" w:color="auto" w:fill="auto"/>
            <w:tcMar>
              <w:top w:w="100" w:type="dxa"/>
              <w:left w:w="100" w:type="dxa"/>
              <w:bottom w:w="100" w:type="dxa"/>
              <w:right w:w="100" w:type="dxa"/>
            </w:tcMar>
          </w:tcPr>
          <w:p w14:paraId="150447BC" w14:textId="77777777" w:rsidR="004725A4" w:rsidRPr="00272B04" w:rsidRDefault="004725A4" w:rsidP="00EC6594">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sz w:val="18"/>
                <w:szCs w:val="18"/>
              </w:rPr>
              <w:t>Significant increase in DASS-21 during COVID (</w:t>
            </w:r>
            <w:r w:rsidRPr="00272B04">
              <w:rPr>
                <w:rFonts w:ascii="Times New Roman" w:eastAsia="Times New Roman" w:hAnsi="Times New Roman" w:cs="Times New Roman"/>
                <w:i/>
                <w:sz w:val="18"/>
                <w:szCs w:val="18"/>
              </w:rPr>
              <w:t>p&lt;0.001)</w:t>
            </w:r>
          </w:p>
        </w:tc>
      </w:tr>
      <w:tr w:rsidR="004725A4" w:rsidRPr="00272B04" w14:paraId="23C76E36" w14:textId="77777777" w:rsidTr="00272B04">
        <w:tc>
          <w:tcPr>
            <w:tcW w:w="1020" w:type="dxa"/>
            <w:shd w:val="clear" w:color="auto" w:fill="auto"/>
            <w:tcMar>
              <w:top w:w="100" w:type="dxa"/>
              <w:left w:w="100" w:type="dxa"/>
              <w:bottom w:w="100" w:type="dxa"/>
              <w:right w:w="100" w:type="dxa"/>
            </w:tcMar>
          </w:tcPr>
          <w:p w14:paraId="2F48588C" w14:textId="7048382F" w:rsidR="004725A4" w:rsidRPr="00272B04" w:rsidRDefault="004725A4" w:rsidP="00EC6594">
            <w:pPr>
              <w:spacing w:line="240" w:lineRule="auto"/>
              <w:rPr>
                <w:rFonts w:ascii="Times New Roman" w:eastAsia="Times New Roman" w:hAnsi="Times New Roman" w:cs="Times New Roman"/>
                <w:sz w:val="18"/>
                <w:szCs w:val="18"/>
              </w:rPr>
            </w:pPr>
            <w:proofErr w:type="spellStart"/>
            <w:r w:rsidRPr="00272B04">
              <w:rPr>
                <w:rFonts w:ascii="Times New Roman" w:eastAsia="Times New Roman" w:hAnsi="Times New Roman" w:cs="Times New Roman"/>
                <w:sz w:val="18"/>
                <w:szCs w:val="18"/>
              </w:rPr>
              <w:t>Ettman</w:t>
            </w:r>
            <w:proofErr w:type="spellEnd"/>
            <w:r w:rsidRPr="00272B04">
              <w:rPr>
                <w:rFonts w:ascii="Times New Roman" w:eastAsia="Times New Roman" w:hAnsi="Times New Roman" w:cs="Times New Roman"/>
                <w:sz w:val="18"/>
                <w:szCs w:val="18"/>
              </w:rPr>
              <w:t xml:space="preserve"> CK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0053151D"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001/JAMANETWORKOPEN.2020.19686","abstract":"&lt;h3&gt;Importance&lt;/h3&gt;&lt;p&gt;The coronavirus disease 2019 (COVID-19) pandemic and the policies to contain it have been a near ubiquitous exposure in the US with unknown effects on depression symptoms.&lt;/p&gt;&lt;h3&gt;Objective&lt;/h3&gt;&lt;p&gt;To estimate the prevalence of and risk factors associated with depression symptoms among US adults during vs before the COVID-19 pandemic.&lt;/p&gt;&lt;h3&gt;Design, Setting, and Participants&lt;/h3&gt;&lt;p&gt;This nationally representative survey study used 2 population-based surveys of US adults aged 18 or older. During COVID-19, estimates were derived from the COVID-19 and Life Stressors Impact on Mental Health and Well-being study, conducted from March 31, 2020, to April 13, 2020. Before COVID-19 estimates were derived from the National Health and Nutrition Examination Survey, conducted from 2017 to 2018. Data were analyzed from April 15 to 20, 2020.&lt;/p&gt;&lt;h3&gt;Exposures&lt;/h3&gt;&lt;p&gt;The COVID-19 pandemic and outcomes associated with the measures to mitigate it.&lt;/p&gt;&lt;h3&gt;Main Outcomes and Measures&lt;/h3&gt;&lt;p&gt;Depression symptoms, defined using the Patient Health Questionnaire-9 cutoff of 10 or higher. Categories of depression symptoms were defined as none (score, 0-4), mild (score, 5-9), moderate (score, 10-14), moderately severe (score, 15-19), and severe (score, ≥20).&lt;/p&gt;&lt;h3&gt;Results&lt;/h3&gt;&lt;p&gt;A total of 1470 participants completed the COVID-19 and Life Stressors Impact on Mental Health and Well-being survey (completion rate, 64.3%), and after removing those with missing data, the final during–COVID-19 sample included 1441 participants (619 participants [43.0%] aged 18-39 years; 723 [50.2%] men; 933 [64.7%] non-Hispanic White). The pre–COVID-19 sample included 5065 participants (1704 participants [37.8%] aged 18-39 years; 2588 [51.4%] women; 1790 [62.9%] non-Hispanic White). Depression symptom prevalence was higher in every category during COVID-19 compared with before (mild: 24.6% [95% CI, 21.8%-27.7%] vs 16.2% [95% CI, 15.1%-17.4%]; moderate: 14.8% [95% CI, 12.6%-17.4%] vs 5.7% [95% CI, 4.8%-6.9%]; moderately severe: 7.9% [95% CI, 6.3%-9.8%] vs 2.1% [95% CI, 1.6%-2.8%]; severe: 5.1% [95% CI, 3.8%-6.9%] vs 0.7% [95% CI, 0.5%-0.9%]). Higher risk of depression symptoms during COVID-19 was associated with having lower income (odds ratio, 2.37 [95% CI, 1.26-4.43]), having less than $5000 in savings (odds ratio, 1.52 [95% CI, 1.02-2.26]), and exposure to more stressors (odds ratio, 3.05 [95% CI, 1.95-4.77]).&lt;/p&gt;&lt;h3&gt;Conclusions and Relevance&lt;/h3&gt;&lt;p&gt;These findings suggest that preva…","author":[{"dropping-particle":"","family":"Ettman","given":"Catherine K.","non-dropping-particle":"","parse-names":false,"suffix":""},{"dropping-particle":"","family":"Abdalla","given":"Salma M.","non-dropping-particle":"","parse-names":false,"suffix":""},{"dropping-particle":"","family":"Cohen","given":"Gregory H.","non-dropping-particle":"","parse-names":false,"suffix":""},{"dropping-particle":"","family":"Sampson","given":"Laura","non-dropping-particle":"","parse-names":false,"suffix":""},{"dropping-particle":"","family":"Vivier","given":"Patrick M.","non-dropping-particle":"","parse-names":false,"suffix":""},{"dropping-particle":"","family":"Galea","given":"Sandro","non-dropping-particle":"","parse-names":false,"suffix":""}],"container-title":"JAMA Network Open","id":"ITEM-1","issue":"9","issued":{"date-parts":[["2020","9","1"]]},"page":"e2019686-e2019686","publisher":"American Medical Association","title":"Prevalence of Depression Symptoms in US Adults Before and During the COVID-19 Pandemic","type":"article-journal","volume":"3"},"uris":["http://www.mendeley.com/documents/?uuid=148fda45-f53e-3d61-a0ed-517be868d89c"]}],"mendeley":{"formattedCitation":"(93)","plainTextFormattedCitation":"(93)","previouslyFormattedCitation":"(93)"},"properties":{"noteIndex":0},"schema":"https://github.com/citation-style-language/schema/raw/master/csl-citation.json"}</w:instrText>
            </w:r>
            <w:r w:rsidR="0053151D"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3)</w:t>
            </w:r>
            <w:r w:rsidR="0053151D"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0579BB52"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USA</w:t>
            </w:r>
          </w:p>
        </w:tc>
        <w:tc>
          <w:tcPr>
            <w:tcW w:w="1276" w:type="dxa"/>
            <w:shd w:val="clear" w:color="auto" w:fill="auto"/>
            <w:tcMar>
              <w:top w:w="100" w:type="dxa"/>
              <w:left w:w="100" w:type="dxa"/>
              <w:bottom w:w="100" w:type="dxa"/>
              <w:right w:w="100" w:type="dxa"/>
            </w:tcMar>
          </w:tcPr>
          <w:p w14:paraId="2A13DEB4"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ross-sectional w/ Comparison to NHANES (National Health and Nutrition Examination survey) data 2017-18</w:t>
            </w:r>
          </w:p>
        </w:tc>
        <w:tc>
          <w:tcPr>
            <w:tcW w:w="1664" w:type="dxa"/>
            <w:shd w:val="clear" w:color="auto" w:fill="auto"/>
            <w:tcMar>
              <w:top w:w="100" w:type="dxa"/>
              <w:left w:w="100" w:type="dxa"/>
              <w:bottom w:w="100" w:type="dxa"/>
              <w:right w:w="100" w:type="dxa"/>
            </w:tcMar>
          </w:tcPr>
          <w:p w14:paraId="575375C8"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1441 during pandemic, 5065 pre-pandemic </w:t>
            </w:r>
          </w:p>
        </w:tc>
        <w:tc>
          <w:tcPr>
            <w:tcW w:w="1879" w:type="dxa"/>
            <w:shd w:val="clear" w:color="auto" w:fill="auto"/>
            <w:tcMar>
              <w:top w:w="100" w:type="dxa"/>
              <w:left w:w="100" w:type="dxa"/>
              <w:bottom w:w="100" w:type="dxa"/>
              <w:right w:w="100" w:type="dxa"/>
            </w:tcMar>
          </w:tcPr>
          <w:p w14:paraId="37DA640E"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Age: </w:t>
            </w:r>
            <w:r w:rsidRPr="00272B04">
              <w:rPr>
                <w:rFonts w:ascii="Times New Roman" w:eastAsia="Times New Roman" w:hAnsi="Times New Roman" w:cs="Times New Roman"/>
                <w:sz w:val="18"/>
                <w:szCs w:val="18"/>
              </w:rPr>
              <w:t>18+</w:t>
            </w:r>
          </w:p>
          <w:p w14:paraId="503D443A" w14:textId="77777777" w:rsidR="004725A4" w:rsidRPr="00272B04" w:rsidRDefault="004725A4" w:rsidP="00EC6594">
            <w:pPr>
              <w:spacing w:line="240" w:lineRule="auto"/>
              <w:rPr>
                <w:rFonts w:ascii="Times New Roman" w:eastAsia="Times New Roman" w:hAnsi="Times New Roman" w:cs="Times New Roman"/>
                <w:b/>
                <w:sz w:val="18"/>
                <w:szCs w:val="18"/>
              </w:rPr>
            </w:pPr>
          </w:p>
          <w:p w14:paraId="596F486D" w14:textId="77777777" w:rsidR="004725A4" w:rsidRPr="00272B04" w:rsidRDefault="004725A4" w:rsidP="00EC6594">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 xml:space="preserve">Sex (F): </w:t>
            </w:r>
          </w:p>
          <w:p w14:paraId="1D3A51E5"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 xml:space="preserve">Baseline: </w:t>
            </w:r>
            <w:r w:rsidRPr="00272B04">
              <w:rPr>
                <w:rFonts w:ascii="Times New Roman" w:eastAsia="Times New Roman" w:hAnsi="Times New Roman" w:cs="Times New Roman"/>
                <w:sz w:val="18"/>
                <w:szCs w:val="18"/>
              </w:rPr>
              <w:t>2588(51.4%)</w:t>
            </w:r>
          </w:p>
          <w:p w14:paraId="61647EEE"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Post-pandemic:</w:t>
            </w:r>
            <w:r w:rsidRPr="00272B04">
              <w:rPr>
                <w:rFonts w:ascii="Times New Roman" w:eastAsia="Times New Roman" w:hAnsi="Times New Roman" w:cs="Times New Roman"/>
                <w:sz w:val="18"/>
                <w:szCs w:val="18"/>
              </w:rPr>
              <w:t>718(51.9%)</w:t>
            </w:r>
          </w:p>
          <w:p w14:paraId="676647E6" w14:textId="77777777" w:rsidR="004725A4" w:rsidRPr="00272B04" w:rsidRDefault="004725A4" w:rsidP="00EC6594">
            <w:pPr>
              <w:spacing w:line="240" w:lineRule="auto"/>
              <w:rPr>
                <w:rFonts w:ascii="Times New Roman" w:eastAsia="Times New Roman" w:hAnsi="Times New Roman" w:cs="Times New Roman"/>
                <w:sz w:val="18"/>
                <w:szCs w:val="18"/>
              </w:rPr>
            </w:pPr>
          </w:p>
          <w:p w14:paraId="59E141C8"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Occupation/characteristic: </w:t>
            </w:r>
            <w:r w:rsidRPr="00272B04">
              <w:rPr>
                <w:rFonts w:ascii="Times New Roman" w:eastAsia="Times New Roman" w:hAnsi="Times New Roman" w:cs="Times New Roman"/>
                <w:sz w:val="18"/>
                <w:szCs w:val="18"/>
              </w:rPr>
              <w:t xml:space="preserve">General population </w:t>
            </w:r>
          </w:p>
        </w:tc>
        <w:tc>
          <w:tcPr>
            <w:tcW w:w="1406" w:type="dxa"/>
            <w:shd w:val="clear" w:color="auto" w:fill="auto"/>
            <w:tcMar>
              <w:top w:w="100" w:type="dxa"/>
              <w:left w:w="100" w:type="dxa"/>
              <w:bottom w:w="100" w:type="dxa"/>
              <w:right w:w="100" w:type="dxa"/>
            </w:tcMar>
          </w:tcPr>
          <w:p w14:paraId="31A57FD5"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9</w:t>
            </w:r>
          </w:p>
        </w:tc>
        <w:tc>
          <w:tcPr>
            <w:tcW w:w="2040" w:type="dxa"/>
            <w:shd w:val="clear" w:color="auto" w:fill="auto"/>
            <w:tcMar>
              <w:top w:w="100" w:type="dxa"/>
              <w:left w:w="100" w:type="dxa"/>
              <w:bottom w:w="100" w:type="dxa"/>
              <w:right w:w="100" w:type="dxa"/>
            </w:tcMar>
          </w:tcPr>
          <w:p w14:paraId="3525D09E" w14:textId="77777777" w:rsidR="004725A4" w:rsidRPr="00272B04" w:rsidRDefault="004725A4" w:rsidP="00EC6594">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sz w:val="18"/>
                <w:szCs w:val="18"/>
              </w:rPr>
              <w:t>More than 3 fold increase in depression symptoms during COVID</w:t>
            </w:r>
          </w:p>
          <w:p w14:paraId="06C106C2" w14:textId="77777777" w:rsidR="004725A4" w:rsidRPr="00272B04" w:rsidRDefault="004725A4" w:rsidP="00EC6594">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
                <w:sz w:val="18"/>
                <w:szCs w:val="18"/>
              </w:rPr>
              <w:t>P-value NR</w:t>
            </w:r>
          </w:p>
          <w:p w14:paraId="362CED49" w14:textId="77777777" w:rsidR="004725A4" w:rsidRPr="00272B04" w:rsidRDefault="004725A4" w:rsidP="00EC6594">
            <w:pPr>
              <w:spacing w:line="240" w:lineRule="auto"/>
              <w:rPr>
                <w:rFonts w:ascii="Times New Roman" w:eastAsia="Times New Roman" w:hAnsi="Times New Roman" w:cs="Times New Roman"/>
                <w:sz w:val="18"/>
                <w:szCs w:val="18"/>
              </w:rPr>
            </w:pPr>
          </w:p>
          <w:p w14:paraId="7497D4D2" w14:textId="77777777" w:rsidR="004725A4" w:rsidRPr="00272B04" w:rsidRDefault="004725A4" w:rsidP="00EC6594">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Prevalence of depressive symptoms baseline vs during pandemic:</w:t>
            </w:r>
          </w:p>
          <w:p w14:paraId="7FCC6B2E"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Mild depressive symptoms:</w:t>
            </w:r>
            <w:r w:rsidRPr="00272B04">
              <w:rPr>
                <w:rFonts w:ascii="Times New Roman" w:eastAsia="Times New Roman" w:hAnsi="Times New Roman" w:cs="Times New Roman"/>
                <w:sz w:val="18"/>
                <w:szCs w:val="18"/>
              </w:rPr>
              <w:t xml:space="preserve"> 1.5 fold higher</w:t>
            </w:r>
          </w:p>
          <w:p w14:paraId="6038BD51"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Moderate depressive symptoms:</w:t>
            </w:r>
            <w:r w:rsidRPr="00272B04">
              <w:rPr>
                <w:rFonts w:ascii="Times New Roman" w:eastAsia="Times New Roman" w:hAnsi="Times New Roman" w:cs="Times New Roman"/>
                <w:sz w:val="18"/>
                <w:szCs w:val="18"/>
              </w:rPr>
              <w:t xml:space="preserve"> 2.6 fold higher</w:t>
            </w:r>
          </w:p>
          <w:p w14:paraId="7BC3C522"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Moderately severe depressive symptoms:</w:t>
            </w:r>
            <w:r w:rsidRPr="00272B04">
              <w:rPr>
                <w:rFonts w:ascii="Times New Roman" w:eastAsia="Times New Roman" w:hAnsi="Times New Roman" w:cs="Times New Roman"/>
                <w:sz w:val="18"/>
                <w:szCs w:val="18"/>
              </w:rPr>
              <w:t xml:space="preserve"> 3.7 fold higher</w:t>
            </w:r>
          </w:p>
          <w:p w14:paraId="206E9B18"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Severe depressive symptoms:</w:t>
            </w:r>
            <w:r w:rsidRPr="00272B04">
              <w:rPr>
                <w:rFonts w:ascii="Times New Roman" w:eastAsia="Times New Roman" w:hAnsi="Times New Roman" w:cs="Times New Roman"/>
                <w:sz w:val="18"/>
                <w:szCs w:val="18"/>
              </w:rPr>
              <w:t xml:space="preserve"> 7.5 fold higher </w:t>
            </w:r>
          </w:p>
          <w:p w14:paraId="4E40B75E"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i/>
                <w:sz w:val="18"/>
                <w:szCs w:val="18"/>
              </w:rPr>
              <w:t>P-value NR</w:t>
            </w:r>
          </w:p>
        </w:tc>
      </w:tr>
      <w:tr w:rsidR="004725A4" w:rsidRPr="00272B04" w14:paraId="44BDEA48" w14:textId="77777777" w:rsidTr="00272B04">
        <w:tc>
          <w:tcPr>
            <w:tcW w:w="1020" w:type="dxa"/>
            <w:shd w:val="clear" w:color="auto" w:fill="auto"/>
            <w:tcMar>
              <w:top w:w="100" w:type="dxa"/>
              <w:left w:w="100" w:type="dxa"/>
              <w:bottom w:w="100" w:type="dxa"/>
              <w:right w:w="100" w:type="dxa"/>
            </w:tcMar>
          </w:tcPr>
          <w:p w14:paraId="34DBD806" w14:textId="2C8C1270" w:rsidR="004725A4" w:rsidRPr="00272B04" w:rsidRDefault="004725A4" w:rsidP="00EC6594">
            <w:pPr>
              <w:spacing w:line="240" w:lineRule="auto"/>
              <w:rPr>
                <w:rFonts w:ascii="Times New Roman" w:eastAsia="Times New Roman" w:hAnsi="Times New Roman" w:cs="Times New Roman"/>
                <w:sz w:val="18"/>
                <w:szCs w:val="18"/>
              </w:rPr>
            </w:pPr>
            <w:proofErr w:type="spellStart"/>
            <w:r w:rsidRPr="00272B04">
              <w:rPr>
                <w:rFonts w:ascii="Times New Roman" w:eastAsia="Times New Roman" w:hAnsi="Times New Roman" w:cs="Times New Roman"/>
                <w:sz w:val="18"/>
                <w:szCs w:val="18"/>
              </w:rPr>
              <w:t>Kannampallil</w:t>
            </w:r>
            <w:proofErr w:type="spellEnd"/>
            <w:r w:rsidRPr="00272B04">
              <w:rPr>
                <w:rFonts w:ascii="Times New Roman" w:eastAsia="Times New Roman" w:hAnsi="Times New Roman" w:cs="Times New Roman"/>
                <w:sz w:val="18"/>
                <w:szCs w:val="18"/>
              </w:rPr>
              <w:t xml:space="preserve">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0053151D"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371/JOURNAL.PONE.0237301","ISSN":"1932-6203","abstract":"The coronavirus disease 2019 (COVID-19) pandemic has put considerable physical and emotional strain on frontline healthcare workers. Among frontline healthcare workers, physician trainees represent a unique group—functioning simultaneously as both learners and caregivers and experiencing considerable challenges during the pandemic. However, we have a limited understanding regarding the emotional effects and vulnerability experienced by trainees during the pandemic. We investigated the effects of trainee exposure to patients being tested for COVID-19 on their depression, anxiety, stress, burnout and professional fulfillment. All physician trainees at an academic medical center (n = 1375) were invited to participate in an online survey. We compared the measures of depression, anxiety, stress, burnout and professional fulfillment among trainees who were exposed to patients being tested for COVID-19 and those that were not, using univariable and multivariable models. We also evaluated perceived life stressors such as childcare, home schooling, personal finances and work-family balance among both groups. 393 trainees completed the survey (29% response rate). Compared to the non-exposed group, the exposed group had a higher prevalence of stress (29.4% vs. 18.9%), and burnout (46.3% vs. 33.7%). The exposed group also experienced moderate to extremely high perceived stress regarding childcare and had a lower work-family balance. Multivariable models indicated that trainees who were exposed to COVID-19 patients reported significantly higher stress (10.96 [95% CI, 9.65 to 12.46] vs 8.44 [95% CI, 7.3 to 9.76]; P = 0.043) and were more likely to be burned out (1.31 [95% CI, 1.21 to1.41] vs 1.07 [95% CI, 0.96 to 1.19]; P = 0.002]. We also found that female trainees were more likely to be stressed (P = 0.043); while unmarried trainees were more likely to be depressed (P = 0.009), and marginally more likely to have anxiety (P = 0.051). To address these challenges, wellness programs should focus on sustaining current programs, develop new and targeted mental health resources that are widely accessible and devise strategies for creating awareness regarding these resources.","author":[{"dropping-particle":"","family":"Kannampallil","given":"Thomas G.","non-dropping-particle":"","parse-names":false,"suffix":""},{"dropping-particle":"","family":"Goss","given":"Charles W.","non-dropping-particle":"","parse-names":false,"suffix":""},{"dropping-particle":"","family":"Evanoff","given":"Bradley A.","non-dropping-particle":"","parse-names":false,"suffix":""},{"dropping-particle":"","family":"Strickland","given":"Jaime R.","non-dropping-particle":"","parse-names":false,"suffix":""},{"dropping-particle":"","family":"McAlister","given":"Rebecca P.","non-dropping-particle":"","parse-names":false,"suffix":""},{"dropping-particle":"","family":"Duncan","given":"Jennifer","non-dropping-particle":"","parse-names":false,"suffix":""}],"container-title":"PLOS ONE","id":"ITEM-1","issue":"8","issued":{"date-parts":[["2020","8","1"]]},"page":"e0237301","publisher":"Public Library of Science","title":"Exposure to COVID-19 patients increases physician trainee stress and burnout","type":"article-journal","volume":"15"},"uris":["http://www.mendeley.com/documents/?uuid=ce100ef0-244f-3f69-bc76-7816574db335"]}],"mendeley":{"formattedCitation":"(94)","plainTextFormattedCitation":"(94)","previouslyFormattedCitation":"(94)"},"properties":{"noteIndex":0},"schema":"https://github.com/citation-style-language/schema/raw/master/csl-citation.json"}</w:instrText>
            </w:r>
            <w:r w:rsidR="0053151D"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4)</w:t>
            </w:r>
            <w:r w:rsidR="0053151D"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70FB1FD0"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USA</w:t>
            </w:r>
          </w:p>
        </w:tc>
        <w:tc>
          <w:tcPr>
            <w:tcW w:w="1276" w:type="dxa"/>
            <w:shd w:val="clear" w:color="auto" w:fill="auto"/>
            <w:tcMar>
              <w:top w:w="100" w:type="dxa"/>
              <w:left w:w="100" w:type="dxa"/>
              <w:bottom w:w="100" w:type="dxa"/>
              <w:right w:w="100" w:type="dxa"/>
            </w:tcMar>
          </w:tcPr>
          <w:p w14:paraId="6D007342"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ross sectional</w:t>
            </w:r>
          </w:p>
        </w:tc>
        <w:tc>
          <w:tcPr>
            <w:tcW w:w="1664" w:type="dxa"/>
            <w:shd w:val="clear" w:color="auto" w:fill="auto"/>
            <w:tcMar>
              <w:top w:w="100" w:type="dxa"/>
              <w:left w:w="100" w:type="dxa"/>
              <w:bottom w:w="100" w:type="dxa"/>
              <w:right w:w="100" w:type="dxa"/>
            </w:tcMar>
          </w:tcPr>
          <w:p w14:paraId="45529F31"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393 </w:t>
            </w:r>
          </w:p>
        </w:tc>
        <w:tc>
          <w:tcPr>
            <w:tcW w:w="1879" w:type="dxa"/>
            <w:shd w:val="clear" w:color="auto" w:fill="auto"/>
            <w:tcMar>
              <w:top w:w="100" w:type="dxa"/>
              <w:left w:w="100" w:type="dxa"/>
              <w:bottom w:w="100" w:type="dxa"/>
              <w:right w:w="100" w:type="dxa"/>
            </w:tcMar>
          </w:tcPr>
          <w:p w14:paraId="0DB1EA27"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Not included</w:t>
            </w:r>
          </w:p>
          <w:p w14:paraId="7D709B5A" w14:textId="77777777" w:rsidR="004725A4" w:rsidRPr="00272B04" w:rsidRDefault="004725A4" w:rsidP="00EC6594">
            <w:pPr>
              <w:spacing w:line="240" w:lineRule="auto"/>
              <w:rPr>
                <w:rFonts w:ascii="Times New Roman" w:eastAsia="Times New Roman" w:hAnsi="Times New Roman" w:cs="Times New Roman"/>
                <w:sz w:val="18"/>
                <w:szCs w:val="18"/>
              </w:rPr>
            </w:pPr>
          </w:p>
          <w:p w14:paraId="6404CCF2" w14:textId="77777777" w:rsidR="004725A4" w:rsidRPr="00272B04" w:rsidRDefault="004725A4" w:rsidP="00EC6594">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Sex (F):</w:t>
            </w:r>
          </w:p>
          <w:p w14:paraId="2737467E"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218 (55.5%)</w:t>
            </w:r>
          </w:p>
          <w:p w14:paraId="0E981CCE" w14:textId="77777777" w:rsidR="004725A4" w:rsidRPr="00272B04" w:rsidRDefault="004725A4" w:rsidP="00EC6594">
            <w:pPr>
              <w:spacing w:line="240" w:lineRule="auto"/>
              <w:rPr>
                <w:rFonts w:ascii="Times New Roman" w:eastAsia="Times New Roman" w:hAnsi="Times New Roman" w:cs="Times New Roman"/>
                <w:sz w:val="18"/>
                <w:szCs w:val="18"/>
              </w:rPr>
            </w:pPr>
          </w:p>
          <w:p w14:paraId="7C95B3D1"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Occupation/characteristic: </w:t>
            </w:r>
            <w:r w:rsidRPr="00272B04">
              <w:rPr>
                <w:rFonts w:ascii="Times New Roman" w:eastAsia="Times New Roman" w:hAnsi="Times New Roman" w:cs="Times New Roman"/>
                <w:sz w:val="18"/>
                <w:szCs w:val="18"/>
              </w:rPr>
              <w:t>Physician trainees</w:t>
            </w:r>
          </w:p>
        </w:tc>
        <w:tc>
          <w:tcPr>
            <w:tcW w:w="1406" w:type="dxa"/>
            <w:shd w:val="clear" w:color="auto" w:fill="auto"/>
            <w:tcMar>
              <w:top w:w="100" w:type="dxa"/>
              <w:left w:w="100" w:type="dxa"/>
              <w:bottom w:w="100" w:type="dxa"/>
              <w:right w:w="100" w:type="dxa"/>
            </w:tcMar>
          </w:tcPr>
          <w:p w14:paraId="162066D8"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DASS-21</w:t>
            </w:r>
          </w:p>
        </w:tc>
        <w:tc>
          <w:tcPr>
            <w:tcW w:w="2040" w:type="dxa"/>
            <w:shd w:val="clear" w:color="auto" w:fill="auto"/>
            <w:tcMar>
              <w:top w:w="100" w:type="dxa"/>
              <w:left w:w="100" w:type="dxa"/>
              <w:bottom w:w="100" w:type="dxa"/>
              <w:right w:w="100" w:type="dxa"/>
            </w:tcMar>
          </w:tcPr>
          <w:p w14:paraId="74162124" w14:textId="77777777" w:rsidR="004725A4" w:rsidRPr="00272B04" w:rsidRDefault="004725A4" w:rsidP="00EC6594">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No significant difference in DASS-21 score between those exposed to COVID and those not </w:t>
            </w:r>
          </w:p>
          <w:p w14:paraId="10025685" w14:textId="77777777" w:rsidR="004725A4" w:rsidRPr="00272B04" w:rsidRDefault="004725A4" w:rsidP="00EC6594">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
                <w:sz w:val="18"/>
                <w:szCs w:val="18"/>
              </w:rPr>
              <w:t>p=0.70</w:t>
            </w:r>
          </w:p>
        </w:tc>
      </w:tr>
      <w:tr w:rsidR="009C0B95" w:rsidRPr="00272B04" w14:paraId="24673BDF" w14:textId="77777777" w:rsidTr="00272B04">
        <w:tc>
          <w:tcPr>
            <w:tcW w:w="1020" w:type="dxa"/>
            <w:shd w:val="clear" w:color="auto" w:fill="auto"/>
            <w:tcMar>
              <w:top w:w="100" w:type="dxa"/>
              <w:left w:w="100" w:type="dxa"/>
              <w:bottom w:w="100" w:type="dxa"/>
              <w:right w:w="100" w:type="dxa"/>
            </w:tcMar>
          </w:tcPr>
          <w:p w14:paraId="575EFABC" w14:textId="27865EA5" w:rsidR="009C0B95" w:rsidRPr="00272B04" w:rsidRDefault="009C0B95" w:rsidP="009C0B95">
            <w:pPr>
              <w:spacing w:line="240" w:lineRule="auto"/>
              <w:rPr>
                <w:rFonts w:ascii="Times New Roman" w:eastAsia="Times New Roman" w:hAnsi="Times New Roman" w:cs="Times New Roman"/>
                <w:sz w:val="18"/>
                <w:szCs w:val="18"/>
              </w:rPr>
            </w:pPr>
            <w:proofErr w:type="spellStart"/>
            <w:r w:rsidRPr="00272B04">
              <w:rPr>
                <w:rFonts w:ascii="Times New Roman" w:eastAsia="Times New Roman" w:hAnsi="Times New Roman" w:cs="Times New Roman"/>
                <w:sz w:val="18"/>
                <w:szCs w:val="18"/>
              </w:rPr>
              <w:t>Coughenour</w:t>
            </w:r>
            <w:proofErr w:type="spellEnd"/>
            <w:r w:rsidRPr="00272B04">
              <w:rPr>
                <w:rFonts w:ascii="Times New Roman" w:eastAsia="Times New Roman" w:hAnsi="Times New Roman" w:cs="Times New Roman"/>
                <w:sz w:val="18"/>
                <w:szCs w:val="18"/>
              </w:rPr>
              <w:t xml:space="preserve">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007/S10900-020-00918-5","ISSN":"1573-3610","PMID":"33165765","abstract":"The numerous negative health impacts of COVID-19, which include expected changes to psychiatric illness and physical activity (PA), are disproportionately distributed in the United States. Mental illnesses and physical inactivity are prevalent among U.S. college students. This study examined whether there was a change in minutes of PA and depression scores after a stay-at-home order and examined predictors of these changes. An online survey was sent to all undergraduate and graduate students attending a large, diverse university via an electronic newsletter. The survey requested information about demographic and academic data, cardiorespiratory fitness, and depression symptoms. Paired t-tests and logistic regression were employed. Our sample (n = 194) was predominantly female (73%), young (mean age of 25), not a sexual minority (82%), and had a mean 3.4 GPA. Students reported worse depression scores (p &lt; 0.01) and fewer minutes of PA (p = 0.01) after the stay-at-home order. There was a small but significant (p = 0.04) correlation between changes in total minutes of PA and depression scores. Senior (p = 0.05) and Hispanic (p = 0.03) students were less likely to report worsening depression scores than freshmen and white students, respectively. Asian students were significantly more likely than white students to report decreased PA. This study suggests that COVID-19 and its consequences may be contributing to reduced PA and greater depression symptoms in college students and that sub-groups have been affected differently. Targeted interventions to promote PA and support mental health may bolster the ability for resilience of college students.","author":[{"dropping-particle":"","family":"C","given":"Coughenour","non-dropping-particle":"","parse-names":false,"suffix":""},{"dropping-particle":"","family":"M","given":"Gakh","non-dropping-particle":"","parse-names":false,"suffix":""},{"dropping-particle":"","family":"JR","given":"Pharr","non-dropping-particle":"","parse-names":false,"suffix":""},{"dropping-particle":"","family":"T","given":"Bungum","non-dropping-particle":"","parse-names":false,"suffix":""},{"dropping-particle":"","family":"S","given":"Jalene","non-dropping-particle":"","parse-names":false,"suffix":""}],"container-title":"Journal of community health","id":"ITEM-1","issue":"4","issued":{"date-parts":[["2021","8","1"]]},"page":"758-766","publisher":"J Community Health","title":"Changes in Depression and Physical Activity Among College Students on a Diverse Campus After a COVID-19 Stay-at-Home Order","type":"article-journal","volume":"46"},"uris":["http://www.mendeley.com/documents/?uuid=ab208cea-e23e-3e4c-a8f7-3f13e72b75c0"]}],"mendeley":{"formattedCitation":"(86)","plainTextFormattedCitation":"(86)","previouslyFormattedCitation":"(86)"},"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86)</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71C5E04D" w14:textId="24C1148C"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USA </w:t>
            </w:r>
          </w:p>
        </w:tc>
        <w:tc>
          <w:tcPr>
            <w:tcW w:w="1276" w:type="dxa"/>
            <w:shd w:val="clear" w:color="auto" w:fill="auto"/>
            <w:tcMar>
              <w:top w:w="100" w:type="dxa"/>
              <w:left w:w="100" w:type="dxa"/>
              <w:bottom w:w="100" w:type="dxa"/>
              <w:right w:w="100" w:type="dxa"/>
            </w:tcMar>
          </w:tcPr>
          <w:p w14:paraId="4F3ADA4A" w14:textId="1E3E0A8A"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Longitudinal </w:t>
            </w:r>
          </w:p>
        </w:tc>
        <w:tc>
          <w:tcPr>
            <w:tcW w:w="1664" w:type="dxa"/>
            <w:shd w:val="clear" w:color="auto" w:fill="auto"/>
            <w:tcMar>
              <w:top w:w="100" w:type="dxa"/>
              <w:left w:w="100" w:type="dxa"/>
              <w:bottom w:w="100" w:type="dxa"/>
              <w:right w:w="100" w:type="dxa"/>
            </w:tcMar>
          </w:tcPr>
          <w:p w14:paraId="1FD52D84" w14:textId="4D271524"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194</w:t>
            </w:r>
          </w:p>
        </w:tc>
        <w:tc>
          <w:tcPr>
            <w:tcW w:w="1879" w:type="dxa"/>
            <w:shd w:val="clear" w:color="auto" w:fill="auto"/>
            <w:tcMar>
              <w:top w:w="100" w:type="dxa"/>
              <w:left w:w="100" w:type="dxa"/>
              <w:bottom w:w="100" w:type="dxa"/>
              <w:right w:w="100" w:type="dxa"/>
            </w:tcMar>
          </w:tcPr>
          <w:p w14:paraId="6F62EB14" w14:textId="77777777"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xml:space="preserve"> 25.11 SD 7.84</w:t>
            </w:r>
          </w:p>
          <w:p w14:paraId="40E158C6" w14:textId="77777777" w:rsidR="009C0B95" w:rsidRPr="00272B04" w:rsidRDefault="009C0B95" w:rsidP="009C0B95">
            <w:pPr>
              <w:spacing w:line="240" w:lineRule="auto"/>
              <w:rPr>
                <w:rFonts w:ascii="Times New Roman" w:eastAsia="Times New Roman" w:hAnsi="Times New Roman" w:cs="Times New Roman"/>
                <w:sz w:val="18"/>
                <w:szCs w:val="18"/>
              </w:rPr>
            </w:pPr>
          </w:p>
          <w:p w14:paraId="20177D2C" w14:textId="77777777"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 xml:space="preserve"> 140 (72.2%) </w:t>
            </w:r>
          </w:p>
          <w:p w14:paraId="4029C146" w14:textId="77777777" w:rsidR="009C0B95" w:rsidRPr="00272B04" w:rsidRDefault="009C0B95" w:rsidP="009C0B95">
            <w:pPr>
              <w:spacing w:line="240" w:lineRule="auto"/>
              <w:rPr>
                <w:rFonts w:ascii="Times New Roman" w:eastAsia="Times New Roman" w:hAnsi="Times New Roman" w:cs="Times New Roman"/>
                <w:sz w:val="18"/>
                <w:szCs w:val="18"/>
              </w:rPr>
            </w:pPr>
          </w:p>
          <w:p w14:paraId="503FD241" w14:textId="1CE86E6D" w:rsidR="009C0B95" w:rsidRPr="00272B04" w:rsidRDefault="009C0B95" w:rsidP="009C0B95">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xml:space="preserve">: College students </w:t>
            </w:r>
          </w:p>
        </w:tc>
        <w:tc>
          <w:tcPr>
            <w:tcW w:w="1406" w:type="dxa"/>
            <w:shd w:val="clear" w:color="auto" w:fill="auto"/>
            <w:tcMar>
              <w:top w:w="100" w:type="dxa"/>
              <w:left w:w="100" w:type="dxa"/>
              <w:bottom w:w="100" w:type="dxa"/>
              <w:right w:w="100" w:type="dxa"/>
            </w:tcMar>
          </w:tcPr>
          <w:p w14:paraId="3B71F562" w14:textId="1BE116D4"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9</w:t>
            </w:r>
          </w:p>
        </w:tc>
        <w:tc>
          <w:tcPr>
            <w:tcW w:w="2040" w:type="dxa"/>
            <w:shd w:val="clear" w:color="auto" w:fill="auto"/>
            <w:tcMar>
              <w:top w:w="100" w:type="dxa"/>
              <w:left w:w="100" w:type="dxa"/>
              <w:bottom w:w="100" w:type="dxa"/>
              <w:right w:w="100" w:type="dxa"/>
            </w:tcMar>
          </w:tcPr>
          <w:p w14:paraId="25358494" w14:textId="77777777" w:rsidR="009C0B95" w:rsidRPr="00272B04" w:rsidRDefault="009C0B95" w:rsidP="009C0B95">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sz w:val="18"/>
                <w:szCs w:val="18"/>
              </w:rPr>
              <w:t>Significant increase in PHQ9 depression score after stay at home order</w:t>
            </w:r>
            <w:r w:rsidRPr="00272B04">
              <w:rPr>
                <w:rFonts w:ascii="Times New Roman" w:eastAsia="Times New Roman" w:hAnsi="Times New Roman" w:cs="Times New Roman"/>
                <w:i/>
                <w:sz w:val="18"/>
                <w:szCs w:val="18"/>
              </w:rPr>
              <w:t>, p&lt;0.01</w:t>
            </w:r>
          </w:p>
          <w:p w14:paraId="1DDF8E6A" w14:textId="77777777" w:rsidR="009C0B95" w:rsidRPr="00272B04" w:rsidRDefault="009C0B95" w:rsidP="009C0B95">
            <w:pPr>
              <w:spacing w:line="240" w:lineRule="auto"/>
              <w:rPr>
                <w:rFonts w:ascii="Times New Roman" w:eastAsia="Times New Roman" w:hAnsi="Times New Roman" w:cs="Times New Roman"/>
                <w:sz w:val="18"/>
                <w:szCs w:val="18"/>
              </w:rPr>
            </w:pPr>
          </w:p>
        </w:tc>
      </w:tr>
      <w:tr w:rsidR="009C0B95" w:rsidRPr="00272B04" w14:paraId="09C4719B" w14:textId="77777777" w:rsidTr="00272B04">
        <w:tc>
          <w:tcPr>
            <w:tcW w:w="1020" w:type="dxa"/>
            <w:shd w:val="clear" w:color="auto" w:fill="auto"/>
            <w:tcMar>
              <w:top w:w="100" w:type="dxa"/>
              <w:left w:w="100" w:type="dxa"/>
              <w:bottom w:w="100" w:type="dxa"/>
              <w:right w:w="100" w:type="dxa"/>
            </w:tcMar>
          </w:tcPr>
          <w:p w14:paraId="31D011D9" w14:textId="0EC30086" w:rsidR="009C0B95" w:rsidRPr="00272B04" w:rsidRDefault="009C0B95" w:rsidP="009C0B95">
            <w:pPr>
              <w:spacing w:line="240" w:lineRule="auto"/>
              <w:rPr>
                <w:rFonts w:ascii="Times New Roman" w:eastAsia="Times New Roman" w:hAnsi="Times New Roman" w:cs="Times New Roman"/>
                <w:sz w:val="18"/>
                <w:szCs w:val="18"/>
              </w:rPr>
            </w:pPr>
            <w:proofErr w:type="spellStart"/>
            <w:r w:rsidRPr="00272B04">
              <w:rPr>
                <w:rFonts w:ascii="Times New Roman" w:eastAsia="Times New Roman" w:hAnsi="Times New Roman" w:cs="Times New Roman"/>
                <w:sz w:val="18"/>
                <w:szCs w:val="18"/>
              </w:rPr>
              <w:t>Flentje</w:t>
            </w:r>
            <w:proofErr w:type="spellEnd"/>
            <w:r w:rsidRPr="00272B04">
              <w:rPr>
                <w:rFonts w:ascii="Times New Roman" w:eastAsia="Times New Roman" w:hAnsi="Times New Roman" w:cs="Times New Roman"/>
                <w:sz w:val="18"/>
                <w:szCs w:val="18"/>
              </w:rPr>
              <w:t xml:space="preserve"> A et al. 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007/S11606-020-05970-4","PMID":"32556877","author":[{"dropping-particle":"","family":"Flentje","given":"Annesa","non-dropping-particle":"","parse-names":false,"suffix":""},{"dropping-particle":"","family":"Obedin-Maliver","given":"Juno","non-dropping-particle":"","parse-names":false,"suffix":""},{"dropping-particle":"","family":"Lubensky","given":"Micah E.","non-dropping-particle":"","parse-names":false,"suffix":""},{"dropping-particle":"","family":"Dastur","given":"Zubin","non-dropping-particle":"","parse-names":false,"suffix":""},{"dropping-particle":"","family":"Neilands","given":"Torsten","non-dropping-particle":"","parse-names":false,"suffix":""},{"dropping-particle":"","family":"Lunn","given":"Mitchell R.","non-dropping-particle":"","parse-names":false,"suffix":""}],"container-title":"Journal of General Internal Medicine","id":"ITEM-1","issue":"9","issued":{"date-parts":[["2020","9","1"]]},"page":"2788","publisher":"Springer","title":"Depression and Anxiety Changes Among Sexual and Gender Minority People Coinciding with Onset of COVID-19 Pandemic","type":"article-journal","volume":"35"},"uris":["http://www.mendeley.com/documents/?uuid=80363ecb-fdd2-3e2b-845d-7ce86fac780f"]}],"mendeley":{"formattedCitation":"(92)","plainTextFormattedCitation":"(92)","previouslyFormattedCitation":"(92)"},"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2)</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16498E5F" w14:textId="39F6F3E7"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USA</w:t>
            </w:r>
          </w:p>
        </w:tc>
        <w:tc>
          <w:tcPr>
            <w:tcW w:w="1276" w:type="dxa"/>
            <w:shd w:val="clear" w:color="auto" w:fill="auto"/>
            <w:tcMar>
              <w:top w:w="100" w:type="dxa"/>
              <w:left w:w="100" w:type="dxa"/>
              <w:bottom w:w="100" w:type="dxa"/>
              <w:right w:w="100" w:type="dxa"/>
            </w:tcMar>
          </w:tcPr>
          <w:p w14:paraId="1EE79281" w14:textId="51F7B098"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Longitudinal</w:t>
            </w:r>
          </w:p>
        </w:tc>
        <w:tc>
          <w:tcPr>
            <w:tcW w:w="1664" w:type="dxa"/>
            <w:shd w:val="clear" w:color="auto" w:fill="auto"/>
            <w:tcMar>
              <w:top w:w="100" w:type="dxa"/>
              <w:left w:w="100" w:type="dxa"/>
              <w:bottom w:w="100" w:type="dxa"/>
              <w:right w:w="100" w:type="dxa"/>
            </w:tcMar>
          </w:tcPr>
          <w:p w14:paraId="34EC16FC" w14:textId="263EA298"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2288</w:t>
            </w:r>
          </w:p>
        </w:tc>
        <w:tc>
          <w:tcPr>
            <w:tcW w:w="1879" w:type="dxa"/>
            <w:shd w:val="clear" w:color="auto" w:fill="auto"/>
            <w:tcMar>
              <w:top w:w="100" w:type="dxa"/>
              <w:left w:w="100" w:type="dxa"/>
              <w:bottom w:w="100" w:type="dxa"/>
              <w:right w:w="100" w:type="dxa"/>
            </w:tcMar>
          </w:tcPr>
          <w:p w14:paraId="4BF05FDC" w14:textId="77777777"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xml:space="preserve"> 36.9±14.7</w:t>
            </w:r>
          </w:p>
          <w:p w14:paraId="5F9A4F11" w14:textId="77777777" w:rsidR="009C0B95" w:rsidRPr="00272B04" w:rsidRDefault="009C0B95" w:rsidP="009C0B95">
            <w:pPr>
              <w:spacing w:line="240" w:lineRule="auto"/>
              <w:rPr>
                <w:rFonts w:ascii="Times New Roman" w:eastAsia="Times New Roman" w:hAnsi="Times New Roman" w:cs="Times New Roman"/>
                <w:sz w:val="18"/>
                <w:szCs w:val="18"/>
              </w:rPr>
            </w:pPr>
          </w:p>
          <w:p w14:paraId="3DD81857" w14:textId="77777777"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Sex (F): </w:t>
            </w:r>
            <w:r w:rsidRPr="00272B04">
              <w:rPr>
                <w:rFonts w:ascii="Times New Roman" w:eastAsia="Times New Roman" w:hAnsi="Times New Roman" w:cs="Times New Roman"/>
                <w:sz w:val="18"/>
                <w:szCs w:val="18"/>
              </w:rPr>
              <w:t>1428 (63.0%)</w:t>
            </w:r>
          </w:p>
          <w:p w14:paraId="262AA14A" w14:textId="77777777" w:rsidR="009C0B95" w:rsidRPr="00272B04" w:rsidRDefault="009C0B95" w:rsidP="009C0B95">
            <w:pPr>
              <w:spacing w:line="240" w:lineRule="auto"/>
              <w:rPr>
                <w:rFonts w:ascii="Times New Roman" w:eastAsia="Times New Roman" w:hAnsi="Times New Roman" w:cs="Times New Roman"/>
                <w:sz w:val="18"/>
                <w:szCs w:val="18"/>
              </w:rPr>
            </w:pPr>
          </w:p>
          <w:p w14:paraId="603A9D42" w14:textId="4C7A6C00" w:rsidR="009C0B95" w:rsidRPr="00272B04" w:rsidRDefault="009C0B95" w:rsidP="009C0B95">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xml:space="preserve"> LGBT population</w:t>
            </w:r>
          </w:p>
        </w:tc>
        <w:tc>
          <w:tcPr>
            <w:tcW w:w="1406" w:type="dxa"/>
            <w:shd w:val="clear" w:color="auto" w:fill="auto"/>
            <w:tcMar>
              <w:top w:w="100" w:type="dxa"/>
              <w:left w:w="100" w:type="dxa"/>
              <w:bottom w:w="100" w:type="dxa"/>
              <w:right w:w="100" w:type="dxa"/>
            </w:tcMar>
          </w:tcPr>
          <w:p w14:paraId="43AFD367" w14:textId="0F8E06DB"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9</w:t>
            </w:r>
          </w:p>
        </w:tc>
        <w:tc>
          <w:tcPr>
            <w:tcW w:w="2040" w:type="dxa"/>
            <w:shd w:val="clear" w:color="auto" w:fill="auto"/>
            <w:tcMar>
              <w:top w:w="100" w:type="dxa"/>
              <w:left w:w="100" w:type="dxa"/>
              <w:bottom w:w="100" w:type="dxa"/>
              <w:right w:w="100" w:type="dxa"/>
            </w:tcMar>
          </w:tcPr>
          <w:p w14:paraId="56A9C4A4" w14:textId="77777777"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ignificant increase in PHQ9 depression score in the total population during COVID-19, (p &lt;0 .001).</w:t>
            </w:r>
          </w:p>
          <w:p w14:paraId="49E9B38D" w14:textId="77777777" w:rsidR="009C0B95" w:rsidRPr="00272B04" w:rsidRDefault="009C0B95" w:rsidP="009C0B95">
            <w:pPr>
              <w:spacing w:line="240" w:lineRule="auto"/>
              <w:rPr>
                <w:rFonts w:ascii="Times New Roman" w:eastAsia="Times New Roman" w:hAnsi="Times New Roman" w:cs="Times New Roman"/>
                <w:sz w:val="18"/>
                <w:szCs w:val="18"/>
              </w:rPr>
            </w:pPr>
          </w:p>
          <w:p w14:paraId="2599F83F" w14:textId="77777777"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ignificant decrease in PHQ9 depression score in those with a positive baseline screen, (p &lt; 0.001).</w:t>
            </w:r>
          </w:p>
          <w:p w14:paraId="1ED5626E" w14:textId="77777777" w:rsidR="009C0B95" w:rsidRPr="00272B04" w:rsidRDefault="009C0B95" w:rsidP="009C0B95">
            <w:pPr>
              <w:spacing w:line="240" w:lineRule="auto"/>
              <w:rPr>
                <w:rFonts w:ascii="Times New Roman" w:eastAsia="Times New Roman" w:hAnsi="Times New Roman" w:cs="Times New Roman"/>
                <w:sz w:val="18"/>
                <w:szCs w:val="18"/>
              </w:rPr>
            </w:pPr>
          </w:p>
          <w:p w14:paraId="4B4DFBDF" w14:textId="7B2DCBC2" w:rsidR="009C0B95" w:rsidRPr="00272B04" w:rsidRDefault="009C0B95" w:rsidP="009C0B95">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ignificant increase in PHQ9 depression score in those with a negative baseline screen, (p &lt;0 .001) .</w:t>
            </w:r>
          </w:p>
        </w:tc>
      </w:tr>
      <w:tr w:rsidR="00B73803" w:rsidRPr="00272B04" w14:paraId="40423D5D" w14:textId="77777777" w:rsidTr="00272B04">
        <w:tc>
          <w:tcPr>
            <w:tcW w:w="1020" w:type="dxa"/>
            <w:shd w:val="clear" w:color="auto" w:fill="auto"/>
            <w:tcMar>
              <w:top w:w="100" w:type="dxa"/>
              <w:left w:w="100" w:type="dxa"/>
              <w:bottom w:w="100" w:type="dxa"/>
              <w:right w:w="100" w:type="dxa"/>
            </w:tcMar>
          </w:tcPr>
          <w:p w14:paraId="51BD1C23" w14:textId="05AAD1D4" w:rsidR="00B73803" w:rsidRPr="00272B04" w:rsidRDefault="00B73803" w:rsidP="00B73803">
            <w:pPr>
              <w:spacing w:line="240" w:lineRule="auto"/>
              <w:rPr>
                <w:rFonts w:ascii="Times New Roman" w:eastAsia="Times New Roman" w:hAnsi="Times New Roman" w:cs="Times New Roman"/>
                <w:sz w:val="18"/>
                <w:szCs w:val="18"/>
              </w:rPr>
            </w:pPr>
            <w:proofErr w:type="spellStart"/>
            <w:r w:rsidRPr="00272B04">
              <w:rPr>
                <w:rFonts w:ascii="Times New Roman" w:eastAsia="Times New Roman" w:hAnsi="Times New Roman" w:cs="Times New Roman"/>
                <w:sz w:val="18"/>
                <w:szCs w:val="18"/>
              </w:rPr>
              <w:t>Wanberg</w:t>
            </w:r>
            <w:proofErr w:type="spellEnd"/>
            <w:r w:rsidRPr="00272B04">
              <w:rPr>
                <w:rFonts w:ascii="Times New Roman" w:eastAsia="Times New Roman" w:hAnsi="Times New Roman" w:cs="Times New Roman"/>
                <w:sz w:val="18"/>
                <w:szCs w:val="18"/>
              </w:rPr>
              <w:t xml:space="preserve">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00FE22B1" w:rsidRPr="00272B04">
              <w:rPr>
                <w:rFonts w:ascii="Times New Roman" w:eastAsia="Times New Roman" w:hAnsi="Times New Roman" w:cs="Times New Roman"/>
                <w:sz w:val="18"/>
                <w:szCs w:val="18"/>
                <w:vertAlign w:val="superscript"/>
              </w:rPr>
              <w:fldChar w:fldCharType="begin" w:fldLock="1"/>
            </w:r>
            <w:r w:rsidR="00590E2C" w:rsidRPr="00272B04">
              <w:rPr>
                <w:rFonts w:ascii="Times New Roman" w:eastAsia="Times New Roman" w:hAnsi="Times New Roman" w:cs="Times New Roman"/>
                <w:sz w:val="18"/>
                <w:szCs w:val="18"/>
                <w:vertAlign w:val="superscript"/>
              </w:rPr>
              <w:instrText>ADDIN CSL_CITATION {"citationItems":[{"id":"ITEM-1","itemData":{"DOI":"10.1037/APL0000831","abstract":"The authors assess levels and within-person changes in psychological well-being (i.e., depressive symptoms and life satisfaction) from before to during the COVID-19 pandemic for individuals in the United States, in general and by socioeconomic status (SES). The data is from 2 surveys of 1,143 adults from RAND Corporation’s nationally representative American Life Panel, the first administered between April–June, 2019 and the second during the initial peak of the pandemic in the United States in April, 2020. Depressive symptoms during the pandemic were higher than population norms before the pandemic. Depressive symptoms increased from before to during COVID-19 and life satisfaction decreased. Individuals with higher education experienced a greater increase in depressive symptoms and a greater decrease in life satisfaction from before to during COVID-19 in comparison to those with lower education. Supplemental analysis illustrates that income had a curvilinear relationship with changes in well-being, such that individuals at the highest levels of income experienced a greater decrease in life satisfaction from before to during COVID-19 than individuals with lower levels of income. We draw on conservation of resources theory and the theory of fundamental social causes to examine four key mechanisms (perceived financial resources, perceived control, interpersonal resources, and COVID-19-related knowledge/news consumption) underlying the relationship between SES and well-being during COVID-19. These resources explained changes in well-being for the sample as a whole but did not provide insight into why individuals of higher education experienced a greater decline in well-being from before to during COVID-19. (PsycInfo Database Record (c) 2020 APA, all rights reserved)","author":[{"dropping-particle":"","family":"Wanberg","given":"Connie R.","non-dropping-particle":"","parse-names":false,"suffix":""},{"dropping-particle":"","family":"Csillag","given":"Borbala","non-dropping-particle":"","parse-names":false,"suffix":""},{"dropping-particle":"","family":"Douglass","given":"Richard P.","non-dropping-particle":"","parse-names":false,"suffix":""},{"dropping-particle":"","family":"Zhou","given":"Le","non-dropping-particle":"","parse-names":false,"suffix":""},{"dropping-particle":"","family":"Pollard","given":"Michael S.","non-dropping-particle":"","parse-names":false,"suffix":""}],"container-title":"Journal of Applied Psychology","id":"ITEM-1","issued":{"date-parts":[["2020"]]},"publisher":"American Psychological Association","title":"Socioeconomic status and well-being during COVID-19: A resource-based examination.","type":"article-journal"},"uris":["http://www.mendeley.com/documents/?uuid=d06776dd-538b-3a44-b806-23f9fe0e23fd"]}],"mendeley":{"formattedCitation":"(57)","plainTextFormattedCitation":"(57)","previouslyFormattedCitation":"(57)"},"properties":{"noteIndex":0},"schema":"https://github.com/citation-style-language/schema/raw/master/csl-citation.json"}</w:instrText>
            </w:r>
            <w:r w:rsidR="00FE22B1" w:rsidRPr="00272B04">
              <w:rPr>
                <w:rFonts w:ascii="Times New Roman" w:eastAsia="Times New Roman" w:hAnsi="Times New Roman" w:cs="Times New Roman"/>
                <w:sz w:val="18"/>
                <w:szCs w:val="18"/>
                <w:vertAlign w:val="superscript"/>
              </w:rPr>
              <w:fldChar w:fldCharType="separate"/>
            </w:r>
            <w:r w:rsidR="00FE22B1" w:rsidRPr="00272B04">
              <w:rPr>
                <w:rFonts w:ascii="Times New Roman" w:eastAsia="Times New Roman" w:hAnsi="Times New Roman" w:cs="Times New Roman"/>
                <w:noProof/>
                <w:sz w:val="18"/>
                <w:szCs w:val="18"/>
              </w:rPr>
              <w:t>(57)</w:t>
            </w:r>
            <w:r w:rsidR="00FE22B1"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5EED4155" w14:textId="051DCDD8"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USA</w:t>
            </w:r>
          </w:p>
        </w:tc>
        <w:tc>
          <w:tcPr>
            <w:tcW w:w="1276" w:type="dxa"/>
            <w:shd w:val="clear" w:color="auto" w:fill="auto"/>
            <w:tcMar>
              <w:top w:w="100" w:type="dxa"/>
              <w:left w:w="100" w:type="dxa"/>
              <w:bottom w:w="100" w:type="dxa"/>
              <w:right w:w="100" w:type="dxa"/>
            </w:tcMar>
          </w:tcPr>
          <w:p w14:paraId="4EF032D1" w14:textId="636E9B21"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Longitudinal </w:t>
            </w:r>
          </w:p>
        </w:tc>
        <w:tc>
          <w:tcPr>
            <w:tcW w:w="1664" w:type="dxa"/>
            <w:shd w:val="clear" w:color="auto" w:fill="auto"/>
            <w:tcMar>
              <w:top w:w="100" w:type="dxa"/>
              <w:left w:w="100" w:type="dxa"/>
              <w:bottom w:w="100" w:type="dxa"/>
              <w:right w:w="100" w:type="dxa"/>
            </w:tcMar>
          </w:tcPr>
          <w:p w14:paraId="6FDA6D11" w14:textId="25421BA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1143</w:t>
            </w:r>
          </w:p>
        </w:tc>
        <w:tc>
          <w:tcPr>
            <w:tcW w:w="1879" w:type="dxa"/>
            <w:shd w:val="clear" w:color="auto" w:fill="auto"/>
            <w:tcMar>
              <w:top w:w="100" w:type="dxa"/>
              <w:left w:w="100" w:type="dxa"/>
              <w:bottom w:w="100" w:type="dxa"/>
              <w:right w:w="100" w:type="dxa"/>
            </w:tcMar>
          </w:tcPr>
          <w:p w14:paraId="742BA743"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xml:space="preserve"> 30-81</w:t>
            </w:r>
          </w:p>
          <w:p w14:paraId="49BCAE20" w14:textId="77777777" w:rsidR="00B73803" w:rsidRPr="00272B04" w:rsidRDefault="00B73803" w:rsidP="00B73803">
            <w:pPr>
              <w:spacing w:line="240" w:lineRule="auto"/>
              <w:rPr>
                <w:rFonts w:ascii="Times New Roman" w:eastAsia="Times New Roman" w:hAnsi="Times New Roman" w:cs="Times New Roman"/>
                <w:sz w:val="18"/>
                <w:szCs w:val="18"/>
              </w:rPr>
            </w:pPr>
          </w:p>
          <w:p w14:paraId="6670D3F8"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 xml:space="preserve"> 635 (55.6%)</w:t>
            </w:r>
          </w:p>
          <w:p w14:paraId="1180C2D7" w14:textId="77777777" w:rsidR="00B73803" w:rsidRPr="00272B04" w:rsidRDefault="00B73803" w:rsidP="00B73803">
            <w:pPr>
              <w:spacing w:line="240" w:lineRule="auto"/>
              <w:rPr>
                <w:rFonts w:ascii="Times New Roman" w:eastAsia="Times New Roman" w:hAnsi="Times New Roman" w:cs="Times New Roman"/>
                <w:b/>
                <w:sz w:val="18"/>
                <w:szCs w:val="18"/>
              </w:rPr>
            </w:pPr>
          </w:p>
          <w:p w14:paraId="299709A8" w14:textId="13BF5B3E"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Occupation/characteristics:</w:t>
            </w:r>
            <w:r w:rsidRPr="00272B04">
              <w:rPr>
                <w:rFonts w:ascii="Times New Roman" w:eastAsia="Times New Roman" w:hAnsi="Times New Roman" w:cs="Times New Roman"/>
                <w:sz w:val="18"/>
                <w:szCs w:val="18"/>
              </w:rPr>
              <w:t xml:space="preserve"> RAND American Life Panel, general population </w:t>
            </w:r>
          </w:p>
        </w:tc>
        <w:tc>
          <w:tcPr>
            <w:tcW w:w="1406" w:type="dxa"/>
            <w:shd w:val="clear" w:color="auto" w:fill="auto"/>
            <w:tcMar>
              <w:top w:w="100" w:type="dxa"/>
              <w:left w:w="100" w:type="dxa"/>
              <w:bottom w:w="100" w:type="dxa"/>
              <w:right w:w="100" w:type="dxa"/>
            </w:tcMar>
          </w:tcPr>
          <w:p w14:paraId="225A3BD6" w14:textId="2F1C28A6"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8</w:t>
            </w:r>
          </w:p>
        </w:tc>
        <w:tc>
          <w:tcPr>
            <w:tcW w:w="2040" w:type="dxa"/>
            <w:shd w:val="clear" w:color="auto" w:fill="auto"/>
            <w:tcMar>
              <w:top w:w="100" w:type="dxa"/>
              <w:left w:w="100" w:type="dxa"/>
              <w:bottom w:w="100" w:type="dxa"/>
              <w:right w:w="100" w:type="dxa"/>
            </w:tcMar>
          </w:tcPr>
          <w:p w14:paraId="7AB6575B" w14:textId="66503AF3"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ignificant increase in depressive symptoms during the pandemic (</w:t>
            </w:r>
            <w:r w:rsidRPr="00272B04">
              <w:rPr>
                <w:rFonts w:ascii="Times New Roman" w:eastAsia="Times New Roman" w:hAnsi="Times New Roman" w:cs="Times New Roman"/>
                <w:i/>
                <w:sz w:val="18"/>
                <w:szCs w:val="18"/>
              </w:rPr>
              <w:t>p=0.01)</w:t>
            </w:r>
          </w:p>
        </w:tc>
      </w:tr>
      <w:tr w:rsidR="00B73803" w:rsidRPr="00272B04" w14:paraId="40B36C0A" w14:textId="77777777" w:rsidTr="00272B04">
        <w:tc>
          <w:tcPr>
            <w:tcW w:w="1020" w:type="dxa"/>
            <w:shd w:val="clear" w:color="auto" w:fill="auto"/>
            <w:tcMar>
              <w:top w:w="100" w:type="dxa"/>
              <w:left w:w="100" w:type="dxa"/>
              <w:bottom w:w="100" w:type="dxa"/>
              <w:right w:w="100" w:type="dxa"/>
            </w:tcMar>
          </w:tcPr>
          <w:p w14:paraId="44D1AE50" w14:textId="0DA35601"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Xiang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111/PCN.13161","ISSN":"1440-1819","author":[{"dropping-particle":"","family":"Xiang","given":"Mi","non-dropping-particle":"","parse-names":false,"suffix":""},{"dropping-particle":"","family":"Yamamoto","given":"Shohei","non-dropping-particle":"","parse-names":false,"suffix":""},{"dropping-particle":"","family":"Mizoue","given":"Tetsuya","non-dropping-particle":"","parse-names":false,"suffix":""}],"container-title":"Psychiatry and Clinical Neurosciences","id":"ITEM-1","issue":"12","issued":{"date-parts":[["2020","12","1"]]},"page":"664-666","publisher":"John Wiley &amp; Sons, Ltd","title":"Depressive symptoms in students during school closure due to COVID-19 in Shanghai","type":"article-journal","volume":"74"},"uris":["http://www.mendeley.com/documents/?uuid=8d5b4f9b-24f1-3d88-aac8-9117f450f50b"]}],"mendeley":{"formattedCitation":"(95)","plainTextFormattedCitation":"(95)","previouslyFormattedCitation":"(95)"},"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5)</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3B190AF4"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hina (Shanghai)</w:t>
            </w:r>
          </w:p>
        </w:tc>
        <w:tc>
          <w:tcPr>
            <w:tcW w:w="1276" w:type="dxa"/>
            <w:shd w:val="clear" w:color="auto" w:fill="auto"/>
            <w:tcMar>
              <w:top w:w="100" w:type="dxa"/>
              <w:left w:w="100" w:type="dxa"/>
              <w:bottom w:w="100" w:type="dxa"/>
              <w:right w:w="100" w:type="dxa"/>
            </w:tcMar>
          </w:tcPr>
          <w:p w14:paraId="4AC60EF4"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Longitudinal </w:t>
            </w:r>
          </w:p>
        </w:tc>
        <w:tc>
          <w:tcPr>
            <w:tcW w:w="1664" w:type="dxa"/>
            <w:shd w:val="clear" w:color="auto" w:fill="auto"/>
            <w:tcMar>
              <w:top w:w="100" w:type="dxa"/>
              <w:left w:w="100" w:type="dxa"/>
              <w:bottom w:w="100" w:type="dxa"/>
              <w:right w:w="100" w:type="dxa"/>
            </w:tcMar>
          </w:tcPr>
          <w:p w14:paraId="2B387817"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2427 </w:t>
            </w:r>
          </w:p>
        </w:tc>
        <w:tc>
          <w:tcPr>
            <w:tcW w:w="1879" w:type="dxa"/>
            <w:shd w:val="clear" w:color="auto" w:fill="auto"/>
            <w:tcMar>
              <w:top w:w="100" w:type="dxa"/>
              <w:left w:w="100" w:type="dxa"/>
              <w:bottom w:w="100" w:type="dxa"/>
              <w:right w:w="100" w:type="dxa"/>
            </w:tcMar>
          </w:tcPr>
          <w:p w14:paraId="3063CED7"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xml:space="preserve"> 6-17</w:t>
            </w:r>
          </w:p>
          <w:p w14:paraId="0002E8B3" w14:textId="77777777" w:rsidR="00B73803" w:rsidRPr="00272B04" w:rsidRDefault="00B73803" w:rsidP="00B73803">
            <w:pPr>
              <w:spacing w:line="240" w:lineRule="auto"/>
              <w:rPr>
                <w:rFonts w:ascii="Times New Roman" w:eastAsia="Times New Roman" w:hAnsi="Times New Roman" w:cs="Times New Roman"/>
                <w:sz w:val="18"/>
                <w:szCs w:val="18"/>
              </w:rPr>
            </w:pPr>
          </w:p>
          <w:p w14:paraId="0AA5BF4C"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1185 (49%)</w:t>
            </w:r>
          </w:p>
          <w:p w14:paraId="13A876CB" w14:textId="77777777" w:rsidR="00B73803" w:rsidRPr="00272B04" w:rsidRDefault="00B73803" w:rsidP="00B73803">
            <w:pPr>
              <w:spacing w:line="240" w:lineRule="auto"/>
              <w:rPr>
                <w:rFonts w:ascii="Times New Roman" w:eastAsia="Times New Roman" w:hAnsi="Times New Roman" w:cs="Times New Roman"/>
                <w:sz w:val="18"/>
                <w:szCs w:val="18"/>
              </w:rPr>
            </w:pPr>
          </w:p>
          <w:p w14:paraId="40E20330"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Occupation/characteristic: </w:t>
            </w:r>
            <w:r w:rsidRPr="00272B04">
              <w:rPr>
                <w:rFonts w:ascii="Times New Roman" w:eastAsia="Times New Roman" w:hAnsi="Times New Roman" w:cs="Times New Roman"/>
                <w:sz w:val="18"/>
                <w:szCs w:val="18"/>
              </w:rPr>
              <w:t>School-age children</w:t>
            </w:r>
          </w:p>
        </w:tc>
        <w:tc>
          <w:tcPr>
            <w:tcW w:w="1406" w:type="dxa"/>
            <w:shd w:val="clear" w:color="auto" w:fill="auto"/>
            <w:tcMar>
              <w:top w:w="100" w:type="dxa"/>
              <w:left w:w="100" w:type="dxa"/>
              <w:bottom w:w="100" w:type="dxa"/>
              <w:right w:w="100" w:type="dxa"/>
            </w:tcMar>
          </w:tcPr>
          <w:p w14:paraId="39A12713"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hildren's Depression Inventory – Short Form (CDI‐S)</w:t>
            </w:r>
          </w:p>
        </w:tc>
        <w:tc>
          <w:tcPr>
            <w:tcW w:w="2040" w:type="dxa"/>
            <w:shd w:val="clear" w:color="auto" w:fill="auto"/>
            <w:tcMar>
              <w:top w:w="100" w:type="dxa"/>
              <w:left w:w="100" w:type="dxa"/>
              <w:bottom w:w="100" w:type="dxa"/>
              <w:right w:w="100" w:type="dxa"/>
            </w:tcMar>
          </w:tcPr>
          <w:p w14:paraId="7664C72F"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sz w:val="18"/>
                <w:szCs w:val="18"/>
              </w:rPr>
              <w:t>Significant decrease in CDI-S score, 4.19 baseline vs 3.90 during school closure (</w:t>
            </w:r>
            <w:r w:rsidRPr="00272B04">
              <w:rPr>
                <w:rFonts w:ascii="Times New Roman" w:eastAsia="Times New Roman" w:hAnsi="Times New Roman" w:cs="Times New Roman"/>
                <w:i/>
                <w:sz w:val="18"/>
                <w:szCs w:val="18"/>
              </w:rPr>
              <w:t>p &lt; 0.01)</w:t>
            </w:r>
          </w:p>
          <w:p w14:paraId="133A5AA0"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Therefore no evidence of increased depressive symptoms among students after a 2‐month school closure.</w:t>
            </w:r>
          </w:p>
        </w:tc>
      </w:tr>
      <w:tr w:rsidR="00B73803" w:rsidRPr="00272B04" w14:paraId="4CC1F83C" w14:textId="77777777" w:rsidTr="00272B04">
        <w:tc>
          <w:tcPr>
            <w:tcW w:w="1020" w:type="dxa"/>
            <w:shd w:val="clear" w:color="auto" w:fill="auto"/>
            <w:tcMar>
              <w:top w:w="100" w:type="dxa"/>
              <w:left w:w="100" w:type="dxa"/>
              <w:bottom w:w="100" w:type="dxa"/>
              <w:right w:w="100" w:type="dxa"/>
            </w:tcMar>
          </w:tcPr>
          <w:p w14:paraId="74DAC364" w14:textId="4BC7B06B"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Liu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192/BJO.2020.147","abstract":"BACKGROUND: The coronavirus disease 2019 (COVID-19) outbreak has become a pandemic. Obstetricians and midwives, among other medical staff, are tackling COVID-19 and are under immense psychological stress., AIMS: We aimed to survey the mental health of non-infectious disease specialist staff, specifically obstetricians and midwives, working in officially designated hospitals treating patients with COVID-19., METHOD: A nationwide online survey was conducted from 7 March to 17 March 2020 investigating the mental health of obstetricians and midwives (who were not themselves infected with COVID-19) working in hospitals treating patients with COVID-19. We used the 9-item Patient Health Questionnaire (PHQ-9), the 7-item Generalized Anxiety Disorder (GAD-7) scale and the 7-item Insomnia Severity Index (ISI) to assess their symptoms of depression, anxiety and insomnia., RESULTS: A total of 885 (41.6%), 609 (28.6%) and 729 (34.3%) obstetricians and midwives reported depression (PHQ-9 &gt;= 5), anxiety (GAD-7 &gt;= 5) and insomnia (ISI &gt;= 8), respectively, during the COVID-19 pandemic. Regardless of whether or not they had direct contact with patients with COVID-19, obstetricians and midwives were more likely to report mild and moderate depression and anxiety during the COVID-19 pandemic when compared with before the pandemic. Those who had direct contact with patients with COVID-19 were more likely to report depression and insomnia than those who did not. Those who had sufficient protective equipment or training were less likely to report depression, anxiety and insomnia than those who did not., CONCLUSIONS: Our data suggest that non-infectious disease specialist staff have experienced varying, but increased levels of depression, anxiety and insomnia during this COVID-19 pandemic, which could be reduced by sufficient levels of protective equipment and occupational COVID-19 workplace training.","author":[{"dropping-particle":"","family":"Liu","given":"Tao","non-dropping-particle":"","parse-names":false,"suffix":""},{"dropping-particle":"","family":"Zheng","given":"Zheng","non-dropping-particle":"","parse-names":false,"suffix":""},{"dropping-particle":"","family":"Sha","given":"Xiaoyan","non-dropping-particle":"","parse-names":false,"suffix":""},{"dropping-particle":"","family":"Liu","given":"Huishu","non-dropping-particle":"","parse-names":false,"suffix":""},{"dropping-particle":"","family":"Zheng","given":"Wenjing","non-dropping-particle":"","parse-names":false,"suffix":""},{"dropping-particle":"","family":"Su","given":"Huanxing","non-dropping-particle":"","parse-names":false,"suffix":""},{"dropping-particle":"","family":"Xu","given":"Guiyun","non-dropping-particle":"","parse-names":false,"suffix":""},{"dropping-particle":"","family":"Su","given":"Kuan-Pin","non-dropping-particle":"","parse-names":false,"suffix":""},{"dropping-particle":"","family":"So","given":"Kwok-Fai","non-dropping-particle":"","parse-names":false,"suffix":""},{"dropping-particle":"","family":"Lin","given":"Kangguang","non-dropping-particle":"","parse-names":false,"suffix":""}],"container-title":"BJPsych Open","id":"ITEM-1","issue":"1","issued":{"date-parts":[["2021","1"]]},"publisher":"Royal College of Psychiatrists","title":"Psychological impact in non-infectious disease specialists who had direct contact with patients with COVID-19","type":"article-journal","volume":"7"},"uris":["http://www.mendeley.com/documents/?uuid=64936dda-61e0-341e-8bd6-3649cefff86c"]}],"mendeley":{"formattedCitation":"(96)","plainTextFormattedCitation":"(96)","previouslyFormattedCitation":"(96)"},"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6)</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0786C167"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hina</w:t>
            </w:r>
          </w:p>
        </w:tc>
        <w:tc>
          <w:tcPr>
            <w:tcW w:w="1276" w:type="dxa"/>
            <w:shd w:val="clear" w:color="auto" w:fill="auto"/>
            <w:tcMar>
              <w:top w:w="100" w:type="dxa"/>
              <w:left w:w="100" w:type="dxa"/>
              <w:bottom w:w="100" w:type="dxa"/>
              <w:right w:w="100" w:type="dxa"/>
            </w:tcMar>
          </w:tcPr>
          <w:p w14:paraId="57B63973"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Cross sectional </w:t>
            </w:r>
          </w:p>
        </w:tc>
        <w:tc>
          <w:tcPr>
            <w:tcW w:w="1664" w:type="dxa"/>
            <w:shd w:val="clear" w:color="auto" w:fill="auto"/>
            <w:tcMar>
              <w:top w:w="100" w:type="dxa"/>
              <w:left w:w="100" w:type="dxa"/>
              <w:bottom w:w="100" w:type="dxa"/>
              <w:right w:w="100" w:type="dxa"/>
            </w:tcMar>
          </w:tcPr>
          <w:p w14:paraId="04C6D0FD"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2126</w:t>
            </w:r>
          </w:p>
        </w:tc>
        <w:tc>
          <w:tcPr>
            <w:tcW w:w="1879" w:type="dxa"/>
            <w:shd w:val="clear" w:color="auto" w:fill="auto"/>
            <w:tcMar>
              <w:top w:w="100" w:type="dxa"/>
              <w:left w:w="100" w:type="dxa"/>
              <w:bottom w:w="100" w:type="dxa"/>
              <w:right w:w="100" w:type="dxa"/>
            </w:tcMar>
          </w:tcPr>
          <w:p w14:paraId="5A4C3614"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Age: </w:t>
            </w:r>
            <w:r w:rsidRPr="00272B04">
              <w:rPr>
                <w:rFonts w:ascii="Times New Roman" w:eastAsia="Times New Roman" w:hAnsi="Times New Roman" w:cs="Times New Roman"/>
                <w:sz w:val="18"/>
                <w:szCs w:val="18"/>
              </w:rPr>
              <w:t>16+</w:t>
            </w:r>
          </w:p>
          <w:p w14:paraId="38C371A3" w14:textId="77777777" w:rsidR="00B73803" w:rsidRPr="00272B04" w:rsidRDefault="00B73803" w:rsidP="00B73803">
            <w:pPr>
              <w:spacing w:line="240" w:lineRule="auto"/>
              <w:rPr>
                <w:rFonts w:ascii="Times New Roman" w:eastAsia="Times New Roman" w:hAnsi="Times New Roman" w:cs="Times New Roman"/>
                <w:sz w:val="18"/>
                <w:szCs w:val="18"/>
              </w:rPr>
            </w:pPr>
          </w:p>
          <w:p w14:paraId="3CEB41EC"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 xml:space="preserve"> 2077 (97.7%)</w:t>
            </w:r>
          </w:p>
          <w:p w14:paraId="284CCE0E" w14:textId="77777777" w:rsidR="00B73803" w:rsidRPr="00272B04" w:rsidRDefault="00B73803" w:rsidP="00B73803">
            <w:pPr>
              <w:spacing w:line="240" w:lineRule="auto"/>
              <w:rPr>
                <w:rFonts w:ascii="Times New Roman" w:eastAsia="Times New Roman" w:hAnsi="Times New Roman" w:cs="Times New Roman"/>
                <w:sz w:val="18"/>
                <w:szCs w:val="18"/>
              </w:rPr>
            </w:pPr>
          </w:p>
          <w:p w14:paraId="2589C854"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Obstetrician: 770, Midwife: 1356</w:t>
            </w:r>
          </w:p>
        </w:tc>
        <w:tc>
          <w:tcPr>
            <w:tcW w:w="1406" w:type="dxa"/>
            <w:shd w:val="clear" w:color="auto" w:fill="auto"/>
            <w:tcMar>
              <w:top w:w="100" w:type="dxa"/>
              <w:left w:w="100" w:type="dxa"/>
              <w:bottom w:w="100" w:type="dxa"/>
              <w:right w:w="100" w:type="dxa"/>
            </w:tcMar>
          </w:tcPr>
          <w:p w14:paraId="31D6FECE"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9</w:t>
            </w:r>
          </w:p>
        </w:tc>
        <w:tc>
          <w:tcPr>
            <w:tcW w:w="2040" w:type="dxa"/>
            <w:shd w:val="clear" w:color="auto" w:fill="auto"/>
            <w:tcMar>
              <w:top w:w="100" w:type="dxa"/>
              <w:left w:w="100" w:type="dxa"/>
              <w:bottom w:w="100" w:type="dxa"/>
              <w:right w:w="100" w:type="dxa"/>
            </w:tcMar>
          </w:tcPr>
          <w:p w14:paraId="1FF9F8D5"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ignificant increase in PHQ9 score during COVID (</w:t>
            </w:r>
            <w:r w:rsidRPr="00272B04">
              <w:rPr>
                <w:rFonts w:ascii="Times New Roman" w:eastAsia="Times New Roman" w:hAnsi="Times New Roman" w:cs="Times New Roman"/>
                <w:i/>
                <w:sz w:val="18"/>
                <w:szCs w:val="18"/>
              </w:rPr>
              <w:t>p&lt;0.001).</w:t>
            </w:r>
          </w:p>
          <w:p w14:paraId="53CBCE9B"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sz w:val="18"/>
                <w:szCs w:val="18"/>
              </w:rPr>
              <w:t xml:space="preserve">Those with direct contact with COVID more likely to have severe depression </w:t>
            </w:r>
            <w:r w:rsidRPr="00272B04">
              <w:rPr>
                <w:rFonts w:ascii="Times New Roman" w:eastAsia="Times New Roman" w:hAnsi="Times New Roman" w:cs="Times New Roman"/>
                <w:i/>
                <w:sz w:val="18"/>
                <w:szCs w:val="18"/>
              </w:rPr>
              <w:t>p&lt;0.05</w:t>
            </w:r>
          </w:p>
        </w:tc>
      </w:tr>
      <w:tr w:rsidR="00B73803" w:rsidRPr="00272B04" w14:paraId="0D76F138" w14:textId="77777777" w:rsidTr="00272B04">
        <w:tc>
          <w:tcPr>
            <w:tcW w:w="1020" w:type="dxa"/>
            <w:shd w:val="clear" w:color="auto" w:fill="auto"/>
            <w:tcMar>
              <w:top w:w="100" w:type="dxa"/>
              <w:left w:w="100" w:type="dxa"/>
              <w:bottom w:w="100" w:type="dxa"/>
              <w:right w:w="100" w:type="dxa"/>
            </w:tcMar>
          </w:tcPr>
          <w:p w14:paraId="725AA574" w14:textId="78F1788C"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Cai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016/J.JPSYCHIRES.2020.09.007","PMID":"32971356","abstract":"Background: Health care workers, especially frontline nurses, faced great challenges during the coronavirus disease 2019 (COVID-19) outbreak. Aims: To assess the magnitude of the psychological status and associated risk factors among nurses in the pandemic center in Wuhan, China. Methods: In this study, we enrolled nurses from Renmin Hospital of Wuhan University. The questionnaire was designed to obtain basic information of the participants, and included four psychological assessment scales. We issued the questionnaires at two different points of time. We conducted the first survey on January 29 to February 2 (outbreak period) with 709 eligible responses, and the second survey on February 26 to February 28 (stable period) with 621 eligible responses. The nurses from Wuchang Fangcang shelter hospital were also enrolled in the second survey. Results: During the pandemic, over one-third of nurses suffered from depression, anxiety, and insomnia. In the outbreak period, the nurses showed significantly higher risks for depression, anxiety, and posttraumatic stress disorder (PTSD) symptoms than those in the stable period (P &lt; 0.01). Notably, the nurses from the Fangcang shelter hospitals were more likely to present psychological problems than those from other frontline or non-frontline (all P &lt; 0.001) units, especially for insomnia (38.3% with severe insomnia). The nurses from the frontline, with worse physical condition and uncertain concerns about this pandemic as compared to the others, were more likely to bear psychological problems. Thus, online psychological information and sufficient protection conditions were effective interventions to help mitigate psychological distress. The nurses from Fangcang shelter hospitals suffered a significantly higher risk of psychological problems than those from other units. Conclusion: The psychological status of nurses needs more attention during the COVID-19 pandemic, especially for those who fought in the frontline during the peak of the outbreak.","author":[{"dropping-particle":"","family":"Cai","given":"Zhongxiang","non-dropping-particle":"","parse-names":false,"suffix":""},{"dropping-particle":"","family":"Cui","given":"Qin","non-dropping-particle":"","parse-names":false,"suffix":""},{"dropping-particle":"","family":"Liu","given":"Zhongchun","non-dropping-particle":"","parse-names":false,"suffix":""},{"dropping-particle":"","family":"Li","given":"Juanjuan","non-dropping-particle":"","parse-names":false,"suffix":""},{"dropping-particle":"","family":"Gong","given":"Xuan","non-dropping-particle":"","parse-names":false,"suffix":""},{"dropping-particle":"","family":"Liu","given":"Jingfang","non-dropping-particle":"","parse-names":false,"suffix":""},{"dropping-particle":"","family":"Wan","given":"Zhiying","non-dropping-particle":"","parse-names":false,"suffix":""},{"dropping-particle":"","family":"Yuan","given":"Xiaoping","non-dropping-particle":"","parse-names":false,"suffix":""},{"dropping-particle":"","family":"Li","given":"Xiaofen","non-dropping-particle":"","parse-names":false,"suffix":""},{"dropping-particle":"","family":"Chen","given":"Chuang","non-dropping-particle":"","parse-names":false,"suffix":""},{"dropping-particle":"","family":"Wang","given":"Gaohua","non-dropping-particle":"","parse-names":false,"suffix":""}],"container-title":"Journal of Psychiatric Research","id":"ITEM-1","issued":{"date-parts":[["2020","12","1"]]},"page":"132","publisher":"Elsevier","title":"Nurses endured high risks of psychological problems under the epidemic of COVID-19 in a longitudinal study in Wuhan China","type":"article-journal","volume":"131"},"uris":["http://www.mendeley.com/documents/?uuid=0434473f-681c-30c0-8750-8acfdb0c5f9b"]}],"mendeley":{"formattedCitation":"(98)","plainTextFormattedCitation":"(98)","previouslyFormattedCitation":"(98)"},"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8)</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1A8A548B" w14:textId="1D628E4A"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China </w:t>
            </w:r>
          </w:p>
        </w:tc>
        <w:tc>
          <w:tcPr>
            <w:tcW w:w="1276" w:type="dxa"/>
            <w:shd w:val="clear" w:color="auto" w:fill="auto"/>
            <w:tcMar>
              <w:top w:w="100" w:type="dxa"/>
              <w:left w:w="100" w:type="dxa"/>
              <w:bottom w:w="100" w:type="dxa"/>
              <w:right w:w="100" w:type="dxa"/>
            </w:tcMar>
          </w:tcPr>
          <w:p w14:paraId="47DA26A5" w14:textId="68F96D8B"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Longitudinal study </w:t>
            </w:r>
          </w:p>
        </w:tc>
        <w:tc>
          <w:tcPr>
            <w:tcW w:w="1664" w:type="dxa"/>
            <w:shd w:val="clear" w:color="auto" w:fill="auto"/>
            <w:tcMar>
              <w:top w:w="100" w:type="dxa"/>
              <w:left w:w="100" w:type="dxa"/>
              <w:bottom w:w="100" w:type="dxa"/>
              <w:right w:w="100" w:type="dxa"/>
            </w:tcMar>
          </w:tcPr>
          <w:p w14:paraId="43EC6455"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1330 </w:t>
            </w:r>
          </w:p>
          <w:p w14:paraId="17097317" w14:textId="5ED1EDDD"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709 (53.3%) from the outbreak period and 621 (46.7%) from the stable period</w:t>
            </w:r>
          </w:p>
        </w:tc>
        <w:tc>
          <w:tcPr>
            <w:tcW w:w="1879" w:type="dxa"/>
            <w:shd w:val="clear" w:color="auto" w:fill="auto"/>
            <w:tcMar>
              <w:top w:w="100" w:type="dxa"/>
              <w:left w:w="100" w:type="dxa"/>
              <w:bottom w:w="100" w:type="dxa"/>
              <w:right w:w="100" w:type="dxa"/>
            </w:tcMar>
          </w:tcPr>
          <w:p w14:paraId="369F2116"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18+</w:t>
            </w:r>
          </w:p>
          <w:p w14:paraId="11C50EC1" w14:textId="77777777" w:rsidR="00B73803" w:rsidRPr="00272B04" w:rsidRDefault="00B73803" w:rsidP="00B73803">
            <w:pPr>
              <w:spacing w:line="240" w:lineRule="auto"/>
              <w:rPr>
                <w:rFonts w:ascii="Times New Roman" w:eastAsia="Times New Roman" w:hAnsi="Times New Roman" w:cs="Times New Roman"/>
                <w:sz w:val="18"/>
                <w:szCs w:val="18"/>
              </w:rPr>
            </w:pPr>
          </w:p>
          <w:p w14:paraId="4FD3B9B6" w14:textId="77777777"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 xml:space="preserve">Sex (F): </w:t>
            </w:r>
          </w:p>
          <w:p w14:paraId="08884C6B"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Peak</w:t>
            </w:r>
            <w:r w:rsidRPr="00272B04">
              <w:rPr>
                <w:rFonts w:ascii="Times New Roman" w:eastAsia="Times New Roman" w:hAnsi="Times New Roman" w:cs="Times New Roman"/>
                <w:sz w:val="18"/>
                <w:szCs w:val="18"/>
              </w:rPr>
              <w:t>:684(96.5%)</w:t>
            </w:r>
          </w:p>
          <w:p w14:paraId="6FE85B6B"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Stable:</w:t>
            </w:r>
            <w:r w:rsidRPr="00272B04">
              <w:rPr>
                <w:rFonts w:ascii="Times New Roman" w:eastAsia="Times New Roman" w:hAnsi="Times New Roman" w:cs="Times New Roman"/>
                <w:sz w:val="18"/>
                <w:szCs w:val="18"/>
              </w:rPr>
              <w:t xml:space="preserve"> 605 (97.4%)</w:t>
            </w:r>
          </w:p>
          <w:p w14:paraId="4007FAB4" w14:textId="77777777" w:rsidR="00B73803" w:rsidRPr="00272B04" w:rsidRDefault="00B73803" w:rsidP="00B73803">
            <w:pPr>
              <w:spacing w:line="240" w:lineRule="auto"/>
              <w:rPr>
                <w:rFonts w:ascii="Times New Roman" w:eastAsia="Times New Roman" w:hAnsi="Times New Roman" w:cs="Times New Roman"/>
                <w:sz w:val="18"/>
                <w:szCs w:val="18"/>
              </w:rPr>
            </w:pPr>
          </w:p>
          <w:p w14:paraId="60910974" w14:textId="0D299559"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Nurses</w:t>
            </w:r>
          </w:p>
        </w:tc>
        <w:tc>
          <w:tcPr>
            <w:tcW w:w="1406" w:type="dxa"/>
            <w:shd w:val="clear" w:color="auto" w:fill="auto"/>
            <w:tcMar>
              <w:top w:w="100" w:type="dxa"/>
              <w:left w:w="100" w:type="dxa"/>
              <w:bottom w:w="100" w:type="dxa"/>
              <w:right w:w="100" w:type="dxa"/>
            </w:tcMar>
          </w:tcPr>
          <w:p w14:paraId="372487A6" w14:textId="0F53358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9</w:t>
            </w:r>
          </w:p>
        </w:tc>
        <w:tc>
          <w:tcPr>
            <w:tcW w:w="2040" w:type="dxa"/>
            <w:shd w:val="clear" w:color="auto" w:fill="auto"/>
            <w:tcMar>
              <w:top w:w="100" w:type="dxa"/>
              <w:left w:w="100" w:type="dxa"/>
              <w:bottom w:w="100" w:type="dxa"/>
              <w:right w:w="100" w:type="dxa"/>
            </w:tcMar>
          </w:tcPr>
          <w:p w14:paraId="06392662"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sz w:val="18"/>
                <w:szCs w:val="18"/>
              </w:rPr>
              <w:t xml:space="preserve">Significant increase in mean PHQ-9 score during the pandemic (4.67 vs 5.59, </w:t>
            </w:r>
            <w:r w:rsidRPr="00272B04">
              <w:rPr>
                <w:rFonts w:ascii="Times New Roman" w:eastAsia="Times New Roman" w:hAnsi="Times New Roman" w:cs="Times New Roman"/>
                <w:i/>
                <w:sz w:val="18"/>
                <w:szCs w:val="18"/>
              </w:rPr>
              <w:t>p&lt;0.001).</w:t>
            </w:r>
          </w:p>
          <w:p w14:paraId="598222C4"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Cs/>
                <w:sz w:val="18"/>
                <w:szCs w:val="18"/>
              </w:rPr>
              <w:t>During the outbreak, nurses had significantly higher proportions of depressive symptoms</w:t>
            </w:r>
            <w:r w:rsidRPr="00272B04">
              <w:rPr>
                <w:rFonts w:ascii="Times New Roman" w:eastAsia="Times New Roman" w:hAnsi="Times New Roman" w:cs="Times New Roman"/>
                <w:i/>
                <w:sz w:val="18"/>
                <w:szCs w:val="18"/>
              </w:rPr>
              <w:t xml:space="preserve"> (p&lt;0.001).</w:t>
            </w:r>
          </w:p>
          <w:p w14:paraId="707C96A3" w14:textId="77777777" w:rsidR="00B73803" w:rsidRPr="00272B04" w:rsidRDefault="00B73803" w:rsidP="00B73803">
            <w:pPr>
              <w:spacing w:line="240" w:lineRule="auto"/>
              <w:rPr>
                <w:rFonts w:ascii="Times New Roman" w:eastAsia="Times New Roman" w:hAnsi="Times New Roman" w:cs="Times New Roman"/>
                <w:iCs/>
                <w:sz w:val="18"/>
                <w:szCs w:val="18"/>
              </w:rPr>
            </w:pPr>
            <w:r w:rsidRPr="00272B04">
              <w:rPr>
                <w:rFonts w:ascii="Times New Roman" w:eastAsia="Times New Roman" w:hAnsi="Times New Roman" w:cs="Times New Roman"/>
                <w:iCs/>
                <w:sz w:val="18"/>
                <w:szCs w:val="18"/>
              </w:rPr>
              <w:t xml:space="preserve">Depression significantly higher in those on the frontline </w:t>
            </w:r>
            <w:r w:rsidRPr="00272B04">
              <w:rPr>
                <w:rFonts w:ascii="Times New Roman" w:eastAsia="Times New Roman" w:hAnsi="Times New Roman" w:cs="Times New Roman"/>
                <w:i/>
                <w:sz w:val="18"/>
                <w:szCs w:val="18"/>
              </w:rPr>
              <w:t>(p&lt;0.05).</w:t>
            </w:r>
            <w:r w:rsidRPr="00272B04">
              <w:rPr>
                <w:rFonts w:ascii="Times New Roman" w:eastAsia="Times New Roman" w:hAnsi="Times New Roman" w:cs="Times New Roman"/>
                <w:iCs/>
                <w:sz w:val="18"/>
                <w:szCs w:val="18"/>
              </w:rPr>
              <w:t xml:space="preserve"> </w:t>
            </w:r>
          </w:p>
          <w:p w14:paraId="0F74C359" w14:textId="77777777" w:rsidR="00B73803" w:rsidRPr="00272B04" w:rsidRDefault="00B73803" w:rsidP="00B73803">
            <w:pPr>
              <w:spacing w:line="240" w:lineRule="auto"/>
              <w:rPr>
                <w:rFonts w:ascii="Times New Roman" w:eastAsia="Times New Roman" w:hAnsi="Times New Roman" w:cs="Times New Roman"/>
                <w:sz w:val="18"/>
                <w:szCs w:val="18"/>
              </w:rPr>
            </w:pPr>
          </w:p>
        </w:tc>
      </w:tr>
      <w:tr w:rsidR="00B73803" w:rsidRPr="00272B04" w14:paraId="7D3C4B64" w14:textId="77777777" w:rsidTr="00272B04">
        <w:tc>
          <w:tcPr>
            <w:tcW w:w="1020" w:type="dxa"/>
            <w:shd w:val="clear" w:color="auto" w:fill="auto"/>
            <w:tcMar>
              <w:top w:w="100" w:type="dxa"/>
              <w:left w:w="100" w:type="dxa"/>
              <w:bottom w:w="100" w:type="dxa"/>
              <w:right w:w="100" w:type="dxa"/>
            </w:tcMar>
          </w:tcPr>
          <w:p w14:paraId="3A5B9F18" w14:textId="151A27EF"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Li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016/J.JAD.2020.11.109","ISSN":"1573-2517","PMID":"33257043","abstract":"Background: Growing evidence supports a clear association between COVID-19 pandemic and mental health. However, little is known about the longitudinal course of psychopathology in young adults at different stages of the pandemic. Methods: This large-scale, longitudinal, population-based survey was conducted among college students in China. The rates of three mental health problems (acute stress, anxiety, and depressive symptoms), and their change patterns at two phases of the pandemic (early vs under-control) were measured. Predictors of changes in mental health symptoms were examined utilizing multivariate regression. Results: Among the 164,101 college students who participated in the first wave survey (T1=during onset of outbreak), 68,685 (41.9%) completed a follow-up survey (T2=during remission). In the follow-up survey, the prevalence of probable acute stress (T1: 34.6%; T2: 16.4%) decreased, while the rates of depressive (T1: 21.6%; T2: 26.3%) and anxiety symptoms (T1: 11.4%; T2: 14.7%) increased. Senior students, with suspected or conformed cases in their community and COVID-19 related worries (all AORs &gt; 1.20, ps &lt; 0.001) were found to have a higher risk of developing mental health problems in at least one wave. Less physical exercise, low perceived social support, and a dysfunctional family were found to negatively impact psychological symptoms. Conclusions: Acute stress, anxiety, and depressive symptoms have been prevalent among college students during the COVID-19 epidemic, and showed a significant increase after the initial stage of the outbreak. Some college students, especially those with the risk factors noted above, exhibited persistent or delayed symptoms.","author":[{"dropping-particle":"","family":"Y","given":"Li","non-dropping-particle":"","parse-names":false,"suffix":""},{"dropping-particle":"","family":"J","given":"Zhao","non-dropping-particle":"","parse-names":false,"suffix":""},{"dropping-particle":"","family":"Z","given":"Ma","non-dropping-particle":"","parse-names":false,"suffix":""},{"dropping-particle":"","family":"LS","given":"McReynolds","non-dropping-particle":"","parse-names":false,"suffix":""},{"dropping-particle":"","family":"D","given":"Lin","non-dropping-particle":"","parse-names":false,"suffix":""},{"dropping-particle":"","family":"Z","given":"Chen","non-dropping-particle":"","parse-names":false,"suffix":""},{"dropping-particle":"","family":"T","given":"Wang","non-dropping-particle":"","parse-names":false,"suffix":""},{"dropping-particle":"","family":"D","given":"Wang","non-dropping-particle":"","parse-names":false,"suffix":""},{"dropping-particle":"","family":"Y","given":"Zhang","non-dropping-particle":"","parse-names":false,"suffix":""},{"dropping-particle":"","family":"J","given":"Zhang","non-dropping-particle":"","parse-names":false,"suffix":""},{"dropping-particle":"","family":"F","given":"Fan","non-dropping-particle":"","parse-names":false,"suffix":""},{"dropping-particle":"","family":"X","given":"Liu","non-dropping-particle":"","parse-names":false,"suffix":""}],"container-title":"Journal of affective disorders","id":"ITEM-1","issued":{"date-parts":[["2021","2","15"]]},"page":"597-604","publisher":"J Affect Disord","title":"Mental Health Among College Students During the COVID-19 Pandemic in China: A 2-Wave Longitudinal Survey","type":"article-journal","volume":"281"},"uris":["http://www.mendeley.com/documents/?uuid=6dd35896-3b22-340c-aefd-aae93d775ca0"]}],"mendeley":{"formattedCitation":"(100)","plainTextFormattedCitation":"(100)","previouslyFormattedCitation":"(100)"},"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100)</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67F3242D" w14:textId="6E63DD59"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China </w:t>
            </w:r>
          </w:p>
        </w:tc>
        <w:tc>
          <w:tcPr>
            <w:tcW w:w="1276" w:type="dxa"/>
            <w:shd w:val="clear" w:color="auto" w:fill="auto"/>
            <w:tcMar>
              <w:top w:w="100" w:type="dxa"/>
              <w:left w:w="100" w:type="dxa"/>
              <w:bottom w:w="100" w:type="dxa"/>
              <w:right w:w="100" w:type="dxa"/>
            </w:tcMar>
          </w:tcPr>
          <w:p w14:paraId="75BFB5A0" w14:textId="082F8EE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Longitudinal</w:t>
            </w:r>
          </w:p>
        </w:tc>
        <w:tc>
          <w:tcPr>
            <w:tcW w:w="1664" w:type="dxa"/>
            <w:shd w:val="clear" w:color="auto" w:fill="auto"/>
            <w:tcMar>
              <w:top w:w="100" w:type="dxa"/>
              <w:left w:w="100" w:type="dxa"/>
              <w:bottom w:w="100" w:type="dxa"/>
              <w:right w:w="100" w:type="dxa"/>
            </w:tcMar>
          </w:tcPr>
          <w:p w14:paraId="2389F93B"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During Outbreak (T1) (n=164,101)</w:t>
            </w:r>
          </w:p>
          <w:p w14:paraId="56A7AED0" w14:textId="7F2B0095"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During remission (T2) (n=148,343)</w:t>
            </w:r>
          </w:p>
        </w:tc>
        <w:tc>
          <w:tcPr>
            <w:tcW w:w="1879" w:type="dxa"/>
            <w:shd w:val="clear" w:color="auto" w:fill="auto"/>
            <w:tcMar>
              <w:top w:w="100" w:type="dxa"/>
              <w:left w:w="100" w:type="dxa"/>
              <w:bottom w:w="100" w:type="dxa"/>
              <w:right w:w="100" w:type="dxa"/>
            </w:tcMar>
          </w:tcPr>
          <w:p w14:paraId="2FC23E27" w14:textId="77777777" w:rsidR="00B73803" w:rsidRPr="00272B04" w:rsidRDefault="00B73803" w:rsidP="00B73803">
            <w:pPr>
              <w:spacing w:line="240" w:lineRule="auto"/>
              <w:rPr>
                <w:rFonts w:ascii="Times New Roman" w:eastAsia="Times New Roman" w:hAnsi="Times New Roman" w:cs="Times New Roman"/>
                <w:sz w:val="18"/>
                <w:szCs w:val="18"/>
              </w:rPr>
            </w:pPr>
            <w:proofErr w:type="spellStart"/>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not</w:t>
            </w:r>
            <w:proofErr w:type="spellEnd"/>
            <w:r w:rsidRPr="00272B04">
              <w:rPr>
                <w:rFonts w:ascii="Times New Roman" w:eastAsia="Times New Roman" w:hAnsi="Times New Roman" w:cs="Times New Roman"/>
                <w:sz w:val="18"/>
                <w:szCs w:val="18"/>
              </w:rPr>
              <w:t xml:space="preserve"> specified. </w:t>
            </w:r>
          </w:p>
          <w:p w14:paraId="49D738E8" w14:textId="77777777" w:rsidR="00B73803" w:rsidRPr="00272B04" w:rsidRDefault="00B73803" w:rsidP="00B73803">
            <w:pPr>
              <w:spacing w:line="240" w:lineRule="auto"/>
              <w:rPr>
                <w:rFonts w:ascii="Times New Roman" w:eastAsia="Times New Roman" w:hAnsi="Times New Roman" w:cs="Times New Roman"/>
                <w:sz w:val="18"/>
                <w:szCs w:val="18"/>
              </w:rPr>
            </w:pPr>
          </w:p>
          <w:p w14:paraId="60AEF4D8" w14:textId="77777777"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Sex (F):</w:t>
            </w:r>
          </w:p>
          <w:p w14:paraId="32F3F722" w14:textId="77777777" w:rsidR="00B73803" w:rsidRPr="00272B04" w:rsidRDefault="00B73803" w:rsidP="00B73803">
            <w:pPr>
              <w:spacing w:line="240" w:lineRule="auto"/>
              <w:rPr>
                <w:rFonts w:ascii="Times New Roman" w:eastAsia="Times New Roman" w:hAnsi="Times New Roman" w:cs="Times New Roman"/>
                <w:sz w:val="18"/>
                <w:szCs w:val="18"/>
                <w:u w:val="single"/>
              </w:rPr>
            </w:pPr>
            <w:r w:rsidRPr="00272B04">
              <w:rPr>
                <w:rFonts w:ascii="Times New Roman" w:eastAsia="Times New Roman" w:hAnsi="Times New Roman" w:cs="Times New Roman"/>
                <w:sz w:val="18"/>
                <w:szCs w:val="18"/>
                <w:u w:val="single"/>
              </w:rPr>
              <w:t xml:space="preserve">During outbreak: </w:t>
            </w:r>
            <w:r w:rsidRPr="00272B04">
              <w:rPr>
                <w:rFonts w:ascii="Times New Roman" w:eastAsia="Times New Roman" w:hAnsi="Times New Roman" w:cs="Times New Roman"/>
                <w:sz w:val="18"/>
                <w:szCs w:val="18"/>
              </w:rPr>
              <w:t>103,645 (63.2%)</w:t>
            </w:r>
          </w:p>
          <w:p w14:paraId="545CA612"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 xml:space="preserve">During remission: </w:t>
            </w:r>
            <w:r w:rsidRPr="00272B04">
              <w:rPr>
                <w:rFonts w:ascii="Times New Roman" w:eastAsia="Times New Roman" w:hAnsi="Times New Roman" w:cs="Times New Roman"/>
                <w:sz w:val="18"/>
                <w:szCs w:val="18"/>
              </w:rPr>
              <w:t>92,859 (62.6%)</w:t>
            </w:r>
          </w:p>
          <w:p w14:paraId="015BEEC3" w14:textId="77777777" w:rsidR="00B73803" w:rsidRPr="00272B04" w:rsidRDefault="00B73803" w:rsidP="00B73803">
            <w:pPr>
              <w:spacing w:line="240" w:lineRule="auto"/>
              <w:rPr>
                <w:rFonts w:ascii="Times New Roman" w:eastAsia="Times New Roman" w:hAnsi="Times New Roman" w:cs="Times New Roman"/>
                <w:sz w:val="18"/>
                <w:szCs w:val="18"/>
              </w:rPr>
            </w:pPr>
          </w:p>
          <w:p w14:paraId="79EA4CC8" w14:textId="3EE369BC"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xml:space="preserve">: College students </w:t>
            </w:r>
          </w:p>
        </w:tc>
        <w:tc>
          <w:tcPr>
            <w:tcW w:w="1406" w:type="dxa"/>
            <w:shd w:val="clear" w:color="auto" w:fill="auto"/>
            <w:tcMar>
              <w:top w:w="100" w:type="dxa"/>
              <w:left w:w="100" w:type="dxa"/>
              <w:bottom w:w="100" w:type="dxa"/>
              <w:right w:w="100" w:type="dxa"/>
            </w:tcMar>
          </w:tcPr>
          <w:p w14:paraId="2C909216" w14:textId="355C224C"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9</w:t>
            </w:r>
          </w:p>
        </w:tc>
        <w:tc>
          <w:tcPr>
            <w:tcW w:w="2040" w:type="dxa"/>
            <w:shd w:val="clear" w:color="auto" w:fill="auto"/>
            <w:tcMar>
              <w:top w:w="100" w:type="dxa"/>
              <w:left w:w="100" w:type="dxa"/>
              <w:bottom w:w="100" w:type="dxa"/>
              <w:right w:w="100" w:type="dxa"/>
            </w:tcMar>
          </w:tcPr>
          <w:p w14:paraId="2A9C8A1D"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Increase in PHQ9 depression score during remission (3.66 vs 3.95)</w:t>
            </w:r>
          </w:p>
          <w:p w14:paraId="526B3F78"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
                <w:sz w:val="18"/>
                <w:szCs w:val="18"/>
              </w:rPr>
              <w:t>P-value NR</w:t>
            </w:r>
          </w:p>
          <w:p w14:paraId="776EBCA0"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sz w:val="18"/>
                <w:szCs w:val="18"/>
              </w:rPr>
              <w:t xml:space="preserve">Significant increase in prevalence of depression (PHQ-9 score &gt;9) during remission, </w:t>
            </w:r>
            <w:r w:rsidRPr="00272B04">
              <w:rPr>
                <w:rFonts w:ascii="Times New Roman" w:eastAsia="Times New Roman" w:hAnsi="Times New Roman" w:cs="Times New Roman"/>
                <w:i/>
                <w:sz w:val="18"/>
                <w:szCs w:val="18"/>
              </w:rPr>
              <w:t>p&lt;0.001</w:t>
            </w:r>
          </w:p>
          <w:p w14:paraId="6E4744C0" w14:textId="77777777" w:rsidR="00B73803" w:rsidRPr="00272B04" w:rsidRDefault="00B73803" w:rsidP="00B73803">
            <w:pPr>
              <w:spacing w:line="240" w:lineRule="auto"/>
              <w:rPr>
                <w:rFonts w:ascii="Times New Roman" w:eastAsia="Times New Roman" w:hAnsi="Times New Roman" w:cs="Times New Roman"/>
                <w:iCs/>
                <w:sz w:val="18"/>
                <w:szCs w:val="18"/>
              </w:rPr>
            </w:pPr>
          </w:p>
          <w:p w14:paraId="41413287" w14:textId="3F25790E"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iCs/>
                <w:sz w:val="18"/>
                <w:szCs w:val="18"/>
              </w:rPr>
              <w:t>Depression more likely in seniors and those who consumed alcohol</w:t>
            </w:r>
            <w:r w:rsidRPr="00272B04">
              <w:rPr>
                <w:rFonts w:ascii="Times New Roman" w:eastAsia="Times New Roman" w:hAnsi="Times New Roman" w:cs="Times New Roman"/>
                <w:i/>
                <w:sz w:val="18"/>
                <w:szCs w:val="18"/>
              </w:rPr>
              <w:t xml:space="preserve"> (p&lt;0.001)</w:t>
            </w:r>
          </w:p>
        </w:tc>
      </w:tr>
      <w:tr w:rsidR="00B73803" w:rsidRPr="00272B04" w14:paraId="0491E535" w14:textId="77777777" w:rsidTr="00272B04">
        <w:tc>
          <w:tcPr>
            <w:tcW w:w="1020" w:type="dxa"/>
            <w:shd w:val="clear" w:color="auto" w:fill="auto"/>
            <w:tcMar>
              <w:top w:w="100" w:type="dxa"/>
              <w:left w:w="100" w:type="dxa"/>
              <w:bottom w:w="100" w:type="dxa"/>
              <w:right w:w="100" w:type="dxa"/>
            </w:tcMar>
          </w:tcPr>
          <w:p w14:paraId="5C1430C5" w14:textId="2DF60496"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Li W et al. 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001/JAMANETWORKOPEN.2020.10705","PMID":"32478846","author":[{"dropping-particle":"","family":"Li","given":"Weidong","non-dropping-particle":"","parse-names":false,"suffix":""},{"dropping-particle":"","family":"Frank","given":"Elena","non-dropping-particle":"","parse-names":false,"suffix":""},{"dropping-particle":"","family":"Zhao","given":"Zhuo","non-dropping-particle":"","parse-names":false,"suffix":""},{"dropping-particle":"","family":"Chen","given":"Lihong","non-dropping-particle":"","parse-names":false,"suffix":""},{"dropping-particle":"","family":"Wang","given":"Zhen","non-dropping-particle":"","parse-names":false,"suffix":""},{"dropping-particle":"","family":"Burmeister","given":"Margit","non-dropping-particle":"","parse-names":false,"suffix":""},{"dropping-particle":"","family":"Sen","given":"Srijan","non-dropping-particle":"","parse-names":false,"suffix":""}],"container-title":"JAMA Network Open","id":"ITEM-1","issue":"6","issued":{"date-parts":[["2020","6","1"]]},"page":"e2010705","publisher":"American Medical Association","title":"Mental Health of Young Physicians in China During the Novel Coronavirus Disease 2019 Outbreak","type":"article-journal","volume":"3"},"uris":["http://www.mendeley.com/documents/?uuid=f3abe2aa-9dd0-379b-b052-43f31c3b7bd3"]}],"mendeley":{"formattedCitation":"(91)","plainTextFormattedCitation":"(91)","previouslyFormattedCitation":"(91)"},"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1)</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0D9FDCE5" w14:textId="5D1622A2"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hina</w:t>
            </w:r>
          </w:p>
        </w:tc>
        <w:tc>
          <w:tcPr>
            <w:tcW w:w="1276" w:type="dxa"/>
            <w:shd w:val="clear" w:color="auto" w:fill="auto"/>
            <w:tcMar>
              <w:top w:w="100" w:type="dxa"/>
              <w:left w:w="100" w:type="dxa"/>
              <w:bottom w:w="100" w:type="dxa"/>
              <w:right w:w="100" w:type="dxa"/>
            </w:tcMar>
          </w:tcPr>
          <w:p w14:paraId="48EA032D" w14:textId="353B822F"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Longitudinal</w:t>
            </w:r>
          </w:p>
        </w:tc>
        <w:tc>
          <w:tcPr>
            <w:tcW w:w="1664" w:type="dxa"/>
            <w:shd w:val="clear" w:color="auto" w:fill="auto"/>
            <w:tcMar>
              <w:top w:w="100" w:type="dxa"/>
              <w:left w:w="100" w:type="dxa"/>
              <w:bottom w:w="100" w:type="dxa"/>
              <w:right w:w="100" w:type="dxa"/>
            </w:tcMar>
          </w:tcPr>
          <w:p w14:paraId="5488A1D9" w14:textId="46FE1D0A"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385</w:t>
            </w:r>
          </w:p>
        </w:tc>
        <w:tc>
          <w:tcPr>
            <w:tcW w:w="1879" w:type="dxa"/>
            <w:shd w:val="clear" w:color="auto" w:fill="auto"/>
            <w:tcMar>
              <w:top w:w="100" w:type="dxa"/>
              <w:left w:w="100" w:type="dxa"/>
              <w:bottom w:w="100" w:type="dxa"/>
              <w:right w:w="100" w:type="dxa"/>
            </w:tcMar>
          </w:tcPr>
          <w:p w14:paraId="1DACEBEA"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Age: </w:t>
            </w:r>
            <w:r w:rsidRPr="00272B04">
              <w:rPr>
                <w:rFonts w:ascii="Times New Roman" w:eastAsia="Times New Roman" w:hAnsi="Times New Roman" w:cs="Times New Roman"/>
                <w:sz w:val="18"/>
                <w:szCs w:val="18"/>
              </w:rPr>
              <w:t>median 25 (IQR 23-28 )</w:t>
            </w:r>
          </w:p>
          <w:p w14:paraId="0DE33D56" w14:textId="77777777" w:rsidR="00B73803" w:rsidRPr="00272B04" w:rsidRDefault="00B73803" w:rsidP="00B73803">
            <w:pPr>
              <w:spacing w:line="240" w:lineRule="auto"/>
              <w:rPr>
                <w:rFonts w:ascii="Times New Roman" w:eastAsia="Times New Roman" w:hAnsi="Times New Roman" w:cs="Times New Roman"/>
                <w:b/>
                <w:sz w:val="18"/>
                <w:szCs w:val="18"/>
              </w:rPr>
            </w:pPr>
          </w:p>
          <w:p w14:paraId="61B4D119" w14:textId="77777777"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 xml:space="preserve">Sex (F): </w:t>
            </w:r>
            <w:r w:rsidRPr="00272B04">
              <w:rPr>
                <w:rFonts w:ascii="Times New Roman" w:eastAsia="Times New Roman" w:hAnsi="Times New Roman" w:cs="Times New Roman"/>
                <w:sz w:val="18"/>
                <w:szCs w:val="18"/>
              </w:rPr>
              <w:t>247 (64%)</w:t>
            </w:r>
          </w:p>
          <w:p w14:paraId="70C6A982" w14:textId="77777777" w:rsidR="00B73803" w:rsidRPr="00272B04" w:rsidRDefault="00B73803" w:rsidP="00B73803">
            <w:pPr>
              <w:spacing w:line="240" w:lineRule="auto"/>
              <w:rPr>
                <w:rFonts w:ascii="Times New Roman" w:eastAsia="Times New Roman" w:hAnsi="Times New Roman" w:cs="Times New Roman"/>
                <w:b/>
                <w:sz w:val="18"/>
                <w:szCs w:val="18"/>
              </w:rPr>
            </w:pPr>
          </w:p>
          <w:p w14:paraId="18B5ED22" w14:textId="1061E2FB"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 xml:space="preserve">Occupation/characteristic: </w:t>
            </w:r>
            <w:r w:rsidRPr="00272B04">
              <w:rPr>
                <w:rFonts w:ascii="Times New Roman" w:eastAsia="Times New Roman" w:hAnsi="Times New Roman" w:cs="Times New Roman"/>
                <w:sz w:val="18"/>
                <w:szCs w:val="18"/>
              </w:rPr>
              <w:t>Physicians from 12 Shanghai hospitals who enrolled in the prospective Intern Health Study in August 2019</w:t>
            </w:r>
          </w:p>
        </w:tc>
        <w:tc>
          <w:tcPr>
            <w:tcW w:w="1406" w:type="dxa"/>
            <w:shd w:val="clear" w:color="auto" w:fill="auto"/>
            <w:tcMar>
              <w:top w:w="100" w:type="dxa"/>
              <w:left w:w="100" w:type="dxa"/>
              <w:bottom w:w="100" w:type="dxa"/>
              <w:right w:w="100" w:type="dxa"/>
            </w:tcMar>
          </w:tcPr>
          <w:p w14:paraId="1656E907" w14:textId="164D6950"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9</w:t>
            </w:r>
          </w:p>
        </w:tc>
        <w:tc>
          <w:tcPr>
            <w:tcW w:w="2040" w:type="dxa"/>
            <w:shd w:val="clear" w:color="auto" w:fill="auto"/>
            <w:tcMar>
              <w:top w:w="100" w:type="dxa"/>
              <w:left w:w="100" w:type="dxa"/>
              <w:bottom w:w="100" w:type="dxa"/>
              <w:right w:w="100" w:type="dxa"/>
            </w:tcMar>
          </w:tcPr>
          <w:p w14:paraId="32CDE965"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sz w:val="18"/>
                <w:szCs w:val="18"/>
              </w:rPr>
              <w:t>Significant increase in depressive symptoms from T1(pre-pandemic) to T2 (during pandemic)</w:t>
            </w:r>
          </w:p>
          <w:p w14:paraId="207F9E89"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
                <w:sz w:val="18"/>
                <w:szCs w:val="18"/>
              </w:rPr>
              <w:t>95% CI, 0.08 to 1.14</w:t>
            </w:r>
          </w:p>
          <w:p w14:paraId="1F366373" w14:textId="5AF1B540"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i/>
                <w:sz w:val="18"/>
                <w:szCs w:val="18"/>
              </w:rPr>
              <w:t>p =0 .02</w:t>
            </w:r>
          </w:p>
        </w:tc>
      </w:tr>
      <w:tr w:rsidR="00B73803" w:rsidRPr="00272B04" w14:paraId="0CDC5AC9" w14:textId="77777777" w:rsidTr="00272B04">
        <w:tc>
          <w:tcPr>
            <w:tcW w:w="1020" w:type="dxa"/>
            <w:shd w:val="clear" w:color="auto" w:fill="auto"/>
            <w:tcMar>
              <w:top w:w="100" w:type="dxa"/>
              <w:left w:w="100" w:type="dxa"/>
              <w:bottom w:w="100" w:type="dxa"/>
              <w:right w:w="100" w:type="dxa"/>
            </w:tcMar>
          </w:tcPr>
          <w:p w14:paraId="485CED2A" w14:textId="2A6CFA15" w:rsidR="00B73803" w:rsidRPr="00272B04" w:rsidRDefault="00B73803" w:rsidP="00B73803">
            <w:pPr>
              <w:spacing w:line="240" w:lineRule="auto"/>
              <w:rPr>
                <w:rFonts w:ascii="Times New Roman" w:eastAsia="Times New Roman" w:hAnsi="Times New Roman" w:cs="Times New Roman"/>
                <w:sz w:val="18"/>
                <w:szCs w:val="18"/>
              </w:rPr>
            </w:pPr>
            <w:proofErr w:type="spellStart"/>
            <w:r w:rsidRPr="00272B04">
              <w:rPr>
                <w:rFonts w:ascii="Times New Roman" w:eastAsia="Times New Roman" w:hAnsi="Times New Roman" w:cs="Times New Roman"/>
                <w:sz w:val="18"/>
                <w:szCs w:val="18"/>
              </w:rPr>
              <w:t>Quittkat</w:t>
            </w:r>
            <w:proofErr w:type="spellEnd"/>
            <w:r w:rsidRPr="00272B04">
              <w:rPr>
                <w:rFonts w:ascii="Times New Roman" w:eastAsia="Times New Roman" w:hAnsi="Times New Roman" w:cs="Times New Roman"/>
                <w:sz w:val="18"/>
                <w:szCs w:val="18"/>
              </w:rPr>
              <w:t xml:space="preserve">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3389/FPSYG.2020.586246","ISSN":"1664-1078","abstract":"The recent outbreak of the coronavirus disease (Covid-19) has plunged countries across the world into crisis. Both in the general population and in specific subgroups such as infected people or health care workers, studies have reported increased symptoms of anxiety, depression and stress. However, the reactions of individuals with mental disorders to Covid-19 have largely been neglected. The present study therefore aimed to investigate the perceived impact of Covid-19 and its psychological consequences on people with mental disorders. In this online survey, participants were asked to evaluate their disorder-specific symptoms, perceived psychosocial stress and behaviors related to Covid-19 in the current situation and retrospectively before the spread of Covid-19. The study included participants with self-identified generalized anxiety disorder (GAD), panic disorder and agoraphobia (PA), illness anxiety disorder (IA), social anxiety disorder (SAD), depression (DP), obsessive-compulsive disorder (OCD), body dysmorphic disorder (BDD), eating disorders (ED), schizophrenia spectrum and other psychotic disorders (SP), other non-specified mental disorder (other) as well as mentally healthy controls (HC). The results suggest that the symptom severity of DP, GAD, IA and BDD has deteriorated as a reaction to Covid-19. Across all mental disorders and HC, self-reported psychosocial stress levels were higher during the outbreak of Covid-19 compared to before. A reduced frequency of social contacts and grocery shopping was found for all participants. People with self-identified mental disorders showed higher personal worries about Covid-19 and a higher fear of contagion with Covid-19 than did HC. According to our findings, Covid-19 may reinforce symptom severity and psychosocial stress in individuals with mental disorders. In times of pandemics, special support is needed to assist people with mental disorders and to prevent symptom deterioration.","author":[{"dropping-particle":"","family":"Quittkat","given":"Hannah L.","non-dropping-particle":"","parse-names":false,"suffix":""},{"dropping-particle":"","family":"Düsing","given":"Rainer","non-dropping-particle":"","parse-names":false,"suffix":""},{"dropping-particle":"","family":"Holtmann","given":"Friederike-Johanna","non-dropping-particle":"","parse-names":false,"suffix":""},{"dropping-particle":"","family":"Buhlmann","given":"Ulrike","non-dropping-particle":"","parse-names":false,"suffix":""},{"dropping-particle":"","family":"Svaldi","given":"Jennifer","non-dropping-particle":"","parse-names":false,"suffix":""},{"dropping-particle":"","family":"Vocks","given":"Silja","non-dropping-particle":"","parse-names":false,"suffix":""}],"container-title":"Frontiers in Psychology","id":"ITEM-1","issued":{"date-parts":[["2020","11","17"]]},"page":"3256","publisher":"Frontiers","title":"Perceived Impact of Covid-19 Across Different Mental Disorders: A Study on Disorder-Specific Symptoms, Psychosocial Stress and Behavior","type":"article-journal","volume":"0"},"uris":["http://www.mendeley.com/documents/?uuid=1f776d6c-ab40-372c-aa65-5ef84584f1d6"]}],"mendeley":{"formattedCitation":"(97)","plainTextFormattedCitation":"(97)","previouslyFormattedCitation":"(97)"},"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7)</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30033628"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Germany </w:t>
            </w:r>
          </w:p>
        </w:tc>
        <w:tc>
          <w:tcPr>
            <w:tcW w:w="1276" w:type="dxa"/>
            <w:shd w:val="clear" w:color="auto" w:fill="auto"/>
            <w:tcMar>
              <w:top w:w="100" w:type="dxa"/>
              <w:left w:w="100" w:type="dxa"/>
              <w:bottom w:w="100" w:type="dxa"/>
              <w:right w:w="100" w:type="dxa"/>
            </w:tcMar>
          </w:tcPr>
          <w:p w14:paraId="06416477"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Cross sectional </w:t>
            </w:r>
          </w:p>
        </w:tc>
        <w:tc>
          <w:tcPr>
            <w:tcW w:w="1664" w:type="dxa"/>
            <w:shd w:val="clear" w:color="auto" w:fill="auto"/>
            <w:tcMar>
              <w:top w:w="100" w:type="dxa"/>
              <w:left w:w="100" w:type="dxa"/>
              <w:bottom w:w="100" w:type="dxa"/>
              <w:right w:w="100" w:type="dxa"/>
            </w:tcMar>
          </w:tcPr>
          <w:p w14:paraId="15B7EB18"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586</w:t>
            </w:r>
          </w:p>
        </w:tc>
        <w:tc>
          <w:tcPr>
            <w:tcW w:w="1879" w:type="dxa"/>
            <w:shd w:val="clear" w:color="auto" w:fill="auto"/>
            <w:tcMar>
              <w:top w:w="100" w:type="dxa"/>
              <w:left w:w="100" w:type="dxa"/>
              <w:bottom w:w="100" w:type="dxa"/>
              <w:right w:w="100" w:type="dxa"/>
            </w:tcMar>
          </w:tcPr>
          <w:p w14:paraId="4BC2C498"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xml:space="preserve"> 34.06±13.45</w:t>
            </w:r>
          </w:p>
          <w:p w14:paraId="09FCE300" w14:textId="77777777" w:rsidR="00B73803" w:rsidRPr="00272B04" w:rsidRDefault="00B73803" w:rsidP="00B73803">
            <w:pPr>
              <w:spacing w:line="240" w:lineRule="auto"/>
              <w:rPr>
                <w:rFonts w:ascii="Times New Roman" w:eastAsia="Times New Roman" w:hAnsi="Times New Roman" w:cs="Times New Roman"/>
                <w:sz w:val="18"/>
                <w:szCs w:val="18"/>
              </w:rPr>
            </w:pPr>
          </w:p>
          <w:p w14:paraId="459D1A11"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 xml:space="preserve"> : 470 (80%) </w:t>
            </w:r>
          </w:p>
          <w:p w14:paraId="36FDD851" w14:textId="77777777" w:rsidR="00B73803" w:rsidRPr="00272B04" w:rsidRDefault="00B73803" w:rsidP="00B73803">
            <w:pPr>
              <w:spacing w:line="240" w:lineRule="auto"/>
              <w:rPr>
                <w:rFonts w:ascii="Times New Roman" w:eastAsia="Times New Roman" w:hAnsi="Times New Roman" w:cs="Times New Roman"/>
                <w:sz w:val="18"/>
                <w:szCs w:val="18"/>
              </w:rPr>
            </w:pPr>
          </w:p>
          <w:p w14:paraId="4360629C"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Pre-existing depression</w:t>
            </w:r>
          </w:p>
        </w:tc>
        <w:tc>
          <w:tcPr>
            <w:tcW w:w="1406" w:type="dxa"/>
            <w:shd w:val="clear" w:color="auto" w:fill="auto"/>
            <w:tcMar>
              <w:top w:w="100" w:type="dxa"/>
              <w:left w:w="100" w:type="dxa"/>
              <w:bottom w:w="100" w:type="dxa"/>
              <w:right w:w="100" w:type="dxa"/>
            </w:tcMar>
          </w:tcPr>
          <w:p w14:paraId="63B3C393"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DASS-D</w:t>
            </w:r>
          </w:p>
        </w:tc>
        <w:tc>
          <w:tcPr>
            <w:tcW w:w="2040" w:type="dxa"/>
            <w:shd w:val="clear" w:color="auto" w:fill="auto"/>
            <w:tcMar>
              <w:top w:w="100" w:type="dxa"/>
              <w:left w:w="100" w:type="dxa"/>
              <w:bottom w:w="100" w:type="dxa"/>
              <w:right w:w="100" w:type="dxa"/>
            </w:tcMar>
          </w:tcPr>
          <w:p w14:paraId="0262D47E" w14:textId="77777777"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Depression compared to pre-pandemic:</w:t>
            </w:r>
          </w:p>
          <w:p w14:paraId="247EA371"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Considerable improvement</w:t>
            </w:r>
            <w:r w:rsidRPr="00272B04">
              <w:rPr>
                <w:rFonts w:ascii="Times New Roman" w:eastAsia="Times New Roman" w:hAnsi="Times New Roman" w:cs="Times New Roman"/>
                <w:sz w:val="18"/>
                <w:szCs w:val="18"/>
              </w:rPr>
              <w:t>:48 (8.19%)</w:t>
            </w:r>
          </w:p>
          <w:p w14:paraId="2950EC56"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Slight improvement:</w:t>
            </w:r>
            <w:r w:rsidRPr="00272B04">
              <w:rPr>
                <w:rFonts w:ascii="Times New Roman" w:eastAsia="Times New Roman" w:hAnsi="Times New Roman" w:cs="Times New Roman"/>
                <w:sz w:val="18"/>
                <w:szCs w:val="18"/>
              </w:rPr>
              <w:t>113  (19.28%)</w:t>
            </w:r>
          </w:p>
          <w:p w14:paraId="20877842"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No change:</w:t>
            </w:r>
            <w:r w:rsidRPr="00272B04">
              <w:rPr>
                <w:rFonts w:ascii="Times New Roman" w:eastAsia="Times New Roman" w:hAnsi="Times New Roman" w:cs="Times New Roman"/>
                <w:sz w:val="18"/>
                <w:szCs w:val="18"/>
              </w:rPr>
              <w:t xml:space="preserve"> 88 (15.02%)</w:t>
            </w:r>
          </w:p>
          <w:p w14:paraId="081D4DBA"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Slight worsening</w:t>
            </w:r>
            <w:r w:rsidRPr="00272B04">
              <w:rPr>
                <w:rFonts w:ascii="Times New Roman" w:eastAsia="Times New Roman" w:hAnsi="Times New Roman" w:cs="Times New Roman"/>
                <w:sz w:val="18"/>
                <w:szCs w:val="18"/>
              </w:rPr>
              <w:t>: 218 (37.2%)</w:t>
            </w:r>
          </w:p>
          <w:p w14:paraId="673B9290"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Considerable worsening:</w:t>
            </w:r>
            <w:r w:rsidRPr="00272B04">
              <w:rPr>
                <w:rFonts w:ascii="Times New Roman" w:eastAsia="Times New Roman" w:hAnsi="Times New Roman" w:cs="Times New Roman"/>
                <w:sz w:val="18"/>
                <w:szCs w:val="18"/>
              </w:rPr>
              <w:t xml:space="preserve"> 119 (20.3%)</w:t>
            </w:r>
          </w:p>
          <w:p w14:paraId="73728EC7"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
                <w:sz w:val="18"/>
                <w:szCs w:val="18"/>
              </w:rPr>
              <w:t>P-value NR</w:t>
            </w:r>
          </w:p>
        </w:tc>
      </w:tr>
      <w:tr w:rsidR="00B73803" w:rsidRPr="00272B04" w14:paraId="47E8B97F" w14:textId="77777777" w:rsidTr="00272B04">
        <w:tc>
          <w:tcPr>
            <w:tcW w:w="1020" w:type="dxa"/>
            <w:shd w:val="clear" w:color="auto" w:fill="auto"/>
            <w:tcMar>
              <w:top w:w="100" w:type="dxa"/>
              <w:left w:w="100" w:type="dxa"/>
              <w:bottom w:w="100" w:type="dxa"/>
              <w:right w:w="100" w:type="dxa"/>
            </w:tcMar>
          </w:tcPr>
          <w:p w14:paraId="77955953" w14:textId="1963A059"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Thombs </w:t>
            </w:r>
            <w:r w:rsidR="00590E2C" w:rsidRPr="00272B04">
              <w:rPr>
                <w:rFonts w:ascii="Times New Roman" w:eastAsia="Times New Roman" w:hAnsi="Times New Roman" w:cs="Times New Roman"/>
                <w:sz w:val="18"/>
                <w:szCs w:val="18"/>
              </w:rPr>
              <w:t xml:space="preserve">et al. </w:t>
            </w:r>
            <w:r w:rsidRPr="00272B04">
              <w:rPr>
                <w:rFonts w:ascii="Times New Roman" w:eastAsia="Times New Roman" w:hAnsi="Times New Roman" w:cs="Times New Roman"/>
                <w:sz w:val="18"/>
                <w:szCs w:val="18"/>
              </w:rPr>
              <w:t>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016/J.JPSYCHORES.2020.110262","abstract":"Introduction: No studies have reported mental health symptom comparisons prior to and during COVID-19 in vulnerable medical populations. Objective: To compare anxiety and depression symptoms among people with a pre-existing medical condition and factors associated with changes. Methods: Pre-COVID-19 Scleroderma Patient-centered Intervention Network Cohort data were linked to COVID-19 data from April 2020. Multiple linear and logistic regression were used to assess factors associated with continuous change and ≥ 1 minimal clinically important difference (MCID) change for anxiety (PROMIS Anxiety 4a v1.0; MCID = 4.0) and depression (Patient Health Questionnaire-8; MCID = 3.0) symptoms, controlling for pre-COVID-19 levels. Results: Mean anxiety symptoms increased 4.9 points (95% confidence interval [CI] 4.0 to 5.7). Depression symptom change was negligible (0.3 points; 95% CI -0.7 to 0.2). Compared to France (N = 159), adjusted anxiety symptom change scores were significantly higher in the United Kingdom (N = 50; 3.3 points, 95% CI 0.9 to 5.6), United States (N = 128; 2.5 points, 95% CI 0.7 to 4.2), and Canada (N = 98; 1.9 points, 95% CI 0.1 to 3.8). Odds of ≥1 MCID increase were 2.6 for the United Kingdom (95% CI 1.2 to 5.7) but not significant for the United States (1.6, 95% CI 0.9 to 2.9) or Canada (1.4, 95% CI 0.7 to 2.5). Older age and adequate financial resources were associated with less continuous anxiety increase. Employment and shorter time since diagnosis were associated with lower odds of a ≥ 1 MCID increase. Conclusions: Anxiety symptoms, but not depression symptoms, increased dramatically during COVID-19 among people with a pre-existing medical condition.","author":[{"dropping-particle":"","family":"Thombs","given":"Brett D.","non-dropping-particle":"","parse-names":false,"suffix":""},{"dropping-particle":"","family":"Kwakkenbos","given":"Linda","non-dropping-particle":"","parse-names":false,"suffix":""},{"dropping-particle":"","family":"Henry","given":"Richard S.","non-dropping-particle":"","parse-names":false,"suffix":""},{"dropping-particle":"","family":"Carrier","given":"Marie Eve","non-dropping-particle":"","parse-names":false,"suffix":""},{"dropping-particle":"","family":"Patten","given":"Scott","non-dropping-particle":"","parse-names":false,"suffix":""},{"dropping-particle":"","family":"Harb","given":"Sami","non-dropping-particle":"","parse-names":false,"suffix":""},{"dropping-particle":"","family":"Bourgeault","given":"Angelica","non-dropping-particle":"","parse-names":false,"suffix":""},{"dropping-particle":"","family":"Tao","given":"Lydia","non-dropping-particle":"","parse-names":false,"suffix":""},{"dropping-particle":"","family":"Bartlett","given":"Susan J.","non-dropping-particle":"","parse-names":false,"suffix":""},{"dropping-particle":"","family":"Mouthon","given":"Luc","non-dropping-particle":"","parse-names":false,"suffix":""},{"dropping-particle":"","family":"Varga","given":"John","non-dropping-particle":"","parse-names":false,"suffix":""},{"dropping-particle":"","family":"Benedetti","given":"Andrea","non-dropping-particle":"","parse-names":false,"suffix":""}],"container-title":"Journal of Psychosomatic Research","id":"ITEM-1","issued":{"date-parts":[["2020","12","1"]]},"publisher":"Elsevier Inc.","title":"Changes in mental health symptoms from pre-COVID-19 to COVID-19 among participants with systemic sclerosis from four countries: A Scleroderma Patient-centered Intervention Network (SPIN) Cohort study","type":"article-journal","volume":"139"},"uris":["http://www.mendeley.com/documents/?uuid=9fb4430c-5ad7-3d1e-b4c3-ed90726cef8a"]}],"mendeley":{"formattedCitation":"(99)","plainTextFormattedCitation":"(99)","previouslyFormattedCitation":"(99)"},"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9)</w:t>
            </w:r>
            <w:r w:rsidRPr="00272B04">
              <w:rPr>
                <w:rFonts w:ascii="Times New Roman" w:eastAsia="Times New Roman" w:hAnsi="Times New Roman" w:cs="Times New Roman"/>
                <w:sz w:val="18"/>
                <w:szCs w:val="18"/>
                <w:vertAlign w:val="superscript"/>
              </w:rPr>
              <w:fldChar w:fldCharType="end"/>
            </w:r>
          </w:p>
        </w:tc>
        <w:tc>
          <w:tcPr>
            <w:tcW w:w="825" w:type="dxa"/>
            <w:shd w:val="clear" w:color="auto" w:fill="auto"/>
            <w:tcMar>
              <w:top w:w="100" w:type="dxa"/>
              <w:left w:w="100" w:type="dxa"/>
              <w:bottom w:w="100" w:type="dxa"/>
              <w:right w:w="100" w:type="dxa"/>
            </w:tcMar>
          </w:tcPr>
          <w:p w14:paraId="3790AA62"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anada, France, UK, US</w:t>
            </w:r>
          </w:p>
        </w:tc>
        <w:tc>
          <w:tcPr>
            <w:tcW w:w="1276" w:type="dxa"/>
            <w:shd w:val="clear" w:color="auto" w:fill="auto"/>
            <w:tcMar>
              <w:top w:w="100" w:type="dxa"/>
              <w:left w:w="100" w:type="dxa"/>
              <w:bottom w:w="100" w:type="dxa"/>
              <w:right w:w="100" w:type="dxa"/>
            </w:tcMar>
          </w:tcPr>
          <w:p w14:paraId="43E5345D"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Longitudinal study </w:t>
            </w:r>
          </w:p>
        </w:tc>
        <w:tc>
          <w:tcPr>
            <w:tcW w:w="1664" w:type="dxa"/>
            <w:shd w:val="clear" w:color="auto" w:fill="auto"/>
            <w:tcMar>
              <w:top w:w="100" w:type="dxa"/>
              <w:left w:w="100" w:type="dxa"/>
              <w:bottom w:w="100" w:type="dxa"/>
              <w:right w:w="100" w:type="dxa"/>
            </w:tcMar>
          </w:tcPr>
          <w:p w14:paraId="4B16A78E"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388</w:t>
            </w:r>
          </w:p>
        </w:tc>
        <w:tc>
          <w:tcPr>
            <w:tcW w:w="1879" w:type="dxa"/>
            <w:shd w:val="clear" w:color="auto" w:fill="auto"/>
            <w:tcMar>
              <w:top w:w="100" w:type="dxa"/>
              <w:left w:w="100" w:type="dxa"/>
              <w:bottom w:w="100" w:type="dxa"/>
              <w:right w:w="100" w:type="dxa"/>
            </w:tcMar>
          </w:tcPr>
          <w:p w14:paraId="3F26CF46"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56.9 SD 12.6</w:t>
            </w:r>
          </w:p>
          <w:p w14:paraId="4EEA7E5B" w14:textId="77777777" w:rsidR="00B73803" w:rsidRPr="00272B04" w:rsidRDefault="00B73803" w:rsidP="00B73803">
            <w:pPr>
              <w:spacing w:line="240" w:lineRule="auto"/>
              <w:rPr>
                <w:rFonts w:ascii="Times New Roman" w:eastAsia="Times New Roman" w:hAnsi="Times New Roman" w:cs="Times New Roman"/>
                <w:sz w:val="18"/>
                <w:szCs w:val="18"/>
              </w:rPr>
            </w:pPr>
          </w:p>
          <w:p w14:paraId="14FE3F4E"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 343(88.5%)</w:t>
            </w:r>
          </w:p>
          <w:p w14:paraId="78CF496E" w14:textId="77777777" w:rsidR="00B73803" w:rsidRPr="00272B04" w:rsidRDefault="00B73803" w:rsidP="00B73803">
            <w:pPr>
              <w:spacing w:line="240" w:lineRule="auto"/>
              <w:rPr>
                <w:rFonts w:ascii="Times New Roman" w:eastAsia="Times New Roman" w:hAnsi="Times New Roman" w:cs="Times New Roman"/>
                <w:sz w:val="18"/>
                <w:szCs w:val="18"/>
              </w:rPr>
            </w:pPr>
          </w:p>
          <w:p w14:paraId="434106B5"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Systemic sclerosis patients</w:t>
            </w:r>
          </w:p>
        </w:tc>
        <w:tc>
          <w:tcPr>
            <w:tcW w:w="1406" w:type="dxa"/>
            <w:shd w:val="clear" w:color="auto" w:fill="auto"/>
            <w:tcMar>
              <w:top w:w="100" w:type="dxa"/>
              <w:left w:w="100" w:type="dxa"/>
              <w:bottom w:w="100" w:type="dxa"/>
              <w:right w:w="100" w:type="dxa"/>
            </w:tcMar>
          </w:tcPr>
          <w:p w14:paraId="30AB3070"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8</w:t>
            </w:r>
          </w:p>
        </w:tc>
        <w:tc>
          <w:tcPr>
            <w:tcW w:w="2040" w:type="dxa"/>
            <w:shd w:val="clear" w:color="auto" w:fill="auto"/>
            <w:tcMar>
              <w:top w:w="100" w:type="dxa"/>
              <w:left w:w="100" w:type="dxa"/>
              <w:bottom w:w="100" w:type="dxa"/>
              <w:right w:w="100" w:type="dxa"/>
            </w:tcMar>
          </w:tcPr>
          <w:p w14:paraId="326DF4A2"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hanges in depressive symptoms were minimal (reduction of 0.3 points, 95% CI -0.7 to 0.2) during pandemic</w:t>
            </w:r>
          </w:p>
          <w:p w14:paraId="3F4EAA51"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
                <w:sz w:val="18"/>
                <w:szCs w:val="18"/>
              </w:rPr>
              <w:t>P-value NR</w:t>
            </w:r>
          </w:p>
        </w:tc>
      </w:tr>
      <w:tr w:rsidR="00B73803" w:rsidRPr="00272B04" w14:paraId="4FE898C6" w14:textId="77777777" w:rsidTr="00272B04">
        <w:trPr>
          <w:trHeight w:val="3165"/>
        </w:trPr>
        <w:tc>
          <w:tcPr>
            <w:tcW w:w="1020" w:type="dxa"/>
            <w:tcMar>
              <w:top w:w="40" w:type="dxa"/>
              <w:left w:w="40" w:type="dxa"/>
              <w:bottom w:w="40" w:type="dxa"/>
              <w:right w:w="40" w:type="dxa"/>
            </w:tcMar>
          </w:tcPr>
          <w:p w14:paraId="2C873A92" w14:textId="63414048"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Elmer T et al. 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371/JOURNAL.PONE.0236337","ISSN":"1932-6203","abstract":"This study investigates students' social networks and mental health before and at the time of the COVID-19 pandemic in April 2020, using longitudinal data collected since 2018. We analyze change on multiple dimensions of social networks (interaction, friendship, social support, co-studying) and mental health indicators (depression, anxiety, stress, loneliness) within two cohorts of Swiss undergraduate students experiencing the crisis (N = 212), and make additional comparisons to an earlier cohort which did not experience the crisis (N = 54). In within-person comparisons we find that interaction and co-studying networks had become sparser, and more students were studying alone. Furthermore, students' levels of stress, anxiety, loneliness, and depressive symptoms got worse, compared to measures before the crisis. Stressors shifted from fears of missing out on social life to worries about health, family, friends, and their future. Exploratory analyses suggest that COVID-19 specific worries, isolation in social networks, lack of interaction and emotional support, and physical isolation were associated with negative mental health trajectories. Female students appeared to have worse mental health trajectories when controlling for different levels of social integration and COVID-19 related stressors. As universities and researchers discuss future strategies on how to combine on-site teaching with online courses, our results indicate the importance of considering social contacts in students' mental health and offer starting points to identify and support students at higher risk of social isolation and negative psychological effects during the COVID-19 pandemic.","author":[{"dropping-particle":"","family":"Elmer","given":"Timon","non-dropping-particle":"","parse-names":false,"suffix":""},{"dropping-particle":"","family":"Mepham","given":"Kieran","non-dropping-particle":"","parse-names":false,"suffix":""},{"dropping-particle":"","family":"Stadtfeld","given":"Christoph","non-dropping-particle":"","parse-names":false,"suffix":""}],"container-title":"PLOS ONE","id":"ITEM-1","issue":"7","issued":{"date-parts":[["2020","7"]]},"page":"e0236337","publisher":"Public Library of Science","title":"Students under lockdown: Comparisons of students' social networks and mental health before and during the COVID-19 crisis in Switzerland","type":"article-journal","volume":"15"},"uris":["http://www.mendeley.com/documents/?uuid=37e1523f-892b-4e38-b1c6-dd63737fc53b"]}],"mendeley":{"formattedCitation":"(87)","plainTextFormattedCitation":"(87)","previouslyFormattedCitation":"(87)"},"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87)</w:t>
            </w:r>
            <w:r w:rsidRPr="00272B04">
              <w:rPr>
                <w:rFonts w:ascii="Times New Roman" w:eastAsia="Times New Roman" w:hAnsi="Times New Roman" w:cs="Times New Roman"/>
                <w:sz w:val="18"/>
                <w:szCs w:val="18"/>
                <w:vertAlign w:val="superscript"/>
              </w:rPr>
              <w:fldChar w:fldCharType="end"/>
            </w:r>
          </w:p>
        </w:tc>
        <w:tc>
          <w:tcPr>
            <w:tcW w:w="825" w:type="dxa"/>
            <w:tcMar>
              <w:top w:w="40" w:type="dxa"/>
              <w:left w:w="40" w:type="dxa"/>
              <w:bottom w:w="40" w:type="dxa"/>
              <w:right w:w="40" w:type="dxa"/>
            </w:tcMar>
          </w:tcPr>
          <w:p w14:paraId="5ADEB8A5"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witzerland</w:t>
            </w:r>
          </w:p>
        </w:tc>
        <w:tc>
          <w:tcPr>
            <w:tcW w:w="1276" w:type="dxa"/>
            <w:tcMar>
              <w:top w:w="40" w:type="dxa"/>
              <w:left w:w="40" w:type="dxa"/>
              <w:bottom w:w="40" w:type="dxa"/>
              <w:right w:w="40" w:type="dxa"/>
            </w:tcMar>
          </w:tcPr>
          <w:p w14:paraId="2D5E8854"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Longitudinal</w:t>
            </w:r>
          </w:p>
        </w:tc>
        <w:tc>
          <w:tcPr>
            <w:tcW w:w="1664" w:type="dxa"/>
            <w:tcMar>
              <w:top w:w="40" w:type="dxa"/>
              <w:left w:w="40" w:type="dxa"/>
              <w:bottom w:w="40" w:type="dxa"/>
              <w:right w:w="40" w:type="dxa"/>
            </w:tcMar>
          </w:tcPr>
          <w:p w14:paraId="1EA0D80F"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N=212 (who experienced the crisis)</w:t>
            </w:r>
          </w:p>
          <w:p w14:paraId="1B8D6D40" w14:textId="77777777" w:rsidR="00B73803" w:rsidRPr="00272B04" w:rsidRDefault="00B73803" w:rsidP="00B73803">
            <w:pPr>
              <w:spacing w:line="240" w:lineRule="auto"/>
              <w:rPr>
                <w:rFonts w:ascii="Times New Roman" w:eastAsia="Times New Roman" w:hAnsi="Times New Roman" w:cs="Times New Roman"/>
                <w:sz w:val="18"/>
                <w:szCs w:val="18"/>
              </w:rPr>
            </w:pPr>
          </w:p>
          <w:p w14:paraId="1BA4F3C3"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N=54 (earlier cohort who didn't)</w:t>
            </w:r>
          </w:p>
        </w:tc>
        <w:tc>
          <w:tcPr>
            <w:tcW w:w="1879" w:type="dxa"/>
            <w:shd w:val="clear" w:color="auto" w:fill="auto"/>
            <w:tcMar>
              <w:top w:w="100" w:type="dxa"/>
              <w:left w:w="100" w:type="dxa"/>
              <w:bottom w:w="100" w:type="dxa"/>
              <w:right w:w="100" w:type="dxa"/>
            </w:tcMar>
          </w:tcPr>
          <w:p w14:paraId="22284C92"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Age: </w:t>
            </w:r>
            <w:r w:rsidRPr="00272B04">
              <w:rPr>
                <w:rFonts w:ascii="Times New Roman" w:eastAsia="Times New Roman" w:hAnsi="Times New Roman" w:cs="Times New Roman"/>
                <w:sz w:val="18"/>
                <w:szCs w:val="18"/>
              </w:rPr>
              <w:t>Unspecified</w:t>
            </w:r>
          </w:p>
          <w:p w14:paraId="7F0E3083" w14:textId="77777777" w:rsidR="00B73803" w:rsidRPr="00272B04" w:rsidRDefault="00B73803" w:rsidP="00B73803">
            <w:pPr>
              <w:spacing w:line="240" w:lineRule="auto"/>
              <w:rPr>
                <w:rFonts w:ascii="Times New Roman" w:eastAsia="Times New Roman" w:hAnsi="Times New Roman" w:cs="Times New Roman"/>
                <w:sz w:val="18"/>
                <w:szCs w:val="18"/>
              </w:rPr>
            </w:pPr>
          </w:p>
          <w:p w14:paraId="5E6809A0"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 xml:space="preserve"> </w:t>
            </w:r>
          </w:p>
          <w:p w14:paraId="584618AA"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urrent year, Major I (n=70) 33.7%</w:t>
            </w:r>
          </w:p>
          <w:p w14:paraId="142D0DEC"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urrent year, Major II (n=142) 15.3%</w:t>
            </w:r>
          </w:p>
          <w:p w14:paraId="1F7BDA3F"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revious year, Major I (n-54) 38.9%</w:t>
            </w:r>
          </w:p>
          <w:p w14:paraId="6D706F9C" w14:textId="77777777" w:rsidR="00B73803" w:rsidRPr="00272B04" w:rsidRDefault="00B73803" w:rsidP="00B73803">
            <w:pPr>
              <w:spacing w:line="240" w:lineRule="auto"/>
              <w:rPr>
                <w:rFonts w:ascii="Times New Roman" w:eastAsia="Times New Roman" w:hAnsi="Times New Roman" w:cs="Times New Roman"/>
                <w:sz w:val="18"/>
                <w:szCs w:val="18"/>
              </w:rPr>
            </w:pPr>
          </w:p>
          <w:p w14:paraId="0D76B3E1"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Occupation/characteristic: </w:t>
            </w:r>
            <w:r w:rsidRPr="00272B04">
              <w:rPr>
                <w:rFonts w:ascii="Times New Roman" w:eastAsia="Times New Roman" w:hAnsi="Times New Roman" w:cs="Times New Roman"/>
                <w:sz w:val="18"/>
                <w:szCs w:val="18"/>
              </w:rPr>
              <w:t xml:space="preserve">Undergraduate students </w:t>
            </w:r>
          </w:p>
        </w:tc>
        <w:tc>
          <w:tcPr>
            <w:tcW w:w="1406" w:type="dxa"/>
            <w:shd w:val="clear" w:color="auto" w:fill="auto"/>
            <w:tcMar>
              <w:top w:w="100" w:type="dxa"/>
              <w:left w:w="100" w:type="dxa"/>
              <w:bottom w:w="100" w:type="dxa"/>
              <w:right w:w="100" w:type="dxa"/>
            </w:tcMar>
          </w:tcPr>
          <w:p w14:paraId="1DDF6A20"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ES-D</w:t>
            </w:r>
          </w:p>
        </w:tc>
        <w:tc>
          <w:tcPr>
            <w:tcW w:w="2040" w:type="dxa"/>
            <w:shd w:val="clear" w:color="auto" w:fill="auto"/>
            <w:tcMar>
              <w:top w:w="100" w:type="dxa"/>
              <w:left w:w="100" w:type="dxa"/>
              <w:bottom w:w="100" w:type="dxa"/>
              <w:right w:w="100" w:type="dxa"/>
            </w:tcMar>
          </w:tcPr>
          <w:p w14:paraId="1EF7079F"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tudents become significantly more depressed during the pandemic  (</w:t>
            </w:r>
            <w:proofErr w:type="spellStart"/>
            <w:r w:rsidRPr="00272B04">
              <w:rPr>
                <w:rFonts w:ascii="Times New Roman" w:eastAsia="Times New Roman" w:hAnsi="Times New Roman" w:cs="Times New Roman"/>
                <w:i/>
                <w:sz w:val="18"/>
                <w:szCs w:val="18"/>
              </w:rPr>
              <w:t>M</w:t>
            </w:r>
            <w:r w:rsidRPr="00272B04">
              <w:rPr>
                <w:rFonts w:ascii="Times New Roman" w:eastAsia="Times New Roman" w:hAnsi="Times New Roman" w:cs="Times New Roman"/>
                <w:sz w:val="18"/>
                <w:szCs w:val="18"/>
                <w:vertAlign w:val="subscript"/>
              </w:rPr>
              <w:t>diff</w:t>
            </w:r>
            <w:proofErr w:type="spellEnd"/>
            <w:r w:rsidRPr="00272B04">
              <w:rPr>
                <w:rFonts w:ascii="Times New Roman" w:eastAsia="Times New Roman" w:hAnsi="Times New Roman" w:cs="Times New Roman"/>
                <w:sz w:val="18"/>
                <w:szCs w:val="18"/>
              </w:rPr>
              <w:t xml:space="preserve"> = 4.44, </w:t>
            </w:r>
            <w:r w:rsidRPr="00272B04">
              <w:rPr>
                <w:rFonts w:ascii="Times New Roman" w:eastAsia="Times New Roman" w:hAnsi="Times New Roman" w:cs="Times New Roman"/>
                <w:i/>
                <w:sz w:val="18"/>
                <w:szCs w:val="18"/>
              </w:rPr>
              <w:t>p</w:t>
            </w:r>
            <w:r w:rsidRPr="00272B04">
              <w:rPr>
                <w:rFonts w:ascii="Times New Roman" w:eastAsia="Times New Roman" w:hAnsi="Times New Roman" w:cs="Times New Roman"/>
                <w:sz w:val="18"/>
                <w:szCs w:val="18"/>
              </w:rPr>
              <w:t xml:space="preserve"> &lt;0 .001).</w:t>
            </w:r>
          </w:p>
          <w:p w14:paraId="05EC28DF"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No significant difference between Majors. </w:t>
            </w:r>
          </w:p>
        </w:tc>
      </w:tr>
      <w:tr w:rsidR="00B73803" w:rsidRPr="00272B04" w14:paraId="6A7E5D36" w14:textId="77777777" w:rsidTr="00272B04">
        <w:trPr>
          <w:trHeight w:val="1770"/>
        </w:trPr>
        <w:tc>
          <w:tcPr>
            <w:tcW w:w="1020" w:type="dxa"/>
            <w:tcMar>
              <w:top w:w="40" w:type="dxa"/>
              <w:left w:w="40" w:type="dxa"/>
              <w:bottom w:w="40" w:type="dxa"/>
              <w:right w:w="40" w:type="dxa"/>
            </w:tcMar>
          </w:tcPr>
          <w:p w14:paraId="2939D2C0" w14:textId="594BF4DA" w:rsidR="00B73803" w:rsidRPr="00272B04" w:rsidRDefault="00B73803" w:rsidP="00B73803">
            <w:pPr>
              <w:spacing w:line="240" w:lineRule="auto"/>
              <w:rPr>
                <w:rFonts w:ascii="Times New Roman" w:eastAsia="Times New Roman" w:hAnsi="Times New Roman" w:cs="Times New Roman"/>
                <w:sz w:val="18"/>
                <w:szCs w:val="18"/>
              </w:rPr>
            </w:pPr>
            <w:proofErr w:type="spellStart"/>
            <w:r w:rsidRPr="00272B04">
              <w:rPr>
                <w:rFonts w:ascii="Times New Roman" w:eastAsia="Times New Roman" w:hAnsi="Times New Roman" w:cs="Times New Roman"/>
                <w:sz w:val="18"/>
                <w:szCs w:val="18"/>
              </w:rPr>
              <w:t>Pieh</w:t>
            </w:r>
            <w:proofErr w:type="spellEnd"/>
            <w:r w:rsidRPr="00272B04">
              <w:rPr>
                <w:rFonts w:ascii="Times New Roman" w:eastAsia="Times New Roman" w:hAnsi="Times New Roman" w:cs="Times New Roman"/>
                <w:sz w:val="18"/>
                <w:szCs w:val="18"/>
              </w:rPr>
              <w:t xml:space="preserve"> et al. 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016/J.JPSYCHORES.2020.110186","ISSN":"1879-1360","PMID":"32682159","abstract":"Background: The impact of Coronavirus disease (COVID-19) and the governmental restrictions on mental health have been reported for different countries. This study evaluated mental health during COVID-19 lockdown in Austria and the effect of age, gender, income, work, and physical activity. Methods: An online survey was performed through Qualtrics® after four weeks of lockdown in Austria to recruit a representative sample regarding gender, age, education, and region. Indicators of mental health were quality of life (WHO-QOL BREF), well-being (WHO-5), depression (PHQ-9), anxiety (GAD-7), stress (PSS-10), and sleep quality (ISI). Results: In total, N = 1005 individuals were included (53% women). 21% scored above the cut off ≥10 points (PHQ-9) for moderate depressive symptoms, 119% scored above the cut-off ≥10 points (GAD-7) for moderate anxiety symptoms, and 16% above the cut-off ≥15 points (ISI) for clinical insomnia. ANOVAs, Bonferroni-corrected post-hoc tests, and t-tests showed highest mental health problems in adults under 35 years, women, people with no work, and low income (all p-values &lt;.05). Comparisons with a large Austrian sample recruited within the ATHIS 2014 study showed increases of depression and decreases of quality of life in times of COVID-19 as compared to before COVID-19. Conclusions: Depressive symptoms (21%) and anxiety symptoms (19%) are higher during COVID-19 compared to previous epidemiological data. 16% rated over the cut-off for moderate or severe clinical insomnia. The COVID-19 pandemic and lockdown seems particularly stressful for younger adults (&lt;35 years), women, people without work, and low income.","author":[{"dropping-particle":"","family":"C","given":"Pieh","non-dropping-particle":"","parse-names":false,"suffix":""},{"dropping-particle":"","family":"S","given":"Budimir","non-dropping-particle":"","parse-names":false,"suffix":""},{"dropping-particle":"","family":"T","given":"Probst","non-dropping-particle":"","parse-names":false,"suffix":""}],"container-title":"Journal of psychosomatic research","id":"ITEM-1","issued":{"date-parts":[["2020","9","1"]]},"publisher":"J Psychosom Res","title":"The effect of age, gender, income, work, and physical activity on mental health during coronavirus disease (COVID-19) lockdown in Austria","type":"article-journal","volume":"136"},"uris":["http://www.mendeley.com/documents/?uuid=c9010792-a358-3551-b1bc-b6f296a92e58"]}],"mendeley":{"formattedCitation":"(88)","plainTextFormattedCitation":"(88)","previouslyFormattedCitation":"(88)"},"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88)</w:t>
            </w:r>
            <w:r w:rsidRPr="00272B04">
              <w:rPr>
                <w:rFonts w:ascii="Times New Roman" w:eastAsia="Times New Roman" w:hAnsi="Times New Roman" w:cs="Times New Roman"/>
                <w:sz w:val="18"/>
                <w:szCs w:val="18"/>
                <w:vertAlign w:val="superscript"/>
              </w:rPr>
              <w:fldChar w:fldCharType="end"/>
            </w:r>
          </w:p>
        </w:tc>
        <w:tc>
          <w:tcPr>
            <w:tcW w:w="825" w:type="dxa"/>
            <w:tcMar>
              <w:top w:w="40" w:type="dxa"/>
              <w:left w:w="40" w:type="dxa"/>
              <w:bottom w:w="40" w:type="dxa"/>
              <w:right w:w="40" w:type="dxa"/>
            </w:tcMar>
          </w:tcPr>
          <w:p w14:paraId="2A56DC07"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Austria</w:t>
            </w:r>
          </w:p>
        </w:tc>
        <w:tc>
          <w:tcPr>
            <w:tcW w:w="1276" w:type="dxa"/>
            <w:tcMar>
              <w:top w:w="40" w:type="dxa"/>
              <w:left w:w="40" w:type="dxa"/>
              <w:bottom w:w="40" w:type="dxa"/>
              <w:right w:w="40" w:type="dxa"/>
            </w:tcMar>
          </w:tcPr>
          <w:p w14:paraId="6143CEEF"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ross-sectional (Compared to Austrian Health Interview Survey 2014)</w:t>
            </w:r>
          </w:p>
        </w:tc>
        <w:tc>
          <w:tcPr>
            <w:tcW w:w="1664" w:type="dxa"/>
            <w:tcMar>
              <w:top w:w="40" w:type="dxa"/>
              <w:left w:w="40" w:type="dxa"/>
              <w:bottom w:w="40" w:type="dxa"/>
              <w:right w:w="40" w:type="dxa"/>
            </w:tcMar>
          </w:tcPr>
          <w:p w14:paraId="0166913A"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1005</w:t>
            </w:r>
          </w:p>
        </w:tc>
        <w:tc>
          <w:tcPr>
            <w:tcW w:w="1879" w:type="dxa"/>
            <w:shd w:val="clear" w:color="auto" w:fill="auto"/>
            <w:tcMar>
              <w:top w:w="100" w:type="dxa"/>
              <w:left w:w="100" w:type="dxa"/>
              <w:bottom w:w="100" w:type="dxa"/>
              <w:right w:w="100" w:type="dxa"/>
            </w:tcMar>
          </w:tcPr>
          <w:p w14:paraId="56DE0ED9"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18+</w:t>
            </w:r>
          </w:p>
          <w:p w14:paraId="1FEC7E31" w14:textId="77777777" w:rsidR="00B73803" w:rsidRPr="00272B04" w:rsidRDefault="00B73803" w:rsidP="00B73803">
            <w:pPr>
              <w:spacing w:line="240" w:lineRule="auto"/>
              <w:rPr>
                <w:rFonts w:ascii="Times New Roman" w:eastAsia="Times New Roman" w:hAnsi="Times New Roman" w:cs="Times New Roman"/>
                <w:b/>
                <w:sz w:val="18"/>
                <w:szCs w:val="18"/>
              </w:rPr>
            </w:pPr>
          </w:p>
          <w:p w14:paraId="4EB1D732"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530 (52.7%)</w:t>
            </w:r>
          </w:p>
          <w:p w14:paraId="17997840" w14:textId="77777777" w:rsidR="00B73803" w:rsidRPr="00272B04" w:rsidRDefault="00B73803" w:rsidP="00B73803">
            <w:pPr>
              <w:spacing w:line="240" w:lineRule="auto"/>
              <w:rPr>
                <w:rFonts w:ascii="Times New Roman" w:eastAsia="Times New Roman" w:hAnsi="Times New Roman" w:cs="Times New Roman"/>
                <w:b/>
                <w:sz w:val="18"/>
                <w:szCs w:val="18"/>
              </w:rPr>
            </w:pPr>
          </w:p>
          <w:p w14:paraId="75A6F5FB"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Occupation/characteristic: </w:t>
            </w:r>
            <w:r w:rsidRPr="00272B04">
              <w:rPr>
                <w:rFonts w:ascii="Times New Roman" w:eastAsia="Times New Roman" w:hAnsi="Times New Roman" w:cs="Times New Roman"/>
                <w:sz w:val="18"/>
                <w:szCs w:val="18"/>
              </w:rPr>
              <w:t>General population</w:t>
            </w:r>
          </w:p>
        </w:tc>
        <w:tc>
          <w:tcPr>
            <w:tcW w:w="1406" w:type="dxa"/>
            <w:tcMar>
              <w:top w:w="40" w:type="dxa"/>
              <w:left w:w="40" w:type="dxa"/>
              <w:bottom w:w="40" w:type="dxa"/>
              <w:right w:w="40" w:type="dxa"/>
            </w:tcMar>
          </w:tcPr>
          <w:p w14:paraId="21378A02"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8</w:t>
            </w:r>
          </w:p>
        </w:tc>
        <w:tc>
          <w:tcPr>
            <w:tcW w:w="2040" w:type="dxa"/>
            <w:shd w:val="clear" w:color="auto" w:fill="auto"/>
            <w:tcMar>
              <w:top w:w="100" w:type="dxa"/>
              <w:left w:w="100" w:type="dxa"/>
              <w:bottom w:w="100" w:type="dxa"/>
              <w:right w:w="100" w:type="dxa"/>
            </w:tcMar>
          </w:tcPr>
          <w:p w14:paraId="6AB630E3"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Significant increase in PHQ8 depression score during pandemic (2.5 vs 5.9, </w:t>
            </w:r>
            <w:r w:rsidRPr="00272B04">
              <w:rPr>
                <w:rFonts w:ascii="Times New Roman" w:eastAsia="Times New Roman" w:hAnsi="Times New Roman" w:cs="Times New Roman"/>
                <w:i/>
                <w:sz w:val="18"/>
                <w:szCs w:val="18"/>
              </w:rPr>
              <w:t>p&lt;0.001)</w:t>
            </w:r>
          </w:p>
        </w:tc>
      </w:tr>
      <w:tr w:rsidR="00B73803" w:rsidRPr="00272B04" w14:paraId="4A750647" w14:textId="77777777" w:rsidTr="00272B04">
        <w:tc>
          <w:tcPr>
            <w:tcW w:w="1020" w:type="dxa"/>
            <w:shd w:val="clear" w:color="auto" w:fill="FFFFFF"/>
            <w:tcMar>
              <w:top w:w="40" w:type="dxa"/>
              <w:left w:w="40" w:type="dxa"/>
              <w:bottom w:w="40" w:type="dxa"/>
              <w:right w:w="40" w:type="dxa"/>
            </w:tcMar>
          </w:tcPr>
          <w:p w14:paraId="0CCADE46" w14:textId="4AC254FB"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Munk AJL et al. 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371/JOURNAL.PONE.0236688","ISSN":"1932-6203","abstract":"Background The current study aimed to assess prevalence of mental disorders during Covid-19 pandemic- and respective lockdown in Germany, and potential behaviors/states that can have protective functions on preventing severe mental problems. Assessing prevalence of mental disorders, as well as to find potential protective variables is very important in order to determine people’s psychological suffering. It provides the basis for teaching possible coping styles in order to prevent a major breakdown on mental health. Prevalence on mental disorders was expected to increase during the pandemic, especially depression, (general-/and health-) anxiety, panic attacks- and disorder, as well as obsessive-compulsive disorder. Additionally, potentially protective variables, such as resilience and coping, were included.   Methods N = 949 subjects completed an online-survey that asked for symptoms regarding depression, (health) anxiety, panic disorder, obsessive-compulsive disorder, and lock-down related behavior—starting 14 days after lockdown in Germany.   Results Prevalence of mental disorders in the current sample was much higher than usual prevalence of mental disorders, with 50.6% expressing at least one mental disorder. Resilience was associated with lower risks for any mental disorder (OR = 4.23, p &lt; .0001, 95%CI = 3.21–5.57), as well as with any other measured mental illness (all ORs between = 2.82 for obsessive-compulsive disorder and OR = 41.44 for panic disorder, all p &lt; .001). Similar results were obtained regarding coping (focus on positive).   Conclusion Results are highly relevant in order to provide a glance on what substantial influence the current pandemic- and lockdown situation has on mental health across the country, and possibly across the world. Possible ways in order to prevent deterioration and help coping with the current situation are being elaborated and discussed.","author":[{"dropping-particle":"","family":"Munk","given":"Aisha J. L.","non-dropping-particle":"","parse-names":false,"suffix":""},{"dropping-particle":"","family":"Schmidt","given":"Norina M.","non-dropping-particle":"","parse-names":false,"suffix":""},{"dropping-particle":"","family":"Alexander","given":"Nina","non-dropping-particle":"","parse-names":false,"suffix":""},{"dropping-particle":"","family":"Henkel","given":"Katrina","non-dropping-particle":"","parse-names":false,"suffix":""},{"dropping-particle":"","family":"Hennig","given":"Juergen","non-dropping-particle":"","parse-names":false,"suffix":""}],"container-title":"PLOS ONE","id":"ITEM-1","issue":"8","issued":{"date-parts":[["2020","8","1"]]},"page":"e0236688","publisher":"Public Library of Science","title":"Covid-19—Beyond virology: Potentials for maintaining mental health during lockdown","type":"article-journal","volume":"15"},"uris":["http://www.mendeley.com/documents/?uuid=2d2e124e-79ee-3e84-8e8c-bbbb8c2dbe1c"]}],"mendeley":{"formattedCitation":"(89)","plainTextFormattedCitation":"(89)","previouslyFormattedCitation":"(89)"},"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89)</w:t>
            </w:r>
            <w:r w:rsidRPr="00272B04">
              <w:rPr>
                <w:rFonts w:ascii="Times New Roman" w:eastAsia="Times New Roman" w:hAnsi="Times New Roman" w:cs="Times New Roman"/>
                <w:sz w:val="18"/>
                <w:szCs w:val="18"/>
                <w:vertAlign w:val="superscript"/>
              </w:rPr>
              <w:fldChar w:fldCharType="end"/>
            </w:r>
          </w:p>
        </w:tc>
        <w:tc>
          <w:tcPr>
            <w:tcW w:w="825" w:type="dxa"/>
            <w:tcMar>
              <w:top w:w="40" w:type="dxa"/>
              <w:left w:w="40" w:type="dxa"/>
              <w:bottom w:w="40" w:type="dxa"/>
              <w:right w:w="40" w:type="dxa"/>
            </w:tcMar>
          </w:tcPr>
          <w:p w14:paraId="5DBDEE5B"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Germany</w:t>
            </w:r>
          </w:p>
        </w:tc>
        <w:tc>
          <w:tcPr>
            <w:tcW w:w="1276" w:type="dxa"/>
            <w:tcMar>
              <w:top w:w="40" w:type="dxa"/>
              <w:left w:w="40" w:type="dxa"/>
              <w:bottom w:w="40" w:type="dxa"/>
              <w:right w:w="40" w:type="dxa"/>
            </w:tcMar>
          </w:tcPr>
          <w:p w14:paraId="5A6E0B79"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Cross-sectional </w:t>
            </w:r>
          </w:p>
        </w:tc>
        <w:tc>
          <w:tcPr>
            <w:tcW w:w="1664" w:type="dxa"/>
            <w:tcMar>
              <w:top w:w="40" w:type="dxa"/>
              <w:left w:w="40" w:type="dxa"/>
              <w:bottom w:w="40" w:type="dxa"/>
              <w:right w:w="40" w:type="dxa"/>
            </w:tcMar>
          </w:tcPr>
          <w:p w14:paraId="4ABB08CF"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949</w:t>
            </w:r>
          </w:p>
        </w:tc>
        <w:tc>
          <w:tcPr>
            <w:tcW w:w="1879" w:type="dxa"/>
            <w:shd w:val="clear" w:color="auto" w:fill="auto"/>
            <w:tcMar>
              <w:top w:w="100" w:type="dxa"/>
              <w:left w:w="100" w:type="dxa"/>
              <w:bottom w:w="100" w:type="dxa"/>
              <w:right w:w="100" w:type="dxa"/>
            </w:tcMar>
          </w:tcPr>
          <w:p w14:paraId="044DBD9A"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Age</w:t>
            </w:r>
            <w:r w:rsidRPr="00272B04">
              <w:rPr>
                <w:rFonts w:ascii="Times New Roman" w:eastAsia="Times New Roman" w:hAnsi="Times New Roman" w:cs="Times New Roman"/>
                <w:sz w:val="18"/>
                <w:szCs w:val="18"/>
              </w:rPr>
              <w:t>: 28.9± 10.8</w:t>
            </w:r>
          </w:p>
          <w:p w14:paraId="356F6C9A"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 </w:t>
            </w:r>
          </w:p>
          <w:p w14:paraId="0EA61781"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Sex (F): </w:t>
            </w:r>
            <w:r w:rsidRPr="00272B04">
              <w:rPr>
                <w:rFonts w:ascii="Times New Roman" w:eastAsia="Times New Roman" w:hAnsi="Times New Roman" w:cs="Times New Roman"/>
                <w:bCs/>
                <w:sz w:val="18"/>
                <w:szCs w:val="18"/>
              </w:rPr>
              <w:t>754</w:t>
            </w:r>
            <w:r w:rsidRPr="00272B04">
              <w:rPr>
                <w:rFonts w:ascii="Times New Roman" w:eastAsia="Times New Roman" w:hAnsi="Times New Roman" w:cs="Times New Roman"/>
                <w:sz w:val="18"/>
                <w:szCs w:val="18"/>
              </w:rPr>
              <w:t xml:space="preserve"> (79.5%)</w:t>
            </w:r>
          </w:p>
          <w:p w14:paraId="14E07540" w14:textId="77777777" w:rsidR="00B73803" w:rsidRPr="00272B04" w:rsidRDefault="00B73803" w:rsidP="00B73803">
            <w:pPr>
              <w:spacing w:line="240" w:lineRule="auto"/>
              <w:rPr>
                <w:rFonts w:ascii="Times New Roman" w:eastAsia="Times New Roman" w:hAnsi="Times New Roman" w:cs="Times New Roman"/>
                <w:sz w:val="18"/>
                <w:szCs w:val="18"/>
              </w:rPr>
            </w:pPr>
          </w:p>
          <w:p w14:paraId="01FED35F"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Occupation/characteristic</w:t>
            </w:r>
            <w:r w:rsidRPr="00272B04">
              <w:rPr>
                <w:rFonts w:ascii="Times New Roman" w:eastAsia="Times New Roman" w:hAnsi="Times New Roman" w:cs="Times New Roman"/>
                <w:sz w:val="18"/>
                <w:szCs w:val="18"/>
              </w:rPr>
              <w:t>: Recruited via Justus-Liebig University email, and social media</w:t>
            </w:r>
          </w:p>
        </w:tc>
        <w:tc>
          <w:tcPr>
            <w:tcW w:w="1406" w:type="dxa"/>
            <w:tcMar>
              <w:top w:w="40" w:type="dxa"/>
              <w:left w:w="40" w:type="dxa"/>
              <w:bottom w:w="40" w:type="dxa"/>
              <w:right w:w="40" w:type="dxa"/>
            </w:tcMar>
          </w:tcPr>
          <w:p w14:paraId="27FFA30D"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BDI</w:t>
            </w:r>
          </w:p>
        </w:tc>
        <w:tc>
          <w:tcPr>
            <w:tcW w:w="2040" w:type="dxa"/>
            <w:shd w:val="clear" w:color="auto" w:fill="auto"/>
            <w:tcMar>
              <w:top w:w="100" w:type="dxa"/>
              <w:left w:w="100" w:type="dxa"/>
              <w:bottom w:w="100" w:type="dxa"/>
              <w:right w:w="100" w:type="dxa"/>
            </w:tcMar>
          </w:tcPr>
          <w:p w14:paraId="151F04C4" w14:textId="77777777"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Clinically depressive symptoms</w:t>
            </w:r>
          </w:p>
          <w:p w14:paraId="620691EB" w14:textId="77777777" w:rsidR="00B73803" w:rsidRPr="00272B04" w:rsidRDefault="00B73803" w:rsidP="00B73803">
            <w:pPr>
              <w:spacing w:line="240" w:lineRule="auto"/>
              <w:rPr>
                <w:rFonts w:ascii="Times New Roman" w:eastAsia="Times New Roman" w:hAnsi="Times New Roman" w:cs="Times New Roman"/>
                <w:sz w:val="18"/>
                <w:szCs w:val="18"/>
                <w:u w:val="single"/>
              </w:rPr>
            </w:pPr>
            <w:r w:rsidRPr="00272B04">
              <w:rPr>
                <w:rFonts w:ascii="Times New Roman" w:eastAsia="Times New Roman" w:hAnsi="Times New Roman" w:cs="Times New Roman"/>
                <w:sz w:val="18"/>
                <w:szCs w:val="18"/>
                <w:u w:val="single"/>
              </w:rPr>
              <w:t>Baseline:</w:t>
            </w:r>
          </w:p>
          <w:p w14:paraId="3118BF7C" w14:textId="306DF1FE"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7.7% depression rate from study (Jacobi </w:t>
            </w:r>
            <w:r w:rsidR="00590E2C" w:rsidRPr="00272B04">
              <w:rPr>
                <w:rFonts w:ascii="Times New Roman" w:eastAsia="Times New Roman" w:hAnsi="Times New Roman" w:cs="Times New Roman"/>
                <w:sz w:val="18"/>
                <w:szCs w:val="18"/>
              </w:rPr>
              <w:t>et al.</w:t>
            </w:r>
            <w:r w:rsidRPr="00272B04">
              <w:rPr>
                <w:rFonts w:ascii="Times New Roman" w:eastAsia="Times New Roman" w:hAnsi="Times New Roman" w:cs="Times New Roman"/>
                <w:sz w:val="18"/>
                <w:szCs w:val="18"/>
              </w:rPr>
              <w:t>2014)</w:t>
            </w:r>
          </w:p>
          <w:p w14:paraId="1D76CD18" w14:textId="77777777" w:rsidR="00B73803" w:rsidRPr="00272B04" w:rsidRDefault="00B73803" w:rsidP="00B73803">
            <w:pPr>
              <w:spacing w:line="240" w:lineRule="auto"/>
              <w:rPr>
                <w:rFonts w:ascii="Times New Roman" w:eastAsia="Times New Roman" w:hAnsi="Times New Roman" w:cs="Times New Roman"/>
                <w:sz w:val="18"/>
                <w:szCs w:val="18"/>
              </w:rPr>
            </w:pPr>
          </w:p>
          <w:p w14:paraId="71A6CB69" w14:textId="77777777" w:rsidR="00B73803" w:rsidRPr="00272B04" w:rsidRDefault="00B73803" w:rsidP="00B73803">
            <w:pPr>
              <w:spacing w:line="240" w:lineRule="auto"/>
              <w:rPr>
                <w:rFonts w:ascii="Times New Roman" w:eastAsia="Times New Roman" w:hAnsi="Times New Roman" w:cs="Times New Roman"/>
                <w:sz w:val="18"/>
                <w:szCs w:val="18"/>
                <w:u w:val="single"/>
              </w:rPr>
            </w:pPr>
            <w:r w:rsidRPr="00272B04">
              <w:rPr>
                <w:rFonts w:ascii="Times New Roman" w:eastAsia="Times New Roman" w:hAnsi="Times New Roman" w:cs="Times New Roman"/>
                <w:sz w:val="18"/>
                <w:szCs w:val="18"/>
                <w:u w:val="single"/>
              </w:rPr>
              <w:t>During pandemic:</w:t>
            </w:r>
          </w:p>
          <w:p w14:paraId="26D6761B"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35.3% (BDI-Score &gt;13)</w:t>
            </w:r>
          </w:p>
          <w:p w14:paraId="0C7DA023"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
                <w:sz w:val="18"/>
                <w:szCs w:val="18"/>
              </w:rPr>
              <w:t>P-value NR</w:t>
            </w:r>
          </w:p>
        </w:tc>
      </w:tr>
      <w:tr w:rsidR="00B73803" w:rsidRPr="00272B04" w14:paraId="1C38F845" w14:textId="77777777" w:rsidTr="00272B04">
        <w:tc>
          <w:tcPr>
            <w:tcW w:w="1020" w:type="dxa"/>
            <w:tcMar>
              <w:top w:w="40" w:type="dxa"/>
              <w:left w:w="40" w:type="dxa"/>
              <w:bottom w:w="40" w:type="dxa"/>
              <w:right w:w="40" w:type="dxa"/>
            </w:tcMar>
          </w:tcPr>
          <w:p w14:paraId="067EA80A" w14:textId="34121FAD"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Schmitz et al. 2020</w:t>
            </w:r>
            <w:r w:rsidR="00FE22B1" w:rsidRPr="00272B04">
              <w:rPr>
                <w:rFonts w:ascii="Times New Roman" w:eastAsia="Times New Roman" w:hAnsi="Times New Roman" w:cs="Times New Roman"/>
                <w:sz w:val="18"/>
                <w:szCs w:val="18"/>
              </w:rPr>
              <w:t xml:space="preserve"> </w:t>
            </w:r>
            <w:r w:rsidRPr="00272B04">
              <w:rPr>
                <w:rFonts w:ascii="Times New Roman" w:eastAsia="Times New Roman" w:hAnsi="Times New Roman" w:cs="Times New Roman"/>
                <w:sz w:val="18"/>
                <w:szCs w:val="18"/>
                <w:vertAlign w:val="superscript"/>
              </w:rPr>
              <w:fldChar w:fldCharType="begin" w:fldLock="1"/>
            </w:r>
            <w:r w:rsidR="00851B65" w:rsidRPr="00272B04">
              <w:rPr>
                <w:rFonts w:ascii="Times New Roman" w:eastAsia="Times New Roman" w:hAnsi="Times New Roman" w:cs="Times New Roman"/>
                <w:sz w:val="18"/>
                <w:szCs w:val="18"/>
                <w:vertAlign w:val="superscript"/>
              </w:rPr>
              <w:instrText>ADDIN CSL_CITATION {"citationItems":[{"id":"ITEM-1","itemData":{"DOI":"10.1177/0706743720943812","ISSN":"1497-0015","PMID":"32700546","author":[{"dropping-particle":"","family":"N","given":"Schmitz","non-dropping-particle":"","parse-names":false,"suffix":""},{"dropping-particle":"","family":"P","given":"Holley","non-dropping-particle":"","parse-names":false,"suffix":""},{"dropping-particle":"","family":"X","given":"Meng","non-dropping-particle":"","parse-names":false,"suffix":""},{"dropping-particle":"","family":"L","given":"Fish","non-dropping-particle":"","parse-names":false,"suffix":""},{"dropping-particle":"","family":"J","given":"Jedwab","non-dropping-particle":"","parse-names":false,"suffix":""}],"container-title":"Canadian journal of psychiatry. Revue canadienne de psychiatrie","id":"ITEM-1","issue":"10","issued":{"date-parts":[["2020","10","1"]]},"page":"733-735","publisher":"Can J Psychiatry","title":"COVID-19 and Depressive Symptoms: A Community-based Study in Quebec, Canada","type":"article-journal","volume":"65"},"uris":["http://www.mendeley.com/documents/?uuid=609e5bfd-9153-3612-a576-2123db6241a3"]}],"mendeley":{"formattedCitation":"(90)","plainTextFormattedCitation":"(90)","previouslyFormattedCitation":"(90)"},"properties":{"noteIndex":0},"schema":"https://github.com/citation-style-language/schema/raw/master/csl-citation.json"}</w:instrText>
            </w:r>
            <w:r w:rsidRPr="00272B04">
              <w:rPr>
                <w:rFonts w:ascii="Times New Roman" w:eastAsia="Times New Roman" w:hAnsi="Times New Roman" w:cs="Times New Roman"/>
                <w:sz w:val="18"/>
                <w:szCs w:val="18"/>
                <w:vertAlign w:val="superscript"/>
              </w:rPr>
              <w:fldChar w:fldCharType="separate"/>
            </w:r>
            <w:r w:rsidR="00304558" w:rsidRPr="00272B04">
              <w:rPr>
                <w:rFonts w:ascii="Times New Roman" w:eastAsia="Times New Roman" w:hAnsi="Times New Roman" w:cs="Times New Roman"/>
                <w:noProof/>
                <w:sz w:val="18"/>
                <w:szCs w:val="18"/>
              </w:rPr>
              <w:t>(90)</w:t>
            </w:r>
            <w:r w:rsidRPr="00272B04">
              <w:rPr>
                <w:rFonts w:ascii="Times New Roman" w:eastAsia="Times New Roman" w:hAnsi="Times New Roman" w:cs="Times New Roman"/>
                <w:sz w:val="18"/>
                <w:szCs w:val="18"/>
                <w:vertAlign w:val="superscript"/>
              </w:rPr>
              <w:fldChar w:fldCharType="end"/>
            </w:r>
          </w:p>
        </w:tc>
        <w:tc>
          <w:tcPr>
            <w:tcW w:w="825" w:type="dxa"/>
            <w:tcMar>
              <w:top w:w="40" w:type="dxa"/>
              <w:left w:w="40" w:type="dxa"/>
              <w:bottom w:w="40" w:type="dxa"/>
              <w:right w:w="40" w:type="dxa"/>
            </w:tcMar>
          </w:tcPr>
          <w:p w14:paraId="44013DBB"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anada</w:t>
            </w:r>
          </w:p>
        </w:tc>
        <w:tc>
          <w:tcPr>
            <w:tcW w:w="1276" w:type="dxa"/>
            <w:tcMar>
              <w:top w:w="40" w:type="dxa"/>
              <w:left w:w="40" w:type="dxa"/>
              <w:bottom w:w="40" w:type="dxa"/>
              <w:right w:w="40" w:type="dxa"/>
            </w:tcMar>
          </w:tcPr>
          <w:p w14:paraId="7EAA0E50"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Cross-sectional</w:t>
            </w:r>
          </w:p>
        </w:tc>
        <w:tc>
          <w:tcPr>
            <w:tcW w:w="1664" w:type="dxa"/>
            <w:tcMar>
              <w:top w:w="40" w:type="dxa"/>
              <w:left w:w="40" w:type="dxa"/>
              <w:bottom w:w="40" w:type="dxa"/>
              <w:right w:w="40" w:type="dxa"/>
            </w:tcMar>
          </w:tcPr>
          <w:p w14:paraId="5CF41C08"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1607 (Quebec Sample)</w:t>
            </w:r>
          </w:p>
          <w:p w14:paraId="1BE43A3F" w14:textId="77777777" w:rsidR="00B73803" w:rsidRPr="00272B04" w:rsidRDefault="00B73803" w:rsidP="00B73803">
            <w:pPr>
              <w:spacing w:line="240" w:lineRule="auto"/>
              <w:rPr>
                <w:rFonts w:ascii="Times New Roman" w:eastAsia="Times New Roman" w:hAnsi="Times New Roman" w:cs="Times New Roman"/>
                <w:sz w:val="18"/>
                <w:szCs w:val="18"/>
              </w:rPr>
            </w:pPr>
          </w:p>
          <w:p w14:paraId="1D9B4679"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52,996 (CCHS sample*)</w:t>
            </w:r>
          </w:p>
          <w:p w14:paraId="68EB63A6" w14:textId="77777777" w:rsidR="00B73803" w:rsidRPr="00272B04" w:rsidRDefault="00B73803" w:rsidP="00B73803">
            <w:pPr>
              <w:spacing w:line="240" w:lineRule="auto"/>
              <w:rPr>
                <w:rFonts w:ascii="Times New Roman" w:eastAsia="Times New Roman" w:hAnsi="Times New Roman" w:cs="Times New Roman"/>
                <w:i/>
                <w:sz w:val="18"/>
                <w:szCs w:val="18"/>
              </w:rPr>
            </w:pPr>
            <w:r w:rsidRPr="00272B04">
              <w:rPr>
                <w:rFonts w:ascii="Times New Roman" w:eastAsia="Times New Roman" w:hAnsi="Times New Roman" w:cs="Times New Roman"/>
                <w:i/>
                <w:sz w:val="18"/>
                <w:szCs w:val="18"/>
              </w:rPr>
              <w:t>*Baseline data from the 2015/2016 Canadian Community Health Survey (CCHS)</w:t>
            </w:r>
          </w:p>
        </w:tc>
        <w:tc>
          <w:tcPr>
            <w:tcW w:w="1879" w:type="dxa"/>
            <w:shd w:val="clear" w:color="auto" w:fill="auto"/>
            <w:tcMar>
              <w:top w:w="100" w:type="dxa"/>
              <w:left w:w="100" w:type="dxa"/>
              <w:bottom w:w="100" w:type="dxa"/>
              <w:right w:w="100" w:type="dxa"/>
            </w:tcMar>
          </w:tcPr>
          <w:p w14:paraId="295AD363"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Age: </w:t>
            </w:r>
            <w:r w:rsidRPr="00272B04">
              <w:rPr>
                <w:rFonts w:ascii="Times New Roman" w:eastAsia="Times New Roman" w:hAnsi="Times New Roman" w:cs="Times New Roman"/>
                <w:sz w:val="18"/>
                <w:szCs w:val="18"/>
              </w:rPr>
              <w:t>18+</w:t>
            </w:r>
          </w:p>
          <w:p w14:paraId="1C6C4F04" w14:textId="77777777" w:rsidR="00B73803" w:rsidRPr="00272B04" w:rsidRDefault="00B73803" w:rsidP="00B73803">
            <w:pPr>
              <w:spacing w:line="240" w:lineRule="auto"/>
              <w:rPr>
                <w:rFonts w:ascii="Times New Roman" w:eastAsia="Times New Roman" w:hAnsi="Times New Roman" w:cs="Times New Roman"/>
                <w:sz w:val="18"/>
                <w:szCs w:val="18"/>
              </w:rPr>
            </w:pPr>
          </w:p>
          <w:p w14:paraId="021FFBF6"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Sex (F)</w:t>
            </w:r>
            <w:r w:rsidRPr="00272B04">
              <w:rPr>
                <w:rFonts w:ascii="Times New Roman" w:eastAsia="Times New Roman" w:hAnsi="Times New Roman" w:cs="Times New Roman"/>
                <w:sz w:val="18"/>
                <w:szCs w:val="18"/>
              </w:rPr>
              <w:t xml:space="preserve"> </w:t>
            </w:r>
          </w:p>
          <w:p w14:paraId="2011C5FD"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CCHC:</w:t>
            </w:r>
            <w:r w:rsidRPr="00272B04">
              <w:rPr>
                <w:rFonts w:ascii="Times New Roman" w:eastAsia="Times New Roman" w:hAnsi="Times New Roman" w:cs="Times New Roman"/>
                <w:sz w:val="18"/>
                <w:szCs w:val="18"/>
              </w:rPr>
              <w:t xml:space="preserve"> 51.2%</w:t>
            </w:r>
          </w:p>
          <w:p w14:paraId="64E54889"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u w:val="single"/>
              </w:rPr>
              <w:t>Quebec:</w:t>
            </w:r>
            <w:r w:rsidRPr="00272B04">
              <w:rPr>
                <w:rFonts w:ascii="Times New Roman" w:eastAsia="Times New Roman" w:hAnsi="Times New Roman" w:cs="Times New Roman"/>
                <w:sz w:val="18"/>
                <w:szCs w:val="18"/>
              </w:rPr>
              <w:t xml:space="preserve"> 51.3%</w:t>
            </w:r>
          </w:p>
          <w:p w14:paraId="4B1CA781" w14:textId="77777777" w:rsidR="00B73803" w:rsidRPr="00272B04" w:rsidRDefault="00B73803" w:rsidP="00B73803">
            <w:pPr>
              <w:spacing w:line="240" w:lineRule="auto"/>
              <w:rPr>
                <w:rFonts w:ascii="Times New Roman" w:eastAsia="Times New Roman" w:hAnsi="Times New Roman" w:cs="Times New Roman"/>
                <w:i/>
                <w:sz w:val="18"/>
                <w:szCs w:val="18"/>
              </w:rPr>
            </w:pPr>
          </w:p>
          <w:p w14:paraId="2552E3BF"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b/>
                <w:sz w:val="18"/>
                <w:szCs w:val="18"/>
              </w:rPr>
              <w:t xml:space="preserve">Occupation/characteristic: </w:t>
            </w:r>
            <w:r w:rsidRPr="00272B04">
              <w:rPr>
                <w:rFonts w:ascii="Times New Roman" w:eastAsia="Times New Roman" w:hAnsi="Times New Roman" w:cs="Times New Roman"/>
                <w:sz w:val="18"/>
                <w:szCs w:val="18"/>
              </w:rPr>
              <w:t>General Population</w:t>
            </w:r>
          </w:p>
        </w:tc>
        <w:tc>
          <w:tcPr>
            <w:tcW w:w="1406" w:type="dxa"/>
            <w:tcMar>
              <w:top w:w="40" w:type="dxa"/>
              <w:left w:w="40" w:type="dxa"/>
              <w:bottom w:w="40" w:type="dxa"/>
              <w:right w:w="40" w:type="dxa"/>
            </w:tcMar>
          </w:tcPr>
          <w:p w14:paraId="77F7CEBB"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PHQ-8 (compared to PHQ-9 in CCHS)</w:t>
            </w:r>
          </w:p>
        </w:tc>
        <w:tc>
          <w:tcPr>
            <w:tcW w:w="2040" w:type="dxa"/>
            <w:shd w:val="clear" w:color="auto" w:fill="auto"/>
            <w:tcMar>
              <w:top w:w="100" w:type="dxa"/>
              <w:left w:w="100" w:type="dxa"/>
              <w:bottom w:w="100" w:type="dxa"/>
              <w:right w:w="100" w:type="dxa"/>
            </w:tcMar>
          </w:tcPr>
          <w:p w14:paraId="78C2CC8C"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 xml:space="preserve">Increase in score &gt;10 in PHQ8 during pandemic (6.8% vs 19.2%) </w:t>
            </w:r>
          </w:p>
          <w:p w14:paraId="642E175C" w14:textId="77777777" w:rsidR="00B73803" w:rsidRPr="00272B04" w:rsidRDefault="00B73803" w:rsidP="00B73803">
            <w:pPr>
              <w:spacing w:line="240" w:lineRule="auto"/>
              <w:rPr>
                <w:rFonts w:ascii="Times New Roman" w:eastAsia="Times New Roman" w:hAnsi="Times New Roman" w:cs="Times New Roman"/>
                <w:b/>
                <w:sz w:val="18"/>
                <w:szCs w:val="18"/>
              </w:rPr>
            </w:pPr>
          </w:p>
          <w:p w14:paraId="5743120A" w14:textId="77777777" w:rsidR="00B73803" w:rsidRPr="00272B04" w:rsidRDefault="00B73803" w:rsidP="00B73803">
            <w:pPr>
              <w:spacing w:line="240" w:lineRule="auto"/>
              <w:rPr>
                <w:rFonts w:ascii="Times New Roman" w:eastAsia="Times New Roman" w:hAnsi="Times New Roman" w:cs="Times New Roman"/>
                <w:b/>
                <w:sz w:val="18"/>
                <w:szCs w:val="18"/>
              </w:rPr>
            </w:pPr>
            <w:r w:rsidRPr="00272B04">
              <w:rPr>
                <w:rFonts w:ascii="Times New Roman" w:eastAsia="Times New Roman" w:hAnsi="Times New Roman" w:cs="Times New Roman"/>
                <w:b/>
                <w:sz w:val="18"/>
                <w:szCs w:val="18"/>
              </w:rPr>
              <w:t>Reported depressive symptoms</w:t>
            </w:r>
          </w:p>
          <w:p w14:paraId="4317FFDF" w14:textId="77777777" w:rsidR="00B73803" w:rsidRPr="00272B04" w:rsidRDefault="00B73803" w:rsidP="00B73803">
            <w:pPr>
              <w:spacing w:line="240" w:lineRule="auto"/>
              <w:rPr>
                <w:rFonts w:ascii="Times New Roman" w:eastAsia="Times New Roman" w:hAnsi="Times New Roman" w:cs="Times New Roman"/>
                <w:sz w:val="18"/>
                <w:szCs w:val="18"/>
                <w:u w:val="single"/>
              </w:rPr>
            </w:pPr>
            <w:r w:rsidRPr="00272B04">
              <w:rPr>
                <w:rFonts w:ascii="Times New Roman" w:eastAsia="Times New Roman" w:hAnsi="Times New Roman" w:cs="Times New Roman"/>
                <w:sz w:val="18"/>
                <w:szCs w:val="18"/>
                <w:u w:val="single"/>
              </w:rPr>
              <w:t>Baseline:</w:t>
            </w:r>
          </w:p>
          <w:p w14:paraId="0ABFD99E"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Males: 5%</w:t>
            </w:r>
          </w:p>
          <w:p w14:paraId="7D0C4070"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Females: 9%</w:t>
            </w:r>
          </w:p>
          <w:p w14:paraId="5A10F1D0" w14:textId="77777777" w:rsidR="00B73803" w:rsidRPr="00272B04" w:rsidRDefault="00B73803" w:rsidP="00B73803">
            <w:pPr>
              <w:spacing w:line="240" w:lineRule="auto"/>
              <w:rPr>
                <w:rFonts w:ascii="Times New Roman" w:eastAsia="Times New Roman" w:hAnsi="Times New Roman" w:cs="Times New Roman"/>
                <w:sz w:val="18"/>
                <w:szCs w:val="18"/>
                <w:u w:val="single"/>
              </w:rPr>
            </w:pPr>
            <w:r w:rsidRPr="00272B04">
              <w:rPr>
                <w:rFonts w:ascii="Times New Roman" w:eastAsia="Times New Roman" w:hAnsi="Times New Roman" w:cs="Times New Roman"/>
                <w:sz w:val="18"/>
                <w:szCs w:val="18"/>
                <w:u w:val="single"/>
              </w:rPr>
              <w:t>During pandemic:</w:t>
            </w:r>
          </w:p>
          <w:p w14:paraId="57198C68"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Males: 17%</w:t>
            </w:r>
          </w:p>
          <w:p w14:paraId="0A2C5571"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sz w:val="18"/>
                <w:szCs w:val="18"/>
              </w:rPr>
              <w:t>Females: 22%</w:t>
            </w:r>
          </w:p>
          <w:p w14:paraId="61D6737D" w14:textId="77777777" w:rsidR="00B73803" w:rsidRPr="00272B04" w:rsidRDefault="00B73803" w:rsidP="00B73803">
            <w:pPr>
              <w:spacing w:line="240" w:lineRule="auto"/>
              <w:rPr>
                <w:rFonts w:ascii="Times New Roman" w:eastAsia="Times New Roman" w:hAnsi="Times New Roman" w:cs="Times New Roman"/>
                <w:sz w:val="18"/>
                <w:szCs w:val="18"/>
              </w:rPr>
            </w:pPr>
          </w:p>
          <w:p w14:paraId="7B197F63" w14:textId="77777777" w:rsidR="00B73803" w:rsidRPr="00272B04" w:rsidRDefault="00B73803" w:rsidP="00B73803">
            <w:pPr>
              <w:spacing w:line="240" w:lineRule="auto"/>
              <w:rPr>
                <w:rFonts w:ascii="Times New Roman" w:eastAsia="Times New Roman" w:hAnsi="Times New Roman" w:cs="Times New Roman"/>
                <w:sz w:val="18"/>
                <w:szCs w:val="18"/>
              </w:rPr>
            </w:pPr>
            <w:r w:rsidRPr="00272B04">
              <w:rPr>
                <w:rFonts w:ascii="Times New Roman" w:eastAsia="Times New Roman" w:hAnsi="Times New Roman" w:cs="Times New Roman"/>
                <w:i/>
                <w:sz w:val="18"/>
                <w:szCs w:val="18"/>
              </w:rPr>
              <w:t>P-value NR</w:t>
            </w:r>
          </w:p>
        </w:tc>
      </w:tr>
    </w:tbl>
    <w:p w14:paraId="1B19129E" w14:textId="77777777" w:rsidR="004725A4" w:rsidRDefault="004725A4" w:rsidP="00443D6C">
      <w:pPr>
        <w:suppressLineNumbers/>
        <w:rPr>
          <w:rFonts w:ascii="Times New Roman" w:eastAsia="Times New Roman" w:hAnsi="Times New Roman" w:cs="Times New Roman"/>
          <w:sz w:val="20"/>
          <w:szCs w:val="20"/>
        </w:rPr>
      </w:pPr>
    </w:p>
    <w:p w14:paraId="2BEBF8F6" w14:textId="77777777" w:rsidR="004725A4" w:rsidRDefault="004725A4" w:rsidP="00443D6C">
      <w:pPr>
        <w:suppressLineNumbers/>
        <w:rPr>
          <w:rFonts w:ascii="Times New Roman" w:eastAsia="Times New Roman" w:hAnsi="Times New Roman" w:cs="Times New Roman"/>
          <w:sz w:val="20"/>
          <w:szCs w:val="20"/>
        </w:rPr>
      </w:pPr>
    </w:p>
    <w:p w14:paraId="099A53F3" w14:textId="5BB980A8" w:rsidR="00F4199E" w:rsidRDefault="00F4199E" w:rsidP="00443D6C">
      <w:pPr>
        <w:suppressLineNumbers/>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14:paraId="76898CA3" w14:textId="33FF1571" w:rsidR="000E72C4" w:rsidRDefault="000E72C4" w:rsidP="00443D6C">
      <w:pPr>
        <w:suppressLineNumbers/>
        <w:rPr>
          <w:rFonts w:ascii="Times New Roman" w:eastAsia="Times New Roman" w:hAnsi="Times New Roman" w:cs="Times New Roman"/>
          <w:sz w:val="20"/>
          <w:szCs w:val="20"/>
        </w:rPr>
      </w:pPr>
    </w:p>
    <w:p w14:paraId="5BE6550F" w14:textId="067454B0" w:rsidR="000E72C4" w:rsidRDefault="000E72C4" w:rsidP="00443D6C">
      <w:pPr>
        <w:suppressLineNumbers/>
        <w:rPr>
          <w:rFonts w:ascii="Times New Roman" w:eastAsia="Times New Roman" w:hAnsi="Times New Roman" w:cs="Times New Roman"/>
          <w:sz w:val="20"/>
          <w:szCs w:val="20"/>
        </w:rPr>
      </w:pPr>
    </w:p>
    <w:p w14:paraId="56D971F8" w14:textId="77777777" w:rsidR="000E72C4" w:rsidRPr="00E565BF" w:rsidRDefault="000E72C4" w:rsidP="000E72C4">
      <w:pPr>
        <w:suppressLineNumbers/>
        <w:spacing w:before="240" w:after="240" w:line="480" w:lineRule="auto"/>
        <w:rPr>
          <w:rFonts w:ascii="Times New Roman" w:eastAsia="Times New Roman" w:hAnsi="Times New Roman" w:cs="Times New Roman"/>
          <w:b/>
          <w:bCs/>
          <w:sz w:val="24"/>
          <w:szCs w:val="24"/>
        </w:rPr>
      </w:pPr>
    </w:p>
    <w:p w14:paraId="6EF60A90" w14:textId="612048A0" w:rsidR="000E72C4" w:rsidRPr="00E565BF" w:rsidRDefault="000E72C4" w:rsidP="000E72C4">
      <w:pPr>
        <w:suppressLineNumbers/>
        <w:spacing w:before="240" w:after="240" w:line="480" w:lineRule="auto"/>
        <w:rPr>
          <w:rFonts w:ascii="Times New Roman" w:eastAsia="Times New Roman" w:hAnsi="Times New Roman" w:cs="Times New Roman"/>
          <w:b/>
          <w:bCs/>
          <w:sz w:val="24"/>
          <w:szCs w:val="24"/>
        </w:rPr>
      </w:pPr>
      <w:r w:rsidRPr="00E565BF">
        <w:rPr>
          <w:rFonts w:ascii="Times New Roman" w:eastAsia="Times New Roman" w:hAnsi="Times New Roman" w:cs="Times New Roman"/>
          <w:b/>
          <w:bCs/>
          <w:sz w:val="24"/>
          <w:szCs w:val="24"/>
        </w:rPr>
        <w:t>Figure 1: PRISMA flow diagram</w:t>
      </w:r>
      <w:r w:rsidR="00E565BF" w:rsidRPr="00E565BF">
        <w:rPr>
          <w:rFonts w:ascii="Times New Roman" w:eastAsia="Times New Roman" w:hAnsi="Times New Roman" w:cs="Times New Roman"/>
          <w:b/>
          <w:bCs/>
          <w:sz w:val="24"/>
          <w:szCs w:val="24"/>
        </w:rPr>
        <w:t xml:space="preserve">. </w:t>
      </w:r>
      <w:r w:rsidR="00E565BF" w:rsidRPr="00E565BF">
        <w:rPr>
          <w:rFonts w:ascii="Source Sans Pro" w:hAnsi="Source Sans Pro"/>
          <w:b/>
          <w:bCs/>
          <w:color w:val="2A2A2A"/>
          <w:sz w:val="24"/>
          <w:szCs w:val="24"/>
          <w:shd w:val="clear" w:color="auto" w:fill="FFFFFF"/>
        </w:rPr>
        <w:t>PRISMA, Preferred Reporting Items for Systematic Review and Meta-Analysis.</w:t>
      </w:r>
    </w:p>
    <w:p w14:paraId="70001D7C" w14:textId="4B26F109" w:rsidR="000E72C4" w:rsidRPr="00205201" w:rsidRDefault="000E72C4" w:rsidP="000E72C4">
      <w:pPr>
        <w:suppressLineNumbers/>
        <w:spacing w:line="480" w:lineRule="auto"/>
        <w:rPr>
          <w:rFonts w:ascii="Times New Roman" w:hAnsi="Times New Roman" w:cs="Times New Roman"/>
          <w:sz w:val="24"/>
          <w:szCs w:val="24"/>
        </w:rPr>
      </w:pPr>
    </w:p>
    <w:p w14:paraId="4F7822E5" w14:textId="77777777" w:rsidR="000E72C4" w:rsidRPr="00205201" w:rsidRDefault="000E72C4" w:rsidP="000E72C4">
      <w:pPr>
        <w:suppressLineNumbers/>
        <w:spacing w:line="480" w:lineRule="auto"/>
        <w:rPr>
          <w:rFonts w:ascii="Times New Roman" w:hAnsi="Times New Roman" w:cs="Times New Roman"/>
          <w:sz w:val="24"/>
          <w:szCs w:val="24"/>
        </w:rPr>
      </w:pPr>
    </w:p>
    <w:p w14:paraId="4EDF86FA" w14:textId="77777777" w:rsidR="000E72C4" w:rsidRPr="00205201" w:rsidRDefault="000E72C4" w:rsidP="000E72C4">
      <w:pPr>
        <w:suppressLineNumbers/>
        <w:spacing w:line="480" w:lineRule="auto"/>
        <w:rPr>
          <w:rFonts w:ascii="Times New Roman" w:hAnsi="Times New Roman" w:cs="Times New Roman"/>
          <w:sz w:val="24"/>
          <w:szCs w:val="24"/>
        </w:rPr>
      </w:pPr>
    </w:p>
    <w:p w14:paraId="704A1237" w14:textId="77777777" w:rsidR="000E72C4" w:rsidRPr="00205201" w:rsidRDefault="000E72C4" w:rsidP="000E72C4">
      <w:pPr>
        <w:suppressLineNumbers/>
        <w:spacing w:line="480" w:lineRule="auto"/>
        <w:rPr>
          <w:rFonts w:ascii="Times New Roman" w:hAnsi="Times New Roman" w:cs="Times New Roman"/>
          <w:sz w:val="24"/>
          <w:szCs w:val="24"/>
        </w:rPr>
      </w:pPr>
    </w:p>
    <w:p w14:paraId="64A9A94F" w14:textId="77777777" w:rsidR="000E72C4" w:rsidRPr="00205201" w:rsidRDefault="000E72C4" w:rsidP="000E72C4">
      <w:pPr>
        <w:suppressLineNumbers/>
        <w:spacing w:line="480" w:lineRule="auto"/>
        <w:rPr>
          <w:rFonts w:ascii="Times New Roman" w:hAnsi="Times New Roman" w:cs="Times New Roman"/>
          <w:sz w:val="24"/>
          <w:szCs w:val="24"/>
        </w:rPr>
      </w:pPr>
    </w:p>
    <w:p w14:paraId="5BD13A1A" w14:textId="77777777" w:rsidR="000E72C4" w:rsidRPr="00205201" w:rsidRDefault="000E72C4" w:rsidP="000E72C4">
      <w:pPr>
        <w:suppressLineNumbers/>
        <w:spacing w:line="480" w:lineRule="auto"/>
        <w:rPr>
          <w:rFonts w:ascii="Times New Roman" w:hAnsi="Times New Roman" w:cs="Times New Roman"/>
          <w:sz w:val="24"/>
          <w:szCs w:val="24"/>
        </w:rPr>
      </w:pPr>
    </w:p>
    <w:p w14:paraId="04AEE1B3" w14:textId="77777777" w:rsidR="000E72C4" w:rsidRPr="00205201" w:rsidRDefault="000E72C4" w:rsidP="000E72C4">
      <w:pPr>
        <w:suppressLineNumbers/>
        <w:spacing w:line="480" w:lineRule="auto"/>
        <w:rPr>
          <w:rFonts w:ascii="Times New Roman" w:hAnsi="Times New Roman" w:cs="Times New Roman"/>
          <w:sz w:val="24"/>
          <w:szCs w:val="24"/>
        </w:rPr>
      </w:pPr>
    </w:p>
    <w:p w14:paraId="441532DE" w14:textId="77777777" w:rsidR="000E72C4" w:rsidRPr="00205201" w:rsidRDefault="000E72C4" w:rsidP="000E72C4">
      <w:pPr>
        <w:suppressLineNumbers/>
        <w:spacing w:line="480" w:lineRule="auto"/>
        <w:rPr>
          <w:rFonts w:ascii="Times New Roman" w:hAnsi="Times New Roman" w:cs="Times New Roman"/>
          <w:sz w:val="24"/>
          <w:szCs w:val="24"/>
        </w:rPr>
      </w:pPr>
    </w:p>
    <w:p w14:paraId="7C4D5A3E" w14:textId="77777777" w:rsidR="000E72C4" w:rsidRPr="00205201" w:rsidRDefault="000E72C4" w:rsidP="000E72C4">
      <w:pPr>
        <w:suppressLineNumbers/>
        <w:spacing w:line="480" w:lineRule="auto"/>
        <w:rPr>
          <w:rFonts w:ascii="Times New Roman" w:hAnsi="Times New Roman" w:cs="Times New Roman"/>
          <w:sz w:val="24"/>
          <w:szCs w:val="24"/>
        </w:rPr>
      </w:pPr>
    </w:p>
    <w:p w14:paraId="3E8BF66F" w14:textId="77777777" w:rsidR="000E72C4" w:rsidRPr="00205201" w:rsidRDefault="000E72C4" w:rsidP="000E72C4">
      <w:pPr>
        <w:suppressLineNumbers/>
        <w:spacing w:line="480" w:lineRule="auto"/>
        <w:rPr>
          <w:rFonts w:ascii="Times New Roman" w:hAnsi="Times New Roman" w:cs="Times New Roman"/>
          <w:sz w:val="24"/>
          <w:szCs w:val="24"/>
        </w:rPr>
      </w:pPr>
    </w:p>
    <w:p w14:paraId="1A79C82F" w14:textId="77777777" w:rsidR="000E72C4" w:rsidRPr="00205201" w:rsidRDefault="000E72C4" w:rsidP="000E72C4">
      <w:pPr>
        <w:suppressLineNumbers/>
        <w:spacing w:line="480" w:lineRule="auto"/>
        <w:rPr>
          <w:rFonts w:ascii="Times New Roman" w:hAnsi="Times New Roman" w:cs="Times New Roman"/>
          <w:sz w:val="24"/>
          <w:szCs w:val="24"/>
        </w:rPr>
      </w:pPr>
    </w:p>
    <w:p w14:paraId="4D016DF8" w14:textId="77777777" w:rsidR="000E72C4" w:rsidRPr="00205201" w:rsidRDefault="000E72C4" w:rsidP="000E72C4">
      <w:pPr>
        <w:suppressLineNumbers/>
        <w:spacing w:line="480" w:lineRule="auto"/>
        <w:rPr>
          <w:rFonts w:ascii="Times New Roman" w:hAnsi="Times New Roman" w:cs="Times New Roman"/>
          <w:sz w:val="24"/>
          <w:szCs w:val="24"/>
        </w:rPr>
      </w:pPr>
    </w:p>
    <w:p w14:paraId="4AE49417" w14:textId="77777777" w:rsidR="000E72C4" w:rsidRPr="00205201" w:rsidRDefault="000E72C4" w:rsidP="000E72C4">
      <w:pPr>
        <w:suppressLineNumbers/>
        <w:spacing w:line="480" w:lineRule="auto"/>
        <w:rPr>
          <w:rFonts w:ascii="Times New Roman" w:hAnsi="Times New Roman" w:cs="Times New Roman"/>
          <w:sz w:val="24"/>
          <w:szCs w:val="24"/>
        </w:rPr>
      </w:pPr>
    </w:p>
    <w:p w14:paraId="3E121DC2" w14:textId="77777777" w:rsidR="000E72C4" w:rsidRPr="00205201" w:rsidRDefault="000E72C4" w:rsidP="000E72C4">
      <w:pPr>
        <w:suppressLineNumbers/>
        <w:spacing w:line="480" w:lineRule="auto"/>
        <w:rPr>
          <w:rFonts w:ascii="Times New Roman" w:hAnsi="Times New Roman" w:cs="Times New Roman"/>
          <w:sz w:val="24"/>
          <w:szCs w:val="24"/>
        </w:rPr>
      </w:pPr>
    </w:p>
    <w:p w14:paraId="580C686D" w14:textId="77777777" w:rsidR="000E72C4" w:rsidRPr="00205201" w:rsidRDefault="000E72C4" w:rsidP="000E72C4">
      <w:pPr>
        <w:spacing w:line="480" w:lineRule="auto"/>
        <w:rPr>
          <w:rFonts w:ascii="Times New Roman" w:hAnsi="Times New Roman" w:cs="Times New Roman"/>
          <w:sz w:val="24"/>
          <w:szCs w:val="24"/>
        </w:rPr>
      </w:pPr>
    </w:p>
    <w:p w14:paraId="6F0F0C57" w14:textId="77777777" w:rsidR="000E72C4" w:rsidRPr="00205201" w:rsidRDefault="000E72C4" w:rsidP="000E72C4">
      <w:pPr>
        <w:suppressLineNumbers/>
        <w:spacing w:line="480" w:lineRule="auto"/>
        <w:rPr>
          <w:rFonts w:ascii="Times New Roman" w:hAnsi="Times New Roman" w:cs="Times New Roman"/>
          <w:sz w:val="24"/>
          <w:szCs w:val="24"/>
        </w:rPr>
      </w:pPr>
    </w:p>
    <w:p w14:paraId="2F595147" w14:textId="77777777" w:rsidR="000E72C4" w:rsidRDefault="000E72C4" w:rsidP="000E72C4">
      <w:pPr>
        <w:suppressLineNumbers/>
        <w:spacing w:line="480" w:lineRule="auto"/>
        <w:rPr>
          <w:rFonts w:ascii="Times New Roman" w:hAnsi="Times New Roman" w:cs="Times New Roman"/>
          <w:sz w:val="24"/>
          <w:szCs w:val="24"/>
        </w:rPr>
      </w:pPr>
    </w:p>
    <w:sectPr w:rsidR="000E72C4" w:rsidSect="003E5467">
      <w:pgSz w:w="12240" w:h="15840" w:code="1"/>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DD087" w14:textId="77777777" w:rsidR="00F86426" w:rsidRDefault="00F86426" w:rsidP="00014170">
      <w:pPr>
        <w:spacing w:line="240" w:lineRule="auto"/>
      </w:pPr>
      <w:r>
        <w:separator/>
      </w:r>
    </w:p>
  </w:endnote>
  <w:endnote w:type="continuationSeparator" w:id="0">
    <w:p w14:paraId="2E962E1F" w14:textId="77777777" w:rsidR="00F86426" w:rsidRDefault="00F86426" w:rsidP="000141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ungsuh">
    <w:altName w:val="Gungsuh"/>
    <w:charset w:val="81"/>
    <w:family w:val="roman"/>
    <w:pitch w:val="variable"/>
    <w:sig w:usb0="B00002AF" w:usb1="69D77CFB" w:usb2="00000030" w:usb3="00000000" w:csb0="0008009F" w:csb1="00000000"/>
  </w:font>
  <w:font w:name="Source Sans Pro">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7494309"/>
      <w:docPartObj>
        <w:docPartGallery w:val="Page Numbers (Bottom of Page)"/>
        <w:docPartUnique/>
      </w:docPartObj>
    </w:sdtPr>
    <w:sdtEndPr>
      <w:rPr>
        <w:rStyle w:val="PageNumber"/>
      </w:rPr>
    </w:sdtEndPr>
    <w:sdtContent>
      <w:p w14:paraId="293E2D22" w14:textId="76644A69" w:rsidR="00EA46A7" w:rsidRDefault="00EA46A7" w:rsidP="000E0A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6DED88" w14:textId="77777777" w:rsidR="00EA46A7" w:rsidRDefault="00EA46A7" w:rsidP="001A333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608DD" w14:textId="77777777" w:rsidR="00D44EE6" w:rsidRDefault="00D44EE6" w:rsidP="001A333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7AF1A" w14:textId="3DD45515" w:rsidR="00A9430C" w:rsidRPr="00EC0F33" w:rsidRDefault="00A9430C">
    <w:pPr>
      <w:pStyle w:val="Footer"/>
      <w:rPr>
        <w:rFonts w:ascii="Times New Roman" w:hAnsi="Times New Roman" w:cs="Times New Roman"/>
        <w:sz w:val="20"/>
        <w:szCs w:val="20"/>
      </w:rPr>
    </w:pPr>
    <w:r w:rsidRPr="00EC0F33">
      <w:rPr>
        <w:rFonts w:ascii="Times New Roman" w:hAnsi="Times New Roman" w:cs="Times New Roman"/>
        <w:sz w:val="20"/>
        <w:szCs w:val="20"/>
      </w:rPr>
      <w:t>Abbreviations:</w:t>
    </w:r>
  </w:p>
  <w:p w14:paraId="5100CCF2" w14:textId="7C94DAEC" w:rsidR="00EB3CE7" w:rsidRPr="00EC0F33" w:rsidRDefault="00EB3CE7">
    <w:pPr>
      <w:pStyle w:val="Footer"/>
      <w:rPr>
        <w:rFonts w:ascii="Times New Roman" w:hAnsi="Times New Roman" w:cs="Times New Roman"/>
        <w:color w:val="201F1E"/>
        <w:sz w:val="20"/>
        <w:szCs w:val="20"/>
        <w:shd w:val="clear" w:color="auto" w:fill="FFFFFF"/>
      </w:rPr>
    </w:pPr>
    <w:r w:rsidRPr="00EC0F33">
      <w:rPr>
        <w:rFonts w:ascii="Times New Roman" w:hAnsi="Times New Roman" w:cs="Times New Roman"/>
        <w:color w:val="201F1E"/>
        <w:sz w:val="20"/>
        <w:szCs w:val="20"/>
        <w:shd w:val="clear" w:color="auto" w:fill="FFFFFF"/>
      </w:rPr>
      <w:t>WHO: World Health Organisation</w:t>
    </w:r>
  </w:p>
  <w:p w14:paraId="759F824C" w14:textId="47037C41" w:rsidR="00EB3CE7" w:rsidRPr="00EC0F33" w:rsidRDefault="00EB3CE7">
    <w:pPr>
      <w:pStyle w:val="Footer"/>
      <w:rPr>
        <w:rFonts w:ascii="Times New Roman" w:eastAsia="Times New Roman" w:hAnsi="Times New Roman" w:cs="Times New Roman"/>
        <w:sz w:val="20"/>
        <w:szCs w:val="20"/>
      </w:rPr>
    </w:pPr>
    <w:r w:rsidRPr="00EC0F33">
      <w:rPr>
        <w:rFonts w:ascii="Times New Roman" w:hAnsi="Times New Roman" w:cs="Times New Roman"/>
        <w:color w:val="201F1E"/>
        <w:sz w:val="20"/>
        <w:szCs w:val="20"/>
        <w:shd w:val="clear" w:color="auto" w:fill="FFFFFF"/>
      </w:rPr>
      <w:t>SDM:</w:t>
    </w:r>
    <w:r w:rsidRPr="00EC0F33">
      <w:rPr>
        <w:rFonts w:ascii="Times New Roman" w:eastAsia="Times New Roman" w:hAnsi="Times New Roman" w:cs="Times New Roman"/>
        <w:sz w:val="20"/>
        <w:szCs w:val="20"/>
      </w:rPr>
      <w:t xml:space="preserve"> social distancing measures </w:t>
    </w:r>
  </w:p>
  <w:p w14:paraId="6BC29C55" w14:textId="68647AFE" w:rsidR="00EB3CE7" w:rsidRPr="00EC0F33" w:rsidRDefault="00EB3CE7">
    <w:pPr>
      <w:pStyle w:val="Footer"/>
      <w:rPr>
        <w:rFonts w:ascii="Times New Roman" w:hAnsi="Times New Roman" w:cs="Times New Roman"/>
        <w:color w:val="201F1E"/>
        <w:sz w:val="20"/>
        <w:szCs w:val="20"/>
        <w:shd w:val="clear" w:color="auto" w:fill="FFFFFF"/>
      </w:rPr>
    </w:pPr>
    <w:r w:rsidRPr="00EC0F33">
      <w:rPr>
        <w:rFonts w:ascii="Times New Roman" w:eastAsia="Times New Roman" w:hAnsi="Times New Roman" w:cs="Times New Roman"/>
        <w:sz w:val="20"/>
        <w:szCs w:val="20"/>
      </w:rPr>
      <w:t>GDP: gross domestic product</w:t>
    </w:r>
  </w:p>
  <w:p w14:paraId="15D0CFB0" w14:textId="2AF7D65F" w:rsidR="00EB3CE7" w:rsidRPr="00EC0F33" w:rsidRDefault="00AB2A99">
    <w:pPr>
      <w:pStyle w:val="Footer"/>
      <w:rPr>
        <w:rFonts w:ascii="Times New Roman" w:eastAsia="Times New Roman" w:hAnsi="Times New Roman" w:cs="Times New Roman"/>
        <w:sz w:val="20"/>
        <w:szCs w:val="20"/>
      </w:rPr>
    </w:pPr>
    <w:r w:rsidRPr="00EC0F33">
      <w:rPr>
        <w:rFonts w:ascii="Times New Roman" w:hAnsi="Times New Roman" w:cs="Times New Roman"/>
        <w:color w:val="201F1E"/>
        <w:sz w:val="20"/>
        <w:szCs w:val="20"/>
        <w:shd w:val="clear" w:color="auto" w:fill="FFFFFF"/>
      </w:rPr>
      <w:t xml:space="preserve">BMI: </w:t>
    </w:r>
    <w:r w:rsidRPr="00EC0F33">
      <w:rPr>
        <w:rFonts w:ascii="Times New Roman" w:eastAsia="Times New Roman" w:hAnsi="Times New Roman" w:cs="Times New Roman"/>
        <w:sz w:val="20"/>
        <w:szCs w:val="20"/>
      </w:rPr>
      <w:t>body mass index</w:t>
    </w:r>
  </w:p>
  <w:p w14:paraId="2B91E461" w14:textId="3FBD8AF5" w:rsidR="00AB2A99" w:rsidRPr="00EC0F33" w:rsidRDefault="00AB2A99">
    <w:pPr>
      <w:pStyle w:val="Footer"/>
      <w:rPr>
        <w:rFonts w:ascii="Times New Roman" w:eastAsia="Times New Roman" w:hAnsi="Times New Roman" w:cs="Times New Roman"/>
        <w:sz w:val="20"/>
        <w:szCs w:val="20"/>
      </w:rPr>
    </w:pPr>
    <w:r w:rsidRPr="00EC0F33">
      <w:rPr>
        <w:rFonts w:ascii="Times New Roman" w:eastAsia="Times New Roman" w:hAnsi="Times New Roman" w:cs="Times New Roman"/>
        <w:sz w:val="20"/>
        <w:szCs w:val="20"/>
      </w:rPr>
      <w:t>PHQ-9: Patient Health Questionnaire-9</w:t>
    </w:r>
  </w:p>
  <w:p w14:paraId="7F93F7A8" w14:textId="77777777" w:rsidR="00CD2D1C" w:rsidRPr="00EC0F33" w:rsidRDefault="00AB2A99" w:rsidP="00CD2D1C">
    <w:pPr>
      <w:pStyle w:val="Footer"/>
      <w:rPr>
        <w:rFonts w:ascii="Times New Roman" w:eastAsia="Times New Roman" w:hAnsi="Times New Roman" w:cs="Times New Roman"/>
        <w:sz w:val="20"/>
        <w:szCs w:val="20"/>
      </w:rPr>
    </w:pPr>
    <w:r w:rsidRPr="00EC0F33">
      <w:rPr>
        <w:rFonts w:ascii="Times New Roman" w:eastAsia="Times New Roman" w:hAnsi="Times New Roman" w:cs="Times New Roman"/>
        <w:sz w:val="20"/>
        <w:szCs w:val="20"/>
      </w:rPr>
      <w:t xml:space="preserve">DASS: Depression, Anxiety and Stress Scale </w:t>
    </w:r>
  </w:p>
  <w:p w14:paraId="457635E6" w14:textId="77777777" w:rsidR="00CD2D1C" w:rsidRPr="00EC0F33" w:rsidRDefault="00CD2D1C" w:rsidP="00CD2D1C">
    <w:pPr>
      <w:pStyle w:val="Footer"/>
      <w:rPr>
        <w:rFonts w:ascii="Times New Roman" w:eastAsia="Times New Roman" w:hAnsi="Times New Roman" w:cs="Times New Roman"/>
        <w:sz w:val="20"/>
        <w:szCs w:val="20"/>
      </w:rPr>
    </w:pPr>
    <w:r w:rsidRPr="00EC0F33">
      <w:rPr>
        <w:rFonts w:ascii="Times New Roman" w:eastAsia="Times New Roman" w:hAnsi="Times New Roman" w:cs="Times New Roman"/>
        <w:sz w:val="20"/>
        <w:szCs w:val="20"/>
      </w:rPr>
      <w:t xml:space="preserve">CDI-S: </w:t>
    </w:r>
    <w:r w:rsidR="00AB2A99" w:rsidRPr="00EC0F33">
      <w:rPr>
        <w:rFonts w:ascii="Times New Roman" w:eastAsia="Times New Roman" w:hAnsi="Times New Roman" w:cs="Times New Roman"/>
        <w:sz w:val="20"/>
        <w:szCs w:val="20"/>
      </w:rPr>
      <w:t xml:space="preserve">Children's Depression Inventory – Short Form </w:t>
    </w:r>
  </w:p>
  <w:p w14:paraId="3A404063" w14:textId="45B7ABB1" w:rsidR="00CD2D1C" w:rsidRPr="00EC0F33" w:rsidRDefault="00CD2D1C" w:rsidP="00CD2D1C">
    <w:pPr>
      <w:pStyle w:val="Footer"/>
      <w:rPr>
        <w:rFonts w:ascii="Times New Roman" w:eastAsia="Times New Roman" w:hAnsi="Times New Roman" w:cs="Times New Roman"/>
        <w:sz w:val="20"/>
        <w:szCs w:val="20"/>
        <w:vertAlign w:val="superscript"/>
        <w:lang w:val="fr-FR"/>
      </w:rPr>
    </w:pPr>
    <w:r w:rsidRPr="00EC0F33">
      <w:rPr>
        <w:rFonts w:ascii="Times New Roman" w:eastAsia="Times New Roman" w:hAnsi="Times New Roman" w:cs="Times New Roman"/>
        <w:sz w:val="20"/>
        <w:szCs w:val="20"/>
        <w:lang w:val="fr-FR"/>
      </w:rPr>
      <w:t xml:space="preserve">CES-D: </w:t>
    </w:r>
    <w:r w:rsidR="00AB2A99" w:rsidRPr="00EC0F33">
      <w:rPr>
        <w:rFonts w:ascii="Times New Roman" w:eastAsia="Times New Roman" w:hAnsi="Times New Roman" w:cs="Times New Roman"/>
        <w:sz w:val="20"/>
        <w:szCs w:val="20"/>
        <w:lang w:val="fr-FR"/>
      </w:rPr>
      <w:t xml:space="preserve">Centre for </w:t>
    </w:r>
    <w:proofErr w:type="spellStart"/>
    <w:r w:rsidR="00AB2A99" w:rsidRPr="00EC0F33">
      <w:rPr>
        <w:rFonts w:ascii="Times New Roman" w:eastAsia="Times New Roman" w:hAnsi="Times New Roman" w:cs="Times New Roman"/>
        <w:sz w:val="20"/>
        <w:szCs w:val="20"/>
        <w:lang w:val="fr-FR"/>
      </w:rPr>
      <w:t>Epidemiological</w:t>
    </w:r>
    <w:proofErr w:type="spellEnd"/>
    <w:r w:rsidR="00AB2A99" w:rsidRPr="00EC0F33">
      <w:rPr>
        <w:rFonts w:ascii="Times New Roman" w:eastAsia="Times New Roman" w:hAnsi="Times New Roman" w:cs="Times New Roman"/>
        <w:sz w:val="20"/>
        <w:szCs w:val="20"/>
        <w:lang w:val="fr-FR"/>
      </w:rPr>
      <w:t xml:space="preserve"> </w:t>
    </w:r>
    <w:proofErr w:type="spellStart"/>
    <w:r w:rsidR="00AB2A99" w:rsidRPr="00EC0F33">
      <w:rPr>
        <w:rFonts w:ascii="Times New Roman" w:eastAsia="Times New Roman" w:hAnsi="Times New Roman" w:cs="Times New Roman"/>
        <w:sz w:val="20"/>
        <w:szCs w:val="20"/>
        <w:lang w:val="fr-FR"/>
      </w:rPr>
      <w:t>Studies-Depression</w:t>
    </w:r>
    <w:proofErr w:type="spellEnd"/>
    <w:r w:rsidR="00AB2A99" w:rsidRPr="00EC0F33">
      <w:rPr>
        <w:rFonts w:ascii="Times New Roman" w:eastAsia="Times New Roman" w:hAnsi="Times New Roman" w:cs="Times New Roman"/>
        <w:sz w:val="20"/>
        <w:szCs w:val="20"/>
        <w:lang w:val="fr-FR"/>
      </w:rPr>
      <w:t xml:space="preserve"> </w:t>
    </w:r>
  </w:p>
  <w:p w14:paraId="7AEF7E60" w14:textId="0A833138" w:rsidR="00AB2A99" w:rsidRPr="00EC0F33" w:rsidRDefault="00CD2D1C" w:rsidP="00CD2D1C">
    <w:pPr>
      <w:pStyle w:val="Footer"/>
      <w:rPr>
        <w:rFonts w:ascii="Times New Roman" w:eastAsia="Times New Roman" w:hAnsi="Times New Roman" w:cs="Times New Roman"/>
        <w:sz w:val="20"/>
        <w:szCs w:val="20"/>
      </w:rPr>
    </w:pPr>
    <w:r w:rsidRPr="00EC0F33">
      <w:rPr>
        <w:rFonts w:ascii="Times New Roman" w:eastAsia="Times New Roman" w:hAnsi="Times New Roman" w:cs="Times New Roman"/>
        <w:sz w:val="20"/>
        <w:szCs w:val="20"/>
      </w:rPr>
      <w:t xml:space="preserve">BDI: </w:t>
    </w:r>
    <w:r w:rsidR="00AB2A99" w:rsidRPr="00EC0F33">
      <w:rPr>
        <w:rFonts w:ascii="Times New Roman" w:eastAsia="Times New Roman" w:hAnsi="Times New Roman" w:cs="Times New Roman"/>
        <w:sz w:val="20"/>
        <w:szCs w:val="20"/>
      </w:rPr>
      <w:t xml:space="preserve">Beck Depression Inventory </w:t>
    </w:r>
  </w:p>
  <w:p w14:paraId="34FA21CD" w14:textId="77777777" w:rsidR="00AB2A99" w:rsidRDefault="00AB2A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4B70E" w14:textId="77777777" w:rsidR="00F86426" w:rsidRDefault="00F86426" w:rsidP="00014170">
      <w:pPr>
        <w:spacing w:line="240" w:lineRule="auto"/>
      </w:pPr>
      <w:r>
        <w:separator/>
      </w:r>
    </w:p>
  </w:footnote>
  <w:footnote w:type="continuationSeparator" w:id="0">
    <w:p w14:paraId="3B206A1D" w14:textId="77777777" w:rsidR="00F86426" w:rsidRDefault="00F86426" w:rsidP="000141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A7A9" w14:textId="0E6FB05A" w:rsidR="00EA46A7" w:rsidRDefault="00EA46A7">
    <w:pPr>
      <w:pStyle w:val="Header"/>
    </w:pPr>
    <w:r>
      <w:t>COVID-19 and impact on obes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90671"/>
    <w:multiLevelType w:val="multilevel"/>
    <w:tmpl w:val="7B84F6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5570BA3"/>
    <w:multiLevelType w:val="hybridMultilevel"/>
    <w:tmpl w:val="92F2E3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F9796F"/>
    <w:multiLevelType w:val="hybridMultilevel"/>
    <w:tmpl w:val="99861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402C02"/>
    <w:multiLevelType w:val="hybridMultilevel"/>
    <w:tmpl w:val="F68C1F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D2315B"/>
    <w:multiLevelType w:val="hybridMultilevel"/>
    <w:tmpl w:val="5F42E0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630291"/>
    <w:multiLevelType w:val="hybridMultilevel"/>
    <w:tmpl w:val="37F64F3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xszAwNzI0NzQ1NjVR0lEKTi0uzszPAykwtKgFAHYrwnUtAAAA"/>
  </w:docVars>
  <w:rsids>
    <w:rsidRoot w:val="00053395"/>
    <w:rsid w:val="000011AC"/>
    <w:rsid w:val="00001644"/>
    <w:rsid w:val="00006790"/>
    <w:rsid w:val="0000687C"/>
    <w:rsid w:val="00014170"/>
    <w:rsid w:val="00015C30"/>
    <w:rsid w:val="00016081"/>
    <w:rsid w:val="0002252A"/>
    <w:rsid w:val="00024DE6"/>
    <w:rsid w:val="00025C69"/>
    <w:rsid w:val="00031D01"/>
    <w:rsid w:val="00034151"/>
    <w:rsid w:val="00035537"/>
    <w:rsid w:val="000356C0"/>
    <w:rsid w:val="0004599E"/>
    <w:rsid w:val="00053395"/>
    <w:rsid w:val="0006538A"/>
    <w:rsid w:val="00066ACD"/>
    <w:rsid w:val="00077490"/>
    <w:rsid w:val="000836C1"/>
    <w:rsid w:val="000845D6"/>
    <w:rsid w:val="00091898"/>
    <w:rsid w:val="00094242"/>
    <w:rsid w:val="00097344"/>
    <w:rsid w:val="000B4EE4"/>
    <w:rsid w:val="000B66BA"/>
    <w:rsid w:val="000B6734"/>
    <w:rsid w:val="000C05D7"/>
    <w:rsid w:val="000C3FA7"/>
    <w:rsid w:val="000C46D6"/>
    <w:rsid w:val="000C5159"/>
    <w:rsid w:val="000C61E5"/>
    <w:rsid w:val="000D013E"/>
    <w:rsid w:val="000E0AEE"/>
    <w:rsid w:val="000E2759"/>
    <w:rsid w:val="000E72C4"/>
    <w:rsid w:val="000F0FF2"/>
    <w:rsid w:val="000F33A3"/>
    <w:rsid w:val="000F5AA4"/>
    <w:rsid w:val="0010043E"/>
    <w:rsid w:val="001005A4"/>
    <w:rsid w:val="00113856"/>
    <w:rsid w:val="00116236"/>
    <w:rsid w:val="00124B19"/>
    <w:rsid w:val="00133BA0"/>
    <w:rsid w:val="001409A4"/>
    <w:rsid w:val="00142441"/>
    <w:rsid w:val="00143B0E"/>
    <w:rsid w:val="00143E5E"/>
    <w:rsid w:val="00150947"/>
    <w:rsid w:val="0015104D"/>
    <w:rsid w:val="001606E1"/>
    <w:rsid w:val="00160C57"/>
    <w:rsid w:val="00162D32"/>
    <w:rsid w:val="00163240"/>
    <w:rsid w:val="0016368B"/>
    <w:rsid w:val="00163946"/>
    <w:rsid w:val="0016397F"/>
    <w:rsid w:val="00166AEE"/>
    <w:rsid w:val="00174C64"/>
    <w:rsid w:val="00177AE3"/>
    <w:rsid w:val="00177D9C"/>
    <w:rsid w:val="00181524"/>
    <w:rsid w:val="00181693"/>
    <w:rsid w:val="00186D65"/>
    <w:rsid w:val="001919A9"/>
    <w:rsid w:val="00191B05"/>
    <w:rsid w:val="00192C75"/>
    <w:rsid w:val="001964D4"/>
    <w:rsid w:val="00196CA3"/>
    <w:rsid w:val="001A3339"/>
    <w:rsid w:val="001A65D3"/>
    <w:rsid w:val="001A6EAF"/>
    <w:rsid w:val="001B06CB"/>
    <w:rsid w:val="001C0841"/>
    <w:rsid w:val="001C5A0B"/>
    <w:rsid w:val="001C5A23"/>
    <w:rsid w:val="001D12A1"/>
    <w:rsid w:val="001D1BD0"/>
    <w:rsid w:val="001D3C5E"/>
    <w:rsid w:val="001D6C03"/>
    <w:rsid w:val="001D6DDC"/>
    <w:rsid w:val="001E1306"/>
    <w:rsid w:val="001E35D7"/>
    <w:rsid w:val="001F03F5"/>
    <w:rsid w:val="001F21C3"/>
    <w:rsid w:val="001F2418"/>
    <w:rsid w:val="002006D2"/>
    <w:rsid w:val="00205201"/>
    <w:rsid w:val="0021022A"/>
    <w:rsid w:val="002122C1"/>
    <w:rsid w:val="00216181"/>
    <w:rsid w:val="002219D4"/>
    <w:rsid w:val="002228A4"/>
    <w:rsid w:val="00236754"/>
    <w:rsid w:val="00240192"/>
    <w:rsid w:val="00240780"/>
    <w:rsid w:val="00240D8C"/>
    <w:rsid w:val="00242AF1"/>
    <w:rsid w:val="00244164"/>
    <w:rsid w:val="00246D6F"/>
    <w:rsid w:val="00246DDA"/>
    <w:rsid w:val="0025067A"/>
    <w:rsid w:val="00253C86"/>
    <w:rsid w:val="00257CE1"/>
    <w:rsid w:val="00272B04"/>
    <w:rsid w:val="002829A1"/>
    <w:rsid w:val="00283B51"/>
    <w:rsid w:val="00284AA5"/>
    <w:rsid w:val="002872B0"/>
    <w:rsid w:val="0029464B"/>
    <w:rsid w:val="00297FEE"/>
    <w:rsid w:val="002A1EE2"/>
    <w:rsid w:val="002A1F04"/>
    <w:rsid w:val="002A5E14"/>
    <w:rsid w:val="002A7E3D"/>
    <w:rsid w:val="002B1A13"/>
    <w:rsid w:val="002B504A"/>
    <w:rsid w:val="002C1432"/>
    <w:rsid w:val="002C6D0E"/>
    <w:rsid w:val="002D3D9E"/>
    <w:rsid w:val="002D6412"/>
    <w:rsid w:val="002D682D"/>
    <w:rsid w:val="002D70B6"/>
    <w:rsid w:val="002E2EBD"/>
    <w:rsid w:val="002F0522"/>
    <w:rsid w:val="00300369"/>
    <w:rsid w:val="0030075E"/>
    <w:rsid w:val="00302DF9"/>
    <w:rsid w:val="00304466"/>
    <w:rsid w:val="00304558"/>
    <w:rsid w:val="003206A6"/>
    <w:rsid w:val="003207B2"/>
    <w:rsid w:val="00322B92"/>
    <w:rsid w:val="0032550E"/>
    <w:rsid w:val="00327F14"/>
    <w:rsid w:val="00330C43"/>
    <w:rsid w:val="003424D0"/>
    <w:rsid w:val="00343DBD"/>
    <w:rsid w:val="00343F12"/>
    <w:rsid w:val="003506F6"/>
    <w:rsid w:val="00350D30"/>
    <w:rsid w:val="00357AD0"/>
    <w:rsid w:val="00370E56"/>
    <w:rsid w:val="00371071"/>
    <w:rsid w:val="00374808"/>
    <w:rsid w:val="0037664B"/>
    <w:rsid w:val="003853E0"/>
    <w:rsid w:val="00386514"/>
    <w:rsid w:val="003A1F88"/>
    <w:rsid w:val="003A53A3"/>
    <w:rsid w:val="003C345C"/>
    <w:rsid w:val="003C606E"/>
    <w:rsid w:val="003D3A08"/>
    <w:rsid w:val="003D6D9D"/>
    <w:rsid w:val="003D77EB"/>
    <w:rsid w:val="003D7E69"/>
    <w:rsid w:val="003E5467"/>
    <w:rsid w:val="003F072D"/>
    <w:rsid w:val="003F1CFB"/>
    <w:rsid w:val="003F5487"/>
    <w:rsid w:val="003F5859"/>
    <w:rsid w:val="003F73CC"/>
    <w:rsid w:val="004025C9"/>
    <w:rsid w:val="00402A14"/>
    <w:rsid w:val="00407862"/>
    <w:rsid w:val="004105D1"/>
    <w:rsid w:val="004116C3"/>
    <w:rsid w:val="00416693"/>
    <w:rsid w:val="00427F7B"/>
    <w:rsid w:val="004324B7"/>
    <w:rsid w:val="0043627F"/>
    <w:rsid w:val="00443D6C"/>
    <w:rsid w:val="00445227"/>
    <w:rsid w:val="00445C00"/>
    <w:rsid w:val="004516D9"/>
    <w:rsid w:val="004543E7"/>
    <w:rsid w:val="00462817"/>
    <w:rsid w:val="004725A4"/>
    <w:rsid w:val="00483305"/>
    <w:rsid w:val="0049130C"/>
    <w:rsid w:val="00493CBB"/>
    <w:rsid w:val="00496D30"/>
    <w:rsid w:val="004A0265"/>
    <w:rsid w:val="004A2FF6"/>
    <w:rsid w:val="004B31C7"/>
    <w:rsid w:val="004B5C16"/>
    <w:rsid w:val="004C1674"/>
    <w:rsid w:val="004C2043"/>
    <w:rsid w:val="004C4468"/>
    <w:rsid w:val="004C6A70"/>
    <w:rsid w:val="004D05E6"/>
    <w:rsid w:val="004D5CA3"/>
    <w:rsid w:val="004D682F"/>
    <w:rsid w:val="004F28F5"/>
    <w:rsid w:val="005036DA"/>
    <w:rsid w:val="005116EB"/>
    <w:rsid w:val="00514535"/>
    <w:rsid w:val="00517CFD"/>
    <w:rsid w:val="0052269D"/>
    <w:rsid w:val="00523561"/>
    <w:rsid w:val="00524DA3"/>
    <w:rsid w:val="0053151D"/>
    <w:rsid w:val="00535300"/>
    <w:rsid w:val="00537A5B"/>
    <w:rsid w:val="005434EE"/>
    <w:rsid w:val="00546238"/>
    <w:rsid w:val="0055167E"/>
    <w:rsid w:val="005605C1"/>
    <w:rsid w:val="00564175"/>
    <w:rsid w:val="00566CDE"/>
    <w:rsid w:val="005724DB"/>
    <w:rsid w:val="00572600"/>
    <w:rsid w:val="00581598"/>
    <w:rsid w:val="00585E00"/>
    <w:rsid w:val="00587A75"/>
    <w:rsid w:val="00590E2C"/>
    <w:rsid w:val="005B34B9"/>
    <w:rsid w:val="005B5074"/>
    <w:rsid w:val="005C10D8"/>
    <w:rsid w:val="005C2211"/>
    <w:rsid w:val="005D0C08"/>
    <w:rsid w:val="005D27D7"/>
    <w:rsid w:val="005D4CF5"/>
    <w:rsid w:val="005E2A4A"/>
    <w:rsid w:val="005F1611"/>
    <w:rsid w:val="005F60D5"/>
    <w:rsid w:val="005F6297"/>
    <w:rsid w:val="005F7D2E"/>
    <w:rsid w:val="00601421"/>
    <w:rsid w:val="00604E60"/>
    <w:rsid w:val="00611CFF"/>
    <w:rsid w:val="006149B6"/>
    <w:rsid w:val="00615339"/>
    <w:rsid w:val="00621DB3"/>
    <w:rsid w:val="006240E3"/>
    <w:rsid w:val="006306B1"/>
    <w:rsid w:val="006309AF"/>
    <w:rsid w:val="00635115"/>
    <w:rsid w:val="00640523"/>
    <w:rsid w:val="006426C8"/>
    <w:rsid w:val="0064508A"/>
    <w:rsid w:val="0065031C"/>
    <w:rsid w:val="00660EE9"/>
    <w:rsid w:val="00664029"/>
    <w:rsid w:val="006656B4"/>
    <w:rsid w:val="0066618F"/>
    <w:rsid w:val="00672039"/>
    <w:rsid w:val="0067357C"/>
    <w:rsid w:val="00674A83"/>
    <w:rsid w:val="00676ECB"/>
    <w:rsid w:val="0068501F"/>
    <w:rsid w:val="00686B8E"/>
    <w:rsid w:val="00695199"/>
    <w:rsid w:val="006A3BD0"/>
    <w:rsid w:val="006A5500"/>
    <w:rsid w:val="006A77AF"/>
    <w:rsid w:val="006B738C"/>
    <w:rsid w:val="006B783E"/>
    <w:rsid w:val="006C43D1"/>
    <w:rsid w:val="006C5CF0"/>
    <w:rsid w:val="006C78F8"/>
    <w:rsid w:val="006D04CA"/>
    <w:rsid w:val="006D0A5C"/>
    <w:rsid w:val="006D46F6"/>
    <w:rsid w:val="006E160B"/>
    <w:rsid w:val="006E1E53"/>
    <w:rsid w:val="006E30D3"/>
    <w:rsid w:val="006F150C"/>
    <w:rsid w:val="006F29FE"/>
    <w:rsid w:val="006F2DE9"/>
    <w:rsid w:val="006F556F"/>
    <w:rsid w:val="0070114D"/>
    <w:rsid w:val="00706583"/>
    <w:rsid w:val="00707964"/>
    <w:rsid w:val="00707E91"/>
    <w:rsid w:val="0071464E"/>
    <w:rsid w:val="00714D1C"/>
    <w:rsid w:val="00715A11"/>
    <w:rsid w:val="00715D50"/>
    <w:rsid w:val="00730F2C"/>
    <w:rsid w:val="00733B05"/>
    <w:rsid w:val="00733B9F"/>
    <w:rsid w:val="00747F16"/>
    <w:rsid w:val="0075302F"/>
    <w:rsid w:val="0076221B"/>
    <w:rsid w:val="00774EE8"/>
    <w:rsid w:val="00784E4B"/>
    <w:rsid w:val="00793227"/>
    <w:rsid w:val="007A1DF8"/>
    <w:rsid w:val="007A35D7"/>
    <w:rsid w:val="007A361A"/>
    <w:rsid w:val="007A52BD"/>
    <w:rsid w:val="007A6B16"/>
    <w:rsid w:val="007A7B9E"/>
    <w:rsid w:val="007B0266"/>
    <w:rsid w:val="007B074A"/>
    <w:rsid w:val="007B1038"/>
    <w:rsid w:val="007B145F"/>
    <w:rsid w:val="007B7B86"/>
    <w:rsid w:val="007C3754"/>
    <w:rsid w:val="007C56B8"/>
    <w:rsid w:val="007C6C3B"/>
    <w:rsid w:val="007D48E5"/>
    <w:rsid w:val="007D7295"/>
    <w:rsid w:val="007E407D"/>
    <w:rsid w:val="007E459D"/>
    <w:rsid w:val="007E629C"/>
    <w:rsid w:val="007F1386"/>
    <w:rsid w:val="007F3F6A"/>
    <w:rsid w:val="007F455C"/>
    <w:rsid w:val="007F62D5"/>
    <w:rsid w:val="00802772"/>
    <w:rsid w:val="00803447"/>
    <w:rsid w:val="0081221D"/>
    <w:rsid w:val="008310EE"/>
    <w:rsid w:val="0083619F"/>
    <w:rsid w:val="00843F34"/>
    <w:rsid w:val="00845A26"/>
    <w:rsid w:val="008462DB"/>
    <w:rsid w:val="00850163"/>
    <w:rsid w:val="008505F1"/>
    <w:rsid w:val="00851AF6"/>
    <w:rsid w:val="00851B65"/>
    <w:rsid w:val="008714DE"/>
    <w:rsid w:val="00880D25"/>
    <w:rsid w:val="0088135A"/>
    <w:rsid w:val="00886EA5"/>
    <w:rsid w:val="00886FC0"/>
    <w:rsid w:val="00887AF9"/>
    <w:rsid w:val="0089037D"/>
    <w:rsid w:val="00891349"/>
    <w:rsid w:val="008A172D"/>
    <w:rsid w:val="008B3168"/>
    <w:rsid w:val="008B5D8F"/>
    <w:rsid w:val="008B63D0"/>
    <w:rsid w:val="008C3CF3"/>
    <w:rsid w:val="008C78EA"/>
    <w:rsid w:val="008C7F23"/>
    <w:rsid w:val="008D55EE"/>
    <w:rsid w:val="008D66CF"/>
    <w:rsid w:val="008E3417"/>
    <w:rsid w:val="008F713C"/>
    <w:rsid w:val="00905AA7"/>
    <w:rsid w:val="009173E6"/>
    <w:rsid w:val="00920BE4"/>
    <w:rsid w:val="00926A1D"/>
    <w:rsid w:val="00932157"/>
    <w:rsid w:val="009457CA"/>
    <w:rsid w:val="00952219"/>
    <w:rsid w:val="0096201E"/>
    <w:rsid w:val="00962E19"/>
    <w:rsid w:val="00971284"/>
    <w:rsid w:val="00971406"/>
    <w:rsid w:val="00977ED9"/>
    <w:rsid w:val="0098647D"/>
    <w:rsid w:val="00995FAF"/>
    <w:rsid w:val="00996735"/>
    <w:rsid w:val="009A29E5"/>
    <w:rsid w:val="009A3E68"/>
    <w:rsid w:val="009A4884"/>
    <w:rsid w:val="009B1E2B"/>
    <w:rsid w:val="009B24E2"/>
    <w:rsid w:val="009B25B4"/>
    <w:rsid w:val="009C0B95"/>
    <w:rsid w:val="009C2386"/>
    <w:rsid w:val="009D54BF"/>
    <w:rsid w:val="009D672F"/>
    <w:rsid w:val="009E7BD4"/>
    <w:rsid w:val="00A041C6"/>
    <w:rsid w:val="00A07486"/>
    <w:rsid w:val="00A124E2"/>
    <w:rsid w:val="00A1485A"/>
    <w:rsid w:val="00A20B21"/>
    <w:rsid w:val="00A23272"/>
    <w:rsid w:val="00A23936"/>
    <w:rsid w:val="00A25893"/>
    <w:rsid w:val="00A30295"/>
    <w:rsid w:val="00A30A8F"/>
    <w:rsid w:val="00A31C10"/>
    <w:rsid w:val="00A34FF2"/>
    <w:rsid w:val="00A43E47"/>
    <w:rsid w:val="00A47E64"/>
    <w:rsid w:val="00A53912"/>
    <w:rsid w:val="00A55E12"/>
    <w:rsid w:val="00A62F25"/>
    <w:rsid w:val="00A66566"/>
    <w:rsid w:val="00A71743"/>
    <w:rsid w:val="00A7179E"/>
    <w:rsid w:val="00A74B5E"/>
    <w:rsid w:val="00A84CD0"/>
    <w:rsid w:val="00A8600A"/>
    <w:rsid w:val="00A87EEC"/>
    <w:rsid w:val="00A93BA2"/>
    <w:rsid w:val="00A9430C"/>
    <w:rsid w:val="00A9795A"/>
    <w:rsid w:val="00AA1F6F"/>
    <w:rsid w:val="00AA379E"/>
    <w:rsid w:val="00AA3B1B"/>
    <w:rsid w:val="00AA3C97"/>
    <w:rsid w:val="00AA3F29"/>
    <w:rsid w:val="00AA4654"/>
    <w:rsid w:val="00AA741B"/>
    <w:rsid w:val="00AB00A3"/>
    <w:rsid w:val="00AB2A99"/>
    <w:rsid w:val="00AB5BAE"/>
    <w:rsid w:val="00AB6557"/>
    <w:rsid w:val="00AB7AD9"/>
    <w:rsid w:val="00AC075E"/>
    <w:rsid w:val="00AC2168"/>
    <w:rsid w:val="00AC50B2"/>
    <w:rsid w:val="00AC7849"/>
    <w:rsid w:val="00AD1E95"/>
    <w:rsid w:val="00AD3643"/>
    <w:rsid w:val="00AD3CB2"/>
    <w:rsid w:val="00AE0C74"/>
    <w:rsid w:val="00AE187D"/>
    <w:rsid w:val="00AE5F1A"/>
    <w:rsid w:val="00AE77B6"/>
    <w:rsid w:val="00AF0BE8"/>
    <w:rsid w:val="00AF21A6"/>
    <w:rsid w:val="00AF7297"/>
    <w:rsid w:val="00B0425F"/>
    <w:rsid w:val="00B22FCC"/>
    <w:rsid w:val="00B273B5"/>
    <w:rsid w:val="00B4104A"/>
    <w:rsid w:val="00B42B46"/>
    <w:rsid w:val="00B53B5A"/>
    <w:rsid w:val="00B65B07"/>
    <w:rsid w:val="00B70BAF"/>
    <w:rsid w:val="00B73803"/>
    <w:rsid w:val="00B81133"/>
    <w:rsid w:val="00B81C9D"/>
    <w:rsid w:val="00B91979"/>
    <w:rsid w:val="00B9630D"/>
    <w:rsid w:val="00BA39A6"/>
    <w:rsid w:val="00BA4F4E"/>
    <w:rsid w:val="00BA52E9"/>
    <w:rsid w:val="00BA630D"/>
    <w:rsid w:val="00BA6BBE"/>
    <w:rsid w:val="00BA711F"/>
    <w:rsid w:val="00BA7CF6"/>
    <w:rsid w:val="00BB5883"/>
    <w:rsid w:val="00BB76E1"/>
    <w:rsid w:val="00BC25DC"/>
    <w:rsid w:val="00BC2AF7"/>
    <w:rsid w:val="00BC3CAC"/>
    <w:rsid w:val="00BD1675"/>
    <w:rsid w:val="00BD41E3"/>
    <w:rsid w:val="00BD6334"/>
    <w:rsid w:val="00BD6620"/>
    <w:rsid w:val="00BD6D9A"/>
    <w:rsid w:val="00BE676C"/>
    <w:rsid w:val="00BF007E"/>
    <w:rsid w:val="00BF6703"/>
    <w:rsid w:val="00BF7743"/>
    <w:rsid w:val="00C11E22"/>
    <w:rsid w:val="00C31E36"/>
    <w:rsid w:val="00C32283"/>
    <w:rsid w:val="00C3583D"/>
    <w:rsid w:val="00C5783A"/>
    <w:rsid w:val="00C6161E"/>
    <w:rsid w:val="00C722FE"/>
    <w:rsid w:val="00C75365"/>
    <w:rsid w:val="00C82F41"/>
    <w:rsid w:val="00C83B9A"/>
    <w:rsid w:val="00C84C55"/>
    <w:rsid w:val="00C879E8"/>
    <w:rsid w:val="00CB47DF"/>
    <w:rsid w:val="00CB68B2"/>
    <w:rsid w:val="00CC066C"/>
    <w:rsid w:val="00CD028B"/>
    <w:rsid w:val="00CD22FB"/>
    <w:rsid w:val="00CD2D1C"/>
    <w:rsid w:val="00CD472E"/>
    <w:rsid w:val="00CD5F21"/>
    <w:rsid w:val="00CE3B50"/>
    <w:rsid w:val="00CE70E0"/>
    <w:rsid w:val="00CF22CA"/>
    <w:rsid w:val="00CF71EB"/>
    <w:rsid w:val="00D02CC4"/>
    <w:rsid w:val="00D14036"/>
    <w:rsid w:val="00D2201D"/>
    <w:rsid w:val="00D25A1E"/>
    <w:rsid w:val="00D25E48"/>
    <w:rsid w:val="00D27F0F"/>
    <w:rsid w:val="00D35757"/>
    <w:rsid w:val="00D40CB1"/>
    <w:rsid w:val="00D4151E"/>
    <w:rsid w:val="00D44EE6"/>
    <w:rsid w:val="00D46C8B"/>
    <w:rsid w:val="00D46D94"/>
    <w:rsid w:val="00D61212"/>
    <w:rsid w:val="00D655FC"/>
    <w:rsid w:val="00D666FB"/>
    <w:rsid w:val="00D67D2E"/>
    <w:rsid w:val="00D707BC"/>
    <w:rsid w:val="00D70D40"/>
    <w:rsid w:val="00D80E99"/>
    <w:rsid w:val="00D817FD"/>
    <w:rsid w:val="00D976DD"/>
    <w:rsid w:val="00DB6615"/>
    <w:rsid w:val="00DC19C5"/>
    <w:rsid w:val="00DC7737"/>
    <w:rsid w:val="00DD61BB"/>
    <w:rsid w:val="00DD742C"/>
    <w:rsid w:val="00DD7890"/>
    <w:rsid w:val="00DE26E4"/>
    <w:rsid w:val="00DE76A1"/>
    <w:rsid w:val="00DF08CD"/>
    <w:rsid w:val="00DF1120"/>
    <w:rsid w:val="00E00835"/>
    <w:rsid w:val="00E00AEB"/>
    <w:rsid w:val="00E0770C"/>
    <w:rsid w:val="00E10C3A"/>
    <w:rsid w:val="00E12CEE"/>
    <w:rsid w:val="00E1579A"/>
    <w:rsid w:val="00E20F3D"/>
    <w:rsid w:val="00E23384"/>
    <w:rsid w:val="00E27DE0"/>
    <w:rsid w:val="00E326EA"/>
    <w:rsid w:val="00E33A00"/>
    <w:rsid w:val="00E35867"/>
    <w:rsid w:val="00E36515"/>
    <w:rsid w:val="00E4518B"/>
    <w:rsid w:val="00E4662A"/>
    <w:rsid w:val="00E53208"/>
    <w:rsid w:val="00E53969"/>
    <w:rsid w:val="00E5605D"/>
    <w:rsid w:val="00E565BF"/>
    <w:rsid w:val="00E602DD"/>
    <w:rsid w:val="00E6210D"/>
    <w:rsid w:val="00E62695"/>
    <w:rsid w:val="00E719A1"/>
    <w:rsid w:val="00E82066"/>
    <w:rsid w:val="00E83CB2"/>
    <w:rsid w:val="00E863FD"/>
    <w:rsid w:val="00E91861"/>
    <w:rsid w:val="00E93F00"/>
    <w:rsid w:val="00E97668"/>
    <w:rsid w:val="00EA2A15"/>
    <w:rsid w:val="00EA42F4"/>
    <w:rsid w:val="00EA46A7"/>
    <w:rsid w:val="00EA6496"/>
    <w:rsid w:val="00EB0AD1"/>
    <w:rsid w:val="00EB1974"/>
    <w:rsid w:val="00EB3CE7"/>
    <w:rsid w:val="00EB5A36"/>
    <w:rsid w:val="00EC0F33"/>
    <w:rsid w:val="00EC1226"/>
    <w:rsid w:val="00EC6594"/>
    <w:rsid w:val="00ED0D8A"/>
    <w:rsid w:val="00ED5FC2"/>
    <w:rsid w:val="00EE2589"/>
    <w:rsid w:val="00EE4739"/>
    <w:rsid w:val="00EF0E60"/>
    <w:rsid w:val="00EF25CD"/>
    <w:rsid w:val="00EF27D6"/>
    <w:rsid w:val="00EF4285"/>
    <w:rsid w:val="00F00C5B"/>
    <w:rsid w:val="00F04246"/>
    <w:rsid w:val="00F05210"/>
    <w:rsid w:val="00F077C8"/>
    <w:rsid w:val="00F106DD"/>
    <w:rsid w:val="00F150A8"/>
    <w:rsid w:val="00F30B62"/>
    <w:rsid w:val="00F418BF"/>
    <w:rsid w:val="00F4199E"/>
    <w:rsid w:val="00F41E5F"/>
    <w:rsid w:val="00F44CC4"/>
    <w:rsid w:val="00F6331C"/>
    <w:rsid w:val="00F63EFC"/>
    <w:rsid w:val="00F64560"/>
    <w:rsid w:val="00F70D39"/>
    <w:rsid w:val="00F85119"/>
    <w:rsid w:val="00F85B5B"/>
    <w:rsid w:val="00F86426"/>
    <w:rsid w:val="00F904CC"/>
    <w:rsid w:val="00F91F52"/>
    <w:rsid w:val="00F95AC5"/>
    <w:rsid w:val="00FA1461"/>
    <w:rsid w:val="00FA5ABD"/>
    <w:rsid w:val="00FC2C00"/>
    <w:rsid w:val="00FC436B"/>
    <w:rsid w:val="00FC45C4"/>
    <w:rsid w:val="00FC48E3"/>
    <w:rsid w:val="00FC589F"/>
    <w:rsid w:val="00FE22B1"/>
    <w:rsid w:val="00FE2F08"/>
    <w:rsid w:val="00FE3659"/>
    <w:rsid w:val="00FE5DF6"/>
    <w:rsid w:val="00FE63D5"/>
    <w:rsid w:val="00FE6F2F"/>
    <w:rsid w:val="00FF113F"/>
    <w:rsid w:val="00FF456A"/>
    <w:rsid w:val="00FF57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813BA"/>
  <w15:docId w15:val="{03E2C65D-31F7-4BFE-B5CC-CBBB9A719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E00AEB"/>
    <w:rPr>
      <w:sz w:val="16"/>
      <w:szCs w:val="16"/>
    </w:rPr>
  </w:style>
  <w:style w:type="paragraph" w:styleId="CommentText">
    <w:name w:val="annotation text"/>
    <w:basedOn w:val="Normal"/>
    <w:link w:val="CommentTextChar"/>
    <w:uiPriority w:val="99"/>
    <w:unhideWhenUsed/>
    <w:rsid w:val="00E00AEB"/>
    <w:pPr>
      <w:spacing w:line="240" w:lineRule="auto"/>
    </w:pPr>
    <w:rPr>
      <w:sz w:val="20"/>
      <w:szCs w:val="20"/>
    </w:rPr>
  </w:style>
  <w:style w:type="character" w:customStyle="1" w:styleId="CommentTextChar">
    <w:name w:val="Comment Text Char"/>
    <w:basedOn w:val="DefaultParagraphFont"/>
    <w:link w:val="CommentText"/>
    <w:uiPriority w:val="99"/>
    <w:rsid w:val="00E00AEB"/>
    <w:rPr>
      <w:sz w:val="20"/>
      <w:szCs w:val="20"/>
    </w:rPr>
  </w:style>
  <w:style w:type="paragraph" w:styleId="CommentSubject">
    <w:name w:val="annotation subject"/>
    <w:basedOn w:val="CommentText"/>
    <w:next w:val="CommentText"/>
    <w:link w:val="CommentSubjectChar"/>
    <w:uiPriority w:val="99"/>
    <w:semiHidden/>
    <w:unhideWhenUsed/>
    <w:rsid w:val="00E00AEB"/>
    <w:rPr>
      <w:b/>
      <w:bCs/>
    </w:rPr>
  </w:style>
  <w:style w:type="character" w:customStyle="1" w:styleId="CommentSubjectChar">
    <w:name w:val="Comment Subject Char"/>
    <w:basedOn w:val="CommentTextChar"/>
    <w:link w:val="CommentSubject"/>
    <w:uiPriority w:val="99"/>
    <w:semiHidden/>
    <w:rsid w:val="00E00AEB"/>
    <w:rPr>
      <w:b/>
      <w:bCs/>
      <w:sz w:val="20"/>
      <w:szCs w:val="20"/>
    </w:rPr>
  </w:style>
  <w:style w:type="character" w:styleId="Hyperlink">
    <w:name w:val="Hyperlink"/>
    <w:basedOn w:val="DefaultParagraphFont"/>
    <w:uiPriority w:val="99"/>
    <w:unhideWhenUsed/>
    <w:rsid w:val="009B24E2"/>
    <w:rPr>
      <w:color w:val="0000FF" w:themeColor="hyperlink"/>
      <w:u w:val="single"/>
    </w:rPr>
  </w:style>
  <w:style w:type="character" w:customStyle="1" w:styleId="UnresolvedMention1">
    <w:name w:val="Unresolved Mention1"/>
    <w:basedOn w:val="DefaultParagraphFont"/>
    <w:uiPriority w:val="99"/>
    <w:semiHidden/>
    <w:unhideWhenUsed/>
    <w:rsid w:val="009B24E2"/>
    <w:rPr>
      <w:color w:val="605E5C"/>
      <w:shd w:val="clear" w:color="auto" w:fill="E1DFDD"/>
    </w:rPr>
  </w:style>
  <w:style w:type="paragraph" w:styleId="Footer">
    <w:name w:val="footer"/>
    <w:basedOn w:val="Normal"/>
    <w:link w:val="FooterChar"/>
    <w:uiPriority w:val="99"/>
    <w:unhideWhenUsed/>
    <w:rsid w:val="00014170"/>
    <w:pPr>
      <w:tabs>
        <w:tab w:val="center" w:pos="4680"/>
        <w:tab w:val="right" w:pos="9360"/>
      </w:tabs>
      <w:spacing w:line="240" w:lineRule="auto"/>
    </w:pPr>
  </w:style>
  <w:style w:type="character" w:customStyle="1" w:styleId="FooterChar">
    <w:name w:val="Footer Char"/>
    <w:basedOn w:val="DefaultParagraphFont"/>
    <w:link w:val="Footer"/>
    <w:uiPriority w:val="99"/>
    <w:rsid w:val="00014170"/>
  </w:style>
  <w:style w:type="character" w:styleId="PageNumber">
    <w:name w:val="page number"/>
    <w:basedOn w:val="DefaultParagraphFont"/>
    <w:uiPriority w:val="99"/>
    <w:semiHidden/>
    <w:unhideWhenUsed/>
    <w:rsid w:val="00014170"/>
  </w:style>
  <w:style w:type="paragraph" w:styleId="Header">
    <w:name w:val="header"/>
    <w:basedOn w:val="Normal"/>
    <w:link w:val="HeaderChar"/>
    <w:uiPriority w:val="99"/>
    <w:unhideWhenUsed/>
    <w:rsid w:val="0055167E"/>
    <w:pPr>
      <w:tabs>
        <w:tab w:val="center" w:pos="4513"/>
        <w:tab w:val="right" w:pos="9026"/>
      </w:tabs>
      <w:spacing w:line="240" w:lineRule="auto"/>
    </w:pPr>
  </w:style>
  <w:style w:type="character" w:customStyle="1" w:styleId="HeaderChar">
    <w:name w:val="Header Char"/>
    <w:basedOn w:val="DefaultParagraphFont"/>
    <w:link w:val="Header"/>
    <w:uiPriority w:val="99"/>
    <w:rsid w:val="0055167E"/>
  </w:style>
  <w:style w:type="character" w:styleId="Emphasis">
    <w:name w:val="Emphasis"/>
    <w:basedOn w:val="DefaultParagraphFont"/>
    <w:uiPriority w:val="20"/>
    <w:qFormat/>
    <w:rsid w:val="00EB0AD1"/>
    <w:rPr>
      <w:i/>
      <w:iCs/>
    </w:rPr>
  </w:style>
  <w:style w:type="paragraph" w:styleId="Revision">
    <w:name w:val="Revision"/>
    <w:hidden/>
    <w:uiPriority w:val="99"/>
    <w:semiHidden/>
    <w:rsid w:val="00A30295"/>
    <w:pPr>
      <w:spacing w:line="240" w:lineRule="auto"/>
    </w:pPr>
    <w:rPr>
      <w:lang w:val="en-GB"/>
    </w:rPr>
  </w:style>
  <w:style w:type="paragraph" w:styleId="ListParagraph">
    <w:name w:val="List Paragraph"/>
    <w:basedOn w:val="Normal"/>
    <w:uiPriority w:val="34"/>
    <w:qFormat/>
    <w:rsid w:val="00CD5F21"/>
    <w:pPr>
      <w:ind w:left="720"/>
      <w:contextualSpacing/>
    </w:pPr>
  </w:style>
  <w:style w:type="character" w:styleId="FollowedHyperlink">
    <w:name w:val="FollowedHyperlink"/>
    <w:basedOn w:val="DefaultParagraphFont"/>
    <w:uiPriority w:val="99"/>
    <w:semiHidden/>
    <w:unhideWhenUsed/>
    <w:rsid w:val="00640523"/>
    <w:rPr>
      <w:color w:val="800080" w:themeColor="followedHyperlink"/>
      <w:u w:val="single"/>
    </w:rPr>
  </w:style>
  <w:style w:type="paragraph" w:styleId="BalloonText">
    <w:name w:val="Balloon Text"/>
    <w:basedOn w:val="Normal"/>
    <w:link w:val="BalloonTextChar"/>
    <w:uiPriority w:val="99"/>
    <w:semiHidden/>
    <w:unhideWhenUsed/>
    <w:rsid w:val="007F138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386"/>
    <w:rPr>
      <w:rFonts w:ascii="Tahoma" w:hAnsi="Tahoma" w:cs="Tahoma"/>
      <w:sz w:val="16"/>
      <w:szCs w:val="16"/>
      <w:lang w:val="en-GB"/>
    </w:rPr>
  </w:style>
  <w:style w:type="character" w:styleId="LineNumber">
    <w:name w:val="line number"/>
    <w:basedOn w:val="DefaultParagraphFont"/>
    <w:uiPriority w:val="99"/>
    <w:semiHidden/>
    <w:unhideWhenUsed/>
    <w:rsid w:val="00DE76A1"/>
  </w:style>
  <w:style w:type="paragraph" w:styleId="NormalWeb">
    <w:name w:val="Normal (Web)"/>
    <w:basedOn w:val="Normal"/>
    <w:uiPriority w:val="99"/>
    <w:semiHidden/>
    <w:unhideWhenUsed/>
    <w:rsid w:val="001D3C5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097121">
      <w:bodyDiv w:val="1"/>
      <w:marLeft w:val="0"/>
      <w:marRight w:val="0"/>
      <w:marTop w:val="0"/>
      <w:marBottom w:val="0"/>
      <w:divBdr>
        <w:top w:val="none" w:sz="0" w:space="0" w:color="auto"/>
        <w:left w:val="none" w:sz="0" w:space="0" w:color="auto"/>
        <w:bottom w:val="none" w:sz="0" w:space="0" w:color="auto"/>
        <w:right w:val="none" w:sz="0" w:space="0" w:color="auto"/>
      </w:divBdr>
      <w:divsChild>
        <w:div w:id="1700618094">
          <w:marLeft w:val="0"/>
          <w:marRight w:val="0"/>
          <w:marTop w:val="0"/>
          <w:marBottom w:val="0"/>
          <w:divBdr>
            <w:top w:val="none" w:sz="0" w:space="0" w:color="auto"/>
            <w:left w:val="none" w:sz="0" w:space="0" w:color="auto"/>
            <w:bottom w:val="none" w:sz="0" w:space="0" w:color="auto"/>
            <w:right w:val="none" w:sz="0" w:space="0" w:color="auto"/>
          </w:divBdr>
        </w:div>
        <w:div w:id="888342106">
          <w:marLeft w:val="0"/>
          <w:marRight w:val="0"/>
          <w:marTop w:val="0"/>
          <w:marBottom w:val="0"/>
          <w:divBdr>
            <w:top w:val="none" w:sz="0" w:space="0" w:color="auto"/>
            <w:left w:val="none" w:sz="0" w:space="0" w:color="auto"/>
            <w:bottom w:val="none" w:sz="0" w:space="0" w:color="auto"/>
            <w:right w:val="none" w:sz="0" w:space="0" w:color="auto"/>
          </w:divBdr>
        </w:div>
        <w:div w:id="908492733">
          <w:marLeft w:val="0"/>
          <w:marRight w:val="0"/>
          <w:marTop w:val="0"/>
          <w:marBottom w:val="0"/>
          <w:divBdr>
            <w:top w:val="none" w:sz="0" w:space="0" w:color="auto"/>
            <w:left w:val="none" w:sz="0" w:space="0" w:color="auto"/>
            <w:bottom w:val="none" w:sz="0" w:space="0" w:color="auto"/>
            <w:right w:val="none" w:sz="0" w:space="0" w:color="auto"/>
          </w:divBdr>
        </w:div>
      </w:divsChild>
    </w:div>
    <w:div w:id="391853116">
      <w:bodyDiv w:val="1"/>
      <w:marLeft w:val="0"/>
      <w:marRight w:val="0"/>
      <w:marTop w:val="0"/>
      <w:marBottom w:val="0"/>
      <w:divBdr>
        <w:top w:val="none" w:sz="0" w:space="0" w:color="auto"/>
        <w:left w:val="none" w:sz="0" w:space="0" w:color="auto"/>
        <w:bottom w:val="none" w:sz="0" w:space="0" w:color="auto"/>
        <w:right w:val="none" w:sz="0" w:space="0" w:color="auto"/>
      </w:divBdr>
    </w:div>
    <w:div w:id="472449855">
      <w:bodyDiv w:val="1"/>
      <w:marLeft w:val="0"/>
      <w:marRight w:val="0"/>
      <w:marTop w:val="0"/>
      <w:marBottom w:val="0"/>
      <w:divBdr>
        <w:top w:val="none" w:sz="0" w:space="0" w:color="auto"/>
        <w:left w:val="none" w:sz="0" w:space="0" w:color="auto"/>
        <w:bottom w:val="none" w:sz="0" w:space="0" w:color="auto"/>
        <w:right w:val="none" w:sz="0" w:space="0" w:color="auto"/>
      </w:divBdr>
    </w:div>
    <w:div w:id="499465295">
      <w:bodyDiv w:val="1"/>
      <w:marLeft w:val="0"/>
      <w:marRight w:val="0"/>
      <w:marTop w:val="0"/>
      <w:marBottom w:val="0"/>
      <w:divBdr>
        <w:top w:val="none" w:sz="0" w:space="0" w:color="auto"/>
        <w:left w:val="none" w:sz="0" w:space="0" w:color="auto"/>
        <w:bottom w:val="none" w:sz="0" w:space="0" w:color="auto"/>
        <w:right w:val="none" w:sz="0" w:space="0" w:color="auto"/>
      </w:divBdr>
    </w:div>
    <w:div w:id="645428854">
      <w:bodyDiv w:val="1"/>
      <w:marLeft w:val="0"/>
      <w:marRight w:val="0"/>
      <w:marTop w:val="0"/>
      <w:marBottom w:val="0"/>
      <w:divBdr>
        <w:top w:val="none" w:sz="0" w:space="0" w:color="auto"/>
        <w:left w:val="none" w:sz="0" w:space="0" w:color="auto"/>
        <w:bottom w:val="none" w:sz="0" w:space="0" w:color="auto"/>
        <w:right w:val="none" w:sz="0" w:space="0" w:color="auto"/>
      </w:divBdr>
    </w:div>
    <w:div w:id="649677322">
      <w:bodyDiv w:val="1"/>
      <w:marLeft w:val="0"/>
      <w:marRight w:val="0"/>
      <w:marTop w:val="0"/>
      <w:marBottom w:val="0"/>
      <w:divBdr>
        <w:top w:val="none" w:sz="0" w:space="0" w:color="auto"/>
        <w:left w:val="none" w:sz="0" w:space="0" w:color="auto"/>
        <w:bottom w:val="none" w:sz="0" w:space="0" w:color="auto"/>
        <w:right w:val="none" w:sz="0" w:space="0" w:color="auto"/>
      </w:divBdr>
    </w:div>
    <w:div w:id="1135835648">
      <w:bodyDiv w:val="1"/>
      <w:marLeft w:val="0"/>
      <w:marRight w:val="0"/>
      <w:marTop w:val="0"/>
      <w:marBottom w:val="0"/>
      <w:divBdr>
        <w:top w:val="none" w:sz="0" w:space="0" w:color="auto"/>
        <w:left w:val="none" w:sz="0" w:space="0" w:color="auto"/>
        <w:bottom w:val="none" w:sz="0" w:space="0" w:color="auto"/>
        <w:right w:val="none" w:sz="0" w:space="0" w:color="auto"/>
      </w:divBdr>
    </w:div>
    <w:div w:id="1333222888">
      <w:bodyDiv w:val="1"/>
      <w:marLeft w:val="0"/>
      <w:marRight w:val="0"/>
      <w:marTop w:val="0"/>
      <w:marBottom w:val="0"/>
      <w:divBdr>
        <w:top w:val="none" w:sz="0" w:space="0" w:color="auto"/>
        <w:left w:val="none" w:sz="0" w:space="0" w:color="auto"/>
        <w:bottom w:val="none" w:sz="0" w:space="0" w:color="auto"/>
        <w:right w:val="none" w:sz="0" w:space="0" w:color="auto"/>
      </w:divBdr>
    </w:div>
    <w:div w:id="1471904283">
      <w:bodyDiv w:val="1"/>
      <w:marLeft w:val="0"/>
      <w:marRight w:val="0"/>
      <w:marTop w:val="0"/>
      <w:marBottom w:val="0"/>
      <w:divBdr>
        <w:top w:val="none" w:sz="0" w:space="0" w:color="auto"/>
        <w:left w:val="none" w:sz="0" w:space="0" w:color="auto"/>
        <w:bottom w:val="none" w:sz="0" w:space="0" w:color="auto"/>
        <w:right w:val="none" w:sz="0" w:space="0" w:color="auto"/>
      </w:divBdr>
      <w:divsChild>
        <w:div w:id="1596865936">
          <w:marLeft w:val="0"/>
          <w:marRight w:val="0"/>
          <w:marTop w:val="0"/>
          <w:marBottom w:val="0"/>
          <w:divBdr>
            <w:top w:val="none" w:sz="0" w:space="0" w:color="auto"/>
            <w:left w:val="none" w:sz="0" w:space="0" w:color="auto"/>
            <w:bottom w:val="none" w:sz="0" w:space="0" w:color="auto"/>
            <w:right w:val="none" w:sz="0" w:space="0" w:color="auto"/>
          </w:divBdr>
        </w:div>
      </w:divsChild>
    </w:div>
    <w:div w:id="1550460163">
      <w:bodyDiv w:val="1"/>
      <w:marLeft w:val="0"/>
      <w:marRight w:val="0"/>
      <w:marTop w:val="0"/>
      <w:marBottom w:val="0"/>
      <w:divBdr>
        <w:top w:val="none" w:sz="0" w:space="0" w:color="auto"/>
        <w:left w:val="none" w:sz="0" w:space="0" w:color="auto"/>
        <w:bottom w:val="none" w:sz="0" w:space="0" w:color="auto"/>
        <w:right w:val="none" w:sz="0" w:space="0" w:color="auto"/>
      </w:divBdr>
    </w:div>
    <w:div w:id="1676956104">
      <w:bodyDiv w:val="1"/>
      <w:marLeft w:val="0"/>
      <w:marRight w:val="0"/>
      <w:marTop w:val="0"/>
      <w:marBottom w:val="0"/>
      <w:divBdr>
        <w:top w:val="none" w:sz="0" w:space="0" w:color="auto"/>
        <w:left w:val="none" w:sz="0" w:space="0" w:color="auto"/>
        <w:bottom w:val="none" w:sz="0" w:space="0" w:color="auto"/>
        <w:right w:val="none" w:sz="0" w:space="0" w:color="auto"/>
      </w:divBdr>
    </w:div>
    <w:div w:id="1770345395">
      <w:bodyDiv w:val="1"/>
      <w:marLeft w:val="0"/>
      <w:marRight w:val="0"/>
      <w:marTop w:val="0"/>
      <w:marBottom w:val="0"/>
      <w:divBdr>
        <w:top w:val="none" w:sz="0" w:space="0" w:color="auto"/>
        <w:left w:val="none" w:sz="0" w:space="0" w:color="auto"/>
        <w:bottom w:val="none" w:sz="0" w:space="0" w:color="auto"/>
        <w:right w:val="none" w:sz="0" w:space="0" w:color="auto"/>
      </w:divBdr>
    </w:div>
    <w:div w:id="1801800324">
      <w:bodyDiv w:val="1"/>
      <w:marLeft w:val="0"/>
      <w:marRight w:val="0"/>
      <w:marTop w:val="0"/>
      <w:marBottom w:val="0"/>
      <w:divBdr>
        <w:top w:val="none" w:sz="0" w:space="0" w:color="auto"/>
        <w:left w:val="none" w:sz="0" w:space="0" w:color="auto"/>
        <w:bottom w:val="none" w:sz="0" w:space="0" w:color="auto"/>
        <w:right w:val="none" w:sz="0" w:space="0" w:color="auto"/>
      </w:divBdr>
    </w:div>
    <w:div w:id="1804805861">
      <w:bodyDiv w:val="1"/>
      <w:marLeft w:val="0"/>
      <w:marRight w:val="0"/>
      <w:marTop w:val="0"/>
      <w:marBottom w:val="0"/>
      <w:divBdr>
        <w:top w:val="none" w:sz="0" w:space="0" w:color="auto"/>
        <w:left w:val="none" w:sz="0" w:space="0" w:color="auto"/>
        <w:bottom w:val="none" w:sz="0" w:space="0" w:color="auto"/>
        <w:right w:val="none" w:sz="0" w:space="0" w:color="auto"/>
      </w:divBdr>
      <w:divsChild>
        <w:div w:id="101265788">
          <w:marLeft w:val="0"/>
          <w:marRight w:val="0"/>
          <w:marTop w:val="0"/>
          <w:marBottom w:val="0"/>
          <w:divBdr>
            <w:top w:val="none" w:sz="0" w:space="0" w:color="auto"/>
            <w:left w:val="none" w:sz="0" w:space="0" w:color="auto"/>
            <w:bottom w:val="none" w:sz="0" w:space="0" w:color="auto"/>
            <w:right w:val="none" w:sz="0" w:space="0" w:color="auto"/>
          </w:divBdr>
        </w:div>
        <w:div w:id="134222767">
          <w:marLeft w:val="0"/>
          <w:marRight w:val="0"/>
          <w:marTop w:val="0"/>
          <w:marBottom w:val="0"/>
          <w:divBdr>
            <w:top w:val="none" w:sz="0" w:space="0" w:color="auto"/>
            <w:left w:val="none" w:sz="0" w:space="0" w:color="auto"/>
            <w:bottom w:val="none" w:sz="0" w:space="0" w:color="auto"/>
            <w:right w:val="none" w:sz="0" w:space="0" w:color="auto"/>
          </w:divBdr>
        </w:div>
        <w:div w:id="589508483">
          <w:marLeft w:val="0"/>
          <w:marRight w:val="0"/>
          <w:marTop w:val="0"/>
          <w:marBottom w:val="0"/>
          <w:divBdr>
            <w:top w:val="none" w:sz="0" w:space="0" w:color="auto"/>
            <w:left w:val="none" w:sz="0" w:space="0" w:color="auto"/>
            <w:bottom w:val="none" w:sz="0" w:space="0" w:color="auto"/>
            <w:right w:val="none" w:sz="0" w:space="0" w:color="auto"/>
          </w:divBdr>
        </w:div>
        <w:div w:id="1332373440">
          <w:marLeft w:val="0"/>
          <w:marRight w:val="0"/>
          <w:marTop w:val="0"/>
          <w:marBottom w:val="0"/>
          <w:divBdr>
            <w:top w:val="none" w:sz="0" w:space="0" w:color="auto"/>
            <w:left w:val="none" w:sz="0" w:space="0" w:color="auto"/>
            <w:bottom w:val="none" w:sz="0" w:space="0" w:color="auto"/>
            <w:right w:val="none" w:sz="0" w:space="0" w:color="auto"/>
          </w:divBdr>
        </w:div>
        <w:div w:id="1585410510">
          <w:marLeft w:val="0"/>
          <w:marRight w:val="0"/>
          <w:marTop w:val="0"/>
          <w:marBottom w:val="0"/>
          <w:divBdr>
            <w:top w:val="none" w:sz="0" w:space="0" w:color="auto"/>
            <w:left w:val="none" w:sz="0" w:space="0" w:color="auto"/>
            <w:bottom w:val="none" w:sz="0" w:space="0" w:color="auto"/>
            <w:right w:val="none" w:sz="0" w:space="0" w:color="auto"/>
          </w:divBdr>
        </w:div>
      </w:divsChild>
    </w:div>
    <w:div w:id="1947998542">
      <w:bodyDiv w:val="1"/>
      <w:marLeft w:val="0"/>
      <w:marRight w:val="0"/>
      <w:marTop w:val="0"/>
      <w:marBottom w:val="0"/>
      <w:divBdr>
        <w:top w:val="none" w:sz="0" w:space="0" w:color="auto"/>
        <w:left w:val="none" w:sz="0" w:space="0" w:color="auto"/>
        <w:bottom w:val="none" w:sz="0" w:space="0" w:color="auto"/>
        <w:right w:val="none" w:sz="0" w:space="0" w:color="auto"/>
      </w:divBdr>
    </w:div>
    <w:div w:id="2023386260">
      <w:bodyDiv w:val="1"/>
      <w:marLeft w:val="0"/>
      <w:marRight w:val="0"/>
      <w:marTop w:val="0"/>
      <w:marBottom w:val="0"/>
      <w:divBdr>
        <w:top w:val="none" w:sz="0" w:space="0" w:color="auto"/>
        <w:left w:val="none" w:sz="0" w:space="0" w:color="auto"/>
        <w:bottom w:val="none" w:sz="0" w:space="0" w:color="auto"/>
        <w:right w:val="none" w:sz="0" w:space="0" w:color="auto"/>
      </w:divBdr>
      <w:divsChild>
        <w:div w:id="136382408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sha.dan@outlook.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f346@medschl.cam.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CB8B6-58CA-49B5-AA8E-C11F7FEC3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93037</Words>
  <Characters>1100311</Characters>
  <Application>Microsoft Office Word</Application>
  <DocSecurity>0</DocSecurity>
  <Lines>9169</Lines>
  <Paragraphs>2581</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 systematic review of the impact of the first year of COVID-19 on obesity risk </vt:lpstr>
    </vt:vector>
  </TitlesOfParts>
  <Company>Barts Health NHS Trust</Company>
  <LinksUpToDate>false</LinksUpToDate>
  <CharactersWithSpaces>129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dc:creator>
  <cp:lastModifiedBy>tash d</cp:lastModifiedBy>
  <cp:revision>4</cp:revision>
  <dcterms:created xsi:type="dcterms:W3CDTF">2022-01-21T10:52:00Z</dcterms:created>
  <dcterms:modified xsi:type="dcterms:W3CDTF">2022-01-2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5099bb-c4b2-39f4-9f97-479d92cecbeb</vt:lpwstr>
  </property>
  <property fmtid="{D5CDD505-2E9C-101B-9397-08002B2CF9AE}" pid="4" name="Mendeley Citation Style_1">
    <vt:lpwstr>http://www.zotero.org/styles/advances-in-nutrition</vt:lpwstr>
  </property>
  <property fmtid="{D5CDD505-2E9C-101B-9397-08002B2CF9AE}" pid="5" name="Mendeley Recent Style Id 0_1">
    <vt:lpwstr>http://www.zotero.org/styles/advances-in-nutrition</vt:lpwstr>
  </property>
  <property fmtid="{D5CDD505-2E9C-101B-9397-08002B2CF9AE}" pid="6" name="Mendeley Recent Style Name 0_1">
    <vt:lpwstr>Advances in Nutri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